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33B3F" w14:textId="77777777" w:rsidR="006C514C" w:rsidRDefault="006C514C" w:rsidP="006C514C">
      <w:pPr>
        <w:pStyle w:val="Title"/>
        <w:jc w:val="both"/>
        <w:rPr>
          <w:sz w:val="24"/>
          <w:szCs w:val="24"/>
        </w:rPr>
      </w:pPr>
      <w:bookmarkStart w:id="0" w:name="_Toc182579719"/>
    </w:p>
    <w:p w14:paraId="2453B46A" w14:textId="752387C7" w:rsidR="006C514C" w:rsidRDefault="006C514C" w:rsidP="006C514C">
      <w:pPr>
        <w:pStyle w:val="Title"/>
        <w:jc w:val="both"/>
        <w:rPr>
          <w:sz w:val="24"/>
          <w:szCs w:val="24"/>
        </w:rPr>
      </w:pPr>
    </w:p>
    <w:p w14:paraId="6F1CD3E7" w14:textId="77777777" w:rsidR="006C514C" w:rsidRPr="006C514C" w:rsidRDefault="006C514C" w:rsidP="006C514C"/>
    <w:p w14:paraId="524053D8" w14:textId="77777777" w:rsidR="006C514C" w:rsidRDefault="006C514C" w:rsidP="006C514C">
      <w:pPr>
        <w:pStyle w:val="Title"/>
        <w:jc w:val="both"/>
        <w:rPr>
          <w:sz w:val="24"/>
          <w:szCs w:val="24"/>
        </w:rPr>
      </w:pPr>
    </w:p>
    <w:p w14:paraId="324E30E2" w14:textId="3A3D06F2" w:rsidR="006B64BD" w:rsidRPr="006C514C" w:rsidRDefault="006B64BD" w:rsidP="006C514C">
      <w:pPr>
        <w:pStyle w:val="Title"/>
        <w:jc w:val="both"/>
        <w:rPr>
          <w:sz w:val="24"/>
          <w:szCs w:val="24"/>
        </w:rPr>
      </w:pPr>
      <w:r w:rsidRPr="006C514C">
        <w:rPr>
          <w:sz w:val="24"/>
          <w:szCs w:val="24"/>
        </w:rPr>
        <w:t>The Reverse Side of Online Shopping: Examining Sociodemographic and Built-Environment Determinants of Delivery Returns</w:t>
      </w:r>
      <w:bookmarkEnd w:id="0"/>
    </w:p>
    <w:p w14:paraId="47E4C066" w14:textId="08DD6ED2" w:rsidR="006B64BD" w:rsidRDefault="006B64BD" w:rsidP="006C514C"/>
    <w:p w14:paraId="31F1309A" w14:textId="0CE25446" w:rsidR="006C514C" w:rsidRDefault="006C514C" w:rsidP="006C514C"/>
    <w:p w14:paraId="61C7AA1D" w14:textId="3FFA3370" w:rsidR="006C514C" w:rsidRDefault="006C514C" w:rsidP="006C514C"/>
    <w:p w14:paraId="7C942687" w14:textId="5A96F6E3" w:rsidR="006C514C" w:rsidRDefault="006C514C" w:rsidP="006C514C"/>
    <w:p w14:paraId="6C8A4764" w14:textId="0FE1BADF" w:rsidR="006C514C" w:rsidRDefault="006C514C" w:rsidP="006C514C"/>
    <w:p w14:paraId="61CAB415" w14:textId="77777777" w:rsidR="006C514C" w:rsidRDefault="006C514C" w:rsidP="006C514C"/>
    <w:p w14:paraId="05AD4EC7" w14:textId="64B3E6EE" w:rsidR="006C514C" w:rsidRDefault="006C514C" w:rsidP="006C514C"/>
    <w:p w14:paraId="64AF32F7" w14:textId="77777777" w:rsidR="006C514C" w:rsidRPr="006C514C" w:rsidRDefault="006C514C" w:rsidP="006C514C"/>
    <w:p w14:paraId="5E2E8E87" w14:textId="77777777" w:rsidR="006C514C" w:rsidRPr="00A72F65" w:rsidRDefault="006C514C" w:rsidP="006C514C">
      <w:pPr>
        <w:rPr>
          <w:rFonts w:eastAsia="Times"/>
          <w:b/>
        </w:rPr>
      </w:pPr>
      <w:r w:rsidRPr="00A72F65">
        <w:rPr>
          <w:rFonts w:eastAsia="Times"/>
          <w:b/>
        </w:rPr>
        <w:t>Angela J. Haddad</w:t>
      </w:r>
    </w:p>
    <w:p w14:paraId="3B1EB094" w14:textId="77777777" w:rsidR="006C514C" w:rsidRPr="00A72F65" w:rsidRDefault="006C514C" w:rsidP="006C514C">
      <w:pPr>
        <w:rPr>
          <w:rFonts w:eastAsia="Times"/>
        </w:rPr>
      </w:pPr>
      <w:r w:rsidRPr="00A72F65">
        <w:rPr>
          <w:rFonts w:eastAsia="Times"/>
        </w:rPr>
        <w:t>The University of Texas at Austin</w:t>
      </w:r>
    </w:p>
    <w:p w14:paraId="2368E7F2" w14:textId="77777777" w:rsidR="006C514C" w:rsidRPr="00A72F65" w:rsidRDefault="006C514C" w:rsidP="006C514C">
      <w:pPr>
        <w:rPr>
          <w:rFonts w:eastAsia="Times"/>
        </w:rPr>
      </w:pPr>
      <w:r w:rsidRPr="00A72F65">
        <w:rPr>
          <w:rFonts w:eastAsia="Times"/>
        </w:rPr>
        <w:t xml:space="preserve">Department of Civil, Architectural and Environmental Engineering </w:t>
      </w:r>
    </w:p>
    <w:p w14:paraId="0A970203" w14:textId="77777777" w:rsidR="006C514C" w:rsidRPr="00A72F65" w:rsidRDefault="006C514C" w:rsidP="006C514C">
      <w:pPr>
        <w:rPr>
          <w:rFonts w:eastAsia="Times"/>
        </w:rPr>
      </w:pPr>
      <w:r w:rsidRPr="00A72F65">
        <w:rPr>
          <w:rFonts w:eastAsia="Times"/>
        </w:rPr>
        <w:t xml:space="preserve">301 E. Dean Keeton St, Stop C1761, Austin TX 78712, USA </w:t>
      </w:r>
    </w:p>
    <w:p w14:paraId="5E34F16C" w14:textId="77777777" w:rsidR="006C514C" w:rsidRPr="0075586D" w:rsidRDefault="006C514C" w:rsidP="006C514C">
      <w:pPr>
        <w:rPr>
          <w:rFonts w:eastAsia="Times"/>
        </w:rPr>
      </w:pPr>
      <w:r w:rsidRPr="00A72F65">
        <w:rPr>
          <w:rFonts w:eastAsia="Times"/>
        </w:rPr>
        <w:t xml:space="preserve">Email: </w:t>
      </w:r>
      <w:hyperlink r:id="rId8" w:history="1">
        <w:r w:rsidRPr="00A72F65">
          <w:rPr>
            <w:rFonts w:eastAsia="Times"/>
            <w:color w:val="0563C1"/>
            <w:u w:val="single"/>
          </w:rPr>
          <w:t>angela.haddad@utexas.edu</w:t>
        </w:r>
      </w:hyperlink>
      <w:r w:rsidRPr="00A72F65">
        <w:t xml:space="preserve"> </w:t>
      </w:r>
    </w:p>
    <w:p w14:paraId="301EAF40" w14:textId="77777777" w:rsidR="006C514C" w:rsidRPr="00E30D85" w:rsidRDefault="006C514C" w:rsidP="006C514C">
      <w:pPr>
        <w:rPr>
          <w:b/>
        </w:rPr>
      </w:pPr>
    </w:p>
    <w:p w14:paraId="2435FD1F" w14:textId="77777777" w:rsidR="006C514C" w:rsidRPr="00E30D85" w:rsidRDefault="006C514C" w:rsidP="006C514C">
      <w:pPr>
        <w:rPr>
          <w:b/>
        </w:rPr>
      </w:pPr>
      <w:r w:rsidRPr="00E30D85">
        <w:rPr>
          <w:b/>
        </w:rPr>
        <w:t>Chandra R. Bhat (corresponding author)</w:t>
      </w:r>
    </w:p>
    <w:p w14:paraId="463C640E" w14:textId="77777777" w:rsidR="006C514C" w:rsidRPr="00E30D85" w:rsidRDefault="006C514C" w:rsidP="006C514C">
      <w:pPr>
        <w:rPr>
          <w:bCs/>
        </w:rPr>
      </w:pPr>
      <w:r w:rsidRPr="00E30D85">
        <w:rPr>
          <w:bCs/>
        </w:rPr>
        <w:t>The University of Texas at Austin</w:t>
      </w:r>
    </w:p>
    <w:p w14:paraId="15D7461B" w14:textId="77777777" w:rsidR="006C514C" w:rsidRPr="00E30D85" w:rsidRDefault="006C514C" w:rsidP="006C514C">
      <w:pPr>
        <w:rPr>
          <w:bCs/>
        </w:rPr>
      </w:pPr>
      <w:r w:rsidRPr="00E30D85">
        <w:rPr>
          <w:bCs/>
        </w:rPr>
        <w:t>Department of Civil, Architectural and Environmental Engineering</w:t>
      </w:r>
    </w:p>
    <w:p w14:paraId="7EA92530" w14:textId="77777777" w:rsidR="006C514C" w:rsidRPr="00E30D85" w:rsidRDefault="006C514C" w:rsidP="006C514C">
      <w:pPr>
        <w:rPr>
          <w:bCs/>
        </w:rPr>
      </w:pPr>
      <w:r w:rsidRPr="00E30D85">
        <w:rPr>
          <w:bCs/>
        </w:rPr>
        <w:t>301 E. Dean Keeton St. Stop C1761, Austin TX 78712, USA</w:t>
      </w:r>
    </w:p>
    <w:p w14:paraId="3A04A929" w14:textId="77777777" w:rsidR="006C514C" w:rsidRDefault="006C514C" w:rsidP="006C514C">
      <w:pPr>
        <w:rPr>
          <w:bCs/>
        </w:rPr>
      </w:pPr>
      <w:r w:rsidRPr="00E30D85">
        <w:rPr>
          <w:bCs/>
        </w:rPr>
        <w:t xml:space="preserve">Tel: +1-512-471-4535; Email: </w:t>
      </w:r>
      <w:hyperlink r:id="rId9" w:history="1">
        <w:r w:rsidRPr="00DA4E51">
          <w:rPr>
            <w:rStyle w:val="Hyperlink"/>
            <w:bCs/>
          </w:rPr>
          <w:t>bhat@mail.utexas.edu</w:t>
        </w:r>
      </w:hyperlink>
    </w:p>
    <w:p w14:paraId="7966A8C2" w14:textId="203CF924" w:rsidR="006B64BD" w:rsidRPr="006B64BD" w:rsidRDefault="006B64BD" w:rsidP="006C514C"/>
    <w:p w14:paraId="7CB60DCA" w14:textId="2F54B648" w:rsidR="006B64BD" w:rsidRDefault="006B64BD" w:rsidP="006C514C">
      <w:pPr>
        <w:pStyle w:val="BodyText1"/>
      </w:pPr>
    </w:p>
    <w:p w14:paraId="5FE1A585" w14:textId="77777777" w:rsidR="006B64BD" w:rsidRDefault="006B64BD" w:rsidP="006C514C">
      <w:pPr>
        <w:pStyle w:val="BodyText1"/>
      </w:pPr>
    </w:p>
    <w:p w14:paraId="16DAA1BC" w14:textId="77777777" w:rsidR="006C514C" w:rsidRDefault="006C514C" w:rsidP="00FF3F42">
      <w:pPr>
        <w:pStyle w:val="Heading1"/>
        <w:numPr>
          <w:ilvl w:val="0"/>
          <w:numId w:val="0"/>
        </w:numPr>
        <w:sectPr w:rsidR="006C514C">
          <w:footerReference w:type="default" r:id="rId10"/>
          <w:pgSz w:w="12240" w:h="15840"/>
          <w:pgMar w:top="1440" w:right="1440" w:bottom="1440" w:left="1440" w:header="720" w:footer="720" w:gutter="0"/>
          <w:cols w:space="720"/>
          <w:docGrid w:linePitch="360"/>
        </w:sectPr>
      </w:pPr>
    </w:p>
    <w:p w14:paraId="34DFA799" w14:textId="2EA80925" w:rsidR="006B64BD" w:rsidRDefault="00A854A1" w:rsidP="00FF3F42">
      <w:pPr>
        <w:pStyle w:val="Heading1"/>
        <w:numPr>
          <w:ilvl w:val="0"/>
          <w:numId w:val="0"/>
        </w:numPr>
      </w:pPr>
      <w:r w:rsidRPr="001F00FC">
        <w:lastRenderedPageBreak/>
        <w:t>Abstract</w:t>
      </w:r>
      <w:r w:rsidR="006B64BD" w:rsidRPr="006B64BD">
        <w:t xml:space="preserve"> </w:t>
      </w:r>
    </w:p>
    <w:p w14:paraId="6ABD5AED" w14:textId="71C6020C" w:rsidR="00A64C94" w:rsidRDefault="00A64C94" w:rsidP="006C514C">
      <w:r w:rsidRPr="00A64C94">
        <w:t>The rapid growth of e-commerce has created new transportation challenges through increased product returns, yet the behavioral determinants of delivery return patterns remain understudied from a consumer-centric perspective. This research develops a comprehensive econometric framework to analyze online shopping frequency, delivery return rates, and return channel preferences using data from the 2022 National Household Travel Survey (NHTS).</w:t>
      </w:r>
      <w:r>
        <w:t xml:space="preserve"> </w:t>
      </w:r>
      <w:r w:rsidRPr="00A64C94">
        <w:t xml:space="preserve">We employ a multivariate modeling approach integrating </w:t>
      </w:r>
      <w:r w:rsidR="00250D09">
        <w:t xml:space="preserve">probit </w:t>
      </w:r>
      <w:r w:rsidRPr="00A64C94">
        <w:t xml:space="preserve">ordered-response and probit fractional response models to examine three interconnected outcomes: (1) frequency of online goods purchases, (2) proportion of online purchases returned, and (3) distribution of returns across four channels (home pickup, post office, Amazon drop-off, and physical store). The modeling framework accounts for causal relationships between outcomes while controlling for unobserved </w:t>
      </w:r>
      <w:r w:rsidR="002B7AC0">
        <w:t xml:space="preserve">factors that lead to correlations across the three dimensions just listed. </w:t>
      </w:r>
      <w:r w:rsidRPr="00A64C94">
        <w:t>Results reveal significant sociodemographic heterogeneity</w:t>
      </w:r>
      <w:r w:rsidR="002B7AC0">
        <w:t xml:space="preserve"> in online purchasing and return behavior</w:t>
      </w:r>
      <w:r w:rsidRPr="00A64C94">
        <w:t xml:space="preserve">. Women, teleworkers, </w:t>
      </w:r>
      <w:r w:rsidR="002B7AC0">
        <w:t>individuals with high</w:t>
      </w:r>
      <w:r w:rsidR="00EB6D1D">
        <w:t>er formal education, and those with higher incomes tend to exhibit</w:t>
      </w:r>
      <w:r w:rsidRPr="00A64C94">
        <w:t xml:space="preserve"> increased e-commerce engagement. Older adults and zero-vehicle households</w:t>
      </w:r>
      <w:r w:rsidR="002B7AC0">
        <w:t>, in contrast, have lower</w:t>
      </w:r>
      <w:r w:rsidRPr="00A64C94">
        <w:t xml:space="preserve"> </w:t>
      </w:r>
      <w:r w:rsidR="002B7AC0">
        <w:t xml:space="preserve">online purchase </w:t>
      </w:r>
      <w:r w:rsidRPr="00A64C94">
        <w:t xml:space="preserve">participation and return accessibility. Built environment factors significantly influence return behaviors, with rural residents showing reduced return rates and limited access to Amazon drop-off locations, while </w:t>
      </w:r>
      <w:r>
        <w:t xml:space="preserve">individuals residing in </w:t>
      </w:r>
      <w:r w:rsidRPr="00A64C94">
        <w:t xml:space="preserve">areas with high retail density exhibit increased use of Amazon drop-off and physical store returns. The analysis </w:t>
      </w:r>
      <w:r w:rsidR="00D2231F">
        <w:t>reveals causal relationships where higher online shopping frequency is associated with increased return rates, and both shopping frequency and return rates jointly influenc</w:t>
      </w:r>
      <w:r w:rsidRPr="00A64C94">
        <w:t>e return channel choices.</w:t>
      </w:r>
      <w:r>
        <w:t xml:space="preserve"> </w:t>
      </w:r>
      <w:r w:rsidRPr="00A64C94">
        <w:t xml:space="preserve">These findings have </w:t>
      </w:r>
      <w:r>
        <w:t xml:space="preserve">important </w:t>
      </w:r>
      <w:r w:rsidRPr="00A64C94">
        <w:t xml:space="preserve">implications for transportation planning and urban logistics, highlighting the need for policies that ensure equitable return access and </w:t>
      </w:r>
      <w:r w:rsidR="002B7AC0">
        <w:t xml:space="preserve">the importance of </w:t>
      </w:r>
      <w:r w:rsidRPr="00A64C94">
        <w:t>integrat</w:t>
      </w:r>
      <w:r w:rsidR="002B7AC0">
        <w:t xml:space="preserve">ing </w:t>
      </w:r>
      <w:r w:rsidRPr="00A64C94">
        <w:t>e-commerce return trips into travel demand models.</w:t>
      </w:r>
    </w:p>
    <w:p w14:paraId="047F9938" w14:textId="7CFEF3CB" w:rsidR="00A64C94" w:rsidRDefault="00A64C94" w:rsidP="00FF3F42"/>
    <w:p w14:paraId="777BD7A0" w14:textId="77777777" w:rsidR="00A64C94" w:rsidRDefault="00A64C94" w:rsidP="00FF3F42"/>
    <w:p w14:paraId="3AD89E2D" w14:textId="5CB98DEE" w:rsidR="004A75BE" w:rsidRPr="00FF3F42" w:rsidRDefault="006B64BD" w:rsidP="00FF3F42">
      <w:r w:rsidRPr="00FF3F42">
        <w:rPr>
          <w:b/>
          <w:bCs/>
        </w:rPr>
        <w:t>Keywords:</w:t>
      </w:r>
      <w:r w:rsidR="00FF3F42">
        <w:t xml:space="preserve"> </w:t>
      </w:r>
      <w:r w:rsidR="0015097D">
        <w:t>E-commerce returns, online shopping behavior, transportation planning, reverse logistics, consumer behavior</w:t>
      </w:r>
    </w:p>
    <w:p w14:paraId="44783FA8" w14:textId="2C077296" w:rsidR="00A64C94" w:rsidRDefault="00A64C94" w:rsidP="006C514C">
      <w:pPr>
        <w:spacing w:line="240" w:lineRule="auto"/>
      </w:pPr>
      <w:r w:rsidRPr="00FF3F42">
        <w:br w:type="page"/>
      </w:r>
    </w:p>
    <w:p w14:paraId="0C16CB42" w14:textId="77777777" w:rsidR="00FF3F42" w:rsidRDefault="00FF3F42" w:rsidP="00FF3F42">
      <w:pPr>
        <w:pStyle w:val="Heading1"/>
        <w:sectPr w:rsidR="00FF3F42">
          <w:pgSz w:w="12240" w:h="15840"/>
          <w:pgMar w:top="1440" w:right="1440" w:bottom="1440" w:left="1440" w:header="720" w:footer="720" w:gutter="0"/>
          <w:cols w:space="720"/>
          <w:docGrid w:linePitch="360"/>
        </w:sectPr>
      </w:pPr>
      <w:bookmarkStart w:id="1" w:name="_Hlk182397105"/>
    </w:p>
    <w:p w14:paraId="6F3BE75B" w14:textId="485F4BB2" w:rsidR="006B64BD" w:rsidRPr="006B64BD" w:rsidRDefault="00141594" w:rsidP="00141594">
      <w:pPr>
        <w:pStyle w:val="Heading1"/>
      </w:pPr>
      <w:r>
        <w:lastRenderedPageBreak/>
        <w:t xml:space="preserve"> </w:t>
      </w:r>
      <w:r w:rsidR="00A854A1" w:rsidRPr="00FE38B5">
        <w:t>INTRODUCTION</w:t>
      </w:r>
    </w:p>
    <w:p w14:paraId="68277A54" w14:textId="7FAC1D4E" w:rsidR="006B64BD" w:rsidRPr="006B64BD" w:rsidRDefault="006B64BD" w:rsidP="00A854A1">
      <w:pPr>
        <w:pStyle w:val="Heading2"/>
        <w:spacing w:before="0" w:line="276" w:lineRule="auto"/>
      </w:pPr>
      <w:bookmarkStart w:id="2" w:name="_Toc182579721"/>
      <w:r>
        <w:t xml:space="preserve"> </w:t>
      </w:r>
      <w:bookmarkEnd w:id="2"/>
      <w:r w:rsidR="002B19A9" w:rsidRPr="002B19A9">
        <w:t>The Risin</w:t>
      </w:r>
      <w:r w:rsidR="00A90B0F">
        <w:t xml:space="preserve">g Trend </w:t>
      </w:r>
      <w:r w:rsidR="002B19A9" w:rsidRPr="002B19A9">
        <w:t xml:space="preserve">of </w:t>
      </w:r>
      <w:r w:rsidR="002B19A9">
        <w:t>E-</w:t>
      </w:r>
      <w:r w:rsidR="00141594">
        <w:t>C</w:t>
      </w:r>
      <w:r w:rsidR="002B19A9">
        <w:t xml:space="preserve">ommerce and </w:t>
      </w:r>
      <w:r w:rsidR="002B19A9" w:rsidRPr="002B19A9">
        <w:t>Product Returns</w:t>
      </w:r>
    </w:p>
    <w:p w14:paraId="51280418" w14:textId="73838CEC" w:rsidR="001E3107" w:rsidRPr="006B64BD" w:rsidRDefault="00690862" w:rsidP="00A854A1">
      <w:r w:rsidRPr="001B7FD2">
        <w:t xml:space="preserve">The rise of e-commerce and on-demand services has </w:t>
      </w:r>
      <w:r>
        <w:t xml:space="preserve">fundamentally transformed </w:t>
      </w:r>
      <w:r w:rsidR="00093999">
        <w:t xml:space="preserve">and shifted </w:t>
      </w:r>
      <w:r w:rsidR="00705830">
        <w:t>how</w:t>
      </w:r>
      <w:r w:rsidRPr="001B7FD2">
        <w:t xml:space="preserve"> consumers shop and access products and services. This shift</w:t>
      </w:r>
      <w:r>
        <w:t xml:space="preserve">, fast-tracked </w:t>
      </w:r>
      <w:r w:rsidRPr="001B7FD2">
        <w:t xml:space="preserve">by the global </w:t>
      </w:r>
      <w:r>
        <w:t xml:space="preserve">COVID-19 </w:t>
      </w:r>
      <w:r w:rsidRPr="001B7FD2">
        <w:t xml:space="preserve">pandemic, </w:t>
      </w:r>
      <w:r w:rsidR="00093999">
        <w:t xml:space="preserve">is reflected in the </w:t>
      </w:r>
      <w:r w:rsidR="00EB6D1D">
        <w:t xml:space="preserve">growing reliance </w:t>
      </w:r>
      <w:r w:rsidRPr="001B7FD2">
        <w:t>on online shopping for goods, food, and services. U.S. Department of Commerce</w:t>
      </w:r>
      <w:r>
        <w:t xml:space="preserve"> data</w:t>
      </w:r>
      <w:r w:rsidR="00565FDB">
        <w:t xml:space="preserve"> </w:t>
      </w:r>
      <w:r>
        <w:t xml:space="preserve">shows that </w:t>
      </w:r>
      <w:r w:rsidRPr="0018022D">
        <w:t>e-commerce sales</w:t>
      </w:r>
      <w:r w:rsidR="00FD3907">
        <w:t>, which w</w:t>
      </w:r>
      <w:r w:rsidR="00565FDB">
        <w:t>ere</w:t>
      </w:r>
      <w:r w:rsidR="00FD3907">
        <w:t xml:space="preserve"> already increasing in the years leading </w:t>
      </w:r>
      <w:r w:rsidR="00565FDB">
        <w:t xml:space="preserve">up </w:t>
      </w:r>
      <w:r w:rsidR="00FD3907">
        <w:t>to the pandemic,</w:t>
      </w:r>
      <w:r w:rsidRPr="0018022D">
        <w:t xml:space="preserve"> </w:t>
      </w:r>
      <w:r w:rsidR="00093999">
        <w:t xml:space="preserve">represented about </w:t>
      </w:r>
      <w:r w:rsidRPr="0018022D">
        <w:t xml:space="preserve">10-11% of total retail sales </w:t>
      </w:r>
      <w:r w:rsidR="00424518">
        <w:t>in the U.S.</w:t>
      </w:r>
      <w:r w:rsidR="00EB6D1D">
        <w:t xml:space="preserve"> in 2019,</w:t>
      </w:r>
      <w:r w:rsidR="00093999">
        <w:t xml:space="preserve"> but rose</w:t>
      </w:r>
      <w:r w:rsidR="00705830">
        <w:t xml:space="preserve"> </w:t>
      </w:r>
      <w:r w:rsidRPr="0018022D">
        <w:t>to 1</w:t>
      </w:r>
      <w:r w:rsidR="00444A48">
        <w:t>4</w:t>
      </w:r>
      <w:r w:rsidRPr="0018022D">
        <w:t>.</w:t>
      </w:r>
      <w:r w:rsidR="00A92739">
        <w:t>6</w:t>
      </w:r>
      <w:r w:rsidRPr="0018022D">
        <w:t xml:space="preserve">% </w:t>
      </w:r>
      <w:r w:rsidRPr="00085410">
        <w:t>in 2020</w:t>
      </w:r>
      <w:r w:rsidR="00444A48">
        <w:t xml:space="preserve"> </w:t>
      </w:r>
      <w:r w:rsidR="00444A48">
        <w:fldChar w:fldCharType="begin"/>
      </w:r>
      <w:r w:rsidR="00057110">
        <w:instrText xml:space="preserve"> ADDIN ZOTERO_ITEM CSL_CITATION {"citationID":"OxcpYwz2","properties":{"formattedCitation":"(US Census Bureau, 2025)","plainCitation":"(US Census Bureau, 2025)","dontUpdate":true,"noteIndex":0},"citationItems":[{"id":3103,"uris":["http://zotero.org/users/9292995/items/W8J9HCGF"],"itemData":{"id":3103,"type":"report","title":"Supplemental Estimated Quarterly U.S. Retail Trade Sales (Not Adjusted, millions of dollars) - Total and E-commerce1","URL":"https://www.census.gov/retail/ecommerce.html","author":[{"literal":"US Census Bureau"}],"issued":{"date-parts":[["2025"]]}}}],"schema":"https://github.com/citation-style-language/schema/raw/master/csl-citation.json"} </w:instrText>
      </w:r>
      <w:r w:rsidR="00444A48">
        <w:fldChar w:fldCharType="separate"/>
      </w:r>
      <w:r w:rsidR="00444A48" w:rsidRPr="00444A48">
        <w:t>(U</w:t>
      </w:r>
      <w:r w:rsidR="00B4247C">
        <w:t>.S.</w:t>
      </w:r>
      <w:r w:rsidR="00444A48" w:rsidRPr="00444A48">
        <w:t xml:space="preserve"> Census Bureau, 2025)</w:t>
      </w:r>
      <w:r w:rsidR="00444A48">
        <w:fldChar w:fldCharType="end"/>
      </w:r>
      <w:r w:rsidRPr="00085410">
        <w:t xml:space="preserve">. </w:t>
      </w:r>
      <w:r w:rsidR="002E6CDA">
        <w:t>While this share stabilized at 14-15% through 2021-2022, it has since resumed its upward trajectory</w:t>
      </w:r>
      <w:r w:rsidR="00565FDB">
        <w:t xml:space="preserve">, </w:t>
      </w:r>
      <w:r w:rsidR="002E6CDA">
        <w:t xml:space="preserve">reaching 16.1% of total retail sales </w:t>
      </w:r>
      <w:r w:rsidR="00FD3907">
        <w:t>in</w:t>
      </w:r>
      <w:r w:rsidR="002E6CDA">
        <w:t xml:space="preserve"> 2024, </w:t>
      </w:r>
      <w:r w:rsidRPr="00085410">
        <w:t xml:space="preserve">indicating a </w:t>
      </w:r>
      <w:r w:rsidR="00FD3907">
        <w:t xml:space="preserve">continued </w:t>
      </w:r>
      <w:r w:rsidRPr="00085410">
        <w:t>preference for online shopping even as the immediate impact of the pandemic subsided.</w:t>
      </w:r>
      <w:r w:rsidRPr="0018022D">
        <w:t xml:space="preserve"> </w:t>
      </w:r>
      <w:r>
        <w:t xml:space="preserve">This national </w:t>
      </w:r>
      <w:r w:rsidR="00705830">
        <w:t>trend</w:t>
      </w:r>
      <w:r>
        <w:t xml:space="preserve"> </w:t>
      </w:r>
      <w:r w:rsidR="000205DD">
        <w:t xml:space="preserve">also </w:t>
      </w:r>
      <w:r>
        <w:t>reflects profound changes in individual</w:t>
      </w:r>
      <w:r w:rsidR="002E6CDA">
        <w:t>-level</w:t>
      </w:r>
      <w:r>
        <w:t xml:space="preserve"> shopping habits, with recent </w:t>
      </w:r>
      <w:r w:rsidR="00705830">
        <w:t>data</w:t>
      </w:r>
      <w:r>
        <w:t xml:space="preserve"> indicating that 46% of the </w:t>
      </w:r>
      <w:r w:rsidR="00424518">
        <w:t xml:space="preserve">U.S. </w:t>
      </w:r>
      <w:r>
        <w:t xml:space="preserve">population makes at least one online purchase </w:t>
      </w:r>
      <w:r w:rsidR="00705830">
        <w:t>per week</w:t>
      </w:r>
      <w:r w:rsidR="003D618D">
        <w:t xml:space="preserve"> </w:t>
      </w:r>
      <w:r w:rsidR="003D618D">
        <w:fldChar w:fldCharType="begin"/>
      </w:r>
      <w:r w:rsidR="003D618D">
        <w:instrText xml:space="preserve"> ADDIN ZOTERO_ITEM CSL_CITATION {"citationID":"6T6nDBZz","properties":{"formattedCitation":"(Narvar, 2024)","plainCitation":"(Narvar, 2024)","noteIndex":0},"citationItems":[{"id":3101,"uris":["http://zotero.org/users/9292995/items/HDV7UAGS"],"itemData":{"id":3101,"type":"report","title":"State of Returns Revolutionizing Retuns: The Reverse Checkout Advantage","author":[{"literal":"Narvar"}],"issued":{"date-parts":[["2024"]]}}}],"schema":"https://github.com/citation-style-language/schema/raw/master/csl-citation.json"} </w:instrText>
      </w:r>
      <w:r w:rsidR="003D618D">
        <w:fldChar w:fldCharType="separate"/>
      </w:r>
      <w:r w:rsidR="003D618D" w:rsidRPr="003D618D">
        <w:t>(Narvar, 2024)</w:t>
      </w:r>
      <w:r w:rsidR="003D618D">
        <w:fldChar w:fldCharType="end"/>
      </w:r>
      <w:r w:rsidR="001E3107" w:rsidRPr="003D618D">
        <w:rPr>
          <w:color w:val="000000" w:themeColor="text1"/>
        </w:rPr>
        <w:t>.</w:t>
      </w:r>
      <w:r w:rsidR="001E3107">
        <w:rPr>
          <w:color w:val="FF0000"/>
        </w:rPr>
        <w:t xml:space="preserve"> </w:t>
      </w:r>
    </w:p>
    <w:p w14:paraId="53799840" w14:textId="64822BBD" w:rsidR="001E3107" w:rsidRPr="0068507A" w:rsidRDefault="00705830" w:rsidP="00A854A1">
      <w:pPr>
        <w:ind w:firstLine="720"/>
      </w:pPr>
      <w:r>
        <w:rPr>
          <w:color w:val="000000"/>
        </w:rPr>
        <w:t>The widespread adoption of online shopping</w:t>
      </w:r>
      <w:r w:rsidR="002E6CDA" w:rsidRPr="002E6CDA">
        <w:t xml:space="preserve"> has</w:t>
      </w:r>
      <w:r w:rsidRPr="00705830">
        <w:t>, in turn, brought about a major change in product return patterns.</w:t>
      </w:r>
      <w:r>
        <w:t xml:space="preserve"> The act of returning merchandise has transitioned from a </w:t>
      </w:r>
      <w:r w:rsidR="00FD3907">
        <w:t xml:space="preserve">relatively </w:t>
      </w:r>
      <w:r>
        <w:t xml:space="preserve">rare occurrence in conventional retail settings to </w:t>
      </w:r>
      <w:r w:rsidR="005236FE" w:rsidRPr="005236FE">
        <w:t xml:space="preserve">a commonplace aspect of the online shopping experience. </w:t>
      </w:r>
      <w:r w:rsidRPr="00705830">
        <w:t xml:space="preserve">Industry reports indicate that the return rate for items purchased online (hereafter referred to as </w:t>
      </w:r>
      <w:r>
        <w:t>“</w:t>
      </w:r>
      <w:r w:rsidRPr="00705830">
        <w:t>delivery returns</w:t>
      </w:r>
      <w:r>
        <w:t>”</w:t>
      </w:r>
      <w:r w:rsidRPr="00705830">
        <w:t xml:space="preserve"> for simplicity) is substantially higher (approximately 20%) than for store-bought items (around 9%)</w:t>
      </w:r>
      <w:r>
        <w:t xml:space="preserve"> </w:t>
      </w:r>
      <w:r w:rsidR="0068507A">
        <w:fldChar w:fldCharType="begin"/>
      </w:r>
      <w:r w:rsidR="00057110">
        <w:instrText xml:space="preserve"> ADDIN ZOTERO_ITEM CSL_CITATION {"citationID":"NA3NELYD","properties":{"formattedCitation":"(Narvar, 2024)","plainCitation":"(Narvar, 2024)","dontUpdate":true,"noteIndex":0},"citationItems":[{"id":3101,"uris":["http://zotero.org/users/9292995/items/HDV7UAGS"],"itemData":{"id":3101,"type":"report","title":"State of Returns Revolutionizing Retuns: The Reverse Checkout Advantage","author":[{"literal":"Narvar"}],"issued":{"date-parts":[["2024"]]}}}],"schema":"https://github.com/citation-style-language/schema/raw/master/csl-citation.json"} </w:instrText>
      </w:r>
      <w:r w:rsidR="0068507A">
        <w:fldChar w:fldCharType="separate"/>
      </w:r>
      <w:r w:rsidR="0068507A" w:rsidRPr="003D618D">
        <w:t>(Narvar, 2024</w:t>
      </w:r>
      <w:r>
        <w:t>,</w:t>
      </w:r>
      <w:r w:rsidR="0068507A">
        <w:fldChar w:fldCharType="end"/>
      </w:r>
      <w:r>
        <w:t xml:space="preserve"> and</w:t>
      </w:r>
      <w:r w:rsidR="0068507A" w:rsidRPr="0068507A">
        <w:t xml:space="preserve"> </w:t>
      </w:r>
      <w:r w:rsidR="0068507A">
        <w:fldChar w:fldCharType="begin"/>
      </w:r>
      <w:r w:rsidR="00057110">
        <w:instrText xml:space="preserve"> ADDIN ZOTERO_ITEM CSL_CITATION {"citationID":"2wQlryMV","properties":{"formattedCitation":"(National Retail Federation, 2024)","plainCitation":"(National Retail Federation, 2024)","dontUpdate":true,"noteIndex":0},"citationItems":[{"id":3102,"uris":["http://zotero.org/users/9292995/items/IRRE4UA2"],"itemData":{"id":3102,"type":"report","title":"2024 Consumer Returns in the Retail Industry","author":[{"literal":"National Retail Federation"}],"issued":{"date-parts":[["2024"]]}}}],"schema":"https://github.com/citation-style-language/schema/raw/master/csl-citation.json"} </w:instrText>
      </w:r>
      <w:r w:rsidR="0068507A">
        <w:fldChar w:fldCharType="separate"/>
      </w:r>
      <w:r w:rsidR="0068507A" w:rsidRPr="007F0F46">
        <w:t>National Retail Federation, 2024)</w:t>
      </w:r>
      <w:r w:rsidR="0068507A">
        <w:fldChar w:fldCharType="end"/>
      </w:r>
      <w:r w:rsidR="007F0F46" w:rsidRPr="007F0F46">
        <w:t xml:space="preserve">. </w:t>
      </w:r>
      <w:r w:rsidR="00B47ED9">
        <w:t xml:space="preserve">Before the COVID-19 pandemic, retail returns (combining both online and in-store purchases) followed a predictable pattern, with annual increases below 2% and total returns representing just 8.1% of sales in 2019 </w:t>
      </w:r>
      <w:r w:rsidR="007F0F46" w:rsidRPr="006B64BD">
        <w:fldChar w:fldCharType="begin"/>
      </w:r>
      <w:r w:rsidR="007F0F46" w:rsidRPr="006B64BD">
        <w:instrText xml:space="preserve"> ADDIN ZOTERO_ITEM CSL_CITATION {"citationID":"rBqgGB8g","properties":{"formattedCitation":"(National Retail Federation, 2023)","plainCitation":"(National Retail Federation, 2023)","noteIndex":0},"citationItems":[{"id":2469,"uris":["http://zotero.org/users/9292995/items/G6CXPGEH"],"itemData":{"id":2469,"type":"dataset","event-place":"Statista","publisher":"Statista","publisher-place":"Statista","title":"Merchandise returned as a percentage of total retail sales in the United States from 2012 to 2023","URL":"https://www.statista.com/statistics/876378/retail-industry-reverse-logistics-share-united-states/","author":[{"literal":"National Retail Federation"}],"accessed":{"date-parts":[["2024",3,10]]},"issued":{"date-parts":[["2023"]]}}}],"schema":"https://github.com/citation-style-language/schema/raw/master/csl-citation.json"} </w:instrText>
      </w:r>
      <w:r w:rsidR="007F0F46" w:rsidRPr="006B64BD">
        <w:fldChar w:fldCharType="separate"/>
      </w:r>
      <w:r w:rsidR="007F0F46" w:rsidRPr="006B64BD">
        <w:t>(National Retail Federation, 2023)</w:t>
      </w:r>
      <w:r w:rsidR="007F0F46" w:rsidRPr="006B64BD">
        <w:fldChar w:fldCharType="end"/>
      </w:r>
      <w:r w:rsidR="007F0F46" w:rsidRPr="006D2671">
        <w:t xml:space="preserve">. </w:t>
      </w:r>
      <w:r w:rsidR="007F0F46">
        <w:t xml:space="preserve">However, </w:t>
      </w:r>
      <w:r w:rsidR="00B47ED9" w:rsidRPr="00B47ED9">
        <w:t xml:space="preserve">subsequent acceleration of e-commerce adoption </w:t>
      </w:r>
      <w:r w:rsidR="00B47ED9">
        <w:t xml:space="preserve">during the COVID-19 pandemic </w:t>
      </w:r>
      <w:r w:rsidR="00B47ED9" w:rsidRPr="00B47ED9">
        <w:t>disrupted this long-standing stability</w:t>
      </w:r>
      <w:r w:rsidR="00B47ED9">
        <w:t>,</w:t>
      </w:r>
      <w:r w:rsidR="00394540">
        <w:t xml:space="preserve"> </w:t>
      </w:r>
      <w:r w:rsidR="00B47ED9">
        <w:t xml:space="preserve">driving </w:t>
      </w:r>
      <w:r w:rsidR="00D2231F">
        <w:t>the t</w:t>
      </w:r>
      <w:r w:rsidR="00D2231F" w:rsidRPr="00D2231F">
        <w:t xml:space="preserve">otal cost of </w:t>
      </w:r>
      <w:r w:rsidR="00B47ED9">
        <w:t xml:space="preserve">returns from $309 billion (8.1% of sales) in 2019 to $890 billion (16.9%) by 2024 </w:t>
      </w:r>
      <w:r w:rsidR="007F0F46">
        <w:fldChar w:fldCharType="begin"/>
      </w:r>
      <w:r w:rsidR="004C00E8">
        <w:instrText xml:space="preserve"> ADDIN ZOTERO_ITEM CSL_CITATION {"citationID":"PkiXwKH7","properties":{"formattedCitation":"(National Retail Federation, 2024)","plainCitation":"(National Retail Federation, 2024)","noteIndex":0},"citationItems":[{"id":3102,"uris":["http://zotero.org/users/9292995/items/IRRE4UA2"],"itemData":{"id":3102,"type":"report","title":"2024 Consumer Returns in the Retail Industry","author":[{"literal":"National Retail Federation"}],"issued":{"date-parts":[["2024"]]}}}],"schema":"https://github.com/citation-style-language/schema/raw/master/csl-citation.json"} </w:instrText>
      </w:r>
      <w:r w:rsidR="007F0F46">
        <w:fldChar w:fldCharType="separate"/>
      </w:r>
      <w:r w:rsidR="007F0F46" w:rsidRPr="007F0F46">
        <w:t>(National Retail Federation, 2024)</w:t>
      </w:r>
      <w:r w:rsidR="007F0F46">
        <w:fldChar w:fldCharType="end"/>
      </w:r>
      <w:r w:rsidR="007F0F46">
        <w:t>.</w:t>
      </w:r>
      <w:r w:rsidR="0017524A">
        <w:t xml:space="preserve"> </w:t>
      </w:r>
      <w:r w:rsidR="0017524A" w:rsidRPr="0017524A">
        <w:t xml:space="preserve">At the individual </w:t>
      </w:r>
      <w:r>
        <w:t xml:space="preserve">consumer </w:t>
      </w:r>
      <w:r w:rsidR="0017524A" w:rsidRPr="0017524A">
        <w:t xml:space="preserve">level, this transformation </w:t>
      </w:r>
      <w:r w:rsidR="00EB6D1D">
        <w:t>is evident in the fact that over a third (35%) of online shoppers return</w:t>
      </w:r>
      <w:r w:rsidR="0017524A" w:rsidRPr="0017524A">
        <w:t xml:space="preserve"> purchased items every one to three weeks</w:t>
      </w:r>
      <w:r w:rsidR="0017524A">
        <w:t xml:space="preserve"> </w:t>
      </w:r>
      <w:r w:rsidR="007F0F46">
        <w:fldChar w:fldCharType="begin"/>
      </w:r>
      <w:r w:rsidR="004C00E8">
        <w:instrText xml:space="preserve"> ADDIN ZOTERO_ITEM CSL_CITATION {"citationID":"zrOMZqVi","properties":{"formattedCitation":"(Narvar, 2024)","plainCitation":"(Narvar, 2024)","noteIndex":0},"citationItems":[{"id":3101,"uris":["http://zotero.org/users/9292995/items/HDV7UAGS"],"itemData":{"id":3101,"type":"report","title":"State of Returns Revolutionizing Retuns: The Reverse Checkout Advantage","author":[{"literal":"Narvar"}],"issued":{"date-parts":[["2024"]]}}}],"schema":"https://github.com/citation-style-language/schema/raw/master/csl-citation.json"} </w:instrText>
      </w:r>
      <w:r w:rsidR="007F0F46">
        <w:fldChar w:fldCharType="separate"/>
      </w:r>
      <w:r w:rsidR="007F0F46" w:rsidRPr="003D618D">
        <w:t>(Narvar, 2024)</w:t>
      </w:r>
      <w:r w:rsidR="007F0F46">
        <w:fldChar w:fldCharType="end"/>
      </w:r>
      <w:r w:rsidR="007F0F46" w:rsidRPr="003D618D">
        <w:rPr>
          <w:color w:val="000000" w:themeColor="text1"/>
        </w:rPr>
        <w:t>.</w:t>
      </w:r>
    </w:p>
    <w:p w14:paraId="385718AD" w14:textId="4ADC52B9" w:rsidR="00692435" w:rsidRDefault="006A773E" w:rsidP="00A854A1">
      <w:pPr>
        <w:ind w:firstLine="720"/>
        <w:rPr>
          <w:rFonts w:eastAsia="Times New Roman"/>
        </w:rPr>
      </w:pPr>
      <w:r w:rsidRPr="006A773E">
        <w:t xml:space="preserve">At the same time, consumer expectations for seamless returns have become standard in e-commerce, </w:t>
      </w:r>
      <w:r w:rsidR="00705830">
        <w:t>requiring</w:t>
      </w:r>
      <w:r w:rsidRPr="006A773E">
        <w:t xml:space="preserve"> retailers to integrate convenient return options as a core service rather than an added benefit. Leading brands now offer comprehensive omnichannel return networks</w:t>
      </w:r>
      <w:r w:rsidR="00FD3907">
        <w:t>,</w:t>
      </w:r>
      <w:r w:rsidRPr="006A773E">
        <w:t xml:space="preserve"> including home pickup, drop-off at mail carriers (USPS or UPS), drop-off at third-party locations (such as Amazon drop-off lockers</w:t>
      </w:r>
      <w:r>
        <w:t xml:space="preserve">, </w:t>
      </w:r>
      <w:r w:rsidRPr="006A773E">
        <w:t>Walgreens</w:t>
      </w:r>
      <w:r>
        <w:t xml:space="preserve">, </w:t>
      </w:r>
      <w:r w:rsidRPr="006A773E">
        <w:t>Kohl</w:t>
      </w:r>
      <w:r w:rsidR="00705830">
        <w:t>’</w:t>
      </w:r>
      <w:r w:rsidRPr="006A773E">
        <w:t>s stores</w:t>
      </w:r>
      <w:r>
        <w:t xml:space="preserve">, or </w:t>
      </w:r>
      <w:r w:rsidRPr="006A773E">
        <w:t xml:space="preserve">Whole Foods), and direct returns to brick-and-mortar stores (commonly referred to as BORIS: Buy Online and Return In-Store). </w:t>
      </w:r>
      <w:r w:rsidR="00424518">
        <w:t>Online c</w:t>
      </w:r>
      <w:r w:rsidRPr="006A773E">
        <w:t xml:space="preserve">onsumers </w:t>
      </w:r>
      <w:r w:rsidR="00424518">
        <w:t xml:space="preserve">appear to prefer, purely if left to their choice, </w:t>
      </w:r>
      <w:r w:rsidR="00424518" w:rsidRPr="00F44930">
        <w:t>third-party drop-off points (37%) and mail carrier locations (31%), with few</w:t>
      </w:r>
      <w:r w:rsidR="002B7AC0">
        <w:t xml:space="preserve"> consumers</w:t>
      </w:r>
      <w:r w:rsidR="00424518" w:rsidRPr="00F44930">
        <w:t xml:space="preserve"> </w:t>
      </w:r>
      <w:r w:rsidR="00424518">
        <w:t xml:space="preserve">stating that they prefer </w:t>
      </w:r>
      <w:r w:rsidR="00424518" w:rsidRPr="00F44930">
        <w:t>home pickup (13%) or storefront returns (10%)</w:t>
      </w:r>
      <w:r w:rsidR="00424518">
        <w:t xml:space="preserve"> </w:t>
      </w:r>
      <w:r w:rsidR="00424518">
        <w:fldChar w:fldCharType="begin"/>
      </w:r>
      <w:r w:rsidR="00424518">
        <w:instrText xml:space="preserve"> ADDIN ZOTERO_ITEM CSL_CITATION {"citationID":"xtmRh6Vj","properties":{"formattedCitation":"(Narvar, 2022)","plainCitation":"(Narvar, 2022)","noteIndex":0},"citationItems":[{"id":2426,"uris":["http://zotero.org/users/9292995/items/CBRKE9E2"],"itemData":{"id":2426,"type":"report","publisher":"Narvar","title":"The State of Returns: The End of One-Size Fits-All Returns","URL":"https://corp.narvar.com/resources/2022-the-state-of-returns","author":[{"literal":"Narvar"}],"issued":{"date-parts":[["2022"]]}}}],"schema":"https://github.com/citation-style-language/schema/raw/master/csl-citation.json"} </w:instrText>
      </w:r>
      <w:r w:rsidR="00424518">
        <w:fldChar w:fldCharType="separate"/>
      </w:r>
      <w:r w:rsidR="00424518" w:rsidRPr="008D1DB7">
        <w:t>(Narvar, 2022)</w:t>
      </w:r>
      <w:r w:rsidR="00424518">
        <w:fldChar w:fldCharType="end"/>
      </w:r>
      <w:r w:rsidR="00424518" w:rsidRPr="00F44930">
        <w:t>.</w:t>
      </w:r>
      <w:r w:rsidR="00424518">
        <w:t xml:space="preserve"> But, of course, these stated </w:t>
      </w:r>
      <w:r w:rsidR="002B7AC0">
        <w:t xml:space="preserve">(desired) </w:t>
      </w:r>
      <w:r w:rsidR="00424518">
        <w:t xml:space="preserve">preferences are moderated by a variety of contextual factors </w:t>
      </w:r>
      <w:r w:rsidR="002F7EBB">
        <w:t xml:space="preserve">in actual return behavior, </w:t>
      </w:r>
      <w:r w:rsidR="00424518">
        <w:t xml:space="preserve">such as return </w:t>
      </w:r>
      <w:r w:rsidR="003B4458">
        <w:t>cost</w:t>
      </w:r>
      <w:r w:rsidR="00424518">
        <w:t>s</w:t>
      </w:r>
      <w:r w:rsidR="003B4458">
        <w:t>,</w:t>
      </w:r>
      <w:r w:rsidR="00424518">
        <w:t xml:space="preserve"> </w:t>
      </w:r>
      <w:r w:rsidR="003B4458">
        <w:t xml:space="preserve">extent of packaging required, and distance to return location </w:t>
      </w:r>
      <w:r w:rsidR="003B4458">
        <w:fldChar w:fldCharType="begin"/>
      </w:r>
      <w:r w:rsidR="003B4458">
        <w:instrText xml:space="preserve"> ADDIN ZOTERO_ITEM CSL_CITATION {"citationID":"JFI6jebr","properties":{"formattedCitation":"(Narvar, 2024)","plainCitation":"(Narvar, 2024)","noteIndex":0},"citationItems":[{"id":3101,"uris":["http://zotero.org/users/9292995/items/HDV7UAGS"],"itemData":{"id":3101,"type":"report","title":"State of Returns Revolutionizing Retuns: The Reverse Checkout Advantage","author":[{"literal":"Narvar"}],"issued":{"date-parts":[["2024"]]}}}],"schema":"https://github.com/citation-style-language/schema/raw/master/csl-citation.json"} </w:instrText>
      </w:r>
      <w:r w:rsidR="003B4458">
        <w:fldChar w:fldCharType="separate"/>
      </w:r>
      <w:r w:rsidR="003B4458" w:rsidRPr="003B4458">
        <w:t>(Narvar, 2024)</w:t>
      </w:r>
      <w:r w:rsidR="003B4458">
        <w:fldChar w:fldCharType="end"/>
      </w:r>
      <w:r w:rsidR="003B4458">
        <w:t>.</w:t>
      </w:r>
      <w:r w:rsidRPr="006A773E">
        <w:t xml:space="preserve"> </w:t>
      </w:r>
      <w:r w:rsidR="00424518">
        <w:t xml:space="preserve">In this regard, </w:t>
      </w:r>
      <w:r w:rsidR="00692435" w:rsidRPr="00692435">
        <w:rPr>
          <w:rFonts w:eastAsia="Times New Roman"/>
        </w:rPr>
        <w:t xml:space="preserve">aggregate transaction data from 2024 </w:t>
      </w:r>
      <w:r w:rsidR="002F7EBB">
        <w:rPr>
          <w:rFonts w:eastAsia="Times New Roman"/>
        </w:rPr>
        <w:t xml:space="preserve">does suggest </w:t>
      </w:r>
      <w:r w:rsidR="00692435" w:rsidRPr="00692435">
        <w:rPr>
          <w:rFonts w:eastAsia="Times New Roman"/>
        </w:rPr>
        <w:t>a notable discrepancy between stated preferences and actual behavior</w:t>
      </w:r>
      <w:r w:rsidR="002F7EBB">
        <w:rPr>
          <w:rFonts w:eastAsia="Times New Roman"/>
        </w:rPr>
        <w:t xml:space="preserve">, with return rates seemingly being higher through the BORIS channel than through </w:t>
      </w:r>
      <w:r w:rsidR="002F7EBB">
        <w:rPr>
          <w:rFonts w:eastAsia="Times New Roman"/>
        </w:rPr>
        <w:lastRenderedPageBreak/>
        <w:t xml:space="preserve">other channels </w:t>
      </w:r>
      <w:r w:rsidR="00692435">
        <w:rPr>
          <w:rFonts w:eastAsia="Times New Roman"/>
        </w:rPr>
        <w:fldChar w:fldCharType="begin"/>
      </w:r>
      <w:r w:rsidR="008D1DB7">
        <w:rPr>
          <w:rFonts w:eastAsia="Times New Roman"/>
        </w:rPr>
        <w:instrText xml:space="preserve"> ADDIN ZOTERO_ITEM CSL_CITATION {"citationID":"U5PHrayK","properties":{"formattedCitation":"(Appriss Retail &amp; Deloitte, 2024)","plainCitation":"(Appriss Retail &amp; Deloitte, 2024)","dontUpdate":true,"noteIndex":0},"citationItems":[{"id":3104,"uris":["http://zotero.org/users/9292995/items/BVTZM559"],"itemData":{"id":3104,"type":"report","title":"2024 Consumer Returns in the Retail Industry","author":[{"literal":"Appriss Retail"},{"literal":"Deloitte"}],"issued":{"date-parts":[["2024"]]}}}],"schema":"https://github.com/citation-style-language/schema/raw/master/csl-citation.json"} </w:instrText>
      </w:r>
      <w:r w:rsidR="00692435">
        <w:rPr>
          <w:rFonts w:eastAsia="Times New Roman"/>
        </w:rPr>
        <w:fldChar w:fldCharType="separate"/>
      </w:r>
      <w:r w:rsidR="00692435" w:rsidRPr="00692435">
        <w:t xml:space="preserve">(Appriss Retail </w:t>
      </w:r>
      <w:r w:rsidR="00692435">
        <w:t>and</w:t>
      </w:r>
      <w:r w:rsidR="00692435" w:rsidRPr="00692435">
        <w:t xml:space="preserve"> Deloitte, 2024)</w:t>
      </w:r>
      <w:r w:rsidR="00692435">
        <w:rPr>
          <w:rFonts w:eastAsia="Times New Roman"/>
        </w:rPr>
        <w:fldChar w:fldCharType="end"/>
      </w:r>
      <w:r w:rsidR="00692435" w:rsidRPr="00692435">
        <w:rPr>
          <w:rFonts w:eastAsia="Times New Roman"/>
        </w:rPr>
        <w:t>.</w:t>
      </w:r>
      <w:r w:rsidR="00D2231F">
        <w:rPr>
          <w:rFonts w:eastAsia="Times New Roman"/>
        </w:rPr>
        <w:t xml:space="preserve"> </w:t>
      </w:r>
      <w:r w:rsidR="00692435" w:rsidRPr="00692435">
        <w:rPr>
          <w:rFonts w:eastAsia="Times New Roman"/>
        </w:rPr>
        <w:t xml:space="preserve">This divergence </w:t>
      </w:r>
      <w:r w:rsidR="002F7EBB">
        <w:rPr>
          <w:rFonts w:eastAsia="Times New Roman"/>
        </w:rPr>
        <w:t xml:space="preserve">points to a discord between preference and actual returns behavior, driven by contextual factors. </w:t>
      </w:r>
      <w:r w:rsidR="00692435" w:rsidRPr="00692435">
        <w:rPr>
          <w:rFonts w:eastAsia="Times New Roman"/>
        </w:rPr>
        <w:t xml:space="preserve">Understanding these behavioral patterns is essential for optimizing return policies and designing systems that </w:t>
      </w:r>
      <w:r w:rsidR="00D2231F">
        <w:rPr>
          <w:rFonts w:eastAsia="Times New Roman"/>
        </w:rPr>
        <w:t>more closely</w:t>
      </w:r>
      <w:r w:rsidR="00692435" w:rsidRPr="00692435">
        <w:rPr>
          <w:rFonts w:eastAsia="Times New Roman"/>
        </w:rPr>
        <w:t xml:space="preserve"> align consumer choices with their stated preferences.</w:t>
      </w:r>
    </w:p>
    <w:p w14:paraId="04ACC150" w14:textId="77777777" w:rsidR="002B19A9" w:rsidRDefault="002B19A9" w:rsidP="00A854A1"/>
    <w:p w14:paraId="6DA647F0" w14:textId="75B38CE8" w:rsidR="002B19A9" w:rsidRDefault="002B19A9" w:rsidP="00A854A1">
      <w:pPr>
        <w:pStyle w:val="Heading2"/>
        <w:spacing w:before="0" w:line="276" w:lineRule="auto"/>
        <w:rPr>
          <w:rFonts w:eastAsia="Times New Roman"/>
        </w:rPr>
      </w:pPr>
      <w:r>
        <w:rPr>
          <w:rFonts w:eastAsia="Times New Roman"/>
        </w:rPr>
        <w:t xml:space="preserve"> Imp</w:t>
      </w:r>
      <w:r w:rsidR="00705830">
        <w:rPr>
          <w:rFonts w:eastAsia="Times New Roman"/>
        </w:rPr>
        <w:t>li</w:t>
      </w:r>
      <w:r>
        <w:rPr>
          <w:rFonts w:eastAsia="Times New Roman"/>
        </w:rPr>
        <w:t>cations of High Return Rates</w:t>
      </w:r>
    </w:p>
    <w:p w14:paraId="7A0896D4" w14:textId="11B5DAE9" w:rsidR="0040748C" w:rsidRDefault="0020286E" w:rsidP="00A854A1">
      <w:r>
        <w:t>H</w:t>
      </w:r>
      <w:r w:rsidR="006B64BD" w:rsidRPr="006B64BD">
        <w:t>igh delivery return rates, while convenient for c</w:t>
      </w:r>
      <w:r>
        <w:t>onsumers</w:t>
      </w:r>
      <w:r w:rsidR="006B64BD" w:rsidRPr="006B64BD">
        <w:t xml:space="preserve">, have substantial financial, logistical, environmental, and transportation-related repercussions. In 2022, the financial burden of product returns in the U.S. amounted to $817 billion, with a quarter originating from the online retail sector </w:t>
      </w:r>
      <w:bookmarkStart w:id="3" w:name="_Hlk182394028"/>
      <w:r w:rsidR="006B64BD" w:rsidRPr="006B64BD">
        <w:fldChar w:fldCharType="begin"/>
      </w:r>
      <w:r w:rsidR="006B64BD" w:rsidRPr="006B64BD">
        <w:instrText xml:space="preserve"> ADDIN ZOTERO_ITEM CSL_CITATION {"citationID":"5Vygp0GJ","properties":{"formattedCitation":"(Chevalier, 2023)","plainCitation":"(Chevalier, 2023)","noteIndex":0},"citationItems":[{"id":2470,"uris":["http://zotero.org/users/9292995/items/EAK8WPFP"],"itemData":{"id":2470,"type":"report","publisher":"Statista","title":"E-commerce returns in the United States","URL":"https://www.statista.com/topics/10716/e-commerce-returns-in-the-united-states/#topicOverview","author":[{"family":"Chevalier","given":"Stephanie"}],"issued":{"date-parts":[["2023"]]}}}],"schema":"https://github.com/citation-style-language/schema/raw/master/csl-citation.json"} </w:instrText>
      </w:r>
      <w:r w:rsidR="006B64BD" w:rsidRPr="006B64BD">
        <w:fldChar w:fldCharType="separate"/>
      </w:r>
      <w:r w:rsidR="006B64BD" w:rsidRPr="006B64BD">
        <w:t>(Chevalier, 2023)</w:t>
      </w:r>
      <w:r w:rsidR="006B64BD" w:rsidRPr="006B64BD">
        <w:fldChar w:fldCharType="end"/>
      </w:r>
      <w:r w:rsidR="006B64BD" w:rsidRPr="006B64BD">
        <w:t>.</w:t>
      </w:r>
      <w:bookmarkEnd w:id="3"/>
      <w:r w:rsidR="005542ED">
        <w:t xml:space="preserve"> H</w:t>
      </w:r>
      <w:r w:rsidR="006B64BD" w:rsidRPr="006B64BD">
        <w:t xml:space="preserve">igh return volumes also pose logistical and operational challenges related to managing the return flow of goods, which require additional infrastructure, human power, and resources for sorting, processing, restocking, and disposing of returned items. Moreover, the increased transportation requirements associated with returns </w:t>
      </w:r>
      <w:r w:rsidR="00A90B0F">
        <w:t>generate</w:t>
      </w:r>
      <w:r w:rsidR="00A90B0F" w:rsidRPr="005542ED">
        <w:t xml:space="preserve"> additional freight vehicle miles traveled (VMT) </w:t>
      </w:r>
      <w:r w:rsidR="00A90B0F">
        <w:t>(</w:t>
      </w:r>
      <w:r w:rsidR="00A90B0F" w:rsidRPr="005542ED">
        <w:t>as trucks transport returned items from consumers back to warehouses or processing centers</w:t>
      </w:r>
      <w:r w:rsidR="00A90B0F">
        <w:t>),</w:t>
      </w:r>
      <w:r w:rsidR="00A90B0F" w:rsidRPr="006B64BD">
        <w:t xml:space="preserve"> </w:t>
      </w:r>
      <w:r w:rsidR="006B64BD" w:rsidRPr="006B64BD">
        <w:t>contribut</w:t>
      </w:r>
      <w:r w:rsidR="00A90B0F">
        <w:t>ing</w:t>
      </w:r>
      <w:r w:rsidR="006B64BD" w:rsidRPr="006B64BD">
        <w:t xml:space="preserve"> to higher greenhouse gas emissions</w:t>
      </w:r>
      <w:r w:rsidR="00A90B0F">
        <w:t xml:space="preserve"> and </w:t>
      </w:r>
      <w:r w:rsidR="006B64BD" w:rsidRPr="006B64BD">
        <w:t xml:space="preserve">exacerbating environmental concerns such as climate change and air pollution. This </w:t>
      </w:r>
      <w:r w:rsidR="00A90B0F">
        <w:t>return transport logistics</w:t>
      </w:r>
      <w:r w:rsidR="005542ED">
        <w:t xml:space="preserve"> </w:t>
      </w:r>
      <w:r w:rsidR="006B64BD" w:rsidRPr="006B64BD">
        <w:t xml:space="preserve">also </w:t>
      </w:r>
      <w:r w:rsidR="00705830">
        <w:t>increases</w:t>
      </w:r>
      <w:r w:rsidR="006B64BD" w:rsidRPr="006B64BD">
        <w:t xml:space="preserve"> truck traffic at residential locations or return points, </w:t>
      </w:r>
      <w:r w:rsidR="005542ED">
        <w:t>potentially worsening traffic congestion in affected areas</w:t>
      </w:r>
      <w:r w:rsidR="006B64BD" w:rsidRPr="006B64BD">
        <w:t xml:space="preserve">. Furthermore, </w:t>
      </w:r>
      <w:r>
        <w:t xml:space="preserve">the need for return processing facilities </w:t>
      </w:r>
      <w:r w:rsidR="00D2231F">
        <w:t>introduces new nodes to urban logistics networks, particularly for inspecting, repackaging, and redistributing returned items, thereby influencing land-</w:t>
      </w:r>
      <w:r w:rsidR="005542ED">
        <w:t>use decisions and creating additional trip attract</w:t>
      </w:r>
      <w:r w:rsidR="00A90B0F">
        <w:t>ion points</w:t>
      </w:r>
      <w:r w:rsidR="005542ED">
        <w:t xml:space="preserve"> within metropolitan regions.</w:t>
      </w:r>
      <w:r w:rsidR="0040748C">
        <w:t xml:space="preserve"> </w:t>
      </w:r>
      <w:r w:rsidR="005542ED">
        <w:t xml:space="preserve">Beyond the movement of goods, product returns also generate distinct consumer travel patterns. </w:t>
      </w:r>
      <w:r w:rsidR="0040748C">
        <w:t xml:space="preserve">Consumer research demonstrates </w:t>
      </w:r>
      <w:r w:rsidR="00D2231F">
        <w:t xml:space="preserve">a </w:t>
      </w:r>
      <w:r w:rsidR="0040748C">
        <w:t>substantial willingness to undertake dedicated return trips</w:t>
      </w:r>
      <w:r w:rsidR="002B7AC0">
        <w:t xml:space="preserve"> (the </w:t>
      </w:r>
      <w:r w:rsidR="0040748C">
        <w:t xml:space="preserve">average </w:t>
      </w:r>
      <w:r w:rsidR="002B7AC0">
        <w:t xml:space="preserve">return </w:t>
      </w:r>
      <w:r w:rsidR="0040748C">
        <w:t>trip</w:t>
      </w:r>
      <w:r w:rsidR="00705830">
        <w:t xml:space="preserve"> </w:t>
      </w:r>
      <w:r w:rsidR="0040748C">
        <w:t xml:space="preserve">length </w:t>
      </w:r>
      <w:r w:rsidR="002B7AC0">
        <w:t>is</w:t>
      </w:r>
      <w:r w:rsidR="0040748C">
        <w:t xml:space="preserve"> </w:t>
      </w:r>
      <w:r w:rsidR="002B7AC0">
        <w:t xml:space="preserve">the order of </w:t>
      </w:r>
      <w:r w:rsidR="0040748C">
        <w:t>6 miles</w:t>
      </w:r>
      <w:r w:rsidR="002B7AC0">
        <w:t xml:space="preserve">; </w:t>
      </w:r>
      <w:r w:rsidR="00DF102A">
        <w:t xml:space="preserve">Pitney </w:t>
      </w:r>
      <w:r w:rsidR="00D2231F">
        <w:fldChar w:fldCharType="begin"/>
      </w:r>
      <w:r w:rsidR="006A4B7E">
        <w:instrText xml:space="preserve"> ADDIN ZOTERO_ITEM CSL_CITATION {"citationID":"WxdsCVf4","properties":{"formattedCitation":"(Bowes, 2023)","plainCitation":"(Bowes, 2023)","dontUpdate":true,"noteIndex":0},"citationItems":[{"id":3167,"uris":["http://zotero.org/users/9292995/items/4YW92YDV"],"itemData":{"id":3167,"type":"report","event-place":"BOXpoll","publisher-place":"BOXpoll","title":"Over the river and through the woods to drop off pants and shirts","URL":"https://www.pitneybowes.com/us/blog/us-returns-distance.html","author":[{"family":"Bowes","given":"Pitney"}],"issued":{"date-parts":[["2023"]]}}}],"schema":"https://github.com/citation-style-language/schema/raw/master/csl-citation.json"} </w:instrText>
      </w:r>
      <w:r w:rsidR="00D2231F">
        <w:fldChar w:fldCharType="separate"/>
      </w:r>
      <w:r w:rsidR="00D2231F" w:rsidRPr="008D1DB7">
        <w:t>Bowes, 2023)</w:t>
      </w:r>
      <w:r w:rsidR="00D2231F">
        <w:fldChar w:fldCharType="end"/>
      </w:r>
      <w:r w:rsidR="005542ED">
        <w:t xml:space="preserve">, with rural consumers traveling nearly 50% farther than their urban counterparts </w:t>
      </w:r>
      <w:r w:rsidR="005542ED">
        <w:fldChar w:fldCharType="begin"/>
      </w:r>
      <w:r w:rsidR="006A4B7E">
        <w:instrText xml:space="preserve"> ADDIN ZOTERO_ITEM CSL_CITATION {"citationID":"GwraJbor","properties":{"formattedCitation":"(Bowes, 2023)","plainCitation":"(Bowes, 2023)","noteIndex":0},"citationItems":[{"id":3167,"uris":["http://zotero.org/users/9292995/items/4YW92YDV"],"itemData":{"id":3167,"type":"report","event-place":"BOXpoll","publisher-place":"BOXpoll","title":"Over the river and through the woods to drop off pants and shirts","URL":"https://www.pitneybowes.com/us/blog/us-returns-distance.html","author":[{"family":"Bowes","given":"Pitney"}],"issued":{"date-parts":[["2023"]]}}}],"schema":"https://github.com/citation-style-language/schema/raw/master/csl-citation.json"} </w:instrText>
      </w:r>
      <w:r w:rsidR="005542ED">
        <w:fldChar w:fldCharType="separate"/>
      </w:r>
      <w:r w:rsidR="005542ED" w:rsidRPr="008D1DB7">
        <w:t>(</w:t>
      </w:r>
      <w:r w:rsidR="00DF102A">
        <w:t>Pitney</w:t>
      </w:r>
      <w:r w:rsidR="00DF102A" w:rsidRPr="008D1DB7">
        <w:t xml:space="preserve"> </w:t>
      </w:r>
      <w:r w:rsidR="005542ED" w:rsidRPr="008D1DB7">
        <w:t>Bowes, 2023)</w:t>
      </w:r>
      <w:r w:rsidR="005542ED">
        <w:fldChar w:fldCharType="end"/>
      </w:r>
      <w:r w:rsidR="0040748C">
        <w:t>. These transportation impacts further vary across different return channels. For instance, while home pickup services eliminate consumer travel entirely</w:t>
      </w:r>
      <w:r w:rsidR="00A90B0F">
        <w:t xml:space="preserve">, they </w:t>
      </w:r>
      <w:r w:rsidR="0040748C">
        <w:t>increase delivery vehicle routing complexity</w:t>
      </w:r>
      <w:r w:rsidR="00316DEB">
        <w:t xml:space="preserve">; and while </w:t>
      </w:r>
      <w:r w:rsidR="0040748C">
        <w:t>d</w:t>
      </w:r>
      <w:r w:rsidR="0040748C" w:rsidRPr="0040748C">
        <w:t>rop-off options distribute return trips across different facility types</w:t>
      </w:r>
      <w:r w:rsidR="00316DEB">
        <w:t xml:space="preserve">, they </w:t>
      </w:r>
      <w:r w:rsidR="0040748C" w:rsidRPr="0040748C">
        <w:t>still generate millions of consumer vehicle trips annually</w:t>
      </w:r>
      <w:r w:rsidR="0040748C">
        <w:t>. Collectively, these return-related movements, both freight and passenger, create significant pressure on transportation infrastructure that current planning frameworks have not adequately addressed.</w:t>
      </w:r>
    </w:p>
    <w:p w14:paraId="5EA0F7DD" w14:textId="77777777" w:rsidR="002B19A9" w:rsidRPr="006B64BD" w:rsidRDefault="002B19A9" w:rsidP="00A854A1"/>
    <w:p w14:paraId="5BC7AB43" w14:textId="6B40985D" w:rsidR="006B64BD" w:rsidRPr="006B64BD" w:rsidRDefault="00FC4407" w:rsidP="00A854A1">
      <w:pPr>
        <w:pStyle w:val="Heading2"/>
        <w:spacing w:before="0" w:line="276" w:lineRule="auto"/>
      </w:pPr>
      <w:bookmarkStart w:id="4" w:name="_Toc182579723"/>
      <w:r>
        <w:t xml:space="preserve"> Research </w:t>
      </w:r>
      <w:r w:rsidR="006B64BD" w:rsidRPr="006B64BD">
        <w:t>Objectives</w:t>
      </w:r>
      <w:bookmarkEnd w:id="4"/>
    </w:p>
    <w:p w14:paraId="4FF648CC" w14:textId="58187CD6" w:rsidR="00E92F49" w:rsidRPr="00E92F49" w:rsidRDefault="00E92F49" w:rsidP="00A854A1">
      <w:bookmarkStart w:id="5" w:name="_Hlk161492130"/>
      <w:r w:rsidRPr="00E92F49">
        <w:t>Despite the well-documented impacts of delivery returns</w:t>
      </w:r>
      <w:r w:rsidR="00316DEB">
        <w:t xml:space="preserve"> (see, for example,</w:t>
      </w:r>
      <w:r w:rsidR="00565FDB">
        <w:t xml:space="preserve"> </w:t>
      </w:r>
      <w:r w:rsidR="00565FDB">
        <w:fldChar w:fldCharType="begin"/>
      </w:r>
      <w:r w:rsidR="00057110">
        <w:instrText xml:space="preserve"> ADDIN ZOTERO_ITEM CSL_CITATION {"citationID":"7QmitmqM","properties":{"formattedCitation":"(Tian &amp; Sarkis, 2022)","plainCitation":"(Tian &amp; Sarkis, 2022)","dontUpdate":true,"noteIndex":0},"citationItems":[{"id":3262,"uris":["http://zotero.org/users/9292995/items/C97IA9W9"],"itemData":{"id":3262,"type":"article-journal","container-title":"Nature Climate Change","DOI":"10.1038/s41558-021-01246-9","ISSN":"1758-6798","issue":"1","journalAbbreviation":"Nat. Clim. Chang.","language":"en","license":"2021 The Author(s), under exclusive licence to Springer Nature Limited","note":"publisher: Nature Publishing Group","page":"2-3","source":"www.nature.com","title":"Emission burden concerns for online shopping returns","volume":"12","author":[{"family":"Tian","given":"Xu"},{"family":"Sarkis","given":"Joseph"}],"issued":{"date-parts":[["2022",1]]}}}],"schema":"https://github.com/citation-style-language/schema/raw/master/csl-citation.json"} </w:instrText>
      </w:r>
      <w:r w:rsidR="00565FDB">
        <w:fldChar w:fldCharType="separate"/>
      </w:r>
      <w:r w:rsidR="00565FDB" w:rsidRPr="00565FDB">
        <w:t xml:space="preserve">Tian </w:t>
      </w:r>
      <w:r w:rsidR="00565FDB">
        <w:t>and</w:t>
      </w:r>
      <w:r w:rsidR="00565FDB" w:rsidRPr="00565FDB">
        <w:t xml:space="preserve"> Sarkis, 2022</w:t>
      </w:r>
      <w:r w:rsidR="00565FDB">
        <w:fldChar w:fldCharType="end"/>
      </w:r>
      <w:r w:rsidR="00565FDB">
        <w:t>,</w:t>
      </w:r>
      <w:r w:rsidR="00316DEB">
        <w:t xml:space="preserve"> </w:t>
      </w:r>
      <w:r w:rsidR="00565FDB">
        <w:fldChar w:fldCharType="begin"/>
      </w:r>
      <w:r w:rsidR="00057110">
        <w:instrText xml:space="preserve"> ADDIN ZOTERO_ITEM CSL_CITATION {"citationID":"n0rPyIrU","properties":{"formattedCitation":"(Zhang et al., 2023)","plainCitation":"(Zhang et al., 2023)","dontUpdate":true,"noteIndex":0},"citationItems":[{"id":3256,"uris":["http://zotero.org/users/9292995/items/NGGEBBHV"],"itemData":{"id":3256,"type":"article-journal","abstract":"Product returns in retail are inherently wasteful and have considerable negative environmental impacts. Besides the monetary costs, they lead to increased transportation, packaging and processing, and the returned items are often discarded. We present strategies and practices retailers can adopt to manage their product returns in a way that reduces environmental impacts. With eCommerce flourishing, product returns have increased significantly. Whilst highest for online sales, they are a challenge across all channels. The importance of developing sustainability management in operations and supply chains is evident from the growing body of literature, but there is a gap regarding the management of product returns in a more environmentally sustainable manner. To address this gap, we interviewed multichannel retailers, retail experts and return service providers operating in the UK and North America. The findings reveal that although retailers have started paying attention to the financial impact of returns, there is little awareness of the scale of environmental impacts. In addition, retailers lack a comprehensive approach to addressing the environmental impact of product returns. Based on our findings, we (1) unpack the barriers inhibiting retailers from developing environmental sustainability plans in returns management, (2) present a set of strategies for retailers to reduce the environmental impact of returns and (3) develop a framework for environmental sustainability in returns management. Our findings and proposed framework have implications for research and practice on addressing the environmental impact of product returns.","container-title":"Business Strategy and the Environment","DOI":"10.1002/bse.3385","ISSN":"1099-0836","issue":"7","language":"en","license":"© 2023 The Authors. Business Strategy and The Environment published by ERP Environment and John Wiley &amp; Sons Ltd.","note":"_eprint: https://onlinelibrary.wiley.com/doi/pdf/10.1002/bse.3385","page":"4636-4661","source":"Wiley Online Library","title":"Strategies and practices to reduce the ecological impact of product returns: An environmental sustainability framework for multichannel retail","title-short":"Strategies and practices to reduce the ecological impact of product returns","volume":"32","author":[{"family":"Zhang","given":"Danni"},{"family":"Frei","given":"Regina"},{"family":"Wills","given":"Gary"},{"family":"Gerding","given":"Enrico"},{"family":"Bayer","given":"Steffen"},{"family":"Senyo","given":"Prince Kwame"}],"issued":{"date-parts":[["2023"]]}}}],"schema":"https://github.com/citation-style-language/schema/raw/master/csl-citation.json"} </w:instrText>
      </w:r>
      <w:r w:rsidR="00565FDB">
        <w:fldChar w:fldCharType="separate"/>
      </w:r>
      <w:r w:rsidR="00565FDB" w:rsidRPr="00565FDB">
        <w:t>Zhang et al., 2023</w:t>
      </w:r>
      <w:r w:rsidR="00565FDB">
        <w:fldChar w:fldCharType="end"/>
      </w:r>
      <w:r w:rsidR="00565FDB">
        <w:t xml:space="preserve">, and </w:t>
      </w:r>
      <w:r w:rsidR="00565FDB">
        <w:fldChar w:fldCharType="begin"/>
      </w:r>
      <w:r w:rsidR="00057110">
        <w:instrText xml:space="preserve"> ADDIN ZOTERO_ITEM CSL_CITATION {"citationID":"BbrDZ3xX","properties":{"formattedCitation":"(Ng, 2024)","plainCitation":"(Ng, 2024)","dontUpdate":true,"noteIndex":0},"citationItems":[{"id":3260,"uris":["http://zotero.org/users/9292995/items/BT3762IU"],"itemData":{"id":3260,"type":"post-weblog","abstract":"What will it take for fashion to move the needle and realize sustainability doesn’t have to come at the cost of business growth?","container-title":"The Interline","language":"en-US","title":"The Spiraling Environmental Cost Of E-commerce Returns","URL":"https://www.theinterline.com/2024/11/20/the-spiraling-environmental-cost-of-e-commerce-returns/","author":[{"family":"Ng","given":"Sylvia"}],"accessed":{"date-parts":[["2025",5,20]]},"issued":{"date-parts":[["2024",11,20]]}}}],"schema":"https://github.com/citation-style-language/schema/raw/master/csl-citation.json"} </w:instrText>
      </w:r>
      <w:r w:rsidR="00565FDB">
        <w:fldChar w:fldCharType="separate"/>
      </w:r>
      <w:r w:rsidR="00565FDB" w:rsidRPr="00565FDB">
        <w:t>Ng, 2024</w:t>
      </w:r>
      <w:r w:rsidR="00565FDB">
        <w:fldChar w:fldCharType="end"/>
      </w:r>
      <w:r w:rsidR="00316DEB">
        <w:t>)</w:t>
      </w:r>
      <w:r w:rsidRPr="00E92F49">
        <w:t>, empirical research remains limited, particularly from a consumer-centric perspective.</w:t>
      </w:r>
      <w:r>
        <w:t xml:space="preserve"> </w:t>
      </w:r>
      <w:r w:rsidRPr="00E92F49">
        <w:t xml:space="preserve">Existing studies primarily examine product characteristics, retailer policies, or individual order details, </w:t>
      </w:r>
      <w:r w:rsidR="00316DEB">
        <w:t xml:space="preserve">as we discuss in the next section, </w:t>
      </w:r>
      <w:r w:rsidRPr="00E92F49">
        <w:t>often overlooking how sociodemographic and built-environment factors influence product return behavior. Th</w:t>
      </w:r>
      <w:r w:rsidR="00316DEB">
        <w:t>e current</w:t>
      </w:r>
      <w:r w:rsidRPr="00E92F49">
        <w:t xml:space="preserve"> research </w:t>
      </w:r>
      <w:r w:rsidR="00316DEB">
        <w:t xml:space="preserve">study </w:t>
      </w:r>
      <w:r w:rsidRPr="00E92F49">
        <w:t xml:space="preserve">seeks to bridge this gap by exploring the following </w:t>
      </w:r>
      <w:r w:rsidR="00316DEB">
        <w:t xml:space="preserve">three </w:t>
      </w:r>
      <w:r w:rsidRPr="00E92F49">
        <w:t>key questions: Who are the returners? Do frequent online shoppers also exhibit high return rates, or is the opposite true? How do return channel preferences vary across consumer characteristics?</w:t>
      </w:r>
      <w:r w:rsidR="00316DEB">
        <w:t xml:space="preserve"> </w:t>
      </w:r>
      <w:r w:rsidR="006B64BD" w:rsidRPr="00E92F49">
        <w:t xml:space="preserve">Addressing these </w:t>
      </w:r>
      <w:r w:rsidR="006B64BD" w:rsidRPr="00E92F49">
        <w:lastRenderedPageBreak/>
        <w:t>questions can help design strategies to reduce return rates, optimize reverse logistics, and mitigate adverse environmental and transportation impacts, thereby enhancing the sustainability of e-commerce practices.</w:t>
      </w:r>
      <w:bookmarkEnd w:id="5"/>
    </w:p>
    <w:p w14:paraId="23365BB0" w14:textId="217577C9" w:rsidR="00E92F49" w:rsidRPr="00E92F49" w:rsidRDefault="00E92F49" w:rsidP="00A854A1">
      <w:pPr>
        <w:ind w:firstLine="720"/>
      </w:pPr>
      <w:r w:rsidRPr="00E92F49">
        <w:t xml:space="preserve">To achieve </w:t>
      </w:r>
      <w:r w:rsidR="00316DEB">
        <w:t xml:space="preserve">our research </w:t>
      </w:r>
      <w:r w:rsidRPr="00E92F49">
        <w:t>objectives, we utilize data from the 2022 National Household Travel Survey (NHTS), which includes responses on the frequency and channels of delivery returns within the past 30 days. Our analytic framework employs a multivariate approach, estimating:</w:t>
      </w:r>
    </w:p>
    <w:p w14:paraId="48AA4CA7" w14:textId="20F47901" w:rsidR="00E92F49" w:rsidRPr="00E92F49" w:rsidRDefault="00E92F49" w:rsidP="00A854A1">
      <w:pPr>
        <w:pStyle w:val="ListParagraph"/>
        <w:numPr>
          <w:ilvl w:val="0"/>
          <w:numId w:val="4"/>
        </w:numPr>
        <w:spacing w:after="0"/>
        <w:rPr>
          <w:rFonts w:ascii="Times New Roman" w:hAnsi="Times New Roman"/>
        </w:rPr>
      </w:pPr>
      <w:r w:rsidRPr="00E92F49">
        <w:rPr>
          <w:rFonts w:ascii="Times New Roman" w:hAnsi="Times New Roman"/>
        </w:rPr>
        <w:t>The frequency of online</w:t>
      </w:r>
      <w:r w:rsidR="00705830">
        <w:rPr>
          <w:rFonts w:ascii="Times New Roman" w:hAnsi="Times New Roman"/>
        </w:rPr>
        <w:t xml:space="preserve"> good</w:t>
      </w:r>
      <w:r w:rsidR="00316DEB">
        <w:rPr>
          <w:rFonts w:ascii="Times New Roman" w:hAnsi="Times New Roman"/>
        </w:rPr>
        <w:t>s</w:t>
      </w:r>
      <w:r w:rsidRPr="00E92F49">
        <w:rPr>
          <w:rFonts w:ascii="Times New Roman" w:hAnsi="Times New Roman"/>
        </w:rPr>
        <w:t xml:space="preserve"> purchase</w:t>
      </w:r>
      <w:r w:rsidR="00316DEB">
        <w:rPr>
          <w:rFonts w:ascii="Times New Roman" w:hAnsi="Times New Roman"/>
        </w:rPr>
        <w:t>d</w:t>
      </w:r>
      <w:r w:rsidRPr="00E92F49">
        <w:rPr>
          <w:rFonts w:ascii="Times New Roman" w:hAnsi="Times New Roman"/>
        </w:rPr>
        <w:t xml:space="preserve"> within </w:t>
      </w:r>
      <w:r w:rsidR="00316DEB">
        <w:rPr>
          <w:rFonts w:ascii="Times New Roman" w:hAnsi="Times New Roman"/>
        </w:rPr>
        <w:t xml:space="preserve">the past </w:t>
      </w:r>
      <w:r w:rsidRPr="00E92F49">
        <w:rPr>
          <w:rFonts w:ascii="Times New Roman" w:hAnsi="Times New Roman"/>
        </w:rPr>
        <w:t>30 days, using an ordered-response probit model</w:t>
      </w:r>
      <w:r w:rsidR="00705830">
        <w:rPr>
          <w:rFonts w:ascii="Times New Roman" w:hAnsi="Times New Roman"/>
        </w:rPr>
        <w:t>,</w:t>
      </w:r>
    </w:p>
    <w:p w14:paraId="110E8EC2" w14:textId="180163DC" w:rsidR="00E92F49" w:rsidRPr="00E92F49" w:rsidRDefault="00E92F49" w:rsidP="00A854A1">
      <w:pPr>
        <w:pStyle w:val="ListParagraph"/>
        <w:numPr>
          <w:ilvl w:val="0"/>
          <w:numId w:val="4"/>
        </w:numPr>
        <w:spacing w:after="0"/>
        <w:rPr>
          <w:rFonts w:ascii="Times New Roman" w:hAnsi="Times New Roman"/>
        </w:rPr>
      </w:pPr>
      <w:r w:rsidRPr="00E92F49">
        <w:rPr>
          <w:rFonts w:ascii="Times New Roman" w:hAnsi="Times New Roman"/>
        </w:rPr>
        <w:t xml:space="preserve">The proportion of purchased goods returned within </w:t>
      </w:r>
      <w:r w:rsidR="00316DEB">
        <w:rPr>
          <w:rFonts w:ascii="Times New Roman" w:hAnsi="Times New Roman"/>
        </w:rPr>
        <w:t xml:space="preserve">the past </w:t>
      </w:r>
      <w:r w:rsidRPr="00E92F49">
        <w:rPr>
          <w:rFonts w:ascii="Times New Roman" w:hAnsi="Times New Roman"/>
        </w:rPr>
        <w:t xml:space="preserve">30 days, using a probit fractional </w:t>
      </w:r>
      <w:r w:rsidR="00705830">
        <w:rPr>
          <w:rFonts w:ascii="Times New Roman" w:hAnsi="Times New Roman"/>
        </w:rPr>
        <w:t xml:space="preserve">response </w:t>
      </w:r>
      <w:r w:rsidRPr="00E92F49">
        <w:rPr>
          <w:rFonts w:ascii="Times New Roman" w:hAnsi="Times New Roman"/>
        </w:rPr>
        <w:t>model</w:t>
      </w:r>
      <w:r w:rsidR="00705830">
        <w:rPr>
          <w:rFonts w:ascii="Times New Roman" w:hAnsi="Times New Roman"/>
        </w:rPr>
        <w:t xml:space="preserve">, and </w:t>
      </w:r>
    </w:p>
    <w:p w14:paraId="2BEE92DA" w14:textId="297E46E9" w:rsidR="00E92F49" w:rsidRPr="00E92F49" w:rsidRDefault="00E92F49" w:rsidP="00A854A1">
      <w:pPr>
        <w:pStyle w:val="ListParagraph"/>
        <w:numPr>
          <w:ilvl w:val="0"/>
          <w:numId w:val="4"/>
        </w:numPr>
        <w:spacing w:after="0"/>
        <w:rPr>
          <w:rFonts w:ascii="Times New Roman" w:hAnsi="Times New Roman"/>
        </w:rPr>
      </w:pPr>
      <w:r w:rsidRPr="00E92F49">
        <w:rPr>
          <w:rFonts w:ascii="Times New Roman" w:hAnsi="Times New Roman"/>
        </w:rPr>
        <w:t>The distribution of returns across four channels (</w:t>
      </w:r>
      <w:r w:rsidR="009F7B25" w:rsidRPr="00E92F49">
        <w:rPr>
          <w:rFonts w:ascii="Times New Roman" w:hAnsi="Times New Roman"/>
        </w:rPr>
        <w:t>home pickup</w:t>
      </w:r>
      <w:r w:rsidRPr="00E92F49">
        <w:rPr>
          <w:rFonts w:ascii="Times New Roman" w:hAnsi="Times New Roman"/>
        </w:rPr>
        <w:t xml:space="preserve">, </w:t>
      </w:r>
      <w:r w:rsidR="00705830">
        <w:rPr>
          <w:rFonts w:ascii="Times New Roman" w:hAnsi="Times New Roman"/>
        </w:rPr>
        <w:t>post office</w:t>
      </w:r>
      <w:r w:rsidRPr="00E92F49">
        <w:rPr>
          <w:rFonts w:ascii="Times New Roman" w:hAnsi="Times New Roman"/>
        </w:rPr>
        <w:t>, Amazon drop-off, and</w:t>
      </w:r>
      <w:r w:rsidR="009F7B25">
        <w:rPr>
          <w:rFonts w:ascii="Times New Roman" w:hAnsi="Times New Roman"/>
        </w:rPr>
        <w:t xml:space="preserve"> </w:t>
      </w:r>
      <w:r w:rsidR="009F7B25" w:rsidRPr="00E92F49">
        <w:rPr>
          <w:rFonts w:ascii="Times New Roman" w:hAnsi="Times New Roman"/>
        </w:rPr>
        <w:t>physical store</w:t>
      </w:r>
      <w:r w:rsidRPr="00E92F49">
        <w:rPr>
          <w:rFonts w:ascii="Times New Roman" w:hAnsi="Times New Roman"/>
        </w:rPr>
        <w:t xml:space="preserve">), </w:t>
      </w:r>
      <w:r w:rsidR="00705830">
        <w:rPr>
          <w:rFonts w:ascii="Times New Roman" w:hAnsi="Times New Roman"/>
        </w:rPr>
        <w:t>using</w:t>
      </w:r>
      <w:r w:rsidRPr="00E92F49">
        <w:rPr>
          <w:rFonts w:ascii="Times New Roman" w:hAnsi="Times New Roman"/>
        </w:rPr>
        <w:t xml:space="preserve"> a probit fractional </w:t>
      </w:r>
      <w:r w:rsidR="00705830">
        <w:rPr>
          <w:rFonts w:ascii="Times New Roman" w:hAnsi="Times New Roman"/>
        </w:rPr>
        <w:t>response</w:t>
      </w:r>
      <w:r w:rsidRPr="00E92F49">
        <w:rPr>
          <w:rFonts w:ascii="Times New Roman" w:hAnsi="Times New Roman"/>
        </w:rPr>
        <w:t xml:space="preserve"> model.</w:t>
      </w:r>
    </w:p>
    <w:p w14:paraId="62081FE5" w14:textId="7952538C" w:rsidR="00E92F49" w:rsidRDefault="00E92F49" w:rsidP="00A854A1">
      <w:r>
        <w:t xml:space="preserve">These models are integrated into a joint framework to capture the entire lifecycle of product </w:t>
      </w:r>
      <w:r w:rsidR="00316DEB">
        <w:t xml:space="preserve">purchase and </w:t>
      </w:r>
      <w:r>
        <w:t>return behavior, providing a comprehensive understanding of the factors shaping return decisions.</w:t>
      </w:r>
    </w:p>
    <w:p w14:paraId="25FA5A6E" w14:textId="77777777" w:rsidR="006B64BD" w:rsidRPr="006B64BD" w:rsidRDefault="006B64BD" w:rsidP="00A854A1"/>
    <w:p w14:paraId="106BFAB1" w14:textId="0AE7BCD1" w:rsidR="006B64BD" w:rsidRPr="00FF3F42" w:rsidRDefault="00141594" w:rsidP="00141594">
      <w:pPr>
        <w:pStyle w:val="Heading1"/>
      </w:pPr>
      <w:bookmarkStart w:id="6" w:name="_Toc182579724"/>
      <w:bookmarkStart w:id="7" w:name="_Hlk199707455"/>
      <w:r>
        <w:t xml:space="preserve"> </w:t>
      </w:r>
      <w:r w:rsidR="006B64BD" w:rsidRPr="00FF3F42">
        <w:t>Relevant Background</w:t>
      </w:r>
      <w:bookmarkEnd w:id="6"/>
    </w:p>
    <w:p w14:paraId="6A904D7B" w14:textId="22EC788C" w:rsidR="00CE2171" w:rsidRDefault="00725A7C" w:rsidP="00A854A1">
      <w:bookmarkStart w:id="8" w:name="_Hlk161496871"/>
      <w:r w:rsidRPr="00725A7C">
        <w:t>Current product returns research predominantly takes a retailer-centric perspective.</w:t>
      </w:r>
      <w:r>
        <w:t xml:space="preserve"> </w:t>
      </w:r>
      <w:r w:rsidR="006B64BD" w:rsidRPr="006B64BD">
        <w:t xml:space="preserve">A systematic review by </w:t>
      </w:r>
      <w:bookmarkStart w:id="9" w:name="_Hlk182394239"/>
      <w:r w:rsidR="006B64BD" w:rsidRPr="006B64BD">
        <w:fldChar w:fldCharType="begin"/>
      </w:r>
      <w:r w:rsidR="006B64BD" w:rsidRPr="006B64BD">
        <w:instrText xml:space="preserve"> ADDIN ZOTERO_ITEM CSL_CITATION {"citationID":"MkQvcEdD","properties":{"formattedCitation":"(Ahsan &amp; Rahman, 2021)","plainCitation":"(Ahsan &amp; Rahman, 2021)","dontUpdate":true,"noteIndex":0},"citationItems":[{"id":2474,"uris":["http://zotero.org/users/9292995/items/3IYDB6ES"],"itemData":{"id":2474,"type":"article-journal","abstract":"Purpose This study conducts a systematic literature review of e-tail product returns research. E-tail product returns are essentially acquisition of products that have been sold through purely online or brick-and-click channels and then returned by consumer to business. Design/methodology/approach Using a systematic literature review protocol, we identified 75 peer-reviewed articles on e-tail product returns, conducted bibliometric analysis and content analysis of the articles and summarised our findings. Findings The findings reveal that the subject of e-tail returns is a new research area; academics have started to investigate several aspects of e-tail returns through different research methodologies and theoretical foundations. Further research is required in leading e-commerce countries and on key areas such as omni-channel returns management, customer satisfaction and service, the impact of resources such as people skills, the benefits of technology and IT systems in managing e-tail returns. Practical implications The study offers a summative account of current e-tail knowledge areas, which can serve as a reference guide for e-tailers to develop strategies for more efficient and competitive product returns. Originality/value This study contributes theoretically by developing clusters of key themes or knowledge areas about e-tail returns. It also provides a conceptual framework for e-tail returns management, which can be used as a springboard for further empirical research.","container-title":"Industrial Management &amp; Data Systems","DOI":"10.1108/IMDS-05-2021-0312","ISSN":"0263-5577","issue":"1","note":"publisher: Emerald Publishing Limited","page":"137-166","source":"Emerald Insight","title":"A systematic review of e-tail product returns and an agenda for future research","volume":"122","author":[{"family":"Ahsan","given":"Kamrul"},{"family":"Rahman","given":"Shams"}],"issued":{"date-parts":[["2021",1,1]]}}}],"schema":"https://github.com/citation-style-language/schema/raw/master/csl-citation.json"} </w:instrText>
      </w:r>
      <w:r w:rsidR="006B64BD" w:rsidRPr="006B64BD">
        <w:fldChar w:fldCharType="separate"/>
      </w:r>
      <w:r w:rsidR="006B64BD" w:rsidRPr="006B64BD">
        <w:t>Ahsan and Rahman (2021)</w:t>
      </w:r>
      <w:r w:rsidR="006B64BD" w:rsidRPr="006B64BD">
        <w:fldChar w:fldCharType="end"/>
      </w:r>
      <w:r w:rsidR="006B64BD" w:rsidRPr="006B64BD">
        <w:t xml:space="preserve"> </w:t>
      </w:r>
      <w:bookmarkEnd w:id="9"/>
      <w:r w:rsidR="006B64BD" w:rsidRPr="006B64BD">
        <w:t>identified six primary research thrusts reflecting key themes in the retail returns literature, including (1) returns service and logistics, (2) omnichannel returns, (3) returns policy, (4) returns cost and channel coordination, (5) customer purchase and returns behavior, and (6) customer satisfaction and risk (based on retailer service attributes). Of these, the thrust area</w:t>
      </w:r>
      <w:r w:rsidR="0060387F">
        <w:t>,</w:t>
      </w:r>
      <w:r w:rsidR="006B64BD" w:rsidRPr="006B64BD">
        <w:t xml:space="preserve"> “customer purchase and returns behavior</w:t>
      </w:r>
      <w:r w:rsidR="00B72D82">
        <w:t>,</w:t>
      </w:r>
      <w:r w:rsidR="006B64BD" w:rsidRPr="006B64BD">
        <w:t xml:space="preserve">” is the </w:t>
      </w:r>
      <w:r w:rsidR="00316DEB">
        <w:t>only</w:t>
      </w:r>
      <w:r w:rsidR="006B64BD" w:rsidRPr="006B64BD">
        <w:t xml:space="preserve"> category that considers a consumer-centric perspective rather than a retailer-centric one. Even within this category, consumer behavior literature</w:t>
      </w:r>
      <w:r w:rsidR="006B64BD" w:rsidRPr="006B64BD">
        <w:rPr>
          <w:color w:val="0D0D0D"/>
          <w:shd w:val="clear" w:color="auto" w:fill="FFFFFF"/>
        </w:rPr>
        <w:t xml:space="preserve"> has </w:t>
      </w:r>
      <w:r w:rsidR="006B64BD" w:rsidRPr="006B64BD">
        <w:t xml:space="preserve">focused on the reasons behind product returns (see </w:t>
      </w:r>
      <w:r w:rsidR="006B64BD" w:rsidRPr="006B64BD">
        <w:fldChar w:fldCharType="begin"/>
      </w:r>
      <w:r w:rsidR="006B64BD" w:rsidRPr="006B64BD">
        <w:instrText xml:space="preserve"> ADDIN ZOTERO_ITEM CSL_CITATION {"citationID":"4f3s6aZ1","properties":{"formattedCitation":"(Ahsan &amp; Rahman, 2021)","plainCitation":"(Ahsan &amp; Rahman, 2021)","dontUpdate":true,"noteIndex":0},"citationItems":[{"id":2474,"uris":["http://zotero.org/users/9292995/items/3IYDB6ES"],"itemData":{"id":2474,"type":"article-journal","abstract":"Purpose This study conducts a systematic literature review of e-tail product returns research. E-tail product returns are essentially acquisition of products that have been sold through purely online or brick-and-click channels and then returned by consumer to business. Design/methodology/approach Using a systematic literature review protocol, we identified 75 peer-reviewed articles on e-tail product returns, conducted bibliometric analysis and content analysis of the articles and summarised our findings. Findings The findings reveal that the subject of e-tail returns is a new research area; academics have started to investigate several aspects of e-tail returns through different research methodologies and theoretical foundations. Further research is required in leading e-commerce countries and on key areas such as omni-channel returns management, customer satisfaction and service, the impact of resources such as people skills, the benefits of technology and IT systems in managing e-tail returns. Practical implications The study offers a summative account of current e-tail knowledge areas, which can serve as a reference guide for e-tailers to develop strategies for more efficient and competitive product returns. Originality/value This study contributes theoretically by developing clusters of key themes or knowledge areas about e-tail returns. It also provides a conceptual framework for e-tail returns management, which can be used as a springboard for further empirical research.","container-title":"Industrial Management &amp; Data Systems","DOI":"10.1108/IMDS-05-2021-0312","ISSN":"0263-5577","issue":"1","note":"publisher: Emerald Publishing Limited","page":"137-166","source":"Emerald Insight","title":"A systematic review of e-tail product returns and an agenda for future research","volume":"122","author":[{"family":"Ahsan","given":"Kamrul"},{"family":"Rahman","given":"Shams"}],"issued":{"date-parts":[["2021",1,1]]}}}],"schema":"https://github.com/citation-style-language/schema/raw/master/csl-citation.json"} </w:instrText>
      </w:r>
      <w:r w:rsidR="006B64BD" w:rsidRPr="006B64BD">
        <w:fldChar w:fldCharType="separate"/>
      </w:r>
      <w:r w:rsidR="006B64BD" w:rsidRPr="006B64BD">
        <w:t>Ahsan and Rahman, 2021</w:t>
      </w:r>
      <w:r w:rsidR="006B64BD" w:rsidRPr="006B64BD">
        <w:fldChar w:fldCharType="end"/>
      </w:r>
      <w:r w:rsidR="006B64BD" w:rsidRPr="006B64BD">
        <w:t xml:space="preserve">, </w:t>
      </w:r>
      <w:bookmarkStart w:id="10" w:name="_Hlk182394370"/>
      <w:r w:rsidR="006B64BD" w:rsidRPr="006B64BD">
        <w:fldChar w:fldCharType="begin"/>
      </w:r>
      <w:r w:rsidR="006B64BD" w:rsidRPr="006B64BD">
        <w:instrText xml:space="preserve"> ADDIN ZOTERO_ITEM CSL_CITATION {"citationID":"1zbMFCJ3","properties":{"formattedCitation":"(Kar &amp; Tripathy, 2022)","plainCitation":"(Kar &amp; Tripathy, 2022)","dontUpdate":true,"noteIndex":0},"citationItems":[{"id":2477,"uris":["http://zotero.org/users/9292995/items/PJTN8WK9"],"itemData":{"id":2477,"type":"article-journal","container-title":"Indian Journal of Management","title":"What Causes Product Returns in Online Purchases? A Review and Research Agenda","URL":"http://gnanaganga.inflibnet.ac.in/handle/123456789/1963","author":[{"family":"Kar","given":"Brajaballav"},{"family":"Tripathy","given":"Arvind"}],"issued":{"date-parts":[["2022"]]}}}],"schema":"https://github.com/citation-style-language/schema/raw/master/csl-citation.json"} </w:instrText>
      </w:r>
      <w:r w:rsidR="006B64BD" w:rsidRPr="006B64BD">
        <w:fldChar w:fldCharType="separate"/>
      </w:r>
      <w:r w:rsidR="006B64BD" w:rsidRPr="006B64BD">
        <w:t xml:space="preserve">Kar </w:t>
      </w:r>
      <w:r w:rsidR="00834636" w:rsidRPr="006B64BD">
        <w:t>et al.</w:t>
      </w:r>
      <w:r w:rsidR="006B64BD" w:rsidRPr="006B64BD">
        <w:t>, 2022</w:t>
      </w:r>
      <w:r w:rsidR="006B64BD" w:rsidRPr="006B64BD">
        <w:fldChar w:fldCharType="end"/>
      </w:r>
      <w:r w:rsidR="00834636">
        <w:t>a</w:t>
      </w:r>
      <w:r w:rsidR="006B64BD" w:rsidRPr="006B64BD">
        <w:t xml:space="preserve">, and </w:t>
      </w:r>
      <w:r w:rsidR="006B64BD" w:rsidRPr="006B64BD">
        <w:fldChar w:fldCharType="begin"/>
      </w:r>
      <w:r w:rsidR="006B64BD" w:rsidRPr="006B64BD">
        <w:instrText xml:space="preserve"> ADDIN ZOTERO_ITEM CSL_CITATION {"citationID":"en0IXZV3","properties":{"formattedCitation":"(Das &amp; Kunja, 2024)","plainCitation":"(Das &amp; Kunja, 2024)","dontUpdate":true,"noteIndex":0},"citationItems":[{"id":2478,"uris":["http://zotero.org/users/9292995/items/MQGRSQMT"],"itemData":{"id":2478,"type":"article-journal","abstract":"In the world of online retailing, young consumers have become an integral part of the consumer base due to their tech savvy personality. However, retailers are currently concerned about online product return behavior exhibited by consumers, specifically young demographics. Hence, the purpose of this study is to investigate the reasons of online product return behaviour among young consumers. This study adopted qualitative approach and collected data from young consumers aged between 18 and 40 through in-depth interviews, focus group discussions and netnography. The study incorporated three behavioral theories, namely Expectation Confirmation Theory, Theory of Cognitive Dissonance, and Theory of Planned Behavior, to elucidate the online product return behavior of young consumers. The findings of this study explained two kinds of reasons of online product return behaviour such as company centric reasons comprising unsuitable product, compromised delivery, deceptive advertising practices and dissemination of manipulated information, and customer centric reasons comprising of buyer's regret, wardrobing and buyer's spontaneity. This study developed an integrative framework combining all the reasons with three theories explaining the online product return behaviour. The implications of this study will help the managers to mitigate the product returns to a great extent and understand the consumer behaviour in order to frame a commercially viable return policy.","container-title":"Journal of Retailing and Consumer Services","DOI":"10.1016/j.jretconser.2024.103770","ISSN":"0969-6989","journalAbbreviation":"Journal of Retailing and Consumer Services","page":"103770","source":"ScienceDirect","title":"Why do consumers return products? A qualitative exploration of online product return behaviour of young consumers","title-short":"Why do consumers return products?","volume":"78","author":[{"family":"Das","given":"Lipsa"},{"family":"Kunja","given":"Sambashiva Rao"}],"issued":{"date-parts":[["2024",5,1]]}}}],"schema":"https://github.com/citation-style-language/schema/raw/master/csl-citation.json"} </w:instrText>
      </w:r>
      <w:r w:rsidR="006B64BD" w:rsidRPr="006B64BD">
        <w:fldChar w:fldCharType="separate"/>
      </w:r>
      <w:r w:rsidR="006B64BD" w:rsidRPr="006B64BD">
        <w:t>Das and Kunja, 2024)</w:t>
      </w:r>
      <w:r w:rsidR="006B64BD" w:rsidRPr="006B64BD">
        <w:fldChar w:fldCharType="end"/>
      </w:r>
      <w:r w:rsidR="006B64BD" w:rsidRPr="006B64BD">
        <w:t xml:space="preserve"> </w:t>
      </w:r>
      <w:bookmarkEnd w:id="10"/>
      <w:r w:rsidR="006B64BD" w:rsidRPr="006B64BD">
        <w:t xml:space="preserve">and consumer intentions when purchasing a product (see </w:t>
      </w:r>
      <w:r w:rsidR="006B64BD" w:rsidRPr="006B64BD">
        <w:fldChar w:fldCharType="begin"/>
      </w:r>
      <w:r w:rsidR="006B64BD" w:rsidRPr="006B64BD">
        <w:instrText xml:space="preserve"> ADDIN ZOTERO_ITEM CSL_CITATION {"citationID":"loF4NBT3","properties":{"formattedCitation":"(Ahsan &amp; Rahman, 2021)","plainCitation":"(Ahsan &amp; Rahman, 2021)","dontUpdate":true,"noteIndex":0},"citationItems":[{"id":2474,"uris":["http://zotero.org/users/9292995/items/3IYDB6ES"],"itemData":{"id":2474,"type":"article-journal","abstract":"Purpose This study conducts a systematic literature review of e-tail product returns research. E-tail product returns are essentially acquisition of products that have been sold through purely online or brick-and-click channels and then returned by consumer to business. Design/methodology/approach Using a systematic literature review protocol, we identified 75 peer-reviewed articles on e-tail product returns, conducted bibliometric analysis and content analysis of the articles and summarised our findings. Findings The findings reveal that the subject of e-tail returns is a new research area; academics have started to investigate several aspects of e-tail returns through different research methodologies and theoretical foundations. Further research is required in leading e-commerce countries and on key areas such as omni-channel returns management, customer satisfaction and service, the impact of resources such as people skills, the benefits of technology and IT systems in managing e-tail returns. Practical implications The study offers a summative account of current e-tail knowledge areas, which can serve as a reference guide for e-tailers to develop strategies for more efficient and competitive product returns. Originality/value This study contributes theoretically by developing clusters of key themes or knowledge areas about e-tail returns. It also provides a conceptual framework for e-tail returns management, which can be used as a springboard for further empirical research.","container-title":"Industrial Management &amp; Data Systems","DOI":"10.1108/IMDS-05-2021-0312","ISSN":"0263-5577","issue":"1","note":"publisher: Emerald Publishing Limited","page":"137-166","source":"Emerald Insight","title":"A systematic review of e-tail product returns and an agenda for future research","volume":"122","author":[{"family":"Ahsan","given":"Kamrul"},{"family":"Rahman","given":"Shams"}],"issued":{"date-parts":[["2021",1,1]]}}}],"schema":"https://github.com/citation-style-language/schema/raw/master/csl-citation.json"} </w:instrText>
      </w:r>
      <w:r w:rsidR="006B64BD" w:rsidRPr="006B64BD">
        <w:fldChar w:fldCharType="separate"/>
      </w:r>
      <w:r w:rsidR="006B64BD" w:rsidRPr="006B64BD">
        <w:t>Ahsan and Rahman (2021)</w:t>
      </w:r>
      <w:r w:rsidR="006B64BD" w:rsidRPr="006B64BD">
        <w:fldChar w:fldCharType="end"/>
      </w:r>
      <w:r w:rsidR="006B64BD" w:rsidRPr="006B64BD">
        <w:t xml:space="preserve"> for a comprehensive discussion</w:t>
      </w:r>
      <w:r w:rsidR="00EB6D1D">
        <w:t>)</w:t>
      </w:r>
      <w:r w:rsidR="006B64BD" w:rsidRPr="006B64BD">
        <w:t xml:space="preserve">, </w:t>
      </w:r>
      <w:r w:rsidR="00316DEB">
        <w:t xml:space="preserve">but has not adequately investigated </w:t>
      </w:r>
      <w:r w:rsidR="006B64BD" w:rsidRPr="006B64BD">
        <w:t>the impact of sociodemographic and built-environment factors on return patterns, as</w:t>
      </w:r>
      <w:r w:rsidR="00316DEB">
        <w:t xml:space="preserve"> </w:t>
      </w:r>
      <w:r w:rsidR="00EB6D1D">
        <w:t>explicitly noted</w:t>
      </w:r>
      <w:r w:rsidR="00316DEB">
        <w:t xml:space="preserve"> </w:t>
      </w:r>
      <w:r w:rsidR="006B64BD" w:rsidRPr="006B64BD">
        <w:t xml:space="preserve">by </w:t>
      </w:r>
      <w:bookmarkStart w:id="11" w:name="_Hlk182394413"/>
      <w:r w:rsidR="006B64BD" w:rsidRPr="006B64BD">
        <w:fldChar w:fldCharType="begin"/>
      </w:r>
      <w:r w:rsidR="00AC6CE5">
        <w:instrText xml:space="preserve"> ADDIN ZOTERO_ITEM CSL_CITATION {"citationID":"7l3YwjNk","properties":{"formattedCitation":"(Makkonen et al., 2021)","plainCitation":"(Makkonen et al., 2021)","dontUpdate":true,"noteIndex":0},"citationItems":[{"id":"oN4d0Ogk/QyBQcMQv","uris":["http://zotero.org/users/9292995/items/BSTHDBPQ"],"itemData":{"id":2431,"type":"paper-conference","event-title":"Bled eConference","publisher":"University of Maribor","title":"The effects of consumer demographics and payment method preference on product return frequency and reasons in online shopping","author":[{"family":"Makkonen","given":"Markus"},{"family":"Frank","given":"Lauri"},{"family":"Kemppainen","given":"Tiina"}],"issued":{"date-parts":[["2021"]]}}}],"schema":"https://github.com/citation-style-language/schema/raw/master/csl-citation.json"} </w:instrText>
      </w:r>
      <w:r w:rsidR="006B64BD" w:rsidRPr="006B64BD">
        <w:fldChar w:fldCharType="separate"/>
      </w:r>
      <w:r w:rsidR="006B64BD" w:rsidRPr="006B64BD">
        <w:t>Makkonen et al. (2021)</w:t>
      </w:r>
      <w:r w:rsidR="006B64BD" w:rsidRPr="006B64BD">
        <w:fldChar w:fldCharType="end"/>
      </w:r>
      <w:r w:rsidR="006B64BD" w:rsidRPr="006B64BD">
        <w:t xml:space="preserve">. </w:t>
      </w:r>
      <w:bookmarkEnd w:id="11"/>
      <w:r w:rsidR="0060387F">
        <w:t>This gap is also apparent in</w:t>
      </w:r>
      <w:r w:rsidR="00B5133F">
        <w:t xml:space="preserve"> Karl’s</w:t>
      </w:r>
      <w:r w:rsidR="0060387F">
        <w:t xml:space="preserve"> </w:t>
      </w:r>
      <w:r w:rsidR="008B3EA2">
        <w:fldChar w:fldCharType="begin"/>
      </w:r>
      <w:r w:rsidR="008D1DB7">
        <w:instrText xml:space="preserve"> ADDIN ZOTERO_ITEM CSL_CITATION {"citationID":"kXK4tNaF","properties":{"formattedCitation":"(Karl, 2024)","plainCitation":"(Karl, 2024)","dontUpdate":true,"noteIndex":0},"citationItems":[{"id":3111,"uris":["http://zotero.org/users/9292995/items/SKALMEKE"],"itemData":{"id":3111,"type":"article-journal","abstract":"The substantial growth of e-commerce during the last years has led to a surge in consumer returns. Recently, research interest in consumer returns has grown steadily. The availability of vast customer data and advancements in machine learning opened up new avenues for returns forecasting. However, existing reviews predominantly took a broader perspective, focussing on reverse logistics and closed-loop supply chain management aspects. This paper addresses this gap by reviewing the state of research on returns forecasting in the realms of e-commerce. Methodologically, a systematic literature review was conducted, analyzing 25 relevant publications regarding methodology, required or employed data, significant predictors, and forecasting techniques, classifying them into several publication streams according to the papers’ main scope. Besides extending a taxonomy for machine learning in e-commerce, this review outlines avenues for future research. This comprehensive literature review contributes to several disciplines, from information systems to operations management and marketing research, and is the first to explore returns forecasting issues specifically from the e-commerce perspective.","container-title":"Management Review Quarterly","DOI":"10.1007/s11301-024-00436-x","ISSN":"2198-1639","journalAbbreviation":"Manag Rev Q","language":"en","source":"Springer Link","title":"Forecasting e-commerce consumer returns: a systematic literature review","title-short":"Forecasting e-commerce consumer returns","URL":"https://doi.org/10.1007/s11301-024-00436-x","author":[{"family":"Karl","given":"David"}],"accessed":{"date-parts":[["2025",4,6]]},"issued":{"date-parts":[["2024",5,21]]}}}],"schema":"https://github.com/citation-style-language/schema/raw/master/csl-citation.json"} </w:instrText>
      </w:r>
      <w:r w:rsidR="008B3EA2">
        <w:fldChar w:fldCharType="separate"/>
      </w:r>
      <w:r w:rsidR="0060387F">
        <w:t>(</w:t>
      </w:r>
      <w:r w:rsidR="008B3EA2" w:rsidRPr="008B3EA2">
        <w:t>2024)</w:t>
      </w:r>
      <w:r w:rsidR="008B3EA2">
        <w:fldChar w:fldCharType="end"/>
      </w:r>
      <w:r w:rsidR="00877E16">
        <w:t xml:space="preserve"> </w:t>
      </w:r>
      <w:r w:rsidR="0060387F" w:rsidRPr="0060387F">
        <w:t>review of</w:t>
      </w:r>
      <w:r w:rsidR="005768D9">
        <w:t xml:space="preserve"> the</w:t>
      </w:r>
      <w:r w:rsidR="0060387F" w:rsidRPr="0060387F">
        <w:t xml:space="preserve"> e-commerce returns forecasting</w:t>
      </w:r>
      <w:r w:rsidR="005768D9">
        <w:t xml:space="preserve"> literature</w:t>
      </w:r>
      <w:r w:rsidR="0060387F">
        <w:t>.</w:t>
      </w:r>
      <w:r w:rsidR="0060387F" w:rsidRPr="0060387F">
        <w:t xml:space="preserve"> </w:t>
      </w:r>
      <w:r w:rsidR="00D2231F" w:rsidRPr="00D2231F">
        <w:t xml:space="preserve">After categorizing </w:t>
      </w:r>
      <w:r w:rsidR="00EB6D1D">
        <w:t>the factors used to evaluate product return behaviors across studies, Karl found that research heavily concentrated on product features and return policies, which appeared in over 90% of the studies, followed by customer purchase history in 48% of the</w:t>
      </w:r>
      <w:r w:rsidR="00D2231F" w:rsidRPr="00D2231F">
        <w:t xml:space="preserve"> studies. However, the connection between consumer sociodemographic characteristics and return behaviors received minimal attention. Only four papers (fewer than 16% of </w:t>
      </w:r>
      <w:r w:rsidR="00D2231F">
        <w:t>the studies in Karl’s predictors summary table) investigated sociodemographic attributes (typically limited to age and income) using transaction data from specific retailers rather than</w:t>
      </w:r>
      <w:r w:rsidR="00D2231F" w:rsidRPr="00D2231F">
        <w:t xml:space="preserve"> broader cross-retailer consumer behavior datasets.</w:t>
      </w:r>
      <w:r w:rsidR="00125B8F">
        <w:t xml:space="preserve"> </w:t>
      </w:r>
      <w:r w:rsidR="00125B8F" w:rsidRPr="00125B8F">
        <w:t xml:space="preserve">This lack of focus on </w:t>
      </w:r>
      <w:r w:rsidR="00125B8F">
        <w:t>the effects of consumer attribute</w:t>
      </w:r>
      <w:r w:rsidR="00125B8F" w:rsidRPr="00125B8F">
        <w:t>s on return decisions creates a significant knowledge gap</w:t>
      </w:r>
      <w:r w:rsidR="001836A4" w:rsidRPr="001836A4">
        <w:t xml:space="preserve">, particularly since consumer-level analyses </w:t>
      </w:r>
      <w:r w:rsidR="00316DEB">
        <w:t xml:space="preserve">can </w:t>
      </w:r>
      <w:r w:rsidR="001836A4" w:rsidRPr="001836A4">
        <w:t xml:space="preserve">better inform transportation planning and policy </w:t>
      </w:r>
      <w:r w:rsidR="001836A4" w:rsidRPr="001836A4">
        <w:lastRenderedPageBreak/>
        <w:t>interventions</w:t>
      </w:r>
      <w:r w:rsidR="006B64BD" w:rsidRPr="006B64BD">
        <w:t xml:space="preserve"> </w:t>
      </w:r>
      <w:r w:rsidR="001836A4" w:rsidRPr="001836A4">
        <w:t>by revealing spatial patterns of return behavior, trip-chaining tendencies, and demographic variations in return channel preferences that are essential for infrastructure planning and sustainable logistics solutions.</w:t>
      </w:r>
      <w:r w:rsidR="00CE2171">
        <w:t xml:space="preserve"> </w:t>
      </w:r>
      <w:r w:rsidR="00CE2171" w:rsidRPr="004C4F96">
        <w:rPr>
          <w:rFonts w:eastAsia="Times New Roman"/>
        </w:rPr>
        <w:fldChar w:fldCharType="begin"/>
      </w:r>
      <w:r w:rsidR="008D1DB7">
        <w:rPr>
          <w:rFonts w:eastAsia="Times New Roman"/>
        </w:rPr>
        <w:instrText xml:space="preserve"> ADDIN ZOTERO_ITEM CSL_CITATION {"citationID":"9jkZn6bm","properties":{"formattedCitation":"(Stevenson &amp; Rieck, 2024)","plainCitation":"(Stevenson &amp; Rieck, 2024)","dontUpdate":true,"noteIndex":0},"citationItems":[{"id":3109,"uris":["http://zotero.org/users/9292995/items/ZI3J9GVK"],"itemData":{"id":3109,"type":"article-journal","abstract":"Background: The systematic literature review with additional descriptive analysis at hand focuses on analysing returns management in e-commerce, which is an increasingly critical issue as the volume of online shopping is rising. Methods: Drawing from a comprehensive search of academic databases and a manual review of Google Scholar, 54 articles dating from 2007 onwards were collected and fully read. Results: The review reveals a main research effort emerging mainly from Germany and other countries, with a notable focus on fashion retail. The bulk of these studies aim to understand and reduce the frequency of customer returns, addressing a substantial operational challenge for online retailers. The findings provide multiple research streams extracted from the collected literature and combined to an overview. Conclusions: Through this, there are tendencies which can be interpreted to derive the evolution of the research field. The illustrated results in this review paint a detailed picture of the existing research landscape. This highlights the importance of ongoing research, which, e.g., holds potential benefits for customer satisfaction and environmental sustainability. The review also lists future research directions, recommending the continued investigation of areas such as predictive analytics and customer behaviour to further refine returns management practices.","container-title":"Logistics","DOI":"10.3390/logistics8030082","ISSN":"2305-6290","issue":"3","language":"en","license":"http://creativecommons.org/licenses/by/3.0/","note":"number: 3\npublisher: Multidisciplinary Digital Publishing Institute","page":"82","source":"www.mdpi.com","title":"Investigating Returns Management across E-Commerce Sectors and Countries: Trends, Perspectives, and Future Research","title-short":"Investigating Returns Management across E-Commerce Sectors and Countries","volume":"8","author":[{"family":"Stevenson","given":"Anthony Boyd"},{"family":"Rieck","given":"Julia"}],"issued":{"date-parts":[["2024",9]]}}}],"schema":"https://github.com/citation-style-language/schema/raw/master/csl-citation.json"} </w:instrText>
      </w:r>
      <w:r w:rsidR="00CE2171" w:rsidRPr="004C4F96">
        <w:rPr>
          <w:rFonts w:eastAsia="Times New Roman"/>
        </w:rPr>
        <w:fldChar w:fldCharType="separate"/>
      </w:r>
      <w:r w:rsidR="00CE2171" w:rsidRPr="004C4F96">
        <w:rPr>
          <w:rFonts w:eastAsia="Times New Roman"/>
        </w:rPr>
        <w:t xml:space="preserve">Stevenson </w:t>
      </w:r>
      <w:r w:rsidR="00CE2171">
        <w:rPr>
          <w:rFonts w:eastAsia="Times New Roman"/>
        </w:rPr>
        <w:t>and</w:t>
      </w:r>
      <w:r w:rsidR="00CE2171" w:rsidRPr="004C4F96">
        <w:rPr>
          <w:rFonts w:eastAsia="Times New Roman"/>
        </w:rPr>
        <w:t xml:space="preserve"> Rieck </w:t>
      </w:r>
      <w:r w:rsidR="00CE2171">
        <w:rPr>
          <w:rFonts w:eastAsia="Times New Roman"/>
        </w:rPr>
        <w:t>(</w:t>
      </w:r>
      <w:r w:rsidR="00CE2171" w:rsidRPr="004C4F96">
        <w:rPr>
          <w:rFonts w:eastAsia="Times New Roman"/>
        </w:rPr>
        <w:t>2024)</w:t>
      </w:r>
      <w:r w:rsidR="00CE2171" w:rsidRPr="004C4F96">
        <w:rPr>
          <w:rFonts w:eastAsia="Times New Roman"/>
        </w:rPr>
        <w:fldChar w:fldCharType="end"/>
      </w:r>
      <w:r w:rsidR="00CE2171" w:rsidRPr="004C4F96">
        <w:rPr>
          <w:rFonts w:eastAsia="Times New Roman"/>
        </w:rPr>
        <w:t xml:space="preserve"> explicitly call</w:t>
      </w:r>
      <w:r w:rsidR="005768D9">
        <w:rPr>
          <w:rFonts w:eastAsia="Times New Roman"/>
        </w:rPr>
        <w:t>ed</w:t>
      </w:r>
      <w:r w:rsidR="00CE2171" w:rsidRPr="004C4F96">
        <w:rPr>
          <w:rFonts w:eastAsia="Times New Roman"/>
        </w:rPr>
        <w:t xml:space="preserve"> for addressing this gap, recommending that future research should </w:t>
      </w:r>
      <w:r w:rsidR="00CE2171">
        <w:rPr>
          <w:rFonts w:eastAsia="Times New Roman"/>
        </w:rPr>
        <w:t>“</w:t>
      </w:r>
      <w:r w:rsidR="00CE2171" w:rsidRPr="004C4F96">
        <w:rPr>
          <w:rFonts w:eastAsia="Times New Roman"/>
        </w:rPr>
        <w:t>examine how product type and customer demographics affect product returns and customer loyalty in an omnichannel context</w:t>
      </w:r>
      <w:r w:rsidR="00125B8F">
        <w:rPr>
          <w:rFonts w:eastAsia="Times New Roman"/>
        </w:rPr>
        <w:t>,</w:t>
      </w:r>
      <w:r w:rsidR="00CE2171">
        <w:rPr>
          <w:rFonts w:eastAsia="Times New Roman"/>
        </w:rPr>
        <w:t xml:space="preserve">” </w:t>
      </w:r>
      <w:r w:rsidR="00125B8F">
        <w:rPr>
          <w:rFonts w:eastAsia="Times New Roman"/>
        </w:rPr>
        <w:t>thereby highlighting the scholarly consensus on the need to better understand demographic influences on return behavio</w:t>
      </w:r>
      <w:r w:rsidR="00CE2171" w:rsidRPr="004C4F96">
        <w:rPr>
          <w:rFonts w:eastAsia="Times New Roman"/>
        </w:rPr>
        <w:t>r.</w:t>
      </w:r>
    </w:p>
    <w:p w14:paraId="572DB71E" w14:textId="4D20BF2E" w:rsidR="006B64BD" w:rsidRPr="006B64BD" w:rsidRDefault="00CE2171" w:rsidP="00141594">
      <w:pPr>
        <w:ind w:firstLine="720"/>
      </w:pPr>
      <w:r w:rsidRPr="00CE2171">
        <w:t>Interestingly, despite the fundamental link between returns and purchasing decisions, as a product must be bought to be returned, research has disproportionately focused on purchase behavior.</w:t>
      </w:r>
      <w:r w:rsidR="00EB6BF7">
        <w:t xml:space="preserve"> </w:t>
      </w:r>
      <w:r w:rsidR="00612CA7">
        <w:t xml:space="preserve">This point is strongly emphasized in a recent review of online consumer shopping behavior by </w:t>
      </w:r>
      <w:r w:rsidR="00612CA7">
        <w:fldChar w:fldCharType="begin"/>
      </w:r>
      <w:r w:rsidR="00324AD4">
        <w:instrText xml:space="preserve"> ADDIN ZOTERO_ITEM CSL_CITATION {"citationID":"dLVeJ33u","properties":{"formattedCitation":"(Singh &amp; Basu, 2023)","plainCitation":"(Singh &amp; Basu, 2023)","dontUpdate":true,"noteIndex":0},"citationItems":[{"id":3208,"uris":["http://zotero.org/users/9292995/items/GXVR5KKT"],"itemData":{"id":3208,"type":"article-journal","abstract":"Over the last two decades, motivated by the continuous evolution of the technology-driven retail environment, researchers have studied various aspects of online consumer behaviour. This article attempts to take stock of this environment to critically assess the research gaps in the domain and provide future research directions. Applying a well-grounded systematic methodology following the TCCM (theory, context, characteristics and methodology) framework, 197 online consumer shopping behaviour articles were reviewed. The findings reveal that the application of theories remains limited in the current pool of literature that focuses more on developed nations. While studies have primarily considered categories such as apparel and grocery, in terms of methodology experimental and survey-based studies were most common. Additionally, the article suggests some future research directions. The use of combined theories to better understand technology acceptance by consumers of online-shopping is recommended. Similarly, studies across other categories like online experiential luxury, luxury services, or second-hand products that then link to novel constructs reflecting issues with payment methods, online service quality, and online store atmosphere are portrayed as meaningful avenues that will advance research in the domain.","container-title":"International Journal of Consumer Studies","DOI":"10.1111/ijcs.12899","ISSN":"1470-6431","issue":"3","language":"en","license":"© 2023 John Wiley &amp; Sons Ltd.","note":"_eprint: https://onlinelibrary.wiley.com/doi/pdf/10.1111/ijcs.12899","page":"815-851","source":"Wiley Online Library","title":"Online consumer shopping behaviour: A review and research agenda","title-short":"Online consumer shopping behaviour","volume":"47","author":[{"family":"Singh","given":"Kandarp"},{"family":"Basu","given":"Rituparna"}],"issued":{"date-parts":[["2023"]]}}}],"schema":"https://github.com/citation-style-language/schema/raw/master/csl-citation.json"} </w:instrText>
      </w:r>
      <w:r w:rsidR="00612CA7">
        <w:fldChar w:fldCharType="separate"/>
      </w:r>
      <w:r w:rsidR="00612CA7" w:rsidRPr="00612CA7">
        <w:t xml:space="preserve">Singh </w:t>
      </w:r>
      <w:r w:rsidR="00612CA7">
        <w:t>and</w:t>
      </w:r>
      <w:r w:rsidR="00612CA7" w:rsidRPr="00612CA7">
        <w:t xml:space="preserve"> Basu </w:t>
      </w:r>
      <w:r w:rsidR="00612CA7">
        <w:t>(</w:t>
      </w:r>
      <w:r w:rsidR="00612CA7" w:rsidRPr="00612CA7">
        <w:t>2023)</w:t>
      </w:r>
      <w:r w:rsidR="00612CA7">
        <w:fldChar w:fldCharType="end"/>
      </w:r>
      <w:r w:rsidR="00612CA7">
        <w:t xml:space="preserve">, who state, “Majority considered purchase intention or purchase </w:t>
      </w:r>
      <w:proofErr w:type="spellStart"/>
      <w:r w:rsidR="00612CA7">
        <w:t>behaviour</w:t>
      </w:r>
      <w:proofErr w:type="spellEnd"/>
      <w:r w:rsidR="00612CA7">
        <w:t xml:space="preserve"> as dependent variables. Post-purchase </w:t>
      </w:r>
      <w:proofErr w:type="spellStart"/>
      <w:r w:rsidR="00612CA7">
        <w:t>behaviour</w:t>
      </w:r>
      <w:proofErr w:type="spellEnd"/>
      <w:r w:rsidR="00612CA7">
        <w:t xml:space="preserve"> has been largely ignored…. Future researchers can focus on variables of post-purchase </w:t>
      </w:r>
      <w:proofErr w:type="spellStart"/>
      <w:r w:rsidR="00612CA7">
        <w:t>behaviour</w:t>
      </w:r>
      <w:proofErr w:type="spellEnd"/>
      <w:r w:rsidR="00612CA7">
        <w:t xml:space="preserve"> in their studies as a dependent variable.”</w:t>
      </w:r>
      <w:r w:rsidR="005768D9">
        <w:t xml:space="preserve"> </w:t>
      </w:r>
      <w:r w:rsidR="00EB6BF7">
        <w:t>Specifically, e</w:t>
      </w:r>
      <w:r w:rsidRPr="00CE2171">
        <w:t xml:space="preserve">xtensive e-commerce literature has demonstrated the significant influence of sociodemographic and built-environment </w:t>
      </w:r>
      <w:r w:rsidR="004A29BA">
        <w:t xml:space="preserve">(BE) </w:t>
      </w:r>
      <w:r w:rsidRPr="00CE2171">
        <w:t>factors, such as age, gender, income, residential density, and urbanity, on online purchasing behavior</w:t>
      </w:r>
      <w:r>
        <w:t xml:space="preserve"> </w:t>
      </w:r>
      <w:r w:rsidRPr="007E1345">
        <w:rPr>
          <w:rStyle w:val="Emphasis"/>
          <w:i w:val="0"/>
          <w:shd w:val="clear" w:color="auto" w:fill="FFFFFF"/>
        </w:rPr>
        <w:t>(</w:t>
      </w:r>
      <w:r w:rsidRPr="00EB6BF7">
        <w:rPr>
          <w:rStyle w:val="Emphasis"/>
          <w:i w:val="0"/>
          <w:shd w:val="clear" w:color="auto" w:fill="FFFFFF"/>
        </w:rPr>
        <w:t>see, for example,</w:t>
      </w:r>
      <w:r w:rsidR="00BA22A3">
        <w:rPr>
          <w:rStyle w:val="Emphasis"/>
          <w:i w:val="0"/>
          <w:shd w:val="clear" w:color="auto" w:fill="FFFFFF"/>
        </w:rPr>
        <w:t xml:space="preserve"> </w:t>
      </w:r>
      <w:r w:rsidR="00BA22A3">
        <w:rPr>
          <w:rStyle w:val="Emphasis"/>
          <w:i w:val="0"/>
          <w:shd w:val="clear" w:color="auto" w:fill="FFFFFF"/>
        </w:rPr>
        <w:fldChar w:fldCharType="begin"/>
      </w:r>
      <w:r w:rsidR="00AC6CE5">
        <w:rPr>
          <w:rStyle w:val="Emphasis"/>
          <w:i w:val="0"/>
          <w:shd w:val="clear" w:color="auto" w:fill="FFFFFF"/>
        </w:rPr>
        <w:instrText xml:space="preserve"> ADDIN ZOTERO_ITEM CSL_CITATION {"citationID":"6hWECten","properties":{"formattedCitation":"(Dias et al., 2020)","plainCitation":"(Dias et al., 2020)","dontUpdate":true,"noteIndex":0},"citationItems":[{"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schema":"https://github.com/citation-style-language/schema/raw/master/csl-citation.json"} </w:instrText>
      </w:r>
      <w:r w:rsidR="00BA22A3">
        <w:rPr>
          <w:rStyle w:val="Emphasis"/>
          <w:i w:val="0"/>
          <w:shd w:val="clear" w:color="auto" w:fill="FFFFFF"/>
        </w:rPr>
        <w:fldChar w:fldCharType="separate"/>
      </w:r>
      <w:r w:rsidR="00BA22A3" w:rsidRPr="00BA22A3">
        <w:t>Dias et al., 2020</w:t>
      </w:r>
      <w:r w:rsidR="00BA22A3">
        <w:rPr>
          <w:rStyle w:val="Emphasis"/>
          <w:i w:val="0"/>
          <w:shd w:val="clear" w:color="auto" w:fill="FFFFFF"/>
        </w:rPr>
        <w:fldChar w:fldCharType="end"/>
      </w:r>
      <w:r w:rsidR="00BA22A3">
        <w:rPr>
          <w:rStyle w:val="Emphasis"/>
          <w:i w:val="0"/>
          <w:shd w:val="clear" w:color="auto" w:fill="FFFFFF"/>
        </w:rPr>
        <w:t xml:space="preserve">, </w:t>
      </w:r>
      <w:r w:rsidR="00BA22A3">
        <w:rPr>
          <w:rStyle w:val="Emphasis"/>
          <w:i w:val="0"/>
          <w:shd w:val="clear" w:color="auto" w:fill="FFFFFF"/>
        </w:rPr>
        <w:fldChar w:fldCharType="begin"/>
      </w:r>
      <w:r w:rsidR="00AC6CE5">
        <w:rPr>
          <w:rStyle w:val="Emphasis"/>
          <w:i w:val="0"/>
          <w:shd w:val="clear" w:color="auto" w:fill="FFFFFF"/>
        </w:rPr>
        <w:instrText xml:space="preserve"> ADDIN ZOTERO_ITEM CSL_CITATION {"citationID":"8nIYJPUl","properties":{"formattedCitation":"(Figliozzi &amp; Unnikrishnan, 2021)","plainCitation":"(Figliozzi &amp; Unnikrishnan, 2021)","dontUpdate":true,"noteIndex":0},"citationItems":[{"id":754,"uris":["http://zotero.org/users/9292995/items/QPJ2DW37"],"itemData":{"id":754,"type":"article-journal","container-title":"Transportation Research Part A: Policy and Practice","ISSN":"0965-8564","journalAbbreviation":"Transportation Research Part A: Policy and Practice","note":"publisher: Elsevier","page":"1-19","title":"Exploring the impact of socio-demographic characteristics, health concerns, and product type on home delivery rates and expenditures during a strict COVID-19 lockdown period: A case study from Portland, OR","volume":"153","author":[{"family":"Figliozzi","given":"Miguel"},{"family":"Unnikrishnan","given":"Avinash"}],"issued":{"date-parts":[["2021"]]}}}],"schema":"https://github.com/citation-style-language/schema/raw/master/csl-citation.json"} </w:instrText>
      </w:r>
      <w:r w:rsidR="00BA22A3">
        <w:rPr>
          <w:rStyle w:val="Emphasis"/>
          <w:i w:val="0"/>
          <w:shd w:val="clear" w:color="auto" w:fill="FFFFFF"/>
        </w:rPr>
        <w:fldChar w:fldCharType="separate"/>
      </w:r>
      <w:r w:rsidR="00BA22A3" w:rsidRPr="00BA22A3">
        <w:t xml:space="preserve">Figliozzi </w:t>
      </w:r>
      <w:r w:rsidR="00BA22A3">
        <w:t>and</w:t>
      </w:r>
      <w:r w:rsidR="00BA22A3" w:rsidRPr="00BA22A3">
        <w:t xml:space="preserve"> Unnikrishnan, 2021</w:t>
      </w:r>
      <w:r w:rsidR="00BA22A3">
        <w:t>,</w:t>
      </w:r>
      <w:r w:rsidR="00BA22A3">
        <w:rPr>
          <w:rStyle w:val="Emphasis"/>
          <w:i w:val="0"/>
          <w:shd w:val="clear" w:color="auto" w:fill="FFFFFF"/>
        </w:rPr>
        <w:fldChar w:fldCharType="end"/>
      </w:r>
      <w:r w:rsidR="00BA22A3">
        <w:rPr>
          <w:rStyle w:val="Emphasis"/>
          <w:iCs/>
          <w:shd w:val="clear" w:color="auto" w:fill="FFFFFF"/>
        </w:rPr>
        <w:t xml:space="preserve"> </w:t>
      </w:r>
      <w:r w:rsidR="00BA22A3" w:rsidRPr="00BA22A3">
        <w:rPr>
          <w:rStyle w:val="Emphasis"/>
          <w:i w:val="0"/>
          <w:shd w:val="clear" w:color="auto" w:fill="FFFFFF"/>
        </w:rPr>
        <w:t>and</w:t>
      </w:r>
      <w:r w:rsidR="00BA22A3">
        <w:rPr>
          <w:rStyle w:val="Emphasis"/>
          <w:iCs/>
          <w:shd w:val="clear" w:color="auto" w:fill="FFFFFF"/>
        </w:rPr>
        <w:t xml:space="preserve"> </w:t>
      </w:r>
      <w:r w:rsidRPr="006B64BD">
        <w:rPr>
          <w:rStyle w:val="Emphasis"/>
          <w:shd w:val="clear" w:color="auto" w:fill="FFFFFF"/>
        </w:rPr>
        <w:fldChar w:fldCharType="begin"/>
      </w:r>
      <w:r w:rsidR="00AC6CE5">
        <w:rPr>
          <w:rStyle w:val="Emphasis"/>
          <w:shd w:val="clear" w:color="auto" w:fill="FFFFFF"/>
        </w:rPr>
        <w:instrText xml:space="preserve"> ADDIN ZOTERO_ITEM CSL_CITATION {"citationID":"SfCNie1f","properties":{"formattedCitation":"(Eriksson &amp; Stenius, 2022)","plainCitation":"(Eriksson &amp; Stenius, 2022)","dontUpdate":true,"noteIndex":0},"citationItems":[{"id":2480,"uris":["http://zotero.org/users/9292995/items/6HM8HBL3"],"itemData":{"id":2480,"type":"article-journal","abstract":"As a result of the Covid-19 pandemic, consumers in many countries have increasingly adopted online grocery shopping. This study aims to investigate the demographic and household characteristics of these adopters, by analyzing the data from a large-scale survey (n=2568) in Finland. The results indicate that a typical adopter of online grocery shopping due to Covid-19 is less than 45 years old, and one with some concern over own health or that of a loved one. The more likely adopters also have a higher household size, higher household earnings, and/or they are more likely to live in the capital region of the country. Further, the results indicate that in the older age group (45+), women and those with some degree of worry over own health and/or that of a loved one are a little more likely to be adopters than the rest.","collection-title":"International Conference on ENTERprise Information Systems / ProjMAN - International Conference on Project MANagement / HCist - International Conference on Health and Social Care Information Systems and Technologies 2021","container-title":"Procedia Computer Science","DOI":"10.1016/j.procs.2021.11.077","ISSN":"1877-0509","journalAbbreviation":"Procedia Computer Science","page":"93-100","source":"ScienceDirect","title":"Online grocery shoppers due to the Covid-19 pandemic - An analysis of demographic and household characteristics","volume":"196","author":[{"family":"Eriksson","given":"Niklas"},{"family":"Stenius","given":"Minna"}],"issued":{"date-parts":[["2022",1,1]]}}}],"schema":"https://github.com/citation-style-language/schema/raw/master/csl-citation.json"} </w:instrText>
      </w:r>
      <w:r w:rsidRPr="006B64BD">
        <w:rPr>
          <w:rStyle w:val="Emphasis"/>
          <w:shd w:val="clear" w:color="auto" w:fill="FFFFFF"/>
        </w:rPr>
        <w:fldChar w:fldCharType="separate"/>
      </w:r>
      <w:r w:rsidR="00BA22A3" w:rsidRPr="00BA22A3">
        <w:t xml:space="preserve">Eriksson </w:t>
      </w:r>
      <w:r w:rsidR="00BA22A3">
        <w:t>and</w:t>
      </w:r>
      <w:r w:rsidR="00BA22A3" w:rsidRPr="00BA22A3">
        <w:t xml:space="preserve"> Stenius, 2022)</w:t>
      </w:r>
      <w:r w:rsidRPr="006B64BD">
        <w:rPr>
          <w:rStyle w:val="Emphasis"/>
          <w:shd w:val="clear" w:color="auto" w:fill="FFFFFF"/>
        </w:rPr>
        <w:fldChar w:fldCharType="end"/>
      </w:r>
      <w:r w:rsidR="00EB6BF7">
        <w:rPr>
          <w:rStyle w:val="Emphasis"/>
          <w:i w:val="0"/>
          <w:iCs/>
          <w:shd w:val="clear" w:color="auto" w:fill="FFFFFF"/>
        </w:rPr>
        <w:t xml:space="preserve">. </w:t>
      </w:r>
      <w:r w:rsidR="006B64BD" w:rsidRPr="006B64BD">
        <w:t>Given th</w:t>
      </w:r>
      <w:r w:rsidR="005768D9">
        <w:t>e</w:t>
      </w:r>
      <w:r w:rsidR="006B64BD" w:rsidRPr="006B64BD">
        <w:t xml:space="preserve"> relationship</w:t>
      </w:r>
      <w:r w:rsidR="005768D9">
        <w:t xml:space="preserve"> between online purchases and returns</w:t>
      </w:r>
      <w:r w:rsidR="006B64BD" w:rsidRPr="006B64BD">
        <w:t xml:space="preserve">, it is reasonable to hypothesize that </w:t>
      </w:r>
      <w:r w:rsidR="004A29BA">
        <w:t xml:space="preserve">some of these sociodemographic and BE </w:t>
      </w:r>
      <w:r w:rsidR="006B64BD" w:rsidRPr="006B64BD">
        <w:t>characteristics might also play a role in shaping return behavior</w:t>
      </w:r>
      <w:r w:rsidR="006B64BD" w:rsidRPr="006B64BD">
        <w:rPr>
          <w:rStyle w:val="Emphasis"/>
          <w:iCs/>
          <w:shd w:val="clear" w:color="auto" w:fill="FFFFFF"/>
        </w:rPr>
        <w:t>.</w:t>
      </w:r>
      <w:r w:rsidR="006B64BD" w:rsidRPr="00EB6BF7">
        <w:rPr>
          <w:rStyle w:val="Emphasis"/>
          <w:i w:val="0"/>
          <w:shd w:val="clear" w:color="auto" w:fill="FFFFFF"/>
        </w:rPr>
        <w:t xml:space="preserve"> However, their impact on delivery returns remains largely unexplored.</w:t>
      </w:r>
      <w:r w:rsidR="006B64BD" w:rsidRPr="006B64BD">
        <w:rPr>
          <w:rStyle w:val="Emphasis"/>
          <w:shd w:val="clear" w:color="auto" w:fill="FFFFFF"/>
        </w:rPr>
        <w:t xml:space="preserve"> </w:t>
      </w:r>
      <w:bookmarkStart w:id="12" w:name="_Hlk161578797"/>
      <w:r w:rsidR="004A29BA">
        <w:t xml:space="preserve">In particular, to date, </w:t>
      </w:r>
      <w:r w:rsidR="00EB6BF7" w:rsidRPr="00EB6BF7">
        <w:t xml:space="preserve">information </w:t>
      </w:r>
      <w:r w:rsidR="004A29BA">
        <w:t xml:space="preserve">on </w:t>
      </w:r>
      <w:r w:rsidR="00EB6BF7" w:rsidRPr="00EB6BF7">
        <w:t xml:space="preserve">the relationship between </w:t>
      </w:r>
      <w:r w:rsidR="002D6BED">
        <w:t xml:space="preserve">delivery </w:t>
      </w:r>
      <w:r w:rsidR="00EB6BF7" w:rsidRPr="00EB6BF7">
        <w:t>return patterns and consumer characteristics comes primarily from descriptive industry reports, which fail to capture complex relationships or control for confounding variables.</w:t>
      </w:r>
      <w:r w:rsidR="005768D9">
        <w:t xml:space="preserve"> </w:t>
      </w:r>
      <w:r w:rsidR="006B64BD" w:rsidRPr="006B64BD">
        <w:t>In th</w:t>
      </w:r>
      <w:r w:rsidR="004A29BA">
        <w:t xml:space="preserve">e </w:t>
      </w:r>
      <w:r w:rsidR="00EB6D1D">
        <w:t>remainder</w:t>
      </w:r>
      <w:r w:rsidR="004A29BA">
        <w:t xml:space="preserve"> of this </w:t>
      </w:r>
      <w:r w:rsidR="006B64BD" w:rsidRPr="006B64BD">
        <w:t xml:space="preserve">section, we </w:t>
      </w:r>
      <w:r w:rsidR="004A29BA">
        <w:t xml:space="preserve">begin our overview with such descriptive industry reports, followed by the very limited consumer-level multivariate modeling studies </w:t>
      </w:r>
      <w:r w:rsidR="006B64BD" w:rsidRPr="006B64BD">
        <w:t>o</w:t>
      </w:r>
      <w:r w:rsidR="004A29BA">
        <w:t>f</w:t>
      </w:r>
      <w:r w:rsidR="006B64BD" w:rsidRPr="006B64BD">
        <w:t xml:space="preserve"> the relationship between sociodemographic, built-environment characteristics, and delivery returns. </w:t>
      </w:r>
      <w:r w:rsidR="004A29BA">
        <w:t>Finally</w:t>
      </w:r>
      <w:r w:rsidR="006B64BD" w:rsidRPr="006B64BD">
        <w:t xml:space="preserve">, we contextualize this literature, position our research to address the identified gaps, and highlight how our research contributes new knowledge to the field. </w:t>
      </w:r>
    </w:p>
    <w:bookmarkEnd w:id="7"/>
    <w:p w14:paraId="0FD6EE91" w14:textId="77777777" w:rsidR="006B64BD" w:rsidRPr="006B64BD" w:rsidRDefault="006B64BD" w:rsidP="00141594"/>
    <w:p w14:paraId="438ADD09" w14:textId="3768FAB0" w:rsidR="006B64BD" w:rsidRPr="006B64BD" w:rsidRDefault="001C08FB" w:rsidP="00141594">
      <w:pPr>
        <w:pStyle w:val="Heading2"/>
        <w:spacing w:before="0"/>
      </w:pPr>
      <w:bookmarkStart w:id="13" w:name="_Toc182579725"/>
      <w:bookmarkStart w:id="14" w:name="_Hlk199707497"/>
      <w:bookmarkEnd w:id="8"/>
      <w:bookmarkEnd w:id="12"/>
      <w:r>
        <w:t xml:space="preserve"> </w:t>
      </w:r>
      <w:r w:rsidR="006B64BD" w:rsidRPr="006B64BD">
        <w:t>Descriptive Studies</w:t>
      </w:r>
      <w:bookmarkEnd w:id="13"/>
    </w:p>
    <w:p w14:paraId="414E6A20" w14:textId="51403EAD" w:rsidR="006B64BD" w:rsidRPr="006B64BD" w:rsidRDefault="006B64BD" w:rsidP="00141594">
      <w:r w:rsidRPr="006B64BD">
        <w:t xml:space="preserve">A consistent trend across industry reports is the generational divide in </w:t>
      </w:r>
      <w:r w:rsidR="008F2F0C">
        <w:t xml:space="preserve">delivery </w:t>
      </w:r>
      <w:r w:rsidRPr="006B64BD">
        <w:t xml:space="preserve">return behaviors. The results highlight higher return rates among younger generations (Millennials and Gen Z) compared to older ones (Gen X and Baby Boomers) </w:t>
      </w:r>
      <w:bookmarkStart w:id="15" w:name="_Hlk182578320"/>
      <w:bookmarkStart w:id="16" w:name="_Hlk182394635"/>
      <w:r w:rsidRPr="006B64BD">
        <w:fldChar w:fldCharType="begin"/>
      </w:r>
      <w:r w:rsidR="00057110">
        <w:instrText xml:space="preserve"> ADDIN ZOTERO_ITEM CSL_CITATION {"citationID":"mkUHCyQh","properties":{"formattedCitation":"(Hutt, 2023; Narvar, 2022; Nashra, 2024)","plainCitation":"(Hutt, 2023; Narvar, 2022; Nashra, 2024)","dontUpdate":true,"noteIndex":0},"citationItems":[{"id":2429,"uris":["http://zotero.org/users/9292995/items/RC8YH57Q"],"itemData":{"id":2429,"type":"report","publisher":"PowerReviews","title":"Why Do Shoppers Return Purchases, and How Can Brands and Retailers Reduce Returns","URL":"https://www.powerreviews.com/research/reduce-returns/","author":[{"family":"Hutt","given":"Steve"}],"issued":{"date-parts":[["2023"]]}}},{"id":2426,"uris":["http://zotero.org/users/9292995/items/CBRKE9E2"],"itemData":{"id":2426,"type":"report","publisher":"Narvar","title":"The State of Returns: The End of One-Size Fits-All Returns","URL":"https://corp.narvar.com/resources/2022-the-state-of-returns","author":[{"literal":"Narvar"}],"issued":{"date-parts":[["2022"]]}},"label":"page"},{"id":2428,"uris":["http://zotero.org/users/9292995/items/35Z6RCUD"],"itemData":{"id":2428,"type":"report","title":"Online Purchase Returns in the United States 2023: Product Categories by Gender and Generation","URL":"https://ecommercedb.com/insights/online-purchase-returns-in-the-united-states-2023-product-categories-by-gender-and-generation/4577","author":[{"family":"Nashra","given":"Fatima"}],"issued":{"date-parts":[["2024"]]}}}],"schema":"https://github.com/citation-style-language/schema/raw/master/csl-citation.json"} </w:instrText>
      </w:r>
      <w:r w:rsidRPr="006B64BD">
        <w:fldChar w:fldCharType="separate"/>
      </w:r>
      <w:r w:rsidR="008D1DB7" w:rsidRPr="008D1DB7">
        <w:t>(</w:t>
      </w:r>
      <w:r w:rsidR="005B6205">
        <w:t xml:space="preserve">see </w:t>
      </w:r>
      <w:r w:rsidR="008D1DB7" w:rsidRPr="008D1DB7">
        <w:t>Hutt, 2023</w:t>
      </w:r>
      <w:r w:rsidR="005B6205">
        <w:t>,</w:t>
      </w:r>
      <w:r w:rsidR="008D1DB7" w:rsidRPr="008D1DB7">
        <w:t xml:space="preserve"> Narvar, 2022</w:t>
      </w:r>
      <w:r w:rsidR="005B6205">
        <w:t>,</w:t>
      </w:r>
      <w:r w:rsidR="008D1DB7" w:rsidRPr="008D1DB7">
        <w:t xml:space="preserve"> </w:t>
      </w:r>
      <w:r w:rsidR="005B6205">
        <w:t xml:space="preserve">and </w:t>
      </w:r>
      <w:r w:rsidR="008D1DB7" w:rsidRPr="008D1DB7">
        <w:t>Nashra, 2024)</w:t>
      </w:r>
      <w:r w:rsidRPr="006B64BD">
        <w:fldChar w:fldCharType="end"/>
      </w:r>
      <w:bookmarkEnd w:id="15"/>
      <w:r w:rsidRPr="006B64BD">
        <w:t xml:space="preserve">. </w:t>
      </w:r>
      <w:bookmarkEnd w:id="16"/>
      <w:r w:rsidRPr="006B64BD">
        <w:t xml:space="preserve">For example, European data indicates that the 18 to 24 age group returns approximately twice the number of items as their senior counterparts (65+ years) </w:t>
      </w:r>
      <w:bookmarkStart w:id="17" w:name="_Hlk182394658"/>
      <w:bookmarkStart w:id="18" w:name="_Hlk182578326"/>
      <w:r w:rsidRPr="006B64BD">
        <w:fldChar w:fldCharType="begin"/>
      </w:r>
      <w:r w:rsidRPr="006B64BD">
        <w:instrText xml:space="preserve"> ADDIN ZOTERO_ITEM CSL_CITATION {"citationID":"4frhepeR","properties":{"formattedCitation":"(Alvarez and Marsal, 2022)","plainCitation":"(Alvarez and Marsal, 2022)","noteIndex":0},"citationItems":[{"id":2427,"uris":["http://zotero.org/users/9292995/items/ZP23KKJT"],"itemData":{"id":2427,"type":"report","title":"The Shape of Retail: The True Cost of Online","URL":"https://www.alvarezandmarsal.com/sites/default/files/true_cost_of_online.pdf","author":[{"literal":"Alvarez and Marsal"}],"issued":{"date-parts":[["2022"]]}}}],"schema":"https://github.com/citation-style-language/schema/raw/master/csl-citation.json"} </w:instrText>
      </w:r>
      <w:r w:rsidRPr="006B64BD">
        <w:fldChar w:fldCharType="separate"/>
      </w:r>
      <w:r w:rsidRPr="006B64BD">
        <w:t>(Alvarez and Marsal, 2022)</w:t>
      </w:r>
      <w:r w:rsidRPr="006B64BD">
        <w:fldChar w:fldCharType="end"/>
      </w:r>
      <w:bookmarkEnd w:id="17"/>
      <w:r w:rsidRPr="006B64BD">
        <w:t xml:space="preserve">. </w:t>
      </w:r>
      <w:bookmarkEnd w:id="18"/>
      <w:r w:rsidRPr="006B64BD">
        <w:t xml:space="preserve">This aligns with the comfort younger shoppers have navigating e-commerce, their potentially lower investment in individual purchases, as well as their prevalent engagement in bracketing practices (buying multiple items with the intent to return some) </w:t>
      </w:r>
      <w:bookmarkStart w:id="19" w:name="_Hlk182394671"/>
      <w:r w:rsidRPr="006B64BD">
        <w:fldChar w:fldCharType="begin"/>
      </w:r>
      <w:r w:rsidRPr="006B64BD">
        <w:instrText xml:space="preserve"> ADDIN ZOTERO_ITEM CSL_CITATION {"citationID":"LoBcJ21s","properties":{"formattedCitation":"(Happy Returns, 2022; Nashra, 2024)","plainCitation":"(Happy Returns, 2022; Nashra, 2024)","dontUpdate":true,"noteIndex":0},"citationItems":[{"id":2430,"uris":["http://zotero.org/users/9292995/items/EC9VVQRB"],"itemData":{"id":2430,"type":"report","publisher":"PayPal","title":"Returns Happen 2022","URL":"https://cdn.nrf.com/sites/default/files/2023-02/Returns_Happen%202022%20_Happy_Returns.pdf","author":[{"literal":"Happy Returns"}],"issued":{"date-parts":[["2022"]]}}},{"id":2428,"uris":["http://zotero.org/users/9292995/items/35Z6RCUD"],"itemData":{"id":2428,"type":"report","title":"Online Purchase Returns in the United States 2023: Product Categories by Gender and Generation","URL":"https://ecommercedb.com/insights/online-purchase-returns-in-the-united-states-2023-product-categories-by-gender-and-generation/4577","author":[{"family":"Nashra","given":"Fatima"}],"issued":{"date-parts":[["2024"]]}}}],"schema":"https://github.com/citation-style-language/schema/raw/master/csl-citation.json"} </w:instrText>
      </w:r>
      <w:r w:rsidRPr="006B64BD">
        <w:fldChar w:fldCharType="separate"/>
      </w:r>
      <w:r w:rsidRPr="006B64BD">
        <w:t xml:space="preserve">(see Happy Returns, 2022, </w:t>
      </w:r>
      <w:r w:rsidR="005B6205">
        <w:t xml:space="preserve">and </w:t>
      </w:r>
      <w:r w:rsidRPr="006B64BD">
        <w:t>Nashra, 2024)</w:t>
      </w:r>
      <w:r w:rsidRPr="006B64BD">
        <w:fldChar w:fldCharType="end"/>
      </w:r>
      <w:r w:rsidRPr="006B64BD">
        <w:t>.</w:t>
      </w:r>
      <w:bookmarkEnd w:id="19"/>
      <w:r w:rsidR="005B6205">
        <w:t xml:space="preserve"> </w:t>
      </w:r>
      <w:r w:rsidR="00561C19" w:rsidRPr="00561C19">
        <w:t xml:space="preserve">The age effect appears most pronounced in apparel returns, where recent surveys indicate that 51% of Gen Z consumers engage in bracketing (with 14% reporting they </w:t>
      </w:r>
      <w:r w:rsidR="0066320E">
        <w:t>“</w:t>
      </w:r>
      <w:r w:rsidR="00561C19" w:rsidRPr="00561C19">
        <w:t>always</w:t>
      </w:r>
      <w:r w:rsidR="0066320E">
        <w:t>”</w:t>
      </w:r>
      <w:r w:rsidR="00561C19" w:rsidRPr="00561C19">
        <w:t xml:space="preserve"> </w:t>
      </w:r>
      <w:r w:rsidR="00EB6D1D">
        <w:t>do so</w:t>
      </w:r>
      <w:r w:rsidR="00561C19" w:rsidRPr="00561C19">
        <w:t>), compared to just 36% of Gen X and 24% of Baby Boomer consumers</w:t>
      </w:r>
      <w:r w:rsidR="00561C19">
        <w:t xml:space="preserve"> </w:t>
      </w:r>
      <w:r w:rsidR="00561C19">
        <w:fldChar w:fldCharType="begin"/>
      </w:r>
      <w:r w:rsidR="00561C19">
        <w:instrText xml:space="preserve"> ADDIN ZOTERO_ITEM CSL_CITATION {"citationID":"buLhh6lW","properties":{"formattedCitation":"(National Retail Federation, 2024)","plainCitation":"(National Retail Federation, 2024)","noteIndex":0},"citationItems":[{"id":3102,"uris":["http://zotero.org/users/9292995/items/IRRE4UA2"],"itemData":{"id":3102,"type":"report","title":"2024 Consumer Returns in the Retail Industry","author":[{"literal":"National Retail Federation"}],"issued":{"date-parts":[["2024"]]}}}],"schema":"https://github.com/citation-style-language/schema/raw/master/csl-citation.json"} </w:instrText>
      </w:r>
      <w:r w:rsidR="00561C19">
        <w:fldChar w:fldCharType="separate"/>
      </w:r>
      <w:r w:rsidR="00561C19" w:rsidRPr="00561C19">
        <w:t>(National Retail Federation, 2024)</w:t>
      </w:r>
      <w:r w:rsidR="00561C19">
        <w:fldChar w:fldCharType="end"/>
      </w:r>
      <w:r w:rsidR="00561C19" w:rsidRPr="00561C19">
        <w:t>.</w:t>
      </w:r>
      <w:r w:rsidR="0066320E">
        <w:t xml:space="preserve"> </w:t>
      </w:r>
      <w:r w:rsidRPr="006B64BD">
        <w:t xml:space="preserve">Additionally, younger shoppers are more likely to practice bracketing compared </w:t>
      </w:r>
      <w:r w:rsidRPr="006B64BD">
        <w:lastRenderedPageBreak/>
        <w:t xml:space="preserve">to their older counterparts. Gender differences are also evident, with men generally exhibiting higher online return propensity across most product categories except clothing, where return rates are comparable between genders </w:t>
      </w:r>
      <w:r w:rsidRPr="006B64BD">
        <w:fldChar w:fldCharType="begin"/>
      </w:r>
      <w:r w:rsidRPr="006B64BD">
        <w:instrText xml:space="preserve"> ADDIN ZOTERO_ITEM CSL_CITATION {"citationID":"ySOyYLbZ","properties":{"formattedCitation":"(Nashra, 2024)","plainCitation":"(Nashra, 2024)","noteIndex":0},"citationItems":[{"id":2428,"uris":["http://zotero.org/users/9292995/items/35Z6RCUD"],"itemData":{"id":2428,"type":"report","title":"Online Purchase Returns in the United States 2023: Product Categories by Gender and Generation","URL":"https://ecommercedb.com/insights/online-purchase-returns-in-the-united-states-2023-product-categories-by-gender-and-generation/4577","author":[{"family":"Nashra","given":"Fatima"}],"issued":{"date-parts":[["2024"]]}}}],"schema":"https://github.com/citation-style-language/schema/raw/master/csl-citation.json"} </w:instrText>
      </w:r>
      <w:r w:rsidRPr="006B64BD">
        <w:fldChar w:fldCharType="separate"/>
      </w:r>
      <w:r w:rsidRPr="006B64BD">
        <w:t>(Nashra, 2024)</w:t>
      </w:r>
      <w:r w:rsidRPr="006B64BD">
        <w:fldChar w:fldCharType="end"/>
      </w:r>
      <w:r w:rsidRPr="006B64BD">
        <w:t xml:space="preserve">. This aligns with other findings indicating that millennial women </w:t>
      </w:r>
      <w:r w:rsidR="008F2F0C">
        <w:t xml:space="preserve">prefer </w:t>
      </w:r>
      <w:r w:rsidR="00504799">
        <w:t xml:space="preserve">non-online </w:t>
      </w:r>
      <w:r w:rsidR="008F2F0C">
        <w:t>return processes over</w:t>
      </w:r>
      <w:r w:rsidRPr="006B64BD">
        <w:t xml:space="preserve"> men</w:t>
      </w:r>
      <w:r w:rsidR="00504799">
        <w:t>, because millennial women perceive non-online returns to be easier</w:t>
      </w:r>
      <w:r w:rsidRPr="006B64BD">
        <w:t xml:space="preserve"> </w:t>
      </w:r>
      <w:bookmarkStart w:id="20" w:name="_Hlk182394703"/>
      <w:r w:rsidRPr="006B64BD">
        <w:fldChar w:fldCharType="begin"/>
      </w:r>
      <w:r w:rsidRPr="006B64BD">
        <w:instrText xml:space="preserve"> ADDIN ZOTERO_ITEM CSL_CITATION {"citationID":"Oqbf4Qxx","properties":{"formattedCitation":"(USPS, 2017)","plainCitation":"(USPS, 2017)","noteIndex":0},"citationItems":[{"id":2425,"uris":["http://zotero.org/users/9292995/items/P46YNDC8"],"itemData":{"id":2425,"type":"report","publisher":"USPS","title":"Analyzing the Returns Landscape","URL":"https://www.uspsdelivers.com/analyzing-the-returns-landscape/","author":[{"literal":"USPS"}],"issued":{"date-parts":[["2017"]]}}}],"schema":"https://github.com/citation-style-language/schema/raw/master/csl-citation.json"} </w:instrText>
      </w:r>
      <w:r w:rsidRPr="006B64BD">
        <w:fldChar w:fldCharType="separate"/>
      </w:r>
      <w:r w:rsidRPr="006B64BD">
        <w:t>(USPS, 2017)</w:t>
      </w:r>
      <w:r w:rsidRPr="006B64BD">
        <w:fldChar w:fldCharType="end"/>
      </w:r>
      <w:r w:rsidRPr="006B64BD">
        <w:t xml:space="preserve">. </w:t>
      </w:r>
      <w:bookmarkEnd w:id="20"/>
      <w:r w:rsidRPr="006B64BD">
        <w:t>Additionally, existing statistics reveal that income levels influence return behaviors. While higher income groups ($100</w:t>
      </w:r>
      <w:r w:rsidR="008F2F0C">
        <w:t>,000 or over</w:t>
      </w:r>
      <w:r w:rsidRPr="006B64BD">
        <w:t xml:space="preserve">) account for a larger share of returns than their population size </w:t>
      </w:r>
      <w:r w:rsidRPr="006B64BD">
        <w:fldChar w:fldCharType="begin"/>
      </w:r>
      <w:r w:rsidR="008D1DB7">
        <w:instrText xml:space="preserve"> ADDIN ZOTERO_ITEM CSL_CITATION {"citationID":"KdvbMmoq","properties":{"formattedCitation":"(Narvar, 2022)","plainCitation":"(Narvar, 2022)","noteIndex":0},"citationItems":[{"id":2426,"uris":["http://zotero.org/users/9292995/items/CBRKE9E2"],"itemData":{"id":2426,"type":"report","publisher":"Narvar","title":"The State of Returns: The End of One-Size Fits-All Returns","URL":"https://corp.narvar.com/resources/2022-the-state-of-returns","author":[{"literal":"Narvar"}],"issued":{"date-parts":[["2022"]]}}}],"schema":"https://github.com/citation-style-language/schema/raw/master/csl-citation.json"} </w:instrText>
      </w:r>
      <w:r w:rsidRPr="006B64BD">
        <w:fldChar w:fldCharType="separate"/>
      </w:r>
      <w:r w:rsidR="008D1DB7" w:rsidRPr="008D1DB7">
        <w:t>(Narvar, 2022)</w:t>
      </w:r>
      <w:r w:rsidRPr="006B64BD">
        <w:fldChar w:fldCharType="end"/>
      </w:r>
      <w:r w:rsidRPr="006B64BD">
        <w:t>, the lowest income segment ($0-25</w:t>
      </w:r>
      <w:r w:rsidR="008F2F0C">
        <w:t>,000</w:t>
      </w:r>
      <w:r w:rsidRPr="006B64BD">
        <w:t xml:space="preserve">) is least likely to return items </w:t>
      </w:r>
      <w:r w:rsidRPr="006B64BD">
        <w:fldChar w:fldCharType="begin"/>
      </w:r>
      <w:r w:rsidRPr="006B64BD">
        <w:instrText xml:space="preserve"> ADDIN ZOTERO_ITEM CSL_CITATION {"citationID":"aDIbrpgY","properties":{"formattedCitation":"(Hutt, 2023)","plainCitation":"(Hutt, 2023)","noteIndex":0},"citationItems":[{"id":2429,"uris":["http://zotero.org/users/9292995/items/RC8YH57Q"],"itemData":{"id":2429,"type":"report","publisher":"PowerReviews","title":"Why Do Shoppers Return Purchases, and How Can Brands and Retailers Reduce Returns","URL":"https://www.powerreviews.com/research/reduce-returns/","author":[{"family":"Hutt","given":"Steve"}],"issued":{"date-parts":[["2023"]]}}}],"schema":"https://github.com/citation-style-language/schema/raw/master/csl-citation.json"} </w:instrText>
      </w:r>
      <w:r w:rsidRPr="006B64BD">
        <w:fldChar w:fldCharType="separate"/>
      </w:r>
      <w:r w:rsidRPr="006B64BD">
        <w:t>(Hutt, 2023)</w:t>
      </w:r>
      <w:r w:rsidRPr="006B64BD">
        <w:fldChar w:fldCharType="end"/>
      </w:r>
      <w:r w:rsidRPr="006B64BD">
        <w:t>, potentially due to fewer discretionary online purchases</w:t>
      </w:r>
      <w:r w:rsidR="00504799">
        <w:t xml:space="preserve"> and fewer online purchases overall to begin with</w:t>
      </w:r>
      <w:r w:rsidRPr="006B64BD">
        <w:t>.</w:t>
      </w:r>
      <w:r w:rsidR="00461647">
        <w:t xml:space="preserve"> </w:t>
      </w:r>
      <w:r w:rsidR="00461647" w:rsidRPr="00461647">
        <w:t>One report examined returns by geographic location and found that urban and suburban shoppers account for most returns in absolute volume. However, when adjusted for population size, rural consumers exhibit disproportionately higher return rates than their urban and suburban counterparts</w:t>
      </w:r>
      <w:r w:rsidRPr="006B64BD">
        <w:t xml:space="preserve"> </w:t>
      </w:r>
      <w:r w:rsidRPr="006B64BD">
        <w:fldChar w:fldCharType="begin"/>
      </w:r>
      <w:r w:rsidR="008D1DB7">
        <w:instrText xml:space="preserve"> ADDIN ZOTERO_ITEM CSL_CITATION {"citationID":"wtWdwdOU","properties":{"formattedCitation":"(Narvar, 2022)","plainCitation":"(Narvar, 2022)","noteIndex":0},"citationItems":[{"id":2426,"uris":["http://zotero.org/users/9292995/items/CBRKE9E2"],"itemData":{"id":2426,"type":"report","publisher":"Narvar","title":"The State of Returns: The End of One-Size Fits-All Returns","URL":"https://corp.narvar.com/resources/2022-the-state-of-returns","author":[{"literal":"Narvar"}],"issued":{"date-parts":[["2022"]]}}}],"schema":"https://github.com/citation-style-language/schema/raw/master/csl-citation.json"} </w:instrText>
      </w:r>
      <w:r w:rsidRPr="006B64BD">
        <w:fldChar w:fldCharType="separate"/>
      </w:r>
      <w:r w:rsidR="008D1DB7" w:rsidRPr="008D1DB7">
        <w:t>(Narvar, 2022)</w:t>
      </w:r>
      <w:r w:rsidRPr="006B64BD">
        <w:fldChar w:fldCharType="end"/>
      </w:r>
      <w:r w:rsidRPr="006B64BD">
        <w:t xml:space="preserve">. This is further supported by the finding that a significant portion of the population (78%) is willing to travel up to 10 miles to a return location </w:t>
      </w:r>
      <w:r w:rsidRPr="006B64BD">
        <w:fldChar w:fldCharType="begin"/>
      </w:r>
      <w:r w:rsidRPr="006B64BD">
        <w:instrText xml:space="preserve"> ADDIN ZOTERO_ITEM CSL_CITATION {"citationID":"jbDRYCWs","properties":{"formattedCitation":"(Happy Returns, 2022)","plainCitation":"(Happy Returns, 2022)","noteIndex":0},"citationItems":[{"id":2430,"uris":["http://zotero.org/users/9292995/items/EC9VVQRB"],"itemData":{"id":2430,"type":"report","publisher":"PayPal","title":"Returns Happen 2022","URL":"https://cdn.nrf.com/sites/default/files/2023-02/Returns_Happen%202022%20_Happy_Returns.pdf","author":[{"literal":"Happy Returns"}],"issued":{"date-parts":[["2022"]]}}}],"schema":"https://github.com/citation-style-language/schema/raw/master/csl-citation.json"} </w:instrText>
      </w:r>
      <w:r w:rsidRPr="006B64BD">
        <w:fldChar w:fldCharType="separate"/>
      </w:r>
      <w:r w:rsidRPr="006B64BD">
        <w:t>(Happy Returns, 2022)</w:t>
      </w:r>
      <w:r w:rsidRPr="006B64BD">
        <w:fldChar w:fldCharType="end"/>
      </w:r>
      <w:r w:rsidRPr="006B64BD">
        <w:t>.</w:t>
      </w:r>
    </w:p>
    <w:p w14:paraId="4100BC98" w14:textId="1AF32063" w:rsidR="008F2F0C" w:rsidRDefault="009A3987" w:rsidP="00141594">
      <w:pPr>
        <w:ind w:firstLine="720"/>
      </w:pPr>
      <w:r w:rsidRPr="009A3987">
        <w:t xml:space="preserve">Regarding preferred return channels, </w:t>
      </w:r>
      <w:r>
        <w:t>in</w:t>
      </w:r>
      <w:r w:rsidR="005B6205">
        <w:t>d</w:t>
      </w:r>
      <w:r>
        <w:t>ustry statistics</w:t>
      </w:r>
      <w:r w:rsidRPr="009A3987">
        <w:t xml:space="preserve"> </w:t>
      </w:r>
      <w:r w:rsidR="00EB6D1D">
        <w:t>indicate that convenient return processes have a significant influence on</w:t>
      </w:r>
      <w:r w:rsidRPr="009A3987">
        <w:t xml:space="preserve"> </w:t>
      </w:r>
      <w:r>
        <w:t>e-commerce return</w:t>
      </w:r>
      <w:r w:rsidRPr="009A3987">
        <w:t xml:space="preserve"> decisions</w:t>
      </w:r>
      <w:r w:rsidR="005B6205">
        <w:t xml:space="preserve">. </w:t>
      </w:r>
      <w:r w:rsidR="00504799">
        <w:t>As already alluded to earlier, B</w:t>
      </w:r>
      <w:r w:rsidR="005B6205">
        <w:t>aby Boomers, Millennials, and women generally find</w:t>
      </w:r>
      <w:r w:rsidRPr="009A3987">
        <w:t xml:space="preserve"> in-store returns easier than online returns compared to other demographic groups</w:t>
      </w:r>
      <w:r>
        <w:t xml:space="preserve"> </w:t>
      </w:r>
      <w:r w:rsidR="006B64BD" w:rsidRPr="006B64BD">
        <w:fldChar w:fldCharType="begin"/>
      </w:r>
      <w:r w:rsidR="008D1DB7">
        <w:instrText xml:space="preserve"> ADDIN ZOTERO_ITEM CSL_CITATION {"citationID":"wL6BAFai","properties":{"formattedCitation":"(USPS, 2017)","plainCitation":"(USPS, 2017)","dontUpdate":true,"noteIndex":0},"citationItems":[{"id":2425,"uris":["http://zotero.org/users/9292995/items/P46YNDC8"],"itemData":{"id":2425,"type":"report","publisher":"USPS","title":"Analyzing the Returns Landscape","URL":"https://www.uspsdelivers.com/analyzing-the-returns-landscape/","author":[{"literal":"USPS"}],"issued":{"date-parts":[["2017"]]}}}],"schema":"https://github.com/citation-style-language/schema/raw/master/csl-citation.json"} </w:instrText>
      </w:r>
      <w:r w:rsidR="006B64BD" w:rsidRPr="006B64BD">
        <w:fldChar w:fldCharType="separate"/>
      </w:r>
      <w:r w:rsidR="006B64BD" w:rsidRPr="006B64BD">
        <w:t>(</w:t>
      </w:r>
      <w:r>
        <w:t xml:space="preserve">see </w:t>
      </w:r>
      <w:r w:rsidR="006B64BD" w:rsidRPr="006B64BD">
        <w:t>USPS, 2017</w:t>
      </w:r>
      <w:r w:rsidR="00064757">
        <w:t>,</w:t>
      </w:r>
      <w:r w:rsidR="006B64BD" w:rsidRPr="006B64BD">
        <w:fldChar w:fldCharType="end"/>
      </w:r>
      <w:r>
        <w:t xml:space="preserve"> and</w:t>
      </w:r>
      <w:r w:rsidR="00064757">
        <w:t xml:space="preserve"> </w:t>
      </w:r>
      <w:r w:rsidR="00064757">
        <w:fldChar w:fldCharType="begin"/>
      </w:r>
      <w:r w:rsidR="008D1DB7">
        <w:instrText xml:space="preserve"> ADDIN ZOTERO_ITEM CSL_CITATION {"citationID":"89LypQKe","properties":{"formattedCitation":"(Chevalier, 2023)","plainCitation":"(Chevalier, 2023)","dontUpdate":true,"noteIndex":0},"citationItems":[{"id":2470,"uris":["http://zotero.org/users/9292995/items/EAK8WPFP"],"itemData":{"id":2470,"type":"report","publisher":"Statista","title":"E-commerce returns in the United States","URL":"https://www.statista.com/topics/10716/e-commerce-returns-in-the-united-states/#topicOverview","author":[{"family":"Chevalier","given":"Stephanie"}],"issued":{"date-parts":[["2023"]]}}}],"schema":"https://github.com/citation-style-language/schema/raw/master/csl-citation.json"} </w:instrText>
      </w:r>
      <w:r w:rsidR="00064757">
        <w:fldChar w:fldCharType="separate"/>
      </w:r>
      <w:r w:rsidR="00064757" w:rsidRPr="0066320E">
        <w:t>Chevalier, 2023)</w:t>
      </w:r>
      <w:r w:rsidR="00064757">
        <w:fldChar w:fldCharType="end"/>
      </w:r>
      <w:r w:rsidR="00064757" w:rsidRPr="006B64BD">
        <w:t xml:space="preserve">. </w:t>
      </w:r>
      <w:r w:rsidR="006B64BD" w:rsidRPr="006B64BD">
        <w:t xml:space="preserve">Additionally, findings highlight a growing consumer preference for in-person returns, particularly box-free options, which are the preferred method for most consumers, with mail returns being the least desirable </w:t>
      </w:r>
      <w:r w:rsidR="006B64BD" w:rsidRPr="006B64BD">
        <w:fldChar w:fldCharType="begin"/>
      </w:r>
      <w:r w:rsidR="0066320E">
        <w:instrText xml:space="preserve"> ADDIN ZOTERO_ITEM CSL_CITATION {"citationID":"pnarNkGY","properties":{"formattedCitation":"(Happy Returns, 2022)","plainCitation":"(Happy Returns, 2022)","dontUpdate":true,"noteIndex":0},"citationItems":[{"id":2430,"uris":["http://zotero.org/users/9292995/items/EC9VVQRB"],"itemData":{"id":2430,"type":"report","publisher":"PayPal","title":"Returns Happen 2022","URL":"https://cdn.nrf.com/sites/default/files/2023-02/Returns_Happen%202022%20_Happy_Returns.pdf","author":[{"literal":"Happy Returns"}],"issued":{"date-parts":[["2022"]]}}}],"schema":"https://github.com/citation-style-language/schema/raw/master/csl-citation.json"} </w:instrText>
      </w:r>
      <w:r w:rsidR="006B64BD" w:rsidRPr="006B64BD">
        <w:fldChar w:fldCharType="separate"/>
      </w:r>
      <w:r w:rsidR="006B64BD" w:rsidRPr="006B64BD">
        <w:t>(Happy Returns, 2022</w:t>
      </w:r>
      <w:r w:rsidR="00064757">
        <w:t>)</w:t>
      </w:r>
      <w:r w:rsidR="006B64BD" w:rsidRPr="006B64BD">
        <w:fldChar w:fldCharType="end"/>
      </w:r>
      <w:r w:rsidR="006B64BD" w:rsidRPr="006B64BD">
        <w:t xml:space="preserve">. </w:t>
      </w:r>
      <w:r w:rsidR="008F2F0C">
        <w:t xml:space="preserve">This convenience factor is likely a significant driver of </w:t>
      </w:r>
      <w:r w:rsidR="00504799">
        <w:t>return channel preference</w:t>
      </w:r>
      <w:r w:rsidR="008F2F0C">
        <w:t>, especially for younger demographics who may not have easy access to printers for return labels.</w:t>
      </w:r>
      <w:r w:rsidR="003B4458">
        <w:t xml:space="preserve"> </w:t>
      </w:r>
    </w:p>
    <w:bookmarkEnd w:id="14"/>
    <w:p w14:paraId="264086A5" w14:textId="77777777" w:rsidR="009A3987" w:rsidRDefault="009A3987" w:rsidP="00141594"/>
    <w:p w14:paraId="3BB8121D" w14:textId="5166040F" w:rsidR="006B64BD" w:rsidRPr="006B64BD" w:rsidRDefault="001C08FB" w:rsidP="00141594">
      <w:pPr>
        <w:pStyle w:val="Heading2"/>
        <w:spacing w:before="0"/>
      </w:pPr>
      <w:bookmarkStart w:id="21" w:name="_Toc182579726"/>
      <w:bookmarkStart w:id="22" w:name="_Hlk199707539"/>
      <w:r>
        <w:t xml:space="preserve"> </w:t>
      </w:r>
      <w:r w:rsidR="006B64BD" w:rsidRPr="006B64BD">
        <w:t>Consumer-Level Econometric Studies</w:t>
      </w:r>
      <w:bookmarkEnd w:id="21"/>
    </w:p>
    <w:p w14:paraId="1F9BC751" w14:textId="10A40A4E" w:rsidR="006B64BD" w:rsidRDefault="006B64BD" w:rsidP="00141594">
      <w:bookmarkStart w:id="23" w:name="_Hlk161496900"/>
      <w:r w:rsidRPr="006B64BD">
        <w:t>While many industry reports provide general product return statistics</w:t>
      </w:r>
      <w:r w:rsidR="00B21227">
        <w:t xml:space="preserve"> disaggregated </w:t>
      </w:r>
      <w:r w:rsidRPr="006B64BD">
        <w:t>by age, gender, or income, as</w:t>
      </w:r>
      <w:r w:rsidR="00F92E27">
        <w:t xml:space="preserve"> </w:t>
      </w:r>
      <w:r w:rsidRPr="006B64BD">
        <w:t xml:space="preserve">discussed in the previous section, our review identified only </w:t>
      </w:r>
      <w:r w:rsidR="007F7F7B">
        <w:t>two</w:t>
      </w:r>
      <w:r w:rsidRPr="006B64BD">
        <w:t xml:space="preserve"> scholarly articles explicitly investigating the relationship between consumer demographic characteristics and return frequency. </w:t>
      </w:r>
      <w:bookmarkStart w:id="24" w:name="_Hlk161497358"/>
    </w:p>
    <w:bookmarkEnd w:id="23"/>
    <w:bookmarkEnd w:id="24"/>
    <w:p w14:paraId="421BFBA4" w14:textId="006CECBE" w:rsidR="00B14292" w:rsidRPr="001B7815" w:rsidRDefault="006B64BD" w:rsidP="00141594">
      <w:r w:rsidRPr="006B64BD">
        <w:tab/>
      </w:r>
      <w:proofErr w:type="spellStart"/>
      <w:r w:rsidRPr="006B64BD">
        <w:rPr>
          <w:color w:val="1F1F1F"/>
          <w:shd w:val="clear" w:color="auto" w:fill="FFFFFF"/>
        </w:rPr>
        <w:t>Makkonen</w:t>
      </w:r>
      <w:proofErr w:type="spellEnd"/>
      <w:r w:rsidRPr="006B64BD">
        <w:rPr>
          <w:color w:val="1F1F1F"/>
          <w:shd w:val="clear" w:color="auto" w:fill="FFFFFF"/>
        </w:rPr>
        <w:t xml:space="preserve"> et al. (2021) </w:t>
      </w:r>
      <w:r w:rsidR="0081131D" w:rsidRPr="0081131D">
        <w:rPr>
          <w:color w:val="1F1F1F"/>
          <w:shd w:val="clear" w:color="auto" w:fill="FFFFFF"/>
        </w:rPr>
        <w:t>investigated the interplay between consumer demographics and online product return frequency</w:t>
      </w:r>
      <w:r w:rsidR="0081131D" w:rsidRPr="0081131D">
        <w:t xml:space="preserve"> </w:t>
      </w:r>
      <w:r w:rsidR="00EB6D1D">
        <w:rPr>
          <w:color w:val="1F1F1F"/>
          <w:shd w:val="clear" w:color="auto" w:fill="FFFFFF"/>
        </w:rPr>
        <w:t>using</w:t>
      </w:r>
      <w:r w:rsidR="0081131D" w:rsidRPr="0081131D">
        <w:rPr>
          <w:color w:val="1F1F1F"/>
          <w:shd w:val="clear" w:color="auto" w:fill="FFFFFF"/>
        </w:rPr>
        <w:t xml:space="preserve"> cumulative odds ordinal logistic regression</w:t>
      </w:r>
      <w:r w:rsidR="0081131D">
        <w:rPr>
          <w:color w:val="1F1F1F"/>
          <w:shd w:val="clear" w:color="auto" w:fill="FFFFFF"/>
        </w:rPr>
        <w:t xml:space="preserve">. </w:t>
      </w:r>
      <w:r w:rsidR="0081131D" w:rsidRPr="0081131D">
        <w:rPr>
          <w:color w:val="1F1F1F"/>
          <w:shd w:val="clear" w:color="auto" w:fill="FFFFFF"/>
        </w:rPr>
        <w:t xml:space="preserve">Data were collected </w:t>
      </w:r>
      <w:r w:rsidR="00EB6D1D">
        <w:rPr>
          <w:color w:val="1F1F1F"/>
          <w:shd w:val="clear" w:color="auto" w:fill="FFFFFF"/>
        </w:rPr>
        <w:t>through a direct survey of 560 Finnish online shoppers, who were asked to report their</w:t>
      </w:r>
      <w:r w:rsidR="0081131D" w:rsidRPr="0081131D">
        <w:rPr>
          <w:color w:val="1F1F1F"/>
          <w:shd w:val="clear" w:color="auto" w:fill="FFFFFF"/>
        </w:rPr>
        <w:t xml:space="preserve"> average product return frequency categorized into three ordinal levels:</w:t>
      </w:r>
      <w:r w:rsidR="0081131D" w:rsidRPr="0081131D">
        <w:t xml:space="preserve"> less </w:t>
      </w:r>
      <w:r w:rsidR="0081131D">
        <w:t xml:space="preserve">frequently </w:t>
      </w:r>
      <w:r w:rsidR="0081131D" w:rsidRPr="0081131D">
        <w:t xml:space="preserve">than </w:t>
      </w:r>
      <w:r w:rsidR="0081131D">
        <w:t>yearly</w:t>
      </w:r>
      <w:r w:rsidR="0081131D" w:rsidRPr="0081131D">
        <w:t xml:space="preserve">, </w:t>
      </w:r>
      <w:r w:rsidR="0081131D">
        <w:t>yearly</w:t>
      </w:r>
      <w:r w:rsidR="0081131D" w:rsidRPr="0081131D">
        <w:t>, and monthly.</w:t>
      </w:r>
      <w:r w:rsidR="001B7815">
        <w:t xml:space="preserve"> </w:t>
      </w:r>
      <w:r w:rsidRPr="006B64BD">
        <w:t xml:space="preserve">Contrary to broader trends highlighted in the previous section, </w:t>
      </w:r>
      <w:proofErr w:type="spellStart"/>
      <w:r w:rsidRPr="006B64BD">
        <w:rPr>
          <w:color w:val="1F1F1F"/>
          <w:shd w:val="clear" w:color="auto" w:fill="FFFFFF"/>
        </w:rPr>
        <w:t>Makkonen</w:t>
      </w:r>
      <w:proofErr w:type="spellEnd"/>
      <w:r w:rsidRPr="006B64BD">
        <w:rPr>
          <w:color w:val="1F1F1F"/>
          <w:shd w:val="clear" w:color="auto" w:fill="FFFFFF"/>
        </w:rPr>
        <w:t xml:space="preserve"> et al. (2021) found that women had </w:t>
      </w:r>
      <w:r w:rsidRPr="006B64BD">
        <w:t>2.1 times higher odds of being more frequent returners than men.</w:t>
      </w:r>
      <w:r w:rsidRPr="006B64BD">
        <w:rPr>
          <w:color w:val="1F1F1F"/>
          <w:shd w:val="clear" w:color="auto" w:fill="FFFFFF"/>
        </w:rPr>
        <w:t xml:space="preserve"> </w:t>
      </w:r>
      <w:r w:rsidRPr="006B64BD">
        <w:t xml:space="preserve">The study also found a negative correlation between age and return frequency, </w:t>
      </w:r>
      <w:r w:rsidR="001B7815">
        <w:t>corroborating insights from industry reports on generational variations in return behavior</w:t>
      </w:r>
      <w:r w:rsidRPr="006B64BD">
        <w:t>. Specifically, younger consumers were more likely to be frequent returners, with</w:t>
      </w:r>
      <w:r w:rsidR="00CC2477">
        <w:t>, on average, every year of being younger associated with about a 3% higher chance of returning</w:t>
      </w:r>
      <w:r w:rsidRPr="006B64BD">
        <w:t xml:space="preserve">. Additionally, those shopping online more frequently (monthly or weekly) had substantially higher odds (3.7 and 5.9 times, respectively) of </w:t>
      </w:r>
      <w:r w:rsidRPr="006B64BD">
        <w:lastRenderedPageBreak/>
        <w:t xml:space="preserve">being frequent returners compared to </w:t>
      </w:r>
      <w:r w:rsidR="00CC2477">
        <w:t xml:space="preserve">online </w:t>
      </w:r>
      <w:r w:rsidR="00EB6D1D">
        <w:t>shoppers who made purchases only yearly, demonstrating a</w:t>
      </w:r>
      <w:r w:rsidR="00CC2477">
        <w:t xml:space="preserve"> clear relationship between online purchases and returns</w:t>
      </w:r>
      <w:r w:rsidRPr="006B64BD">
        <w:rPr>
          <w:color w:val="1F1F1F"/>
          <w:shd w:val="clear" w:color="auto" w:fill="FFFFFF"/>
        </w:rPr>
        <w:t>.</w:t>
      </w:r>
    </w:p>
    <w:bookmarkStart w:id="25" w:name="_Hlk182578475"/>
    <w:p w14:paraId="09500641" w14:textId="273FE7B5" w:rsidR="00F92E27" w:rsidRPr="006B64BD" w:rsidRDefault="006B64BD" w:rsidP="00141594">
      <w:pPr>
        <w:ind w:firstLine="720"/>
        <w:rPr>
          <w:shd w:val="clear" w:color="auto" w:fill="FFFFFF"/>
        </w:rPr>
      </w:pPr>
      <w:r w:rsidRPr="006B64BD">
        <w:rPr>
          <w:shd w:val="clear" w:color="auto" w:fill="FFFFFF"/>
        </w:rPr>
        <w:fldChar w:fldCharType="begin"/>
      </w:r>
      <w:r w:rsidR="002D6BED">
        <w:rPr>
          <w:shd w:val="clear" w:color="auto" w:fill="FFFFFF"/>
        </w:rPr>
        <w:instrText xml:space="preserve"> ADDIN ZOTERO_ITEM CSL_CITATION {"citationID":"qpOEH7vY","properties":{"formattedCitation":"(Kar et al., 2022)","plainCitation":"(Kar et al., 2022)","dontUpdate":true,"noteIndex":0},"citationItems":[{"id":2432,"uris":["http://zotero.org/users/9292995/items/8Z5FEPML"],"itemData":{"id":2432,"type":"chapter","title":"Product Return in Online Purchase and Demography: E-Commerce Scenario in India","author":[{"family":"Kar","given":"Brajaballav"},{"family":"Kar","given":"Satyaballav"},{"family":"Tripathy","given":"Sushanta"}],"issued":{"date-parts":[["2022"]]}}}],"schema":"https://github.com/citation-style-language/schema/raw/master/csl-citation.json"} </w:instrText>
      </w:r>
      <w:r w:rsidRPr="006B64BD">
        <w:rPr>
          <w:shd w:val="clear" w:color="auto" w:fill="FFFFFF"/>
        </w:rPr>
        <w:fldChar w:fldCharType="separate"/>
      </w:r>
      <w:r w:rsidRPr="006B64BD">
        <w:t>Kar et al. (2022</w:t>
      </w:r>
      <w:r w:rsidR="00834636">
        <w:t>b</w:t>
      </w:r>
      <w:r w:rsidRPr="006B64BD">
        <w:t>)</w:t>
      </w:r>
      <w:r w:rsidRPr="006B64BD">
        <w:rPr>
          <w:shd w:val="clear" w:color="auto" w:fill="FFFFFF"/>
        </w:rPr>
        <w:fldChar w:fldCharType="end"/>
      </w:r>
      <w:bookmarkEnd w:id="25"/>
      <w:r w:rsidRPr="006B64BD">
        <w:rPr>
          <w:shd w:val="clear" w:color="auto" w:fill="FFFFFF"/>
        </w:rPr>
        <w:t xml:space="preserve"> employed multinomial logistic regression to model return frequency categorized as “rarely,” “few times,” and “often” as a function of individuals’ demographics (age, gender, profession, income). They utilized a sample of 619 observations from a survey conducted in India. The results highlighted some notable shifts in behavior when comparing the effects of explanatory variables across the three</w:t>
      </w:r>
      <w:r w:rsidR="007F7F7B">
        <w:rPr>
          <w:shd w:val="clear" w:color="auto" w:fill="FFFFFF"/>
        </w:rPr>
        <w:t xml:space="preserve"> return</w:t>
      </w:r>
      <w:r w:rsidRPr="006B64BD">
        <w:rPr>
          <w:shd w:val="clear" w:color="auto" w:fill="FFFFFF"/>
        </w:rPr>
        <w:t xml:space="preserve"> frequency categories. Starting with the effect of age, younger age groups </w:t>
      </w:r>
      <w:r w:rsidR="00D5085A">
        <w:rPr>
          <w:shd w:val="clear" w:color="auto" w:fill="FFFFFF"/>
        </w:rPr>
        <w:t xml:space="preserve">(58 years or younger) </w:t>
      </w:r>
      <w:r w:rsidRPr="006B64BD">
        <w:rPr>
          <w:shd w:val="clear" w:color="auto" w:fill="FFFFFF"/>
        </w:rPr>
        <w:t xml:space="preserve">exhibited a higher propensity to return products (compared to those 59 or older), a finding that is consistent with </w:t>
      </w:r>
      <w:r w:rsidRPr="006B64BD">
        <w:fldChar w:fldCharType="begin"/>
      </w:r>
      <w:r w:rsidR="00AC6CE5">
        <w:instrText xml:space="preserve"> ADDIN ZOTERO_ITEM CSL_CITATION {"citationID":"zTEOcuNw","properties":{"formattedCitation":"(Makkonen et al., 2021)","plainCitation":"(Makkonen et al., 2021)","dontUpdate":true,"noteIndex":0},"citationItems":[{"id":"oN4d0Ogk/QyBQcMQv","uris":["http://zotero.org/users/9292995/items/BSTHDBPQ"],"itemData":{"id":2431,"type":"paper-conference","event-title":"Bled eConference","publisher":"University of Maribor","title":"The effects of consumer demographics and payment method preference on product return frequency and reasons in online shopping","author":[{"family":"Makkonen","given":"Markus"},{"family":"Frank","given":"Lauri"},{"family":"Kemppainen","given":"Tiina"}],"issued":{"date-parts":[["2021"]]}}}],"schema":"https://github.com/citation-style-language/schema/raw/master/csl-citation.json"} </w:instrText>
      </w:r>
      <w:r w:rsidRPr="006B64BD">
        <w:fldChar w:fldCharType="separate"/>
      </w:r>
      <w:r w:rsidRPr="006B64BD">
        <w:t>Makkonen et al. (2021)</w:t>
      </w:r>
      <w:r w:rsidRPr="006B64BD">
        <w:fldChar w:fldCharType="end"/>
      </w:r>
      <w:r w:rsidRPr="006B64BD">
        <w:t xml:space="preserve">. </w:t>
      </w:r>
      <w:r w:rsidRPr="006B64BD">
        <w:rPr>
          <w:shd w:val="clear" w:color="auto" w:fill="FFFFFF"/>
        </w:rPr>
        <w:t>Regarding gender,</w:t>
      </w:r>
      <w:r w:rsidRPr="006B64BD">
        <w:t xml:space="preserve"> </w:t>
      </w:r>
      <w:r w:rsidRPr="006B64BD">
        <w:rPr>
          <w:shd w:val="clear" w:color="auto" w:fill="FFFFFF"/>
        </w:rPr>
        <w:fldChar w:fldCharType="begin"/>
      </w:r>
      <w:r w:rsidRPr="006B64BD">
        <w:rPr>
          <w:shd w:val="clear" w:color="auto" w:fill="FFFFFF"/>
        </w:rPr>
        <w:instrText xml:space="preserve"> ADDIN ZOTERO_ITEM CSL_CITATION {"citationID":"wKWDWiDL","properties":{"formattedCitation":"(Kar et al., 2022)","plainCitation":"(Kar et al., 2022)","dontUpdate":true,"noteIndex":0},"citationItems":[{"id":2432,"uris":["http://zotero.org/users/9292995/items/8Z5FEPML"],"itemData":{"id":2432,"type":"chapter","title":"Product Return in Online Purchase and Demography: E-Commerce Scenario in India","author":[{"family":"Kar","given":"Brajaballav"},{"family":"Kar","given":"Satyaballav"},{"family":"Tripathy","given":"Sushanta"}],"issued":{"date-parts":[["2022"]]}}}],"schema":"https://github.com/citation-style-language/schema/raw/master/csl-citation.json"} </w:instrText>
      </w:r>
      <w:r w:rsidRPr="006B64BD">
        <w:rPr>
          <w:shd w:val="clear" w:color="auto" w:fill="FFFFFF"/>
        </w:rPr>
        <w:fldChar w:fldCharType="separate"/>
      </w:r>
      <w:r w:rsidRPr="006B64BD">
        <w:t>Kar et al. (2022</w:t>
      </w:r>
      <w:r w:rsidR="00834636">
        <w:t>b</w:t>
      </w:r>
      <w:r w:rsidRPr="006B64BD">
        <w:t>)</w:t>
      </w:r>
      <w:r w:rsidRPr="006B64BD">
        <w:rPr>
          <w:shd w:val="clear" w:color="auto" w:fill="FFFFFF"/>
        </w:rPr>
        <w:fldChar w:fldCharType="end"/>
      </w:r>
      <w:r w:rsidRPr="006B64BD">
        <w:rPr>
          <w:shd w:val="clear" w:color="auto" w:fill="FFFFFF"/>
        </w:rPr>
        <w:t xml:space="preserve"> identified a U-shaped relationship between several variables and return frequency. Men were less likely to return “a few times” but more likely to return “often” compared to “rarely.” A similar pattern was also observed with income. Lower-income groups were less likely to return</w:t>
      </w:r>
      <w:r w:rsidR="00F92E27">
        <w:rPr>
          <w:shd w:val="clear" w:color="auto" w:fill="FFFFFF"/>
        </w:rPr>
        <w:t xml:space="preserve"> a</w:t>
      </w:r>
      <w:r w:rsidRPr="006B64BD">
        <w:rPr>
          <w:shd w:val="clear" w:color="auto" w:fill="FFFFFF"/>
        </w:rPr>
        <w:t xml:space="preserve"> “few times” compared to “rarely</w:t>
      </w:r>
      <w:r w:rsidR="00F92E27">
        <w:rPr>
          <w:shd w:val="clear" w:color="auto" w:fill="FFFFFF"/>
        </w:rPr>
        <w:t>,</w:t>
      </w:r>
      <w:r w:rsidRPr="006B64BD">
        <w:rPr>
          <w:shd w:val="clear" w:color="auto" w:fill="FFFFFF"/>
        </w:rPr>
        <w:t xml:space="preserve">” but more likely to return “often” compared to “rarely.” </w:t>
      </w:r>
      <w:r w:rsidR="00F92E27">
        <w:rPr>
          <w:shd w:val="clear" w:color="auto" w:fill="FFFFFF"/>
        </w:rPr>
        <w:t>Additionally</w:t>
      </w:r>
      <w:r w:rsidRPr="006B64BD">
        <w:rPr>
          <w:shd w:val="clear" w:color="auto" w:fill="FFFFFF"/>
        </w:rPr>
        <w:t>, regarding the individual’s profession, the likelihood associated with the student group changed from being negative with the “few times” frequency</w:t>
      </w:r>
      <w:r w:rsidR="00F92E27">
        <w:rPr>
          <w:shd w:val="clear" w:color="auto" w:fill="FFFFFF"/>
        </w:rPr>
        <w:t xml:space="preserve"> category</w:t>
      </w:r>
      <w:r w:rsidRPr="006B64BD">
        <w:rPr>
          <w:shd w:val="clear" w:color="auto" w:fill="FFFFFF"/>
        </w:rPr>
        <w:t xml:space="preserve"> to positive with the “often” </w:t>
      </w:r>
      <w:r w:rsidR="00F92E27">
        <w:rPr>
          <w:shd w:val="clear" w:color="auto" w:fill="FFFFFF"/>
        </w:rPr>
        <w:t>category</w:t>
      </w:r>
      <w:r w:rsidRPr="006B64BD">
        <w:rPr>
          <w:shd w:val="clear" w:color="auto" w:fill="FFFFFF"/>
        </w:rPr>
        <w:t xml:space="preserve"> when compared to “rarely.” </w:t>
      </w:r>
      <w:r w:rsidR="00F92E27">
        <w:rPr>
          <w:shd w:val="clear" w:color="auto" w:fill="FFFFFF"/>
        </w:rPr>
        <w:t>Lastly</w:t>
      </w:r>
      <w:r w:rsidR="00F92E27" w:rsidRPr="006B64BD">
        <w:rPr>
          <w:shd w:val="clear" w:color="auto" w:fill="FFFFFF"/>
        </w:rPr>
        <w:t xml:space="preserve">, return frequency changed with the amount spent per month on online purchases. Individuals with higher spending levels were less likely to return </w:t>
      </w:r>
      <w:r w:rsidR="00F92E27">
        <w:rPr>
          <w:shd w:val="clear" w:color="auto" w:fill="FFFFFF"/>
        </w:rPr>
        <w:t>a “</w:t>
      </w:r>
      <w:r w:rsidR="00F92E27" w:rsidRPr="006B64BD">
        <w:rPr>
          <w:shd w:val="clear" w:color="auto" w:fill="FFFFFF"/>
        </w:rPr>
        <w:t>few times</w:t>
      </w:r>
      <w:r w:rsidR="00F92E27">
        <w:rPr>
          <w:shd w:val="clear" w:color="auto" w:fill="FFFFFF"/>
        </w:rPr>
        <w:t>”</w:t>
      </w:r>
      <w:r w:rsidR="00F92E27" w:rsidRPr="006B64BD">
        <w:rPr>
          <w:shd w:val="clear" w:color="auto" w:fill="FFFFFF"/>
        </w:rPr>
        <w:t xml:space="preserve"> </w:t>
      </w:r>
      <w:r w:rsidR="00D5085A">
        <w:rPr>
          <w:shd w:val="clear" w:color="auto" w:fill="FFFFFF"/>
        </w:rPr>
        <w:t>compared to “rarely</w:t>
      </w:r>
      <w:r w:rsidR="00F53736">
        <w:rPr>
          <w:shd w:val="clear" w:color="auto" w:fill="FFFFFF"/>
        </w:rPr>
        <w:t>,</w:t>
      </w:r>
      <w:r w:rsidR="00D5085A">
        <w:rPr>
          <w:shd w:val="clear" w:color="auto" w:fill="FFFFFF"/>
        </w:rPr>
        <w:t xml:space="preserve">” </w:t>
      </w:r>
      <w:r w:rsidR="00F92E27" w:rsidRPr="006B64BD">
        <w:rPr>
          <w:shd w:val="clear" w:color="auto" w:fill="FFFFFF"/>
        </w:rPr>
        <w:t xml:space="preserve">but more likely to return “often.”  </w:t>
      </w:r>
    </w:p>
    <w:bookmarkEnd w:id="22"/>
    <w:p w14:paraId="4408A714" w14:textId="471881DE" w:rsidR="006B64BD" w:rsidRDefault="006B64BD" w:rsidP="00141594">
      <w:pPr>
        <w:rPr>
          <w:shd w:val="clear" w:color="auto" w:fill="FFFFFF"/>
        </w:rPr>
      </w:pPr>
    </w:p>
    <w:p w14:paraId="1AFE8D19" w14:textId="51B69049" w:rsidR="006B64BD" w:rsidRPr="006B64BD" w:rsidRDefault="001C08FB" w:rsidP="00141594">
      <w:pPr>
        <w:pStyle w:val="Heading2"/>
        <w:spacing w:before="0"/>
      </w:pPr>
      <w:bookmarkStart w:id="26" w:name="_Toc182579727"/>
      <w:bookmarkStart w:id="27" w:name="_Hlk199707579"/>
      <w:r>
        <w:t xml:space="preserve"> </w:t>
      </w:r>
      <w:r w:rsidR="006B64BD" w:rsidRPr="006B64BD">
        <w:t>Current Research in Context</w:t>
      </w:r>
      <w:bookmarkEnd w:id="26"/>
    </w:p>
    <w:p w14:paraId="4FB2D2C7" w14:textId="5AEE40B4" w:rsidR="004B0012" w:rsidRDefault="006B64BD" w:rsidP="004B0012">
      <w:r w:rsidRPr="006B64BD">
        <w:t xml:space="preserve">This </w:t>
      </w:r>
      <w:r w:rsidR="00B3299B">
        <w:t>study</w:t>
      </w:r>
      <w:r w:rsidRPr="006B64BD">
        <w:t xml:space="preserve"> proposes an analytical framework, presented in Figure 1, for modeling online shopping and return </w:t>
      </w:r>
      <w:r w:rsidR="00F46229">
        <w:t>behaviors</w:t>
      </w:r>
      <w:r w:rsidR="00565FDB">
        <w:t>.</w:t>
      </w:r>
      <w:r w:rsidR="00565FDB" w:rsidRPr="00565FDB">
        <w:t xml:space="preserve"> </w:t>
      </w:r>
      <w:r w:rsidR="00565FDB">
        <w:t xml:space="preserve">It employs a multivariate econometric approach to estimate </w:t>
      </w:r>
      <w:r w:rsidR="00D5085A" w:rsidRPr="006B64BD">
        <w:t>three outcomes (positioned on the right side of</w:t>
      </w:r>
      <w:r w:rsidR="00D5085A">
        <w:t xml:space="preserve"> Figure 1</w:t>
      </w:r>
      <w:r w:rsidR="00D5085A" w:rsidRPr="006B64BD">
        <w:t xml:space="preserve">): (a) the frequency of goods purchased online in </w:t>
      </w:r>
      <w:r w:rsidR="00D5085A">
        <w:t xml:space="preserve">the past </w:t>
      </w:r>
      <w:r w:rsidR="00D5085A" w:rsidRPr="006B64BD">
        <w:t xml:space="preserve">30 days; (b) the proportion of online purchased goods returned (or “delivery returns”) in </w:t>
      </w:r>
      <w:r w:rsidR="00D5085A">
        <w:t xml:space="preserve">the past </w:t>
      </w:r>
      <w:r w:rsidR="00D5085A" w:rsidRPr="006B64BD">
        <w:t xml:space="preserve">30 days; and (c) the proportion of returns per channel (home pickup, </w:t>
      </w:r>
      <w:r w:rsidR="00D5085A">
        <w:t>post office</w:t>
      </w:r>
      <w:r w:rsidR="00D5085A" w:rsidRPr="006B64BD">
        <w:t xml:space="preserve">, Amazon drop-off, and physical store). </w:t>
      </w:r>
      <w:r w:rsidR="00F53736" w:rsidRPr="00F53736">
        <w:t>These outcomes are estimated using a wide range of exogenous variables representing individual and household characteristics</w:t>
      </w:r>
      <w:r w:rsidR="00F0073B">
        <w:t>, as well as</w:t>
      </w:r>
      <w:r w:rsidR="00F53736" w:rsidRPr="00F53736">
        <w:t xml:space="preserve"> their residential built environment (see the left side of Figure 1, and the solid-line arrow from the block labeled </w:t>
      </w:r>
      <w:r w:rsidR="00F53736">
        <w:t>“</w:t>
      </w:r>
      <w:r w:rsidR="00F53736" w:rsidRPr="00F53736">
        <w:t>Exogenous Variables</w:t>
      </w:r>
      <w:r w:rsidR="00F53736">
        <w:t>”</w:t>
      </w:r>
      <w:r w:rsidR="00F53736" w:rsidRPr="00F53736">
        <w:t xml:space="preserve"> to the </w:t>
      </w:r>
      <w:r w:rsidR="00F53736">
        <w:t>“</w:t>
      </w:r>
      <w:r w:rsidR="00F53736" w:rsidRPr="00F53736">
        <w:t>Outcomes</w:t>
      </w:r>
      <w:r w:rsidR="00F53736">
        <w:t>”</w:t>
      </w:r>
      <w:r w:rsidR="00F53736" w:rsidRPr="00F53736">
        <w:t xml:space="preserve"> block), providing a comprehensive understanding of online shopping and return behavior patterns.</w:t>
      </w:r>
      <w:r w:rsidR="00F53736">
        <w:t xml:space="preserve"> </w:t>
      </w:r>
      <w:r w:rsidR="00D5085A" w:rsidRPr="006B64BD">
        <w:t>The m</w:t>
      </w:r>
      <w:r w:rsidR="00D5085A">
        <w:t>odeling</w:t>
      </w:r>
      <w:r w:rsidR="00D5085A" w:rsidRPr="006B64BD">
        <w:t xml:space="preserve"> framework includes an ordered-response probit model to analyze the frequency of online purchases, a probit fractional </w:t>
      </w:r>
      <w:r w:rsidR="00D5085A">
        <w:t>response</w:t>
      </w:r>
      <w:r w:rsidR="00D5085A" w:rsidRPr="006B64BD">
        <w:t xml:space="preserve"> model to estimate the percentage of purchases returned, and another </w:t>
      </w:r>
      <w:r w:rsidR="00D5085A">
        <w:t xml:space="preserve">multinomial </w:t>
      </w:r>
      <w:r w:rsidR="00D5085A" w:rsidRPr="006B64BD">
        <w:t xml:space="preserve">probit fractional </w:t>
      </w:r>
      <w:r w:rsidR="00D5085A">
        <w:t>response</w:t>
      </w:r>
      <w:r w:rsidR="00D5085A" w:rsidRPr="006B64BD">
        <w:t xml:space="preserve"> model to estimate the distribution of returns across the four channels</w:t>
      </w:r>
      <w:r w:rsidR="00F53736">
        <w:t xml:space="preserve">, </w:t>
      </w:r>
      <w:r w:rsidR="00F53736" w:rsidRPr="00F53736">
        <w:t>with each model type labeled in parentheses next to its corresponding outcome in Figure 1.</w:t>
      </w:r>
      <w:r w:rsidR="00F53736">
        <w:t xml:space="preserve"> </w:t>
      </w:r>
      <w:r w:rsidR="00D5085A" w:rsidRPr="005323E0">
        <w:t>These models are integrated into a joint framework that accounts for unobserved lifestyle and attitudinal factors affecting multiple outcomes</w:t>
      </w:r>
      <w:r w:rsidR="00D5085A">
        <w:t>.</w:t>
      </w:r>
      <w:r w:rsidR="0012366D">
        <w:t xml:space="preserve"> </w:t>
      </w:r>
      <w:r w:rsidR="0012366D" w:rsidRPr="0012366D">
        <w:t xml:space="preserve">By controlling for these unobserved factors, which create correlations among outcomes (double-sided </w:t>
      </w:r>
      <w:r w:rsidR="002F7EBB">
        <w:t xml:space="preserve">curved </w:t>
      </w:r>
      <w:r w:rsidR="0012366D" w:rsidRPr="0012366D">
        <w:t xml:space="preserve">arrows </w:t>
      </w:r>
      <w:r w:rsidR="002F7EBB">
        <w:t xml:space="preserve">to the right of </w:t>
      </w:r>
      <w:r w:rsidR="0012366D" w:rsidRPr="0012366D">
        <w:t xml:space="preserve">the </w:t>
      </w:r>
      <w:r w:rsidR="00E7328C">
        <w:t xml:space="preserve">boxes under the “outcomes” panel </w:t>
      </w:r>
      <w:r w:rsidR="00F53736">
        <w:t>o</w:t>
      </w:r>
      <w:r w:rsidR="00E7328C">
        <w:t xml:space="preserve">n the right side of </w:t>
      </w:r>
      <w:r w:rsidR="0012366D" w:rsidRPr="0012366D">
        <w:t xml:space="preserve">Figure 1), we can estimate the </w:t>
      </w:r>
      <w:r w:rsidR="0012366D">
        <w:t>“</w:t>
      </w:r>
      <w:r w:rsidR="0012366D" w:rsidRPr="0012366D">
        <w:t>true</w:t>
      </w:r>
      <w:r w:rsidR="0012366D">
        <w:t>”</w:t>
      </w:r>
      <w:r w:rsidR="0012366D" w:rsidRPr="0012366D">
        <w:t xml:space="preserve"> causal effect of one outcome on another</w:t>
      </w:r>
      <w:r w:rsidR="0012366D">
        <w:t xml:space="preserve"> (such as the effect of </w:t>
      </w:r>
      <w:r w:rsidR="0012366D" w:rsidRPr="005323E0">
        <w:t>shopping frequency on return rate</w:t>
      </w:r>
      <w:r w:rsidR="0012366D">
        <w:t>)</w:t>
      </w:r>
      <w:r w:rsidR="0012366D" w:rsidRPr="005323E0">
        <w:t>.</w:t>
      </w:r>
      <w:r w:rsidR="0012366D">
        <w:t xml:space="preserve"> For example,</w:t>
      </w:r>
      <w:r w:rsidR="0012366D" w:rsidRPr="0012366D">
        <w:t xml:space="preserve"> individuals who value convenience (an unobserved factor) m</w:t>
      </w:r>
      <w:r w:rsidR="00F53736">
        <w:t>ay shop online more frequently to avoid in-person shopping hassles; however,</w:t>
      </w:r>
      <w:r w:rsidR="0012366D" w:rsidRPr="0012366D">
        <w:t xml:space="preserve"> </w:t>
      </w:r>
      <w:r w:rsidR="0012366D">
        <w:t>they may be</w:t>
      </w:r>
      <w:r w:rsidR="0012366D" w:rsidRPr="0012366D">
        <w:t xml:space="preserve"> less inclined to return items due to the effort involved in packaging and </w:t>
      </w:r>
      <w:r w:rsidR="0012366D" w:rsidRPr="0012366D">
        <w:lastRenderedPageBreak/>
        <w:t xml:space="preserve">arranging drop-offs. </w:t>
      </w:r>
      <w:r w:rsidR="0012366D">
        <w:t>However, w</w:t>
      </w:r>
      <w:r w:rsidR="0012366D" w:rsidRPr="0012366D">
        <w:t xml:space="preserve">hen they do make returns, they might favor home pickup or local mail carriers over dedicated trips to Amazon drop-off centers or physical stores. Simultaneously, a positive causal effect could exist where more online shopping leads to higher return rates, perhaps because frequent </w:t>
      </w:r>
      <w:r w:rsidR="0012366D">
        <w:t xml:space="preserve">online </w:t>
      </w:r>
      <w:r w:rsidR="0012366D" w:rsidRPr="0012366D">
        <w:t xml:space="preserve">shoppers </w:t>
      </w:r>
      <w:r w:rsidR="0012366D">
        <w:t xml:space="preserve">become more comfortable with the return process or because higher purchase volumes naturally result in </w:t>
      </w:r>
      <w:r w:rsidR="00F53736">
        <w:t>a greater number of</w:t>
      </w:r>
      <w:r w:rsidR="0012366D">
        <w:t xml:space="preserve"> items that do not meet expectations.</w:t>
      </w:r>
      <w:r w:rsidR="0012366D" w:rsidRPr="0012366D">
        <w:t xml:space="preserve"> </w:t>
      </w:r>
      <w:r w:rsidR="0012366D">
        <w:t>I</w:t>
      </w:r>
      <w:r w:rsidR="0012366D" w:rsidRPr="0012366D">
        <w:t xml:space="preserve">n this scenario, ignoring the negative correlation </w:t>
      </w:r>
      <w:r w:rsidR="00572CC0">
        <w:t xml:space="preserve">between online purchase frequency and return proportion due to the unobserved factor of </w:t>
      </w:r>
      <w:r w:rsidR="0012366D" w:rsidRPr="0012366D">
        <w:t>convenience preference would underestimate the true effect of purchase frequency on return proportion.</w:t>
      </w:r>
      <w:r w:rsidR="0012366D">
        <w:t xml:space="preserve"> </w:t>
      </w:r>
      <w:r w:rsidR="0012366D">
        <w:rPr>
          <w:shd w:val="clear" w:color="auto" w:fill="FFFFFF"/>
        </w:rPr>
        <w:t>Moreover, while the previous example posited that online purchase frequency drives return proportion, the reverse could also apply, where individuals who are more willing to return items may shop online more frequently, viewing returns as a safety net that mitigates purchase risk. Similarly, preferences for return channels could influence, or be influenced by, both purchase frequency and return rates.</w:t>
      </w:r>
      <w:r w:rsidR="00900DBE">
        <w:rPr>
          <w:shd w:val="clear" w:color="auto" w:fill="FFFFFF"/>
        </w:rPr>
        <w:t xml:space="preserve"> </w:t>
      </w:r>
      <w:r w:rsidR="0012366D">
        <w:t>Our joint system</w:t>
      </w:r>
      <w:r w:rsidR="00572CC0">
        <w:t xml:space="preserve">, </w:t>
      </w:r>
      <w:r w:rsidR="00572CC0" w:rsidRPr="00572CC0">
        <w:t>after accounting for associations induced by unobserved correlations</w:t>
      </w:r>
      <w:r w:rsidR="00572CC0">
        <w:t>,</w:t>
      </w:r>
      <w:r w:rsidR="0012366D">
        <w:t xml:space="preserve"> allows us to test the </w:t>
      </w:r>
      <w:r w:rsidR="0012366D" w:rsidRPr="0012366D">
        <w:rPr>
          <w:rStyle w:val="Strong"/>
          <w:b w:val="0"/>
          <w:bCs w:val="0"/>
        </w:rPr>
        <w:t>direction of causality</w:t>
      </w:r>
      <w:r w:rsidR="0012366D">
        <w:t xml:space="preserve"> and identify the relationships that best fit the data. </w:t>
      </w:r>
      <w:r w:rsidR="0012366D" w:rsidRPr="0012366D">
        <w:t>However, in joint limited dependent variable models such as ours, only recursive effects of one endogenous observed variable on the underlying propensity of another variable are permitted due to logical consistency</w:t>
      </w:r>
      <w:r w:rsidR="0012366D">
        <w:t xml:space="preserve"> (see </w:t>
      </w:r>
      <w:bookmarkStart w:id="28" w:name="_Hlk199697697"/>
      <w:r w:rsidR="0012366D">
        <w:t xml:space="preserve">Bhat, 2015 </w:t>
      </w:r>
      <w:bookmarkEnd w:id="28"/>
      <w:r w:rsidR="0012366D">
        <w:t xml:space="preserve">for details). </w:t>
      </w:r>
      <w:r w:rsidR="0012366D" w:rsidRPr="0012366D">
        <w:t xml:space="preserve">Therefore, our joint system estimates alternative </w:t>
      </w:r>
      <w:r w:rsidR="0012366D" w:rsidRPr="00317E86">
        <w:t xml:space="preserve">directions of </w:t>
      </w:r>
      <w:proofErr w:type="spellStart"/>
      <w:r w:rsidR="0012366D" w:rsidRPr="00317E86">
        <w:t>recursivity</w:t>
      </w:r>
      <w:proofErr w:type="spellEnd"/>
      <w:r w:rsidR="0012366D" w:rsidRPr="00317E86">
        <w:t xml:space="preserve"> among the three outcomes to determine the configuration that best fits the data (as elaborated in Section </w:t>
      </w:r>
      <w:r w:rsidR="009E56B7">
        <w:t>5</w:t>
      </w:r>
      <w:r w:rsidR="0012366D" w:rsidRPr="00317E86">
        <w:t>.</w:t>
      </w:r>
      <w:r w:rsidR="00190861" w:rsidRPr="00317E86">
        <w:t>2</w:t>
      </w:r>
      <w:r w:rsidR="0012366D" w:rsidRPr="00317E86">
        <w:t>).</w:t>
      </w:r>
      <w:r w:rsidR="0012366D" w:rsidRPr="0012366D">
        <w:t xml:space="preserve"> </w:t>
      </w:r>
      <w:r w:rsidR="008102C3" w:rsidRPr="008102C3">
        <w:t>Our final recursive configuration</w:t>
      </w:r>
      <w:r w:rsidR="00572CC0">
        <w:t>, based on the empirical analysis,</w:t>
      </w:r>
      <w:r w:rsidR="008102C3" w:rsidRPr="008102C3">
        <w:t xml:space="preserve"> reveals that the frequency of goods purchased online in the last 30 days (Outcome </w:t>
      </w:r>
      <w:r w:rsidR="00A96306">
        <w:t>(a)</w:t>
      </w:r>
      <w:r w:rsidR="008102C3" w:rsidRPr="008102C3">
        <w:t xml:space="preserve">) directly affects the proportion of online purchased goods returned in the last 30 days (Outcome </w:t>
      </w:r>
      <w:r w:rsidR="00A96306">
        <w:t>(b)</w:t>
      </w:r>
      <w:r w:rsidR="008102C3" w:rsidRPr="008102C3">
        <w:t>), while both the online purchase frequency and the proportion of returned goods</w:t>
      </w:r>
      <w:r w:rsidR="00572CC0">
        <w:t xml:space="preserve"> (Outcomes (a) and (b)) directly influence the proportion of returns by different channels (Outcome (c)). These causal effects are </w:t>
      </w:r>
      <w:r w:rsidR="008102C3" w:rsidRPr="008102C3">
        <w:t>indicated by solid</w:t>
      </w:r>
      <w:r w:rsidR="00A96306">
        <w:t>, color-coded</w:t>
      </w:r>
      <w:r w:rsidR="008102C3" w:rsidRPr="008102C3">
        <w:t xml:space="preserve"> </w:t>
      </w:r>
      <w:r w:rsidR="00A96306" w:rsidRPr="00A96306">
        <w:t>unidirectional</w:t>
      </w:r>
      <w:r w:rsidR="00A96306">
        <w:t xml:space="preserve"> </w:t>
      </w:r>
      <w:r w:rsidR="008102C3" w:rsidRPr="008102C3">
        <w:t>arrows in the rightmost panel of Figure 1.</w:t>
      </w:r>
    </w:p>
    <w:p w14:paraId="01350EAA" w14:textId="77777777" w:rsidR="004B0012" w:rsidRDefault="004B0012" w:rsidP="004B0012"/>
    <w:p w14:paraId="1A4CFD7A" w14:textId="77777777" w:rsidR="004B0012" w:rsidRDefault="004B0012" w:rsidP="004B0012">
      <w:r>
        <w:rPr>
          <w:noProof/>
        </w:rPr>
        <w:drawing>
          <wp:inline distT="0" distB="0" distL="0" distR="0" wp14:anchorId="524B70DA" wp14:editId="33354E23">
            <wp:extent cx="5995035" cy="254889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9874"/>
                    <a:stretch/>
                  </pic:blipFill>
                  <pic:spPr bwMode="auto">
                    <a:xfrm>
                      <a:off x="0" y="0"/>
                      <a:ext cx="6029563" cy="2563570"/>
                    </a:xfrm>
                    <a:prstGeom prst="rect">
                      <a:avLst/>
                    </a:prstGeom>
                    <a:noFill/>
                    <a:ln>
                      <a:noFill/>
                    </a:ln>
                    <a:extLst>
                      <a:ext uri="{53640926-AAD7-44D8-BBD7-CCE9431645EC}">
                        <a14:shadowObscured xmlns:a14="http://schemas.microsoft.com/office/drawing/2010/main"/>
                      </a:ext>
                    </a:extLst>
                  </pic:spPr>
                </pic:pic>
              </a:graphicData>
            </a:graphic>
          </wp:inline>
        </w:drawing>
      </w:r>
    </w:p>
    <w:p w14:paraId="16A4FB5A" w14:textId="77777777" w:rsidR="004B0012" w:rsidRPr="00141594" w:rsidRDefault="004B0012" w:rsidP="004B0012">
      <w:pPr>
        <w:pStyle w:val="Caption"/>
        <w:spacing w:after="0"/>
        <w:rPr>
          <w:sz w:val="22"/>
          <w:szCs w:val="22"/>
        </w:rPr>
      </w:pPr>
      <w:r w:rsidRPr="00141594">
        <w:rPr>
          <w:sz w:val="22"/>
          <w:szCs w:val="22"/>
        </w:rPr>
        <w:t xml:space="preserve">Figure </w:t>
      </w:r>
      <w:r w:rsidRPr="00141594">
        <w:rPr>
          <w:sz w:val="22"/>
          <w:szCs w:val="22"/>
        </w:rPr>
        <w:fldChar w:fldCharType="begin"/>
      </w:r>
      <w:r w:rsidRPr="00141594">
        <w:rPr>
          <w:sz w:val="22"/>
          <w:szCs w:val="22"/>
        </w:rPr>
        <w:instrText xml:space="preserve"> SEQ Figure \* ARABIC </w:instrText>
      </w:r>
      <w:r w:rsidRPr="00141594">
        <w:rPr>
          <w:sz w:val="22"/>
          <w:szCs w:val="22"/>
        </w:rPr>
        <w:fldChar w:fldCharType="separate"/>
      </w:r>
      <w:r w:rsidRPr="00141594">
        <w:rPr>
          <w:noProof/>
          <w:sz w:val="22"/>
          <w:szCs w:val="22"/>
        </w:rPr>
        <w:t>1</w:t>
      </w:r>
      <w:r w:rsidRPr="00141594">
        <w:rPr>
          <w:noProof/>
          <w:sz w:val="22"/>
          <w:szCs w:val="22"/>
        </w:rPr>
        <w:fldChar w:fldCharType="end"/>
      </w:r>
      <w:r w:rsidRPr="00141594">
        <w:rPr>
          <w:sz w:val="22"/>
          <w:szCs w:val="22"/>
        </w:rPr>
        <w:t xml:space="preserve"> </w:t>
      </w:r>
      <w:bookmarkStart w:id="29" w:name="_Hlk199708023"/>
      <w:r w:rsidRPr="00141594">
        <w:rPr>
          <w:sz w:val="22"/>
          <w:szCs w:val="22"/>
        </w:rPr>
        <w:t>Analytical Framework for Modeling Online Shopping Frequency, Delivery Return Rates, and Channel Distribution</w:t>
      </w:r>
      <w:bookmarkEnd w:id="29"/>
    </w:p>
    <w:p w14:paraId="78EB6A53" w14:textId="77777777" w:rsidR="004B0012" w:rsidRDefault="004B0012" w:rsidP="00141594"/>
    <w:p w14:paraId="3758D7F4" w14:textId="34983EED" w:rsidR="006B64BD" w:rsidRPr="00141594" w:rsidRDefault="00D5085A" w:rsidP="004B0012">
      <w:pPr>
        <w:ind w:firstLine="720"/>
        <w:rPr>
          <w:sz w:val="22"/>
          <w:szCs w:val="22"/>
        </w:rPr>
      </w:pPr>
      <w:r>
        <w:lastRenderedPageBreak/>
        <w:t xml:space="preserve">Within the context of existing research and the proposed framework </w:t>
      </w:r>
      <w:r w:rsidR="00202A6F">
        <w:t>(</w:t>
      </w:r>
      <w:r>
        <w:t xml:space="preserve">as </w:t>
      </w:r>
      <w:r w:rsidR="00565FDB">
        <w:t xml:space="preserve">presented </w:t>
      </w:r>
      <w:r>
        <w:t>in Figure 1</w:t>
      </w:r>
      <w:r w:rsidR="00202A6F">
        <w:t>)</w:t>
      </w:r>
      <w:r>
        <w:t xml:space="preserve">, the current research </w:t>
      </w:r>
      <w:r w:rsidRPr="006B64BD">
        <w:t>contribut</w:t>
      </w:r>
      <w:r>
        <w:t xml:space="preserve">es </w:t>
      </w:r>
      <w:r w:rsidRPr="006B64BD">
        <w:t xml:space="preserve">to the existing body of knowledge in five distinct ways. </w:t>
      </w:r>
      <w:r w:rsidR="006B64BD" w:rsidRPr="006B64BD">
        <w:rPr>
          <w:u w:val="single"/>
        </w:rPr>
        <w:t>First</w:t>
      </w:r>
      <w:r w:rsidR="006B64BD" w:rsidRPr="006B64BD">
        <w:t xml:space="preserve">, we investigate the understudied topic of online product returns from a consumer-centric perspective. </w:t>
      </w:r>
      <w:r w:rsidR="006B3C5B" w:rsidRPr="006B3C5B">
        <w:t>More importantly, we move beyond the conventional analysis of general return probability or overall return frequency to quantify the specific impact</w:t>
      </w:r>
      <w:r w:rsidR="00572CC0">
        <w:t>s</w:t>
      </w:r>
      <w:r w:rsidR="006B3C5B" w:rsidRPr="006B3C5B">
        <w:t xml:space="preserve"> of exogenous variables on delivery return frequency at the</w:t>
      </w:r>
      <w:r w:rsidR="006B3C5B" w:rsidRPr="005323E0">
        <w:t xml:space="preserve"> individual channel level. </w:t>
      </w:r>
      <w:r w:rsidR="006B3C5B" w:rsidRPr="006B3C5B">
        <w:t xml:space="preserve">This channel-specific approach addresses a significant gap in the literature, as previous studies have </w:t>
      </w:r>
      <w:r w:rsidR="00572CC0">
        <w:t>not</w:t>
      </w:r>
      <w:r w:rsidR="006B3C5B" w:rsidRPr="006B3C5B">
        <w:t xml:space="preserve"> differentiate</w:t>
      </w:r>
      <w:r w:rsidR="00572CC0">
        <w:t>d</w:t>
      </w:r>
      <w:r w:rsidR="006B3C5B" w:rsidRPr="006B3C5B">
        <w:t xml:space="preserve"> between return channels, despite the substantial variations in their operational implications</w:t>
      </w:r>
      <w:r w:rsidR="006B3C5B">
        <w:t>.</w:t>
      </w:r>
      <w:r w:rsidR="00520B20">
        <w:t xml:space="preserve"> Th</w:t>
      </w:r>
      <w:r w:rsidR="00572CC0">
        <w:t>is differentiation</w:t>
      </w:r>
      <w:r w:rsidR="00520B20">
        <w:t xml:space="preserve"> is particularly significant because different return channels produce </w:t>
      </w:r>
      <w:r>
        <w:t>distinctive</w:t>
      </w:r>
      <w:r w:rsidR="00520B20">
        <w:t xml:space="preserve"> effects across multiple sectors, including transportation, warehousing, and retail operations. </w:t>
      </w:r>
      <w:r w:rsidR="006B64BD" w:rsidRPr="006B64BD">
        <w:rPr>
          <w:u w:val="single"/>
        </w:rPr>
        <w:t>Second</w:t>
      </w:r>
      <w:r w:rsidR="006B64BD" w:rsidRPr="006B64BD">
        <w:t xml:space="preserve">, we employ advanced consumer-level econometric models, rather than descriptive statistics, to analyze return behavior within the </w:t>
      </w:r>
      <w:r>
        <w:t xml:space="preserve">U.S. </w:t>
      </w:r>
      <w:r w:rsidR="006B64BD" w:rsidRPr="006B64BD">
        <w:t xml:space="preserve">consumer landscape. In contrast, the only two earlier studies that employed some form of econometric modeling, as discussed in the </w:t>
      </w:r>
      <w:r w:rsidR="005323E0">
        <w:t>previous</w:t>
      </w:r>
      <w:r w:rsidR="006B64BD" w:rsidRPr="006B64BD">
        <w:t xml:space="preserve"> section, were conducted outside the U.S</w:t>
      </w:r>
      <w:r w:rsidR="006B64BD" w:rsidRPr="00565FDB">
        <w:t xml:space="preserve">. </w:t>
      </w:r>
      <w:r w:rsidR="006B64BD" w:rsidRPr="00565FDB">
        <w:rPr>
          <w:u w:val="single"/>
        </w:rPr>
        <w:t>Third</w:t>
      </w:r>
      <w:r w:rsidR="006B64BD" w:rsidRPr="00565FDB">
        <w:t>, we incorporate a comprehensive set of individual and household characteristics, as well as built-environment variables (such as urbanity</w:t>
      </w:r>
      <w:r w:rsidR="005323E0" w:rsidRPr="00565FDB">
        <w:t>,</w:t>
      </w:r>
      <w:r w:rsidR="006B64BD" w:rsidRPr="00565FDB">
        <w:t xml:space="preserve"> residential density</w:t>
      </w:r>
      <w:r w:rsidR="005323E0" w:rsidRPr="00565FDB">
        <w:t xml:space="preserve">, and proximity to retail and return </w:t>
      </w:r>
      <w:r w:rsidR="009E56B7" w:rsidRPr="00565FDB">
        <w:t>establishments</w:t>
      </w:r>
      <w:r w:rsidR="006B64BD" w:rsidRPr="00565FDB">
        <w:t>)</w:t>
      </w:r>
      <w:r w:rsidR="005323E0" w:rsidRPr="00565FDB">
        <w:t xml:space="preserve"> that</w:t>
      </w:r>
      <w:r w:rsidR="006B64BD" w:rsidRPr="00565FDB">
        <w:t xml:space="preserve"> capture accessibility factors (positioned on the left side of</w:t>
      </w:r>
      <w:r w:rsidR="005323E0" w:rsidRPr="00565FDB">
        <w:t xml:space="preserve"> Figure 1</w:t>
      </w:r>
      <w:r w:rsidR="006B64BD" w:rsidRPr="00565FDB">
        <w:t>).</w:t>
      </w:r>
      <w:r w:rsidR="006B64BD" w:rsidRPr="006B64BD">
        <w:t xml:space="preserve"> </w:t>
      </w:r>
      <w:r w:rsidR="00520B20" w:rsidRPr="00EA63B8">
        <w:rPr>
          <w:u w:val="single"/>
        </w:rPr>
        <w:t>Fourth</w:t>
      </w:r>
      <w:r w:rsidR="00520B20">
        <w:t xml:space="preserve">, </w:t>
      </w:r>
      <w:r w:rsidR="00EA63B8" w:rsidRPr="00EA63B8">
        <w:t xml:space="preserve">we </w:t>
      </w:r>
      <w:r w:rsidR="00EA63B8">
        <w:t>utilize</w:t>
      </w:r>
      <w:r w:rsidR="00EA63B8" w:rsidRPr="00EA63B8">
        <w:t xml:space="preserve"> a more </w:t>
      </w:r>
      <w:r w:rsidR="005323E0">
        <w:t>granular</w:t>
      </w:r>
      <w:r w:rsidR="00EA63B8" w:rsidRPr="00EA63B8">
        <w:t xml:space="preserve"> measure of delivery return frequency</w:t>
      </w:r>
      <w:r w:rsidR="00EA63B8">
        <w:t xml:space="preserve"> based on </w:t>
      </w:r>
      <w:r w:rsidR="00EA63B8" w:rsidRPr="00EA63B8">
        <w:t xml:space="preserve">the actual number of returns </w:t>
      </w:r>
      <w:r w:rsidR="00EA63B8">
        <w:t xml:space="preserve">an individual makes </w:t>
      </w:r>
      <w:r w:rsidR="00EA63B8" w:rsidRPr="00EA63B8">
        <w:t>over a defined one-month period. This contrasts with existing studies that often rely on consumers</w:t>
      </w:r>
      <w:r w:rsidR="00EA63B8">
        <w:t>’</w:t>
      </w:r>
      <w:r w:rsidR="00EA63B8" w:rsidRPr="00EA63B8">
        <w:t xml:space="preserve"> generalized perceptions of their </w:t>
      </w:r>
      <w:r w:rsidR="00EA63B8">
        <w:t>“</w:t>
      </w:r>
      <w:r w:rsidR="00EA63B8" w:rsidRPr="00EA63B8">
        <w:t>usual</w:t>
      </w:r>
      <w:r w:rsidR="00EA63B8">
        <w:t>”</w:t>
      </w:r>
      <w:r w:rsidR="00EA63B8" w:rsidRPr="00EA63B8">
        <w:t xml:space="preserve"> return frequency, subsequently categorized into broad temporal bins (</w:t>
      </w:r>
      <w:r w:rsidR="00EA63B8">
        <w:t>such as</w:t>
      </w:r>
      <w:r w:rsidR="00EA63B8" w:rsidRPr="00EA63B8">
        <w:t xml:space="preserve"> yearly, monthly, </w:t>
      </w:r>
      <w:r w:rsidR="005323E0">
        <w:t xml:space="preserve">and </w:t>
      </w:r>
      <w:r w:rsidR="00EA63B8" w:rsidRPr="00EA63B8">
        <w:t>often). Our approach provides a temporally specific and normalized measure based on concrete return events.</w:t>
      </w:r>
      <w:r w:rsidR="00EA63B8">
        <w:t xml:space="preserve"> </w:t>
      </w:r>
      <w:r w:rsidR="00EA63B8" w:rsidRPr="00EA63B8">
        <w:rPr>
          <w:u w:val="single"/>
        </w:rPr>
        <w:t>Fifth</w:t>
      </w:r>
      <w:r w:rsidR="006B64BD" w:rsidRPr="006B64BD">
        <w:t>, to our knowledge, this is the first research study to employ a comprehensive econometric approach to</w:t>
      </w:r>
      <w:r w:rsidR="00520B20">
        <w:t xml:space="preserve"> simultaneously</w:t>
      </w:r>
      <w:r w:rsidR="006B64BD" w:rsidRPr="006B64BD">
        <w:t xml:space="preserve"> investigate online shopping and delivery return behaviors. </w:t>
      </w:r>
      <w:bookmarkStart w:id="30" w:name="_Hlk199707622"/>
      <w:bookmarkEnd w:id="1"/>
      <w:bookmarkEnd w:id="27"/>
    </w:p>
    <w:bookmarkEnd w:id="30"/>
    <w:p w14:paraId="6BCDBC8B" w14:textId="77777777" w:rsidR="00F0073B" w:rsidRPr="00F0073B" w:rsidRDefault="00F0073B" w:rsidP="00A512D8"/>
    <w:p w14:paraId="594972C6" w14:textId="28866F0F" w:rsidR="006B64BD" w:rsidRPr="006B64BD" w:rsidRDefault="00141594" w:rsidP="00A512D8">
      <w:pPr>
        <w:pStyle w:val="Heading1"/>
      </w:pPr>
      <w:bookmarkStart w:id="31" w:name="_Toc182579728"/>
      <w:bookmarkStart w:id="32" w:name="_Hlk199707768"/>
      <w:bookmarkStart w:id="33" w:name="_Hlk182397111"/>
      <w:r>
        <w:t xml:space="preserve"> </w:t>
      </w:r>
      <w:r w:rsidR="006B64BD" w:rsidRPr="006B64BD">
        <w:t>Data and Variable Description</w:t>
      </w:r>
      <w:bookmarkEnd w:id="31"/>
    </w:p>
    <w:p w14:paraId="71C4F16A" w14:textId="7E6CDF74" w:rsidR="006B64BD" w:rsidRPr="006B64BD" w:rsidRDefault="008B213E" w:rsidP="00A512D8">
      <w:pPr>
        <w:pStyle w:val="Heading2"/>
        <w:spacing w:before="0"/>
      </w:pPr>
      <w:bookmarkStart w:id="34" w:name="_Toc182579729"/>
      <w:r>
        <w:t xml:space="preserve"> </w:t>
      </w:r>
      <w:r w:rsidR="006B64BD" w:rsidRPr="006B64BD">
        <w:t>The Survey</w:t>
      </w:r>
      <w:bookmarkEnd w:id="34"/>
      <w:r w:rsidR="006B64BD" w:rsidRPr="006B64BD">
        <w:t xml:space="preserve"> </w:t>
      </w:r>
    </w:p>
    <w:p w14:paraId="45815925" w14:textId="5B820E0E" w:rsidR="006B64BD" w:rsidRPr="0000381A" w:rsidRDefault="006B64BD" w:rsidP="00A512D8">
      <w:bookmarkStart w:id="35" w:name="_Hlk199707783"/>
      <w:bookmarkEnd w:id="32"/>
      <w:r w:rsidRPr="006B64BD">
        <w:t xml:space="preserve">The primary data source for this research is the 2022 National Household Travel Survey (NHTS), the most recent nationally representative survey that collects information on the travel habits and demographics of individuals and households </w:t>
      </w:r>
      <w:bookmarkStart w:id="36" w:name="_Hlk199697798"/>
      <w:bookmarkStart w:id="37" w:name="_Hlk182395980"/>
      <w:r w:rsidRPr="006B64BD">
        <w:fldChar w:fldCharType="begin"/>
      </w:r>
      <w:r w:rsidRPr="006B64BD">
        <w:instrText xml:space="preserve"> ADDIN ZOTERO_ITEM CSL_CITATION {"citationID":"SaiowIFv","properties":{"formattedCitation":"(Federal Highway Administration, 2022)","plainCitation":"(Federal Highway Administration, 2022)","noteIndex":0},"citationItems":[{"id":2486,"uris":["http://zotero.org/users/9292995/items/GGLE5NN9"],"itemData":{"id":2486,"type":"report","event-place":"Washington, DC","publisher":"U.S. Department of Transportation","publisher-place":"Washington, DC","title":"2022 NextGen National Household Travel Survey Core Data","URL":"http://nhts.ornl.gov","author":[{"literal":"Federal Highway Administration"}],"issued":{"date-parts":[["2022"]]}}}],"schema":"https://github.com/citation-style-language/schema/raw/master/csl-citation.json"} </w:instrText>
      </w:r>
      <w:r w:rsidRPr="006B64BD">
        <w:fldChar w:fldCharType="separate"/>
      </w:r>
      <w:r w:rsidRPr="006B64BD">
        <w:t>(Federal Highway Administration, 2022)</w:t>
      </w:r>
      <w:r w:rsidRPr="006B64BD">
        <w:fldChar w:fldCharType="end"/>
      </w:r>
      <w:r w:rsidRPr="006B64BD">
        <w:t xml:space="preserve">. </w:t>
      </w:r>
      <w:bookmarkEnd w:id="36"/>
      <w:r w:rsidRPr="006B64BD">
        <w:t xml:space="preserve">The </w:t>
      </w:r>
      <w:bookmarkEnd w:id="37"/>
      <w:r w:rsidRPr="006B64BD">
        <w:t xml:space="preserve">survey was conducted from January 20, 2022, to January 19, 2023 </w:t>
      </w:r>
      <w:bookmarkStart w:id="38" w:name="_Hlk182395974"/>
      <w:r w:rsidRPr="006B64BD">
        <w:fldChar w:fldCharType="begin"/>
      </w:r>
      <w:r w:rsidRPr="006B64BD">
        <w:instrText xml:space="preserve"> ADDIN ZOTERO_ITEM CSL_CITATION {"citationID":"yPhiL0Mp","properties":{"formattedCitation":"(Ipsos, 2023)","plainCitation":"(Ipsos, 2023)","noteIndex":0},"citationItems":[{"id":2485,"uris":["http://zotero.org/users/9292995/items/CPQU98E8"],"itemData":{"id":2485,"type":"report","publisher":"FHWA","title":"2022 National Household Travel Survey","URL":"https://nhts.ornl.gov/assets/2022/doc/2022%20NextGen%20NHTS%20User's%20Guide%20V2_PubUse.pdf","author":[{"literal":"Ipsos"}],"issued":{"date-parts":[["2023"]]}}}],"schema":"https://github.com/citation-style-language/schema/raw/master/csl-citation.json"} </w:instrText>
      </w:r>
      <w:r w:rsidRPr="006B64BD">
        <w:fldChar w:fldCharType="separate"/>
      </w:r>
      <w:r w:rsidRPr="006B64BD">
        <w:t>(Ipsos, 2023)</w:t>
      </w:r>
      <w:r w:rsidRPr="006B64BD">
        <w:fldChar w:fldCharType="end"/>
      </w:r>
      <w:r w:rsidRPr="006B64BD">
        <w:t xml:space="preserve">. </w:t>
      </w:r>
      <w:bookmarkEnd w:id="38"/>
      <w:r w:rsidR="00565FDB">
        <w:t xml:space="preserve">Households </w:t>
      </w:r>
      <w:r w:rsidR="0096470C" w:rsidRPr="0096470C">
        <w:t xml:space="preserve">across the U.S. population received a mailed invitation explaining the survey and encouraging their involvement. </w:t>
      </w:r>
      <w:r w:rsidR="0096470C">
        <w:t>In the invitation letter, r</w:t>
      </w:r>
      <w:r w:rsidRPr="006B64BD">
        <w:t xml:space="preserve">espondents were asked to report their responses using an online system, but they also had the option to request and submit paper mail-in surveys. </w:t>
      </w:r>
      <w:r w:rsidR="00565FDB" w:rsidRPr="00565FDB">
        <w:t>For each household, the survey collected information on individual member characteristics</w:t>
      </w:r>
      <w:r w:rsidRPr="006B64BD">
        <w:t xml:space="preserve"> (age, gender, race/ethnicity, education level, driver’s license status, employment status</w:t>
      </w:r>
      <w:r w:rsidR="00565FDB">
        <w:t xml:space="preserve"> </w:t>
      </w:r>
      <w:r w:rsidRPr="006B64BD">
        <w:t xml:space="preserve">(income, vehicle ownership, home ownership, type, and other attributes). </w:t>
      </w:r>
      <w:r w:rsidR="00565FDB" w:rsidRPr="00565FDB">
        <w:t>Household members aged 16 and older reported their personal travel across all transportation modes (cars, bikes, buses, trains, and walking), online shopping and return habits, changes in trip patterns, and detailed information about each journey taken on their designated travel diary day.</w:t>
      </w:r>
      <w:r w:rsidR="00565FDB">
        <w:t xml:space="preserve"> </w:t>
      </w:r>
      <w:r w:rsidRPr="0000381A">
        <w:t xml:space="preserve">Pertinent to this research, we analyze </w:t>
      </w:r>
      <w:r w:rsidRPr="0000381A">
        <w:lastRenderedPageBreak/>
        <w:t>responses to the following two questions (verbatim) from the 2022 NHTS survey</w:t>
      </w:r>
      <w:r w:rsidR="00565FDB">
        <w:t xml:space="preserve"> from each individual in each sampled household</w:t>
      </w:r>
      <w:r w:rsidRPr="0000381A">
        <w:t>:</w:t>
      </w:r>
    </w:p>
    <w:p w14:paraId="0E45B6E9" w14:textId="77777777" w:rsidR="006B64BD" w:rsidRPr="0000381A" w:rsidRDefault="006B64BD" w:rsidP="00A512D8">
      <w:pPr>
        <w:pStyle w:val="ListParagraph"/>
        <w:numPr>
          <w:ilvl w:val="0"/>
          <w:numId w:val="2"/>
        </w:numPr>
        <w:spacing w:after="0"/>
        <w:ind w:left="540"/>
        <w:contextualSpacing w:val="0"/>
        <w:rPr>
          <w:rFonts w:ascii="Times New Roman" w:hAnsi="Times New Roman"/>
        </w:rPr>
      </w:pPr>
      <w:bookmarkStart w:id="39" w:name="_Hlk199707791"/>
      <w:bookmarkEnd w:id="35"/>
      <w:r w:rsidRPr="0000381A">
        <w:rPr>
          <w:rFonts w:ascii="Times New Roman" w:hAnsi="Times New Roman"/>
        </w:rPr>
        <w:t>Online Purchases:</w:t>
      </w:r>
    </w:p>
    <w:p w14:paraId="2386D3A6" w14:textId="77777777" w:rsidR="006B64BD" w:rsidRPr="0000381A" w:rsidRDefault="006B64BD" w:rsidP="00A512D8">
      <w:pPr>
        <w:pStyle w:val="ListParagraph"/>
        <w:numPr>
          <w:ilvl w:val="1"/>
          <w:numId w:val="2"/>
        </w:numPr>
        <w:spacing w:after="0"/>
        <w:ind w:left="1080"/>
        <w:contextualSpacing w:val="0"/>
        <w:rPr>
          <w:rFonts w:ascii="Times New Roman" w:hAnsi="Times New Roman"/>
        </w:rPr>
      </w:pPr>
      <w:r w:rsidRPr="0000381A">
        <w:rPr>
          <w:rFonts w:ascii="Times New Roman" w:hAnsi="Times New Roman"/>
        </w:rPr>
        <w:t xml:space="preserve">Question: “In the past 30 days, how many times did this person personally purchase </w:t>
      </w:r>
      <w:r w:rsidRPr="00BE32A4">
        <w:rPr>
          <w:rFonts w:ascii="Times New Roman" w:hAnsi="Times New Roman"/>
          <w:i/>
          <w:iCs/>
        </w:rPr>
        <w:t>goods</w:t>
      </w:r>
      <w:r w:rsidRPr="0000381A">
        <w:rPr>
          <w:rFonts w:ascii="Times New Roman" w:hAnsi="Times New Roman"/>
        </w:rPr>
        <w:t xml:space="preserve"> online and have it delivered to their home?”</w:t>
      </w:r>
    </w:p>
    <w:p w14:paraId="06725A54" w14:textId="7DF821D7" w:rsidR="006B64BD" w:rsidRPr="0000381A" w:rsidRDefault="006B64BD" w:rsidP="00A512D8">
      <w:pPr>
        <w:pStyle w:val="ListParagraph"/>
        <w:numPr>
          <w:ilvl w:val="1"/>
          <w:numId w:val="2"/>
        </w:numPr>
        <w:spacing w:after="0"/>
        <w:ind w:left="1080"/>
        <w:contextualSpacing w:val="0"/>
        <w:rPr>
          <w:rFonts w:ascii="Times New Roman" w:hAnsi="Times New Roman"/>
        </w:rPr>
      </w:pPr>
      <w:r w:rsidRPr="0000381A">
        <w:rPr>
          <w:rFonts w:ascii="Times New Roman" w:hAnsi="Times New Roman"/>
        </w:rPr>
        <w:t xml:space="preserve">Outcome: This response is used as Outcome (a) in </w:t>
      </w:r>
      <w:r w:rsidR="00BE32A4">
        <w:rPr>
          <w:rFonts w:ascii="Times New Roman" w:hAnsi="Times New Roman"/>
        </w:rPr>
        <w:t xml:space="preserve">Figure 1. </w:t>
      </w:r>
    </w:p>
    <w:p w14:paraId="6C0005E1" w14:textId="77777777" w:rsidR="006B64BD" w:rsidRPr="0000381A" w:rsidRDefault="006B64BD" w:rsidP="00A512D8">
      <w:pPr>
        <w:pStyle w:val="ListParagraph"/>
        <w:numPr>
          <w:ilvl w:val="0"/>
          <w:numId w:val="2"/>
        </w:numPr>
        <w:spacing w:after="0"/>
        <w:ind w:left="540"/>
        <w:contextualSpacing w:val="0"/>
        <w:rPr>
          <w:rFonts w:ascii="Times New Roman" w:hAnsi="Times New Roman"/>
        </w:rPr>
      </w:pPr>
      <w:r w:rsidRPr="0000381A">
        <w:rPr>
          <w:rFonts w:ascii="Times New Roman" w:hAnsi="Times New Roman"/>
        </w:rPr>
        <w:t>Online Purchase Returns:</w:t>
      </w:r>
    </w:p>
    <w:p w14:paraId="57EE7FE0" w14:textId="77777777" w:rsidR="006B64BD" w:rsidRPr="0000381A" w:rsidRDefault="006B64BD" w:rsidP="00A512D8">
      <w:pPr>
        <w:pStyle w:val="ListParagraph"/>
        <w:numPr>
          <w:ilvl w:val="1"/>
          <w:numId w:val="2"/>
        </w:numPr>
        <w:spacing w:after="0"/>
        <w:ind w:left="1080"/>
        <w:contextualSpacing w:val="0"/>
        <w:rPr>
          <w:rFonts w:ascii="Times New Roman" w:hAnsi="Times New Roman"/>
        </w:rPr>
      </w:pPr>
      <w:r w:rsidRPr="0000381A">
        <w:rPr>
          <w:rFonts w:ascii="Times New Roman" w:hAnsi="Times New Roman"/>
        </w:rPr>
        <w:t>Question: “In the past 30 days, how many times has this person personally returned an online purchase that was delivered to their home by:”</w:t>
      </w:r>
    </w:p>
    <w:p w14:paraId="73AC8705" w14:textId="77777777" w:rsidR="006B64BD" w:rsidRPr="0000381A" w:rsidRDefault="006B64BD" w:rsidP="00A512D8">
      <w:pPr>
        <w:pStyle w:val="ListParagraph"/>
        <w:numPr>
          <w:ilvl w:val="2"/>
          <w:numId w:val="2"/>
        </w:numPr>
        <w:spacing w:after="0"/>
        <w:ind w:left="1710" w:hanging="270"/>
        <w:contextualSpacing w:val="0"/>
        <w:rPr>
          <w:rFonts w:ascii="Times New Roman" w:hAnsi="Times New Roman"/>
        </w:rPr>
      </w:pPr>
      <w:r w:rsidRPr="0000381A">
        <w:rPr>
          <w:rFonts w:ascii="Times New Roman" w:hAnsi="Times New Roman"/>
        </w:rPr>
        <w:t>Home pickup</w:t>
      </w:r>
    </w:p>
    <w:p w14:paraId="3CC4B211" w14:textId="77777777" w:rsidR="006B64BD" w:rsidRPr="0000381A" w:rsidRDefault="006B64BD" w:rsidP="00A512D8">
      <w:pPr>
        <w:pStyle w:val="ListParagraph"/>
        <w:numPr>
          <w:ilvl w:val="2"/>
          <w:numId w:val="2"/>
        </w:numPr>
        <w:spacing w:after="0"/>
        <w:ind w:left="1710" w:hanging="270"/>
        <w:contextualSpacing w:val="0"/>
        <w:rPr>
          <w:rFonts w:ascii="Times New Roman" w:hAnsi="Times New Roman"/>
        </w:rPr>
      </w:pPr>
      <w:r w:rsidRPr="0000381A">
        <w:rPr>
          <w:rFonts w:ascii="Times New Roman" w:hAnsi="Times New Roman"/>
        </w:rPr>
        <w:t>Taking it to a post office/UPS/FedEx/similar</w:t>
      </w:r>
    </w:p>
    <w:p w14:paraId="60F01BB4" w14:textId="77777777" w:rsidR="006B64BD" w:rsidRPr="0000381A" w:rsidRDefault="006B64BD" w:rsidP="00A512D8">
      <w:pPr>
        <w:pStyle w:val="ListParagraph"/>
        <w:numPr>
          <w:ilvl w:val="2"/>
          <w:numId w:val="2"/>
        </w:numPr>
        <w:spacing w:after="0"/>
        <w:ind w:left="1710" w:hanging="270"/>
        <w:contextualSpacing w:val="0"/>
        <w:rPr>
          <w:rFonts w:ascii="Times New Roman" w:hAnsi="Times New Roman"/>
        </w:rPr>
      </w:pPr>
      <w:r w:rsidRPr="0000381A">
        <w:rPr>
          <w:rFonts w:ascii="Times New Roman" w:hAnsi="Times New Roman"/>
        </w:rPr>
        <w:t>Taking it to an Amazon drop-off center</w:t>
      </w:r>
    </w:p>
    <w:p w14:paraId="7663A6F2" w14:textId="77777777" w:rsidR="006B64BD" w:rsidRPr="0000381A" w:rsidRDefault="006B64BD" w:rsidP="00A512D8">
      <w:pPr>
        <w:pStyle w:val="ListParagraph"/>
        <w:numPr>
          <w:ilvl w:val="2"/>
          <w:numId w:val="2"/>
        </w:numPr>
        <w:spacing w:after="0"/>
        <w:ind w:left="1710" w:hanging="270"/>
        <w:contextualSpacing w:val="0"/>
        <w:rPr>
          <w:rFonts w:ascii="Times New Roman" w:hAnsi="Times New Roman"/>
        </w:rPr>
      </w:pPr>
      <w:r w:rsidRPr="0000381A">
        <w:rPr>
          <w:rFonts w:ascii="Times New Roman" w:hAnsi="Times New Roman"/>
        </w:rPr>
        <w:t>Taking it directly to the store</w:t>
      </w:r>
    </w:p>
    <w:p w14:paraId="68089AF5" w14:textId="12203DF5" w:rsidR="006B64BD" w:rsidRPr="0000381A" w:rsidRDefault="006B64BD" w:rsidP="00A512D8">
      <w:pPr>
        <w:pStyle w:val="ListParagraph"/>
        <w:numPr>
          <w:ilvl w:val="1"/>
          <w:numId w:val="2"/>
        </w:numPr>
        <w:spacing w:after="0"/>
        <w:ind w:left="1080"/>
        <w:contextualSpacing w:val="0"/>
        <w:rPr>
          <w:rFonts w:ascii="Times New Roman" w:hAnsi="Times New Roman"/>
        </w:rPr>
      </w:pPr>
      <w:r w:rsidRPr="0000381A">
        <w:rPr>
          <w:rFonts w:ascii="Times New Roman" w:hAnsi="Times New Roman"/>
        </w:rPr>
        <w:t>Outcome</w:t>
      </w:r>
      <w:r w:rsidR="00B61E56">
        <w:rPr>
          <w:rFonts w:ascii="Times New Roman" w:hAnsi="Times New Roman"/>
        </w:rPr>
        <w:t>s</w:t>
      </w:r>
      <w:r w:rsidRPr="0000381A">
        <w:rPr>
          <w:rFonts w:ascii="Times New Roman" w:hAnsi="Times New Roman"/>
        </w:rPr>
        <w:t>:</w:t>
      </w:r>
    </w:p>
    <w:p w14:paraId="2D2D8B63" w14:textId="152D6D0E" w:rsidR="006B64BD" w:rsidRPr="0000381A" w:rsidRDefault="006B64BD" w:rsidP="00A512D8">
      <w:pPr>
        <w:pStyle w:val="ListParagraph"/>
        <w:numPr>
          <w:ilvl w:val="2"/>
          <w:numId w:val="2"/>
        </w:numPr>
        <w:spacing w:after="0"/>
        <w:ind w:left="1710" w:hanging="270"/>
        <w:contextualSpacing w:val="0"/>
        <w:rPr>
          <w:rFonts w:ascii="Times New Roman" w:hAnsi="Times New Roman"/>
        </w:rPr>
      </w:pPr>
      <w:r w:rsidRPr="0000381A">
        <w:rPr>
          <w:rFonts w:ascii="Times New Roman" w:hAnsi="Times New Roman"/>
        </w:rPr>
        <w:t xml:space="preserve">The sum of all responses to the second question divided by the total number of </w:t>
      </w:r>
      <w:r w:rsidR="00BE32A4">
        <w:rPr>
          <w:rFonts w:ascii="Times New Roman" w:hAnsi="Times New Roman"/>
        </w:rPr>
        <w:t xml:space="preserve">online goods </w:t>
      </w:r>
      <w:r w:rsidRPr="0000381A">
        <w:rPr>
          <w:rFonts w:ascii="Times New Roman" w:hAnsi="Times New Roman"/>
        </w:rPr>
        <w:t xml:space="preserve">purchases from the first question constitutes Outcome (b) in </w:t>
      </w:r>
      <w:r w:rsidR="00BE32A4">
        <w:rPr>
          <w:rFonts w:ascii="Times New Roman" w:hAnsi="Times New Roman"/>
        </w:rPr>
        <w:t>Figure 1.</w:t>
      </w:r>
    </w:p>
    <w:p w14:paraId="47491B66" w14:textId="22E1E977" w:rsidR="006B64BD" w:rsidRPr="0000381A" w:rsidRDefault="006B64BD" w:rsidP="00A512D8">
      <w:pPr>
        <w:pStyle w:val="ListParagraph"/>
        <w:numPr>
          <w:ilvl w:val="2"/>
          <w:numId w:val="2"/>
        </w:numPr>
        <w:spacing w:after="0"/>
        <w:ind w:left="1710" w:hanging="270"/>
        <w:contextualSpacing w:val="0"/>
        <w:rPr>
          <w:rFonts w:ascii="Times New Roman" w:hAnsi="Times New Roman"/>
        </w:rPr>
      </w:pPr>
      <w:r w:rsidRPr="0000381A">
        <w:rPr>
          <w:rFonts w:ascii="Times New Roman" w:hAnsi="Times New Roman"/>
        </w:rPr>
        <w:t xml:space="preserve">The distribution of responses across these return channels, derived from the responses to the second question, represents Outcome (c) in </w:t>
      </w:r>
      <w:r w:rsidR="00BE32A4">
        <w:rPr>
          <w:rFonts w:ascii="Times New Roman" w:hAnsi="Times New Roman"/>
        </w:rPr>
        <w:t>Figure 1.</w:t>
      </w:r>
    </w:p>
    <w:p w14:paraId="2F5B28FA" w14:textId="77777777" w:rsidR="00A512D8" w:rsidRDefault="00A512D8" w:rsidP="00A512D8">
      <w:pPr>
        <w:ind w:firstLine="720"/>
      </w:pPr>
      <w:bookmarkStart w:id="40" w:name="_Hlk199707806"/>
      <w:bookmarkEnd w:id="39"/>
    </w:p>
    <w:p w14:paraId="1EFCEBD4" w14:textId="3D7E3F9C" w:rsidR="00565FDB" w:rsidRDefault="00565FDB" w:rsidP="00565FDB">
      <w:pPr>
        <w:ind w:firstLine="720"/>
      </w:pPr>
      <w:r w:rsidRPr="00565FDB">
        <w:t>The survey questions</w:t>
      </w:r>
      <w:r>
        <w:t>’</w:t>
      </w:r>
      <w:r w:rsidRPr="00565FDB">
        <w:t xml:space="preserve"> wording explicitly captures online shopping behaviors at the individual level within households by using the phrasing </w:t>
      </w:r>
      <w:r>
        <w:t>“</w:t>
      </w:r>
      <w:r w:rsidRPr="00565FDB">
        <w:t>this person</w:t>
      </w:r>
      <w:r>
        <w:t>”</w:t>
      </w:r>
      <w:r w:rsidRPr="00565FDB">
        <w:t xml:space="preserve"> rather than household-level terminology.</w:t>
      </w:r>
      <w:r>
        <w:t xml:space="preserve"> </w:t>
      </w:r>
      <w:r w:rsidRPr="00565FDB">
        <w:t>This design presents an analytical choice between aggregating values across household members or conducting analysis at the individual level.</w:t>
      </w:r>
      <w:r>
        <w:t xml:space="preserve"> </w:t>
      </w:r>
      <w:r w:rsidRPr="00565FDB">
        <w:t>We selected individual-level analysis to examine behavioral heterogeneity based on person-specific characteristics such as age, gender, race, employment status, and telework arrangements. This approach preserves important variations in online shopping and return behaviors that would be obscured through household aggregation</w:t>
      </w:r>
      <w:r>
        <w:t xml:space="preserve">. This approach also </w:t>
      </w:r>
      <w:r w:rsidRPr="00565FDB">
        <w:t>facilitates</w:t>
      </w:r>
      <w:r>
        <w:t xml:space="preserve"> a</w:t>
      </w:r>
      <w:r w:rsidRPr="00565FDB">
        <w:t xml:space="preserve"> more direct comparison with existing literature, which predominantly focuses on individual-level behavior</w:t>
      </w:r>
      <w:r w:rsidR="006A4B7E">
        <w:t xml:space="preserve"> </w:t>
      </w:r>
      <w:bookmarkStart w:id="41" w:name="_Hlk199703626"/>
      <w:r w:rsidR="006A4B7E">
        <w:fldChar w:fldCharType="begin"/>
      </w:r>
      <w:r w:rsidR="00BA22A3">
        <w:instrText xml:space="preserve"> ADDIN ZOTERO_ITEM CSL_CITATION {"citationID":"I0TMo3PM","properties":{"formattedCitation":"(Suel, 2016)","plainCitation":"(Suel, 2016)","dontUpdate":true,"noteIndex":0},"citationItems":[{"id":3280,"uris":["http://zotero.org/users/9292995/items/A6DTKBJV"],"itemData":{"id":3280,"type":"thesis","abstract":"The nature of shopping activity is changing in response to innovation in retailing and the growth in online channels. There is a growing interest from transport researchers, policy makers, marketing and retail businesses in understanding the implications of this change. However, existing tools and techniques developed for analysing behaviour in traditional retail environments do not adequately represent emerging complexities resulting from digital innovation. The overarching goal of this research is to advance the development of new modelling and data collection tools for studying choice behaviour in todays increasingly complex retail environments. While data collection and empirical applications relate to grocery shopping in London, the conceptual discussions and modelling frameworks developed are generalisable to all shopping activity.\n\nThe contributions of the presented work are at three levels. First, a comprehensive conceptual framework was developed incorporating interactions between multiple agents that drive the transformation of the industry, and individual choice behaviour within this\nbroader perspective. Secondly, it is a significant challenge for researchers to find appropriate data sets, which combine travel and shopping related information and also capture online activity. For empirical applications here, an augmented version of a widely accepted revealed preference consumer panel data was used in together with API based data mining tools that offer great potential for enrichment in discrete choice modelling. Third, discrete choice models were developed using gathered data for the joint choice of channel, shopping destination, and travel mode. This extension to traditional destination and mode choice models is critical as it provides the tools to quantify the effects of increased online shopping on traditional store formats and travel patterns. Results revealed important insights into how shoppers choose from online and in-store alternatives, and how mode choice fits in with these decisions. During our study we also identified and explored substantial limitations in empirical applications of discrete choice models. We analysed issues of identification caused by sample size constraints, potential estimation bias due to potentially restricting choice set generation assumptions, and challenges that arise when newly introduced innovative alternatives show low-adoption rates.","genre":"Doctoral","language":"eng","license":"open","note":"ISSN: 1018-3388\ncontainer-title: Doctoral thesis, Imperial College London.","number-of-pages":"242","publisher":"Imperial College London","source":"discovery.ucl.ac.uk","title":"Modelling the Relationship between Multi-Channel Retail and Personal Mobility Behaviour","URL":"https://discovery.ucl.ac.uk/id/eprint/10183388/","author":[{"family":"Suel","given":"Esra"}],"accessed":{"date-parts":[["2025",6,1]]},"issued":{"date-parts":[["2016",7,1]]}}}],"schema":"https://github.com/citation-style-language/schema/raw/master/csl-citation.json"} </w:instrText>
      </w:r>
      <w:r w:rsidR="006A4B7E">
        <w:fldChar w:fldCharType="separate"/>
      </w:r>
      <w:r w:rsidR="006A4B7E" w:rsidRPr="006A4B7E">
        <w:t>(</w:t>
      </w:r>
      <w:r w:rsidR="006A4B7E">
        <w:t xml:space="preserve">see </w:t>
      </w:r>
      <w:r w:rsidR="006A4B7E" w:rsidRPr="006A4B7E">
        <w:t>Suel, 2016</w:t>
      </w:r>
      <w:r w:rsidR="006A4B7E">
        <w:t>,</w:t>
      </w:r>
      <w:r w:rsidR="006A4B7E">
        <w:fldChar w:fldCharType="end"/>
      </w:r>
      <w:r w:rsidR="006A4B7E">
        <w:t xml:space="preserve"> </w:t>
      </w:r>
      <w:bookmarkEnd w:id="41"/>
      <w:r>
        <w:fldChar w:fldCharType="begin"/>
      </w:r>
      <w:r w:rsidR="00057110">
        <w:instrText xml:space="preserve"> ADDIN ZOTERO_ITEM CSL_CITATION {"citationID":"OBFm6f7m","properties":{"formattedCitation":"(V. Shah et al., 2021)","plainCitation":"(V. Shah et al., 2021)","dontUpdate":true,"noteIndex":0},"citationItems":[{"id":196,"uris":["http://zotero.org/users/9292995/items/YCKMNLXE"],"itemData":{"id":196,"type":"paper-conference","event-title":"Proceedings of the IEEE/CVF International Conference on Computer Vision","page":"2535-2541","title":"Adapting Deep Neural Networks for Pedestrian-Detection to Low-Light Conditions without Re-training","author":[{"family":"Shah","given":"Vedant"},{"family":"Agarwal","given":"Anmol"},{"family":"Verlekar","given":"Tanmay Tulsidas"},{"family":"Singh","given":"Raghavendra"}],"issued":{"date-parts":[["2021"]]}}}],"schema":"https://github.com/citation-style-language/schema/raw/master/csl-citation.json"} </w:instrText>
      </w:r>
      <w:r>
        <w:fldChar w:fldCharType="separate"/>
      </w:r>
      <w:r w:rsidRPr="00565FDB">
        <w:t>Shah et al., 2021</w:t>
      </w:r>
      <w:r w:rsidR="006A4B7E">
        <w:t>, and</w:t>
      </w:r>
      <w:r>
        <w:fldChar w:fldCharType="end"/>
      </w:r>
      <w:r w:rsidR="006754E1">
        <w:t xml:space="preserve"> </w:t>
      </w:r>
      <w:r w:rsidR="006A4B7E">
        <w:fldChar w:fldCharType="begin"/>
      </w:r>
      <w:r w:rsidR="00BA22A3">
        <w:instrText xml:space="preserve"> ADDIN ZOTERO_ITEM CSL_CITATION {"citationID":"pA9B32EG","properties":{"formattedCitation":"(Le et al., 2022)","plainCitation":"(Le et al., 2022)","dontUpdate":true,"noteIndex":0},"citationItems":[{"id":2769,"uris":["http://zotero.org/users/9292995/items/8GW5KB5M"],"itemData":{"id":2769,"type":"article-journal","abstract":"The rise of e-commerce has led to substantial changes in personal travel and activities. We systematically reviewed empirical studies on the relationship between online shopping and personal travel behaviour. We synthesised and assessed the evidence for four types of effects on various travel outcomes, including trip frequency, travel distance, trip chaining, mode choice, and time use. In 42 articles reviewed, we found more evidence that online shopping substitutes for shopping travel. Most studies to date have focused on trip frequency but neglected other travel outcomes. Very few studies have considered the modification effect, which has significant implications for travel demand management. In sum, previous studies have not reached a consensus on the dominant effect of online shopping, in part due to the diversity in variable measurements, types of goods, study areas, and analytic methods. A limitation of previous studies is the reliance on cross-sectional surveys, which hinders the distinction between short- and long-term behaviours and between modification, complementarity, and substitution effects. Our study provides an agenda for future research on this topic and discusses policy implications related to land use, behavioural changes, data collection, and modelling for practitioners who wish to incorporate e-commerce in planning for sustainable urban systems.","container-title":"Transport Reviews","DOI":"10.1080/01441647.2021.1961917","ISSN":"0144-1647","issue":"3","note":"publisher: Routledge\n_eprint: https://doi.org/10.1080/01441647.2021.1961917","page":"273-295","source":"Taylor and Francis+NEJM","title":"Impacts of online shopping on travel demand: a systematic review","title-short":"Impacts of online shopping on travel demand","volume":"42","author":[{"family":"Le","given":"Huyen T. K."},{"family":"Carrel","given":"Andre L."},{"family":"Shah","given":"Harsh"}],"issued":{"date-parts":[["2022",5,4]]}}}],"schema":"https://github.com/citation-style-language/schema/raw/master/csl-citation.json"} </w:instrText>
      </w:r>
      <w:r w:rsidR="006A4B7E">
        <w:fldChar w:fldCharType="separate"/>
      </w:r>
      <w:r w:rsidR="006A4B7E" w:rsidRPr="006A4B7E">
        <w:t>Le et al., 2022)</w:t>
      </w:r>
      <w:r w:rsidR="006A4B7E">
        <w:fldChar w:fldCharType="end"/>
      </w:r>
      <w:r w:rsidR="006A4B7E">
        <w:t>.</w:t>
      </w:r>
    </w:p>
    <w:p w14:paraId="26B5F2F4" w14:textId="3BF8D129" w:rsidR="00960779" w:rsidRDefault="00565FDB" w:rsidP="00565FDB">
      <w:pPr>
        <w:ind w:firstLine="720"/>
      </w:pPr>
      <w:bookmarkStart w:id="42" w:name="_Hlk199707818"/>
      <w:bookmarkEnd w:id="40"/>
      <w:r>
        <w:t>Overall, t</w:t>
      </w:r>
      <w:r w:rsidR="006B64BD" w:rsidRPr="006B64BD">
        <w:t xml:space="preserve">he survey collected data from 16,997 individuals. Of these, 10,363 </w:t>
      </w:r>
      <w:r>
        <w:t xml:space="preserve">individual </w:t>
      </w:r>
      <w:r w:rsidR="006B64BD" w:rsidRPr="006B64BD">
        <w:t>responses with complete data on shopping and returning choices were retained for the final analysis.</w:t>
      </w:r>
      <w:r>
        <w:t xml:space="preserve"> Specifically, for our analysis, we excluded respondents who were under 18 years old, had missing gender information, had unspecified household income, did not provide the number of goods delivered in the past 30 days</w:t>
      </w:r>
      <w:r w:rsidR="009E56B7">
        <w:t>,</w:t>
      </w:r>
      <w:r>
        <w:t xml:space="preserve"> or had inconsistent return data (where the sum of returns by channel differed from the total reported returns or reported more returns than purchases). </w:t>
      </w:r>
      <w:r w:rsidR="001E3EAD">
        <w:t xml:space="preserve">Out of the </w:t>
      </w:r>
      <w:r w:rsidR="001E3EAD" w:rsidRPr="006B64BD">
        <w:t xml:space="preserve">10,363 </w:t>
      </w:r>
      <w:r w:rsidR="001E3EAD">
        <w:t xml:space="preserve">individual responses, 6,518 individuals indicated </w:t>
      </w:r>
      <w:r w:rsidR="006754E1">
        <w:t xml:space="preserve">that they had made </w:t>
      </w:r>
      <w:r w:rsidR="00AA3FA2">
        <w:t xml:space="preserve">at least one delivery return (i.e., </w:t>
      </w:r>
      <w:r w:rsidR="001E3EAD">
        <w:t>return</w:t>
      </w:r>
      <w:r w:rsidR="006754E1">
        <w:t>ed</w:t>
      </w:r>
      <w:r w:rsidR="001E3EAD">
        <w:t xml:space="preserve"> at leas</w:t>
      </w:r>
      <w:r w:rsidR="00AA3FA2">
        <w:t>t</w:t>
      </w:r>
      <w:r w:rsidR="001E3EAD">
        <w:t xml:space="preserve"> one </w:t>
      </w:r>
      <w:r w:rsidR="00AA3FA2">
        <w:t xml:space="preserve">good </w:t>
      </w:r>
      <w:r w:rsidR="001E3EAD">
        <w:t>that was purchased online</w:t>
      </w:r>
      <w:r w:rsidR="00AA3FA2">
        <w:t>)</w:t>
      </w:r>
      <w:r w:rsidR="001E3EAD">
        <w:t xml:space="preserve"> in the last month. </w:t>
      </w:r>
    </w:p>
    <w:p w14:paraId="501DD84A" w14:textId="758FFEF5" w:rsidR="00236CD6" w:rsidRDefault="001E3EAD" w:rsidP="00A512D8">
      <w:pPr>
        <w:ind w:firstLine="720"/>
      </w:pPr>
      <w:bookmarkStart w:id="43" w:name="_Hlk199707905"/>
      <w:r>
        <w:t xml:space="preserve">To enrich the original public NHTS survey data with residential context, </w:t>
      </w:r>
      <w:r w:rsidR="00AA3FA2">
        <w:t xml:space="preserve">we appended </w:t>
      </w:r>
      <w:r>
        <w:t xml:space="preserve">supplementary data from multiple sources at varying geographic resolutions due to NHTS data </w:t>
      </w:r>
      <w:r>
        <w:lastRenderedPageBreak/>
        <w:t xml:space="preserve">privacy restrictions. At the Census Block Group (CBG) level, </w:t>
      </w:r>
      <w:r w:rsidR="00AA3FA2">
        <w:t xml:space="preserve">we obtained </w:t>
      </w:r>
      <w:r>
        <w:t>population</w:t>
      </w:r>
      <w:r w:rsidR="00AA3FA2">
        <w:t xml:space="preserve"> density</w:t>
      </w:r>
      <w:r>
        <w:t xml:space="preserve"> and walkability information from the restricted-access portion of the 2022 NHTS.</w:t>
      </w:r>
      <w:r w:rsidR="007D6093">
        <w:rPr>
          <w:rStyle w:val="FootnoteReference"/>
        </w:rPr>
        <w:footnoteReference w:id="1"/>
      </w:r>
      <w:r>
        <w:t xml:space="preserve"> For county-level characteristics, we utilized the U.S. Census Bureau</w:t>
      </w:r>
      <w:r w:rsidR="00AA3FA2">
        <w:t>’</w:t>
      </w:r>
      <w:r>
        <w:t>s County Business Patterns (CBP) data series, which employs the North American Industry Classification System (NAICS), specifically NAICS Sector 44-45 (Retail Trade), to determine the number of retail establishments per county. This county-level aggregation was necessary as NHTS data privacy limitations prevented access to CBG or census tract</w:t>
      </w:r>
      <w:r w:rsidR="00AA3FA2">
        <w:t>-</w:t>
      </w:r>
      <w:r>
        <w:t xml:space="preserve">level residential locations. Additionally, </w:t>
      </w:r>
      <w:r w:rsidR="00AA3FA2">
        <w:t>we leveraged</w:t>
      </w:r>
      <w:r w:rsidR="002C5975">
        <w:t xml:space="preserve"> </w:t>
      </w:r>
      <w:r>
        <w:t>OpenStreetMap (OSM) data to determine the number of post offices and the number of third-party return points per county</w:t>
      </w:r>
      <w:r w:rsidR="00AA3FA2">
        <w:t xml:space="preserve">. Third-party return points were </w:t>
      </w:r>
      <w:r>
        <w:t>defined as the presence of establishments belonging to the following retailers: Kohl</w:t>
      </w:r>
      <w:r w:rsidR="00AA3FA2">
        <w:t>’</w:t>
      </w:r>
      <w:r>
        <w:t xml:space="preserve">s, Whole Foods, CVS, </w:t>
      </w:r>
      <w:r w:rsidR="00236CD6">
        <w:t xml:space="preserve">and </w:t>
      </w:r>
      <w:r>
        <w:t>Walgreens</w:t>
      </w:r>
      <w:r w:rsidR="00236CD6">
        <w:t>. These specific retailers were chosen as a proxy for third-party return points due to their established partnerships with major e-commerce platforms, most notably Amazon, to facilitate the return of online purchases.</w:t>
      </w:r>
    </w:p>
    <w:bookmarkEnd w:id="42"/>
    <w:bookmarkEnd w:id="43"/>
    <w:p w14:paraId="364D40EF" w14:textId="77777777" w:rsidR="006B64BD" w:rsidRPr="006B64BD" w:rsidRDefault="006B64BD" w:rsidP="00A512D8"/>
    <w:p w14:paraId="4CC0F11B" w14:textId="6BC52F73" w:rsidR="006B64BD" w:rsidRPr="006B64BD" w:rsidRDefault="008B213E" w:rsidP="00A512D8">
      <w:pPr>
        <w:pStyle w:val="Heading2"/>
        <w:spacing w:before="0"/>
      </w:pPr>
      <w:bookmarkStart w:id="44" w:name="_Toc182579730"/>
      <w:bookmarkStart w:id="45" w:name="_Hlk199707891"/>
      <w:r>
        <w:t xml:space="preserve"> </w:t>
      </w:r>
      <w:r w:rsidR="006B64BD" w:rsidRPr="006B64BD">
        <w:t>Outcome Variables</w:t>
      </w:r>
      <w:bookmarkEnd w:id="44"/>
    </w:p>
    <w:p w14:paraId="20EE824F" w14:textId="42A68C9C" w:rsidR="006B64BD" w:rsidRPr="006B64BD" w:rsidRDefault="00051325" w:rsidP="00A512D8">
      <w:r>
        <w:t xml:space="preserve">The </w:t>
      </w:r>
      <w:r w:rsidR="006B64BD" w:rsidRPr="006B64BD">
        <w:t xml:space="preserve">descriptive statistics </w:t>
      </w:r>
      <w:r>
        <w:t xml:space="preserve">of the </w:t>
      </w:r>
      <w:r w:rsidRPr="006B64BD">
        <w:t>specific outcome variables</w:t>
      </w:r>
      <w:r>
        <w:t xml:space="preserve"> explored in this study</w:t>
      </w:r>
      <w:r w:rsidRPr="006B64BD">
        <w:t xml:space="preserve"> </w:t>
      </w:r>
      <w:r w:rsidR="006B64BD" w:rsidRPr="006B64BD">
        <w:t xml:space="preserve">are summarized in </w:t>
      </w:r>
      <w:r>
        <w:t xml:space="preserve">Table 1 and Table 2. </w:t>
      </w:r>
    </w:p>
    <w:p w14:paraId="7909E0F2" w14:textId="651AC8E0" w:rsidR="006B64BD" w:rsidRPr="006B64BD" w:rsidRDefault="006B64BD" w:rsidP="00A512D8">
      <w:pPr>
        <w:ind w:firstLine="720"/>
      </w:pPr>
      <w:r w:rsidRPr="006B64BD">
        <w:t xml:space="preserve">The first outcome variable refers to the frequency of online </w:t>
      </w:r>
      <w:r w:rsidR="00164FF4">
        <w:t xml:space="preserve">goods </w:t>
      </w:r>
      <w:r w:rsidRPr="006B64BD">
        <w:t xml:space="preserve">purchases made by the individual in the last month (hereafter referred to as “frequency of online shopping” for ease of presentation). The response categories include: 0 purchases, 1-2 purchases, 3-4 purchases, 5-9 purchases, and 10 or more purchases per month (30 days). As presented in </w:t>
      </w:r>
      <w:r w:rsidR="001C08FB">
        <w:t xml:space="preserve">Table 1, </w:t>
      </w:r>
      <w:r w:rsidRPr="006B64BD">
        <w:t xml:space="preserve">a total of 3,845 individuals, </w:t>
      </w:r>
      <w:r w:rsidR="00F0073B">
        <w:t>representing 37.1% of the sample, reported that they had not mad</w:t>
      </w:r>
      <w:r w:rsidRPr="006B64BD">
        <w:t>e any online purchases in the 30 days preceding the survey completion date. Of those who reported shopping online, 47.9% made between 1 and 9 purchases, while 15% made 10 or more purchases.</w:t>
      </w:r>
    </w:p>
    <w:p w14:paraId="0B07925D" w14:textId="6AF3CE82" w:rsidR="006B64BD" w:rsidRPr="006B64BD" w:rsidRDefault="006B64BD" w:rsidP="008B213E">
      <w:pPr>
        <w:ind w:firstLine="720"/>
      </w:pPr>
      <w:r w:rsidRPr="006B64BD">
        <w:t>The second outcome variable measures the proportion of online purchased goods returned in the past 30 days (or simply the “delivery return rate” as shown in the final column in</w:t>
      </w:r>
      <w:r w:rsidR="001C08FB">
        <w:t xml:space="preserve"> Table </w:t>
      </w:r>
      <w:r w:rsidR="00051325">
        <w:t>1</w:t>
      </w:r>
      <w:r w:rsidRPr="006B64BD">
        <w:t xml:space="preserve">). As previously discussed, this outcome depends on both the total frequency of online shopping and the total number of returns. To illustrate this relationship, </w:t>
      </w:r>
      <w:r w:rsidR="001C08FB">
        <w:t xml:space="preserve">Table </w:t>
      </w:r>
      <w:r w:rsidR="00051325">
        <w:t>1</w:t>
      </w:r>
      <w:r w:rsidR="001C08FB">
        <w:t xml:space="preserve"> </w:t>
      </w:r>
      <w:r w:rsidRPr="006B64BD">
        <w:t>shows</w:t>
      </w:r>
      <w:r w:rsidR="00317E86">
        <w:t xml:space="preserve"> a positive association between </w:t>
      </w:r>
      <w:r w:rsidRPr="006B64BD">
        <w:t xml:space="preserve">delivery returns </w:t>
      </w:r>
      <w:r w:rsidR="00317E86">
        <w:t>and the</w:t>
      </w:r>
      <w:r w:rsidRPr="006B64BD">
        <w:t xml:space="preserve"> frequency of online shopping</w:t>
      </w:r>
      <w:r w:rsidR="00565FDB">
        <w:t xml:space="preserve">. </w:t>
      </w:r>
      <w:r w:rsidRPr="006B64BD">
        <w:t>For individuals who shop online 1 to 2 times a month, only 10.9% (= 9.0% + 1.9%) made at least one return. This percentage rises to 18.0%</w:t>
      </w:r>
      <w:r w:rsidR="00E50400">
        <w:t xml:space="preserve"> </w:t>
      </w:r>
      <w:r w:rsidR="00E50400" w:rsidRPr="006B64BD">
        <w:t xml:space="preserve">(= </w:t>
      </w:r>
      <w:r w:rsidR="00E50400">
        <w:t>11</w:t>
      </w:r>
      <w:r w:rsidR="00E50400" w:rsidRPr="006B64BD">
        <w:t xml:space="preserve">.0% + </w:t>
      </w:r>
      <w:r w:rsidR="00E50400">
        <w:t>4</w:t>
      </w:r>
      <w:r w:rsidR="00E50400" w:rsidRPr="006B64BD">
        <w:t>.</w:t>
      </w:r>
      <w:r w:rsidR="00E50400">
        <w:t>8</w:t>
      </w:r>
      <w:r w:rsidR="00E50400" w:rsidRPr="006B64BD">
        <w:t xml:space="preserve">% + </w:t>
      </w:r>
      <w:r w:rsidR="00E50400">
        <w:t>2.2</w:t>
      </w:r>
      <w:r w:rsidR="00E50400" w:rsidRPr="006B64BD">
        <w:t>%)</w:t>
      </w:r>
      <w:r w:rsidRPr="006B64BD">
        <w:t xml:space="preserve"> for those shopping 3-4 times, 28.8%</w:t>
      </w:r>
      <w:r w:rsidR="00E50400">
        <w:t xml:space="preserve"> </w:t>
      </w:r>
      <w:r w:rsidR="00E50400" w:rsidRPr="006B64BD">
        <w:t xml:space="preserve">(= </w:t>
      </w:r>
      <w:r w:rsidR="00E50400">
        <w:t>13</w:t>
      </w:r>
      <w:r w:rsidR="00E50400" w:rsidRPr="006B64BD">
        <w:t>.</w:t>
      </w:r>
      <w:r w:rsidR="00E50400">
        <w:t>9</w:t>
      </w:r>
      <w:r w:rsidR="00E50400" w:rsidRPr="006B64BD">
        <w:t xml:space="preserve">% + </w:t>
      </w:r>
      <w:r w:rsidR="00E50400">
        <w:t>8</w:t>
      </w:r>
      <w:r w:rsidR="00E50400" w:rsidRPr="006B64BD">
        <w:t>.</w:t>
      </w:r>
      <w:r w:rsidR="00E50400">
        <w:t>1</w:t>
      </w:r>
      <w:r w:rsidR="00E50400" w:rsidRPr="006B64BD">
        <w:t xml:space="preserve">% + </w:t>
      </w:r>
      <w:r w:rsidR="00E50400">
        <w:t>6.8</w:t>
      </w:r>
      <w:r w:rsidR="00E50400" w:rsidRPr="006B64BD">
        <w:t xml:space="preserve">%) </w:t>
      </w:r>
      <w:r w:rsidRPr="006B64BD">
        <w:t xml:space="preserve"> for those shopping 5-9 times, and 41.8%</w:t>
      </w:r>
      <w:r w:rsidR="00E50400">
        <w:t xml:space="preserve"> </w:t>
      </w:r>
      <w:r w:rsidR="00E50400" w:rsidRPr="006B64BD">
        <w:t xml:space="preserve">(= </w:t>
      </w:r>
      <w:r w:rsidR="00E50400">
        <w:t>13</w:t>
      </w:r>
      <w:r w:rsidR="00E50400" w:rsidRPr="006B64BD">
        <w:t xml:space="preserve">.0% + </w:t>
      </w:r>
      <w:r w:rsidR="00E50400">
        <w:t>9</w:t>
      </w:r>
      <w:r w:rsidR="00E50400" w:rsidRPr="006B64BD">
        <w:t>.</w:t>
      </w:r>
      <w:r w:rsidR="00E50400">
        <w:t>7</w:t>
      </w:r>
      <w:r w:rsidR="00E50400" w:rsidRPr="006B64BD">
        <w:t xml:space="preserve">% + </w:t>
      </w:r>
      <w:r w:rsidR="00E50400">
        <w:t>19.1</w:t>
      </w:r>
      <w:r w:rsidR="00E50400" w:rsidRPr="006B64BD">
        <w:t xml:space="preserve">%) </w:t>
      </w:r>
      <w:r w:rsidRPr="006B64BD">
        <w:t xml:space="preserve"> for those shopping 10 or more times online.</w:t>
      </w:r>
      <w:r w:rsidR="00E50400">
        <w:t xml:space="preserve"> The last column of</w:t>
      </w:r>
      <w:r w:rsidRPr="006B64BD">
        <w:t xml:space="preserve"> </w:t>
      </w:r>
      <w:r w:rsidR="001C08FB">
        <w:t xml:space="preserve">Table </w:t>
      </w:r>
      <w:r w:rsidR="00051325">
        <w:t>1</w:t>
      </w:r>
      <w:r w:rsidR="001C08FB">
        <w:t xml:space="preserve"> </w:t>
      </w:r>
      <w:r w:rsidRPr="006B64BD">
        <w:t>presents the average and standard deviation of the proportion of delivery returns for each online shopping frequency category, which directly refers to the second outcome variable</w:t>
      </w:r>
      <w:r w:rsidR="00051325">
        <w:t xml:space="preserve"> (i.e., Outcome (b) in Figure 1)</w:t>
      </w:r>
      <w:r w:rsidRPr="006B64BD">
        <w:t xml:space="preserve">. </w:t>
      </w:r>
      <w:r w:rsidR="00051325">
        <w:t>Overall, t</w:t>
      </w:r>
      <w:r w:rsidRPr="006B64BD">
        <w:t>he average delivery return rate in the dataset is 8.6%, with a standard deviation of 20.0%.</w:t>
      </w:r>
    </w:p>
    <w:p w14:paraId="45E85320" w14:textId="7A33C904" w:rsidR="002C5975" w:rsidRDefault="006B64BD" w:rsidP="00ED2CE6">
      <w:pPr>
        <w:ind w:firstLine="720"/>
      </w:pPr>
      <w:bookmarkStart w:id="46" w:name="_Hlk199708213"/>
      <w:bookmarkEnd w:id="45"/>
      <w:r w:rsidRPr="006B64BD">
        <w:lastRenderedPageBreak/>
        <w:t xml:space="preserve">The third outcome variable </w:t>
      </w:r>
      <w:r w:rsidR="00966B2D">
        <w:t>captures</w:t>
      </w:r>
      <w:r w:rsidRPr="006B64BD">
        <w:t xml:space="preserve"> the distribution of delivery returns across four channels: home pickup (HP), post office (PO), Amazon drop-off (AD), and physical store (PS). </w:t>
      </w:r>
      <w:r w:rsidR="00051325">
        <w:t xml:space="preserve">Table 2 </w:t>
      </w:r>
      <w:r w:rsidRPr="006B64BD">
        <w:t xml:space="preserve">illustrates this distribution. </w:t>
      </w:r>
      <w:r w:rsidR="00E50400" w:rsidRPr="00E50400">
        <w:t>For each category of total number of returns (first column</w:t>
      </w:r>
      <w:r w:rsidR="00E50400">
        <w:t xml:space="preserve"> in Table 2</w:t>
      </w:r>
      <w:r w:rsidR="00E50400" w:rsidRPr="00E50400">
        <w:t>)</w:t>
      </w:r>
      <w:r w:rsidR="00E50400">
        <w:t xml:space="preserve">, </w:t>
      </w:r>
      <w:r w:rsidR="00E50400" w:rsidRPr="00E50400">
        <w:t xml:space="preserve">which serves as the numerator in Outcome </w:t>
      </w:r>
      <w:r w:rsidR="00E50400">
        <w:t>(b)</w:t>
      </w:r>
      <w:r w:rsidR="00E50400" w:rsidRPr="00E50400">
        <w:t xml:space="preserve"> (</w:t>
      </w:r>
      <w:r w:rsidR="00E50400">
        <w:t xml:space="preserve">i.e., </w:t>
      </w:r>
      <w:r w:rsidR="00E50400" w:rsidRPr="00E50400">
        <w:t>the proportion of returns out of total online purchases)</w:t>
      </w:r>
      <w:r w:rsidR="00E50400">
        <w:t xml:space="preserve">, </w:t>
      </w:r>
      <w:r w:rsidR="00E50400" w:rsidRPr="00E50400">
        <w:t>the table presents the mean and standard deviation of the proportion of returns through each of the four channels, corresponding to Outcome (c) in Figure 1.</w:t>
      </w:r>
      <w:r w:rsidR="00E50400">
        <w:t xml:space="preserve"> </w:t>
      </w:r>
      <w:r w:rsidRPr="006B64BD">
        <w:t xml:space="preserve">Note that the sum of the percentages across the four channels is 100% for each total return number category. </w:t>
      </w:r>
      <w:r w:rsidR="00352256">
        <w:t xml:space="preserve">PO services (including mail carriers such as </w:t>
      </w:r>
      <w:r w:rsidR="006754E1" w:rsidRPr="006754E1">
        <w:t>the United States Postal Service</w:t>
      </w:r>
      <w:r w:rsidR="00352256">
        <w:t xml:space="preserve">, UPS, and FedEx) dominate across all return frequency categories, averaging 49.4% of returns, while home pickup remains consistently </w:t>
      </w:r>
      <w:r w:rsidR="00455DCB">
        <w:t xml:space="preserve">low </w:t>
      </w:r>
      <w:r w:rsidR="00352256">
        <w:t>at just 6.8%. However, within individual channels</w:t>
      </w:r>
      <w:r w:rsidR="00F53736">
        <w:t>,</w:t>
      </w:r>
      <w:r w:rsidR="00352256">
        <w:t xml:space="preserve"> we observe </w:t>
      </w:r>
      <w:r w:rsidR="00455DCB">
        <w:t xml:space="preserve">large variations </w:t>
      </w:r>
      <w:r w:rsidR="00352256">
        <w:t>across different return frequency categories</w:t>
      </w:r>
      <w:r w:rsidR="00455DCB">
        <w:t xml:space="preserve"> with no specific trend</w:t>
      </w:r>
      <w:r w:rsidR="00352256">
        <w:t xml:space="preserve">. For example, PO usage peaks at 53.8% for customers with </w:t>
      </w:r>
      <w:r w:rsidR="00F53736">
        <w:t>two</w:t>
      </w:r>
      <w:r w:rsidR="00352256">
        <w:t xml:space="preserve"> returns, decreases for the 3-4 return categories (46.8% and 43.0% respectively), increases again for the 5-return category (49.1%), then decreases for the 6+ category (45.2%). Similarly, PS usage peaks dramatically at 30.5% for the 3-return category before declining substantially for higher return frequencies. AD usage also follows an inconsistent pattern, ranging from 16.6% to 25.3% across categories with no clear directional trend. </w:t>
      </w:r>
      <w:r w:rsidR="00352256" w:rsidRPr="00352256">
        <w:t xml:space="preserve">These </w:t>
      </w:r>
      <w:r w:rsidR="00966B2D">
        <w:t xml:space="preserve">seemingly </w:t>
      </w:r>
      <w:r w:rsidR="00352256" w:rsidRPr="00352256">
        <w:t xml:space="preserve">erratic </w:t>
      </w:r>
      <w:r w:rsidR="00455DCB">
        <w:t>trends at the aggregate level</w:t>
      </w:r>
      <w:r w:rsidR="00352256" w:rsidRPr="00352256">
        <w:t xml:space="preserve">, combined with high standard deviations (ranging from 18.0% to 50.0%), point to highly heterogeneous decision-making processes </w:t>
      </w:r>
      <w:r w:rsidR="00352256">
        <w:t>among consumers</w:t>
      </w:r>
      <w:r w:rsidR="00455DCB">
        <w:t xml:space="preserve">, </w:t>
      </w:r>
      <w:r w:rsidR="00352256" w:rsidRPr="00352256">
        <w:t>highlight</w:t>
      </w:r>
      <w:r w:rsidR="00455DCB">
        <w:t xml:space="preserve">ing </w:t>
      </w:r>
      <w:r w:rsidR="00352256" w:rsidRPr="00352256">
        <w:t>the need</w:t>
      </w:r>
      <w:r w:rsidR="00966B2D">
        <w:t xml:space="preserve"> </w:t>
      </w:r>
      <w:r w:rsidR="00352256">
        <w:t xml:space="preserve">for multivariate modeling approaches that can </w:t>
      </w:r>
      <w:r w:rsidR="00455DCB">
        <w:t xml:space="preserve">recognize and address this individual-level heterogeneity in return channel choice based on </w:t>
      </w:r>
      <w:r w:rsidR="00352256">
        <w:t>individual</w:t>
      </w:r>
      <w:r w:rsidR="00455DCB">
        <w:t>/</w:t>
      </w:r>
      <w:r w:rsidR="00352256">
        <w:t>household characteristics</w:t>
      </w:r>
      <w:r w:rsidR="00455DCB">
        <w:t xml:space="preserve"> </w:t>
      </w:r>
      <w:r w:rsidR="00352256">
        <w:t>as well</w:t>
      </w:r>
      <w:r w:rsidR="00455DCB">
        <w:t xml:space="preserve"> as </w:t>
      </w:r>
      <w:r w:rsidR="00352256">
        <w:t>environmental and contextual factors</w:t>
      </w:r>
      <w:r w:rsidR="00455DCB">
        <w:t>.</w:t>
      </w:r>
    </w:p>
    <w:bookmarkEnd w:id="33"/>
    <w:bookmarkEnd w:id="46"/>
    <w:p w14:paraId="14364616" w14:textId="77777777" w:rsidR="006B64BD" w:rsidRPr="006B64BD" w:rsidRDefault="006B64BD" w:rsidP="006B64BD"/>
    <w:p w14:paraId="7A2D29C9" w14:textId="20482B65" w:rsidR="00C95B5A" w:rsidRPr="00141594" w:rsidRDefault="00C95B5A" w:rsidP="00A512D8">
      <w:pPr>
        <w:pStyle w:val="Caption"/>
        <w:spacing w:after="120"/>
        <w:rPr>
          <w:sz w:val="22"/>
          <w:szCs w:val="22"/>
        </w:rPr>
      </w:pPr>
      <w:bookmarkStart w:id="47" w:name="_Hlk199707955"/>
      <w:r w:rsidRPr="00141594">
        <w:rPr>
          <w:sz w:val="22"/>
          <w:szCs w:val="22"/>
        </w:rPr>
        <w:t xml:space="preserve">Table </w:t>
      </w:r>
      <w:r w:rsidR="00E14142" w:rsidRPr="00141594">
        <w:rPr>
          <w:sz w:val="22"/>
          <w:szCs w:val="22"/>
        </w:rPr>
        <w:fldChar w:fldCharType="begin"/>
      </w:r>
      <w:r w:rsidR="00E14142" w:rsidRPr="00141594">
        <w:rPr>
          <w:sz w:val="22"/>
          <w:szCs w:val="22"/>
        </w:rPr>
        <w:instrText xml:space="preserve"> SEQ Table \* ARABIC </w:instrText>
      </w:r>
      <w:r w:rsidR="00E14142" w:rsidRPr="00141594">
        <w:rPr>
          <w:sz w:val="22"/>
          <w:szCs w:val="22"/>
        </w:rPr>
        <w:fldChar w:fldCharType="separate"/>
      </w:r>
      <w:r w:rsidR="00E46A5A" w:rsidRPr="00141594">
        <w:rPr>
          <w:noProof/>
          <w:sz w:val="22"/>
          <w:szCs w:val="22"/>
        </w:rPr>
        <w:t>1</w:t>
      </w:r>
      <w:r w:rsidR="00E14142" w:rsidRPr="00141594">
        <w:rPr>
          <w:noProof/>
          <w:sz w:val="22"/>
          <w:szCs w:val="22"/>
        </w:rPr>
        <w:fldChar w:fldCharType="end"/>
      </w:r>
      <w:r w:rsidRPr="00141594">
        <w:rPr>
          <w:sz w:val="22"/>
          <w:szCs w:val="22"/>
        </w:rPr>
        <w:t xml:space="preserve"> Descriptive Statistics for Online Shopping Frequency and Delivery Return Rate</w:t>
      </w:r>
    </w:p>
    <w:tbl>
      <w:tblPr>
        <w:tblW w:w="933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219"/>
        <w:gridCol w:w="1402"/>
        <w:gridCol w:w="1226"/>
        <w:gridCol w:w="1170"/>
        <w:gridCol w:w="1260"/>
        <w:gridCol w:w="1260"/>
        <w:gridCol w:w="1800"/>
      </w:tblGrid>
      <w:tr w:rsidR="00FE3D3F" w:rsidRPr="00FE3D3F" w14:paraId="67B48EE7" w14:textId="77777777" w:rsidTr="00A512D8">
        <w:trPr>
          <w:trHeight w:val="432"/>
        </w:trPr>
        <w:tc>
          <w:tcPr>
            <w:tcW w:w="1219" w:type="dxa"/>
            <w:vMerge w:val="restart"/>
            <w:tcBorders>
              <w:top w:val="double" w:sz="4" w:space="0" w:color="auto"/>
              <w:left w:val="double" w:sz="4" w:space="0" w:color="auto"/>
              <w:bottom w:val="single" w:sz="8" w:space="0" w:color="auto"/>
              <w:right w:val="double" w:sz="4" w:space="0" w:color="auto"/>
            </w:tcBorders>
            <w:shd w:val="clear" w:color="auto" w:fill="auto"/>
            <w:vAlign w:val="center"/>
            <w:hideMark/>
          </w:tcPr>
          <w:p w14:paraId="666733A1" w14:textId="77777777" w:rsidR="00FE3D3F" w:rsidRPr="00FE3D3F" w:rsidRDefault="00FE3D3F" w:rsidP="00FE3D3F">
            <w:pPr>
              <w:spacing w:line="240" w:lineRule="auto"/>
              <w:jc w:val="center"/>
              <w:rPr>
                <w:rFonts w:eastAsia="Times New Roman"/>
                <w:b/>
                <w:bCs/>
                <w:color w:val="000000"/>
                <w:sz w:val="22"/>
                <w:szCs w:val="22"/>
              </w:rPr>
            </w:pPr>
            <w:bookmarkStart w:id="48" w:name="_Ref182396149"/>
            <w:r w:rsidRPr="00FE3D3F">
              <w:rPr>
                <w:rFonts w:eastAsia="Times New Roman"/>
                <w:b/>
                <w:bCs/>
                <w:color w:val="000000"/>
                <w:sz w:val="22"/>
                <w:szCs w:val="22"/>
              </w:rPr>
              <w:t>Frequency of online shopping per month</w:t>
            </w:r>
          </w:p>
        </w:tc>
        <w:tc>
          <w:tcPr>
            <w:tcW w:w="1402" w:type="dxa"/>
            <w:vMerge w:val="restart"/>
            <w:tcBorders>
              <w:top w:val="double" w:sz="4" w:space="0" w:color="auto"/>
              <w:left w:val="double" w:sz="4" w:space="0" w:color="auto"/>
              <w:right w:val="single" w:sz="8" w:space="0" w:color="auto"/>
            </w:tcBorders>
            <w:shd w:val="clear" w:color="auto" w:fill="auto"/>
            <w:vAlign w:val="center"/>
            <w:hideMark/>
          </w:tcPr>
          <w:p w14:paraId="2034A392"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No. (%) of observations</w:t>
            </w:r>
          </w:p>
        </w:tc>
        <w:tc>
          <w:tcPr>
            <w:tcW w:w="4916" w:type="dxa"/>
            <w:gridSpan w:val="4"/>
            <w:tcBorders>
              <w:top w:val="double" w:sz="4" w:space="0" w:color="auto"/>
              <w:left w:val="single" w:sz="8" w:space="0" w:color="auto"/>
              <w:bottom w:val="single" w:sz="4" w:space="0" w:color="auto"/>
              <w:right w:val="single" w:sz="8" w:space="0" w:color="auto"/>
            </w:tcBorders>
            <w:shd w:val="clear" w:color="auto" w:fill="auto"/>
            <w:vAlign w:val="center"/>
            <w:hideMark/>
          </w:tcPr>
          <w:p w14:paraId="1E73EA17" w14:textId="562DCEA4"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No. of delivery returns</w:t>
            </w:r>
          </w:p>
        </w:tc>
        <w:tc>
          <w:tcPr>
            <w:tcW w:w="1800" w:type="dxa"/>
            <w:vMerge w:val="restart"/>
            <w:tcBorders>
              <w:top w:val="double" w:sz="4" w:space="0" w:color="auto"/>
              <w:left w:val="single" w:sz="8" w:space="0" w:color="auto"/>
              <w:right w:val="double" w:sz="4" w:space="0" w:color="auto"/>
            </w:tcBorders>
            <w:shd w:val="clear" w:color="auto" w:fill="auto"/>
            <w:vAlign w:val="center"/>
            <w:hideMark/>
          </w:tcPr>
          <w:p w14:paraId="5FE823DC" w14:textId="2B769C43"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Average (</w:t>
            </w:r>
            <w:proofErr w:type="spellStart"/>
            <w:r w:rsidRPr="00FE3D3F">
              <w:rPr>
                <w:rFonts w:eastAsia="Times New Roman"/>
                <w:b/>
                <w:bCs/>
                <w:color w:val="000000"/>
                <w:sz w:val="22"/>
                <w:szCs w:val="22"/>
              </w:rPr>
              <w:t>st</w:t>
            </w:r>
            <w:proofErr w:type="spellEnd"/>
            <w:r w:rsidR="00A512D8">
              <w:rPr>
                <w:rFonts w:eastAsia="Times New Roman"/>
                <w:b/>
                <w:bCs/>
                <w:color w:val="000000"/>
                <w:sz w:val="22"/>
                <w:szCs w:val="22"/>
              </w:rPr>
              <w:t xml:space="preserve"> </w:t>
            </w:r>
            <w:r w:rsidRPr="00FE3D3F">
              <w:rPr>
                <w:rFonts w:eastAsia="Times New Roman"/>
                <w:b/>
                <w:bCs/>
                <w:color w:val="000000"/>
                <w:sz w:val="22"/>
                <w:szCs w:val="22"/>
              </w:rPr>
              <w:t>dev.) delivery return rate</w:t>
            </w:r>
          </w:p>
        </w:tc>
      </w:tr>
      <w:tr w:rsidR="00FE3D3F" w:rsidRPr="00FE3D3F" w14:paraId="7085EA7B" w14:textId="77777777" w:rsidTr="00364BEE">
        <w:trPr>
          <w:trHeight w:val="520"/>
        </w:trPr>
        <w:tc>
          <w:tcPr>
            <w:tcW w:w="1219" w:type="dxa"/>
            <w:vMerge/>
            <w:tcBorders>
              <w:left w:val="double" w:sz="4" w:space="0" w:color="auto"/>
              <w:bottom w:val="single" w:sz="8" w:space="0" w:color="auto"/>
              <w:right w:val="double" w:sz="4" w:space="0" w:color="auto"/>
            </w:tcBorders>
            <w:vAlign w:val="center"/>
            <w:hideMark/>
          </w:tcPr>
          <w:p w14:paraId="14DB27E9" w14:textId="77777777" w:rsidR="00FE3D3F" w:rsidRPr="00FE3D3F" w:rsidRDefault="00FE3D3F" w:rsidP="00FE3D3F">
            <w:pPr>
              <w:spacing w:line="240" w:lineRule="auto"/>
              <w:jc w:val="center"/>
              <w:rPr>
                <w:rFonts w:eastAsia="Times New Roman"/>
                <w:b/>
                <w:bCs/>
                <w:color w:val="000000"/>
                <w:sz w:val="22"/>
                <w:szCs w:val="22"/>
              </w:rPr>
            </w:pPr>
          </w:p>
        </w:tc>
        <w:tc>
          <w:tcPr>
            <w:tcW w:w="1402" w:type="dxa"/>
            <w:vMerge/>
            <w:tcBorders>
              <w:left w:val="double" w:sz="4" w:space="0" w:color="auto"/>
              <w:bottom w:val="single" w:sz="8" w:space="0" w:color="auto"/>
              <w:right w:val="single" w:sz="8" w:space="0" w:color="auto"/>
            </w:tcBorders>
            <w:vAlign w:val="center"/>
            <w:hideMark/>
          </w:tcPr>
          <w:p w14:paraId="3696D004" w14:textId="77777777" w:rsidR="00FE3D3F" w:rsidRPr="00FE3D3F" w:rsidRDefault="00FE3D3F" w:rsidP="00FE3D3F">
            <w:pPr>
              <w:spacing w:line="240" w:lineRule="auto"/>
              <w:jc w:val="left"/>
              <w:rPr>
                <w:rFonts w:eastAsia="Times New Roman"/>
                <w:b/>
                <w:bCs/>
                <w:color w:val="000000"/>
                <w:sz w:val="22"/>
                <w:szCs w:val="22"/>
              </w:rPr>
            </w:pPr>
          </w:p>
        </w:tc>
        <w:tc>
          <w:tcPr>
            <w:tcW w:w="1226" w:type="dxa"/>
            <w:tcBorders>
              <w:top w:val="single" w:sz="4" w:space="0" w:color="auto"/>
              <w:left w:val="single" w:sz="8" w:space="0" w:color="auto"/>
              <w:bottom w:val="single" w:sz="8" w:space="0" w:color="auto"/>
              <w:right w:val="single" w:sz="4" w:space="0" w:color="auto"/>
            </w:tcBorders>
            <w:shd w:val="clear" w:color="auto" w:fill="auto"/>
            <w:vAlign w:val="center"/>
            <w:hideMark/>
          </w:tcPr>
          <w:p w14:paraId="52B6F009"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X=0)</w:t>
            </w:r>
          </w:p>
        </w:tc>
        <w:tc>
          <w:tcPr>
            <w:tcW w:w="1170"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4F236727"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1</w:t>
            </w:r>
          </w:p>
        </w:tc>
        <w:tc>
          <w:tcPr>
            <w:tcW w:w="1260"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1C3933DD"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2</w:t>
            </w:r>
          </w:p>
        </w:tc>
        <w:tc>
          <w:tcPr>
            <w:tcW w:w="1260" w:type="dxa"/>
            <w:tcBorders>
              <w:top w:val="single" w:sz="4" w:space="0" w:color="auto"/>
              <w:left w:val="single" w:sz="4" w:space="0" w:color="auto"/>
              <w:bottom w:val="single" w:sz="8" w:space="0" w:color="auto"/>
              <w:right w:val="single" w:sz="8" w:space="0" w:color="auto"/>
            </w:tcBorders>
            <w:shd w:val="clear" w:color="auto" w:fill="auto"/>
            <w:vAlign w:val="center"/>
            <w:hideMark/>
          </w:tcPr>
          <w:p w14:paraId="59875FF4"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3+)</w:t>
            </w:r>
          </w:p>
        </w:tc>
        <w:tc>
          <w:tcPr>
            <w:tcW w:w="1800" w:type="dxa"/>
            <w:vMerge/>
            <w:tcBorders>
              <w:left w:val="single" w:sz="8" w:space="0" w:color="auto"/>
              <w:bottom w:val="single" w:sz="8" w:space="0" w:color="auto"/>
              <w:right w:val="double" w:sz="4" w:space="0" w:color="auto"/>
            </w:tcBorders>
            <w:vAlign w:val="center"/>
            <w:hideMark/>
          </w:tcPr>
          <w:p w14:paraId="3978F619" w14:textId="77777777" w:rsidR="00FE3D3F" w:rsidRPr="00FE3D3F" w:rsidRDefault="00FE3D3F" w:rsidP="00FE3D3F">
            <w:pPr>
              <w:spacing w:line="240" w:lineRule="auto"/>
              <w:jc w:val="left"/>
              <w:rPr>
                <w:rFonts w:eastAsia="Times New Roman"/>
                <w:b/>
                <w:bCs/>
                <w:color w:val="000000"/>
                <w:sz w:val="22"/>
                <w:szCs w:val="22"/>
              </w:rPr>
            </w:pPr>
          </w:p>
        </w:tc>
      </w:tr>
      <w:tr w:rsidR="00FE3D3F" w:rsidRPr="00FE3D3F" w14:paraId="0B40321F" w14:textId="77777777" w:rsidTr="00317E86">
        <w:trPr>
          <w:trHeight w:val="20"/>
        </w:trPr>
        <w:tc>
          <w:tcPr>
            <w:tcW w:w="1219" w:type="dxa"/>
            <w:vMerge w:val="restart"/>
            <w:tcBorders>
              <w:top w:val="single" w:sz="8" w:space="0" w:color="auto"/>
              <w:left w:val="double" w:sz="4" w:space="0" w:color="auto"/>
              <w:bottom w:val="dotted" w:sz="4" w:space="0" w:color="auto"/>
              <w:right w:val="double" w:sz="4" w:space="0" w:color="auto"/>
            </w:tcBorders>
            <w:shd w:val="clear" w:color="auto" w:fill="auto"/>
            <w:vAlign w:val="center"/>
            <w:hideMark/>
          </w:tcPr>
          <w:p w14:paraId="5C8162DF"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0</w:t>
            </w:r>
          </w:p>
        </w:tc>
        <w:tc>
          <w:tcPr>
            <w:tcW w:w="1402" w:type="dxa"/>
            <w:tcBorders>
              <w:top w:val="single" w:sz="8" w:space="0" w:color="auto"/>
              <w:left w:val="double" w:sz="4" w:space="0" w:color="auto"/>
              <w:bottom w:val="nil"/>
              <w:right w:val="single" w:sz="8" w:space="0" w:color="auto"/>
            </w:tcBorders>
            <w:shd w:val="clear" w:color="auto" w:fill="auto"/>
            <w:vAlign w:val="center"/>
            <w:hideMark/>
          </w:tcPr>
          <w:p w14:paraId="6ABAFE51" w14:textId="3AEC218F" w:rsidR="00FE3D3F" w:rsidRPr="00FE3D3F" w:rsidRDefault="00082E73"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3845</w:t>
            </w:r>
          </w:p>
        </w:tc>
        <w:tc>
          <w:tcPr>
            <w:tcW w:w="6716" w:type="dxa"/>
            <w:gridSpan w:val="5"/>
            <w:vMerge w:val="restart"/>
            <w:tcBorders>
              <w:top w:val="single" w:sz="8" w:space="0" w:color="auto"/>
              <w:left w:val="single" w:sz="8" w:space="0" w:color="auto"/>
              <w:bottom w:val="dotted" w:sz="4" w:space="0" w:color="auto"/>
              <w:right w:val="double" w:sz="4" w:space="0" w:color="auto"/>
            </w:tcBorders>
            <w:shd w:val="clear" w:color="auto" w:fill="auto"/>
            <w:vAlign w:val="center"/>
            <w:hideMark/>
          </w:tcPr>
          <w:p w14:paraId="22BB6C8D" w14:textId="2C3C1F9F" w:rsidR="00FE3D3F" w:rsidRPr="00FE3D3F" w:rsidRDefault="00FE3D3F" w:rsidP="00FE3D3F">
            <w:pPr>
              <w:spacing w:line="240" w:lineRule="auto"/>
              <w:jc w:val="center"/>
              <w:rPr>
                <w:rFonts w:eastAsia="Times New Roman"/>
                <w:color w:val="000000"/>
                <w:sz w:val="22"/>
                <w:szCs w:val="22"/>
              </w:rPr>
            </w:pPr>
            <w:r w:rsidRPr="00A512D8">
              <w:rPr>
                <w:rFonts w:eastAsia="Times New Roman"/>
                <w:i/>
                <w:iCs/>
                <w:color w:val="808080"/>
                <w:sz w:val="20"/>
                <w:szCs w:val="20"/>
              </w:rPr>
              <w:t>No online goods purchases made</w:t>
            </w:r>
            <w:r w:rsidR="00F53736" w:rsidRPr="00A512D8">
              <w:rPr>
                <w:rFonts w:eastAsia="Times New Roman"/>
                <w:i/>
                <w:iCs/>
                <w:color w:val="808080"/>
                <w:sz w:val="20"/>
                <w:szCs w:val="20"/>
              </w:rPr>
              <w:t>.</w:t>
            </w:r>
          </w:p>
        </w:tc>
      </w:tr>
      <w:tr w:rsidR="00FE3D3F" w:rsidRPr="00FE3D3F" w14:paraId="5A712C68" w14:textId="77777777" w:rsidTr="00317E86">
        <w:trPr>
          <w:trHeight w:val="20"/>
        </w:trPr>
        <w:tc>
          <w:tcPr>
            <w:tcW w:w="1219" w:type="dxa"/>
            <w:vMerge/>
            <w:tcBorders>
              <w:top w:val="single" w:sz="8" w:space="0" w:color="auto"/>
              <w:left w:val="double" w:sz="4" w:space="0" w:color="auto"/>
              <w:bottom w:val="dotted" w:sz="4" w:space="0" w:color="auto"/>
              <w:right w:val="double" w:sz="4" w:space="0" w:color="auto"/>
            </w:tcBorders>
            <w:vAlign w:val="center"/>
            <w:hideMark/>
          </w:tcPr>
          <w:p w14:paraId="38CF7B05" w14:textId="77777777" w:rsidR="00FE3D3F" w:rsidRPr="00FE3D3F" w:rsidRDefault="00FE3D3F" w:rsidP="00FE3D3F">
            <w:pPr>
              <w:spacing w:line="240" w:lineRule="auto"/>
              <w:jc w:val="center"/>
              <w:rPr>
                <w:rFonts w:eastAsia="Times New Roman"/>
                <w:b/>
                <w:bCs/>
                <w:color w:val="000000"/>
                <w:sz w:val="22"/>
                <w:szCs w:val="22"/>
              </w:rPr>
            </w:pPr>
          </w:p>
        </w:tc>
        <w:tc>
          <w:tcPr>
            <w:tcW w:w="1402" w:type="dxa"/>
            <w:tcBorders>
              <w:top w:val="nil"/>
              <w:left w:val="double" w:sz="4" w:space="0" w:color="auto"/>
              <w:bottom w:val="dotted" w:sz="4" w:space="0" w:color="auto"/>
              <w:right w:val="single" w:sz="8" w:space="0" w:color="auto"/>
            </w:tcBorders>
            <w:shd w:val="clear" w:color="auto" w:fill="auto"/>
            <w:vAlign w:val="center"/>
            <w:hideMark/>
          </w:tcPr>
          <w:p w14:paraId="0AAF4BA8" w14:textId="7FFA90BB" w:rsidR="00FE3D3F" w:rsidRPr="00FE3D3F" w:rsidRDefault="00082E73" w:rsidP="00FE3D3F">
            <w:pPr>
              <w:spacing w:line="240" w:lineRule="auto"/>
              <w:jc w:val="center"/>
              <w:rPr>
                <w:rFonts w:eastAsia="Times New Roman"/>
                <w:color w:val="808080"/>
                <w:sz w:val="16"/>
                <w:szCs w:val="16"/>
              </w:rPr>
            </w:pPr>
            <w:r w:rsidRPr="00FE3D3F">
              <w:rPr>
                <w:rFonts w:eastAsia="Times New Roman"/>
                <w:color w:val="FFFFFF" w:themeColor="background1"/>
                <w:sz w:val="16"/>
                <w:szCs w:val="16"/>
              </w:rPr>
              <w:t>0</w:t>
            </w:r>
            <w:r w:rsidR="00FE3D3F" w:rsidRPr="00A512D8">
              <w:rPr>
                <w:rFonts w:eastAsia="Times New Roman"/>
                <w:color w:val="808080"/>
                <w:sz w:val="20"/>
                <w:szCs w:val="20"/>
              </w:rPr>
              <w:t>(37.1%)</w:t>
            </w:r>
          </w:p>
        </w:tc>
        <w:tc>
          <w:tcPr>
            <w:tcW w:w="6716" w:type="dxa"/>
            <w:gridSpan w:val="5"/>
            <w:vMerge/>
            <w:tcBorders>
              <w:top w:val="nil"/>
              <w:left w:val="single" w:sz="8" w:space="0" w:color="auto"/>
              <w:bottom w:val="dotted" w:sz="4" w:space="0" w:color="auto"/>
              <w:right w:val="double" w:sz="4" w:space="0" w:color="auto"/>
            </w:tcBorders>
            <w:vAlign w:val="center"/>
            <w:hideMark/>
          </w:tcPr>
          <w:p w14:paraId="01F62189" w14:textId="77777777" w:rsidR="00FE3D3F" w:rsidRPr="00FE3D3F" w:rsidRDefault="00FE3D3F" w:rsidP="00FE3D3F">
            <w:pPr>
              <w:spacing w:line="240" w:lineRule="auto"/>
              <w:jc w:val="center"/>
              <w:rPr>
                <w:rFonts w:eastAsia="Times New Roman"/>
                <w:color w:val="000000"/>
                <w:sz w:val="22"/>
                <w:szCs w:val="22"/>
              </w:rPr>
            </w:pPr>
          </w:p>
        </w:tc>
      </w:tr>
      <w:tr w:rsidR="00FE3D3F" w:rsidRPr="00FE3D3F" w14:paraId="1627E769" w14:textId="77777777" w:rsidTr="00317E86">
        <w:trPr>
          <w:trHeight w:val="20"/>
        </w:trPr>
        <w:tc>
          <w:tcPr>
            <w:tcW w:w="1219" w:type="dxa"/>
            <w:vMerge w:val="restart"/>
            <w:tcBorders>
              <w:top w:val="dotted" w:sz="4" w:space="0" w:color="auto"/>
              <w:left w:val="double" w:sz="4" w:space="0" w:color="auto"/>
              <w:bottom w:val="single" w:sz="8" w:space="0" w:color="auto"/>
              <w:right w:val="double" w:sz="4" w:space="0" w:color="auto"/>
            </w:tcBorders>
            <w:shd w:val="clear" w:color="auto" w:fill="auto"/>
            <w:vAlign w:val="center"/>
            <w:hideMark/>
          </w:tcPr>
          <w:p w14:paraId="42C16EFF" w14:textId="47A27FA5" w:rsidR="00FE3D3F" w:rsidRPr="00FE3D3F" w:rsidRDefault="00FE3D3F" w:rsidP="00FE3D3F">
            <w:pPr>
              <w:spacing w:line="240" w:lineRule="auto"/>
              <w:jc w:val="center"/>
              <w:rPr>
                <w:rFonts w:eastAsia="Times New Roman"/>
                <w:b/>
                <w:bCs/>
                <w:color w:val="000000"/>
                <w:sz w:val="22"/>
                <w:szCs w:val="22"/>
              </w:rPr>
            </w:pPr>
            <w:r>
              <w:rPr>
                <w:rFonts w:eastAsia="Times New Roman"/>
                <w:b/>
                <w:bCs/>
                <w:color w:val="000000"/>
                <w:sz w:val="22"/>
                <w:szCs w:val="22"/>
              </w:rPr>
              <w:t>1-</w:t>
            </w:r>
            <w:r w:rsidRPr="00FE3D3F">
              <w:rPr>
                <w:rFonts w:eastAsia="Times New Roman"/>
                <w:b/>
                <w:bCs/>
                <w:color w:val="000000"/>
                <w:sz w:val="22"/>
                <w:szCs w:val="22"/>
              </w:rPr>
              <w:t>2</w:t>
            </w:r>
          </w:p>
        </w:tc>
        <w:tc>
          <w:tcPr>
            <w:tcW w:w="1402" w:type="dxa"/>
            <w:tcBorders>
              <w:top w:val="dotted" w:sz="4" w:space="0" w:color="auto"/>
              <w:left w:val="double" w:sz="4" w:space="0" w:color="auto"/>
              <w:bottom w:val="nil"/>
              <w:right w:val="single" w:sz="8" w:space="0" w:color="auto"/>
            </w:tcBorders>
            <w:shd w:val="clear" w:color="auto" w:fill="auto"/>
            <w:vAlign w:val="center"/>
            <w:hideMark/>
          </w:tcPr>
          <w:p w14:paraId="11CBF59F" w14:textId="13801F75" w:rsidR="00FE3D3F" w:rsidRPr="00FE3D3F" w:rsidRDefault="00082E73"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1870</w:t>
            </w:r>
          </w:p>
        </w:tc>
        <w:tc>
          <w:tcPr>
            <w:tcW w:w="1226" w:type="dxa"/>
            <w:tcBorders>
              <w:top w:val="dotted" w:sz="4" w:space="0" w:color="auto"/>
              <w:left w:val="single" w:sz="8" w:space="0" w:color="auto"/>
              <w:bottom w:val="nil"/>
              <w:right w:val="single" w:sz="4" w:space="0" w:color="auto"/>
            </w:tcBorders>
            <w:shd w:val="clear" w:color="auto" w:fill="auto"/>
            <w:vAlign w:val="center"/>
            <w:hideMark/>
          </w:tcPr>
          <w:p w14:paraId="589A8517"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665</w:t>
            </w:r>
          </w:p>
        </w:tc>
        <w:tc>
          <w:tcPr>
            <w:tcW w:w="1170" w:type="dxa"/>
            <w:tcBorders>
              <w:top w:val="dotted" w:sz="4" w:space="0" w:color="auto"/>
              <w:left w:val="single" w:sz="4" w:space="0" w:color="auto"/>
              <w:bottom w:val="nil"/>
              <w:right w:val="single" w:sz="4" w:space="0" w:color="auto"/>
            </w:tcBorders>
            <w:shd w:val="clear" w:color="auto" w:fill="auto"/>
            <w:vAlign w:val="center"/>
            <w:hideMark/>
          </w:tcPr>
          <w:p w14:paraId="3AF0A344"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69</w:t>
            </w:r>
          </w:p>
        </w:tc>
        <w:tc>
          <w:tcPr>
            <w:tcW w:w="1260" w:type="dxa"/>
            <w:tcBorders>
              <w:top w:val="dotted" w:sz="4" w:space="0" w:color="auto"/>
              <w:left w:val="single" w:sz="4" w:space="0" w:color="auto"/>
              <w:bottom w:val="nil"/>
              <w:right w:val="single" w:sz="4" w:space="0" w:color="auto"/>
            </w:tcBorders>
            <w:shd w:val="clear" w:color="auto" w:fill="auto"/>
            <w:vAlign w:val="center"/>
            <w:hideMark/>
          </w:tcPr>
          <w:p w14:paraId="3CB42E5C" w14:textId="18A23D01" w:rsidR="00FE3D3F" w:rsidRPr="00FE3D3F" w:rsidRDefault="00C6446C"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36</w:t>
            </w:r>
          </w:p>
        </w:tc>
        <w:tc>
          <w:tcPr>
            <w:tcW w:w="1260" w:type="dxa"/>
            <w:tcBorders>
              <w:top w:val="dotted" w:sz="4" w:space="0" w:color="auto"/>
              <w:left w:val="single" w:sz="4" w:space="0" w:color="auto"/>
              <w:bottom w:val="nil"/>
              <w:right w:val="single" w:sz="8" w:space="0" w:color="auto"/>
            </w:tcBorders>
            <w:shd w:val="clear" w:color="auto" w:fill="auto"/>
            <w:vAlign w:val="center"/>
            <w:hideMark/>
          </w:tcPr>
          <w:p w14:paraId="67636446" w14:textId="2E9A59FA" w:rsidR="00FE3D3F" w:rsidRPr="00FE3D3F" w:rsidRDefault="00C6446C"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0</w:t>
            </w:r>
            <w:r w:rsidR="00FE3D3F" w:rsidRPr="00FE3D3F">
              <w:rPr>
                <w:rFonts w:eastAsia="Times New Roman"/>
                <w:color w:val="000000" w:themeColor="text1"/>
                <w:sz w:val="22"/>
                <w:szCs w:val="22"/>
              </w:rPr>
              <w:t>0</w:t>
            </w:r>
          </w:p>
        </w:tc>
        <w:tc>
          <w:tcPr>
            <w:tcW w:w="1800" w:type="dxa"/>
            <w:tcBorders>
              <w:top w:val="dotted" w:sz="4" w:space="0" w:color="auto"/>
              <w:left w:val="single" w:sz="8" w:space="0" w:color="auto"/>
              <w:bottom w:val="nil"/>
              <w:right w:val="double" w:sz="4" w:space="0" w:color="auto"/>
            </w:tcBorders>
            <w:shd w:val="clear" w:color="auto" w:fill="auto"/>
            <w:vAlign w:val="center"/>
            <w:hideMark/>
          </w:tcPr>
          <w:p w14:paraId="6B0ABE00" w14:textId="4A8F6306" w:rsidR="00FE3D3F" w:rsidRPr="00FE3D3F" w:rsidRDefault="00FE3D3F" w:rsidP="00FE3D3F">
            <w:pPr>
              <w:spacing w:line="240" w:lineRule="auto"/>
              <w:jc w:val="center"/>
              <w:rPr>
                <w:rFonts w:eastAsia="Times New Roman"/>
                <w:color w:val="000000"/>
                <w:sz w:val="22"/>
                <w:szCs w:val="22"/>
              </w:rPr>
            </w:pPr>
            <w:r w:rsidRPr="00FE3D3F">
              <w:rPr>
                <w:rFonts w:eastAsia="Times New Roman"/>
                <w:color w:val="000000"/>
                <w:sz w:val="22"/>
                <w:szCs w:val="22"/>
              </w:rPr>
              <w:t>8.2%</w:t>
            </w:r>
          </w:p>
        </w:tc>
      </w:tr>
      <w:tr w:rsidR="00FE3D3F" w:rsidRPr="00FE3D3F" w14:paraId="67AAE5FB" w14:textId="77777777" w:rsidTr="00317E86">
        <w:trPr>
          <w:trHeight w:val="20"/>
        </w:trPr>
        <w:tc>
          <w:tcPr>
            <w:tcW w:w="1219" w:type="dxa"/>
            <w:vMerge/>
            <w:tcBorders>
              <w:top w:val="nil"/>
              <w:left w:val="double" w:sz="4" w:space="0" w:color="auto"/>
              <w:bottom w:val="dotted" w:sz="4" w:space="0" w:color="auto"/>
              <w:right w:val="double" w:sz="4" w:space="0" w:color="auto"/>
            </w:tcBorders>
            <w:vAlign w:val="center"/>
            <w:hideMark/>
          </w:tcPr>
          <w:p w14:paraId="13E55FB8" w14:textId="77777777" w:rsidR="00FE3D3F" w:rsidRPr="00FE3D3F" w:rsidRDefault="00FE3D3F" w:rsidP="00FE3D3F">
            <w:pPr>
              <w:spacing w:line="240" w:lineRule="auto"/>
              <w:jc w:val="center"/>
              <w:rPr>
                <w:rFonts w:eastAsia="Times New Roman"/>
                <w:b/>
                <w:bCs/>
                <w:color w:val="000000"/>
                <w:sz w:val="22"/>
                <w:szCs w:val="22"/>
              </w:rPr>
            </w:pPr>
          </w:p>
        </w:tc>
        <w:tc>
          <w:tcPr>
            <w:tcW w:w="1402" w:type="dxa"/>
            <w:tcBorders>
              <w:top w:val="nil"/>
              <w:left w:val="double" w:sz="4" w:space="0" w:color="auto"/>
              <w:bottom w:val="dotted" w:sz="4" w:space="0" w:color="auto"/>
              <w:right w:val="single" w:sz="8" w:space="0" w:color="auto"/>
            </w:tcBorders>
            <w:shd w:val="clear" w:color="auto" w:fill="auto"/>
            <w:noWrap/>
            <w:vAlign w:val="center"/>
            <w:hideMark/>
          </w:tcPr>
          <w:p w14:paraId="6195CEA3" w14:textId="65B23079" w:rsidR="00FE3D3F" w:rsidRPr="00A512D8" w:rsidRDefault="00082E73"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18.0%)</w:t>
            </w:r>
          </w:p>
        </w:tc>
        <w:tc>
          <w:tcPr>
            <w:tcW w:w="1226" w:type="dxa"/>
            <w:tcBorders>
              <w:top w:val="nil"/>
              <w:left w:val="single" w:sz="8" w:space="0" w:color="auto"/>
              <w:bottom w:val="dotted" w:sz="4" w:space="0" w:color="auto"/>
              <w:right w:val="single" w:sz="4" w:space="0" w:color="auto"/>
            </w:tcBorders>
            <w:shd w:val="clear" w:color="auto" w:fill="auto"/>
            <w:noWrap/>
            <w:vAlign w:val="center"/>
            <w:hideMark/>
          </w:tcPr>
          <w:p w14:paraId="4B253747"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89.1%)</w:t>
            </w:r>
          </w:p>
        </w:tc>
        <w:tc>
          <w:tcPr>
            <w:tcW w:w="1170" w:type="dxa"/>
            <w:tcBorders>
              <w:top w:val="nil"/>
              <w:left w:val="single" w:sz="4" w:space="0" w:color="auto"/>
              <w:bottom w:val="dotted" w:sz="4" w:space="0" w:color="auto"/>
              <w:right w:val="single" w:sz="4" w:space="0" w:color="auto"/>
            </w:tcBorders>
            <w:shd w:val="clear" w:color="auto" w:fill="auto"/>
            <w:noWrap/>
            <w:vAlign w:val="center"/>
            <w:hideMark/>
          </w:tcPr>
          <w:p w14:paraId="6DC6867E" w14:textId="656E9EDC" w:rsidR="00FE3D3F" w:rsidRPr="00A512D8" w:rsidRDefault="00C6446C"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9.0%)</w:t>
            </w:r>
          </w:p>
        </w:tc>
        <w:tc>
          <w:tcPr>
            <w:tcW w:w="1260" w:type="dxa"/>
            <w:tcBorders>
              <w:top w:val="nil"/>
              <w:left w:val="single" w:sz="4" w:space="0" w:color="auto"/>
              <w:bottom w:val="dotted" w:sz="4" w:space="0" w:color="auto"/>
              <w:right w:val="single" w:sz="4" w:space="0" w:color="auto"/>
            </w:tcBorders>
            <w:shd w:val="clear" w:color="auto" w:fill="auto"/>
            <w:noWrap/>
            <w:vAlign w:val="center"/>
            <w:hideMark/>
          </w:tcPr>
          <w:p w14:paraId="74227898"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9%)</w:t>
            </w:r>
          </w:p>
        </w:tc>
        <w:tc>
          <w:tcPr>
            <w:tcW w:w="1260" w:type="dxa"/>
            <w:tcBorders>
              <w:top w:val="nil"/>
              <w:left w:val="single" w:sz="4" w:space="0" w:color="auto"/>
              <w:bottom w:val="dotted" w:sz="4" w:space="0" w:color="auto"/>
              <w:right w:val="single" w:sz="8" w:space="0" w:color="auto"/>
            </w:tcBorders>
            <w:shd w:val="clear" w:color="auto" w:fill="auto"/>
            <w:noWrap/>
            <w:vAlign w:val="center"/>
            <w:hideMark/>
          </w:tcPr>
          <w:p w14:paraId="697963EA" w14:textId="1CAC8350" w:rsidR="00FE3D3F" w:rsidRPr="00A512D8" w:rsidRDefault="00C6446C"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0.0%)</w:t>
            </w:r>
          </w:p>
        </w:tc>
        <w:tc>
          <w:tcPr>
            <w:tcW w:w="1800" w:type="dxa"/>
            <w:tcBorders>
              <w:top w:val="nil"/>
              <w:left w:val="single" w:sz="8" w:space="0" w:color="auto"/>
              <w:bottom w:val="dotted" w:sz="4" w:space="0" w:color="auto"/>
              <w:right w:val="double" w:sz="4" w:space="0" w:color="auto"/>
            </w:tcBorders>
            <w:shd w:val="clear" w:color="auto" w:fill="auto"/>
            <w:noWrap/>
            <w:vAlign w:val="center"/>
            <w:hideMark/>
          </w:tcPr>
          <w:p w14:paraId="70FAFC38" w14:textId="09DD43A4"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24.9%)</w:t>
            </w:r>
          </w:p>
        </w:tc>
      </w:tr>
      <w:tr w:rsidR="00FE3D3F" w:rsidRPr="00FE3D3F" w14:paraId="1B22F4E7" w14:textId="77777777" w:rsidTr="00317E86">
        <w:trPr>
          <w:trHeight w:val="20"/>
        </w:trPr>
        <w:tc>
          <w:tcPr>
            <w:tcW w:w="1219" w:type="dxa"/>
            <w:vMerge w:val="restart"/>
            <w:tcBorders>
              <w:top w:val="dotted" w:sz="4" w:space="0" w:color="auto"/>
              <w:left w:val="double" w:sz="4" w:space="0" w:color="auto"/>
              <w:bottom w:val="single" w:sz="8" w:space="0" w:color="auto"/>
              <w:right w:val="double" w:sz="4" w:space="0" w:color="auto"/>
            </w:tcBorders>
            <w:shd w:val="clear" w:color="auto" w:fill="auto"/>
            <w:vAlign w:val="center"/>
            <w:hideMark/>
          </w:tcPr>
          <w:p w14:paraId="2245AEEB" w14:textId="5E875974" w:rsidR="00FE3D3F" w:rsidRPr="00FE3D3F" w:rsidRDefault="00FE3D3F" w:rsidP="00FE3D3F">
            <w:pPr>
              <w:spacing w:line="240" w:lineRule="auto"/>
              <w:jc w:val="center"/>
              <w:rPr>
                <w:rFonts w:eastAsia="Times New Roman"/>
                <w:b/>
                <w:bCs/>
                <w:color w:val="000000"/>
                <w:sz w:val="22"/>
                <w:szCs w:val="22"/>
              </w:rPr>
            </w:pPr>
            <w:r>
              <w:rPr>
                <w:rFonts w:eastAsia="Times New Roman"/>
                <w:b/>
                <w:bCs/>
                <w:color w:val="000000"/>
                <w:sz w:val="22"/>
                <w:szCs w:val="22"/>
              </w:rPr>
              <w:t>3-4</w:t>
            </w:r>
          </w:p>
        </w:tc>
        <w:tc>
          <w:tcPr>
            <w:tcW w:w="1402" w:type="dxa"/>
            <w:tcBorders>
              <w:top w:val="dotted" w:sz="4" w:space="0" w:color="auto"/>
              <w:left w:val="double" w:sz="4" w:space="0" w:color="auto"/>
              <w:bottom w:val="nil"/>
              <w:right w:val="single" w:sz="8" w:space="0" w:color="auto"/>
            </w:tcBorders>
            <w:shd w:val="clear" w:color="auto" w:fill="auto"/>
            <w:vAlign w:val="center"/>
            <w:hideMark/>
          </w:tcPr>
          <w:p w14:paraId="665433F4" w14:textId="35437863" w:rsidR="00FE3D3F" w:rsidRPr="00FE3D3F" w:rsidRDefault="00082E73" w:rsidP="00FE3D3F">
            <w:pPr>
              <w:spacing w:line="240" w:lineRule="auto"/>
              <w:jc w:val="center"/>
              <w:rPr>
                <w:rFonts w:eastAsia="Times New Roman"/>
                <w:color w:val="000000"/>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1434</w:t>
            </w:r>
          </w:p>
        </w:tc>
        <w:tc>
          <w:tcPr>
            <w:tcW w:w="1226" w:type="dxa"/>
            <w:tcBorders>
              <w:top w:val="dotted" w:sz="4" w:space="0" w:color="auto"/>
              <w:left w:val="single" w:sz="8" w:space="0" w:color="auto"/>
              <w:bottom w:val="nil"/>
              <w:right w:val="single" w:sz="4" w:space="0" w:color="auto"/>
            </w:tcBorders>
            <w:shd w:val="clear" w:color="auto" w:fill="auto"/>
            <w:vAlign w:val="center"/>
            <w:hideMark/>
          </w:tcPr>
          <w:p w14:paraId="4759F587"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175</w:t>
            </w:r>
          </w:p>
        </w:tc>
        <w:tc>
          <w:tcPr>
            <w:tcW w:w="1170" w:type="dxa"/>
            <w:tcBorders>
              <w:top w:val="dotted" w:sz="4" w:space="0" w:color="auto"/>
              <w:left w:val="single" w:sz="4" w:space="0" w:color="auto"/>
              <w:bottom w:val="nil"/>
              <w:right w:val="single" w:sz="4" w:space="0" w:color="auto"/>
            </w:tcBorders>
            <w:shd w:val="clear" w:color="auto" w:fill="auto"/>
            <w:vAlign w:val="center"/>
            <w:hideMark/>
          </w:tcPr>
          <w:p w14:paraId="612D065F"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58</w:t>
            </w:r>
          </w:p>
        </w:tc>
        <w:tc>
          <w:tcPr>
            <w:tcW w:w="1260" w:type="dxa"/>
            <w:tcBorders>
              <w:top w:val="dotted" w:sz="4" w:space="0" w:color="auto"/>
              <w:left w:val="single" w:sz="4" w:space="0" w:color="auto"/>
              <w:bottom w:val="nil"/>
              <w:right w:val="single" w:sz="4" w:space="0" w:color="auto"/>
            </w:tcBorders>
            <w:shd w:val="clear" w:color="auto" w:fill="auto"/>
            <w:vAlign w:val="center"/>
            <w:hideMark/>
          </w:tcPr>
          <w:p w14:paraId="175A4B8C" w14:textId="230AFC79" w:rsidR="00FE3D3F" w:rsidRPr="00FE3D3F" w:rsidRDefault="00C6446C"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69</w:t>
            </w:r>
          </w:p>
        </w:tc>
        <w:tc>
          <w:tcPr>
            <w:tcW w:w="1260" w:type="dxa"/>
            <w:tcBorders>
              <w:top w:val="dotted" w:sz="4" w:space="0" w:color="auto"/>
              <w:left w:val="single" w:sz="4" w:space="0" w:color="auto"/>
              <w:bottom w:val="nil"/>
              <w:right w:val="single" w:sz="8" w:space="0" w:color="auto"/>
            </w:tcBorders>
            <w:shd w:val="clear" w:color="auto" w:fill="auto"/>
            <w:vAlign w:val="center"/>
            <w:hideMark/>
          </w:tcPr>
          <w:p w14:paraId="7E10F5F3" w14:textId="727AA090" w:rsidR="00FE3D3F" w:rsidRPr="00FE3D3F" w:rsidRDefault="00C6446C"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32</w:t>
            </w:r>
          </w:p>
        </w:tc>
        <w:tc>
          <w:tcPr>
            <w:tcW w:w="1800" w:type="dxa"/>
            <w:tcBorders>
              <w:top w:val="dotted" w:sz="4" w:space="0" w:color="auto"/>
              <w:left w:val="single" w:sz="8" w:space="0" w:color="auto"/>
              <w:bottom w:val="nil"/>
              <w:right w:val="double" w:sz="4" w:space="0" w:color="auto"/>
            </w:tcBorders>
            <w:shd w:val="clear" w:color="auto" w:fill="auto"/>
            <w:vAlign w:val="center"/>
            <w:hideMark/>
          </w:tcPr>
          <w:p w14:paraId="6BB85F0A" w14:textId="79D6B83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8.1%</w:t>
            </w:r>
          </w:p>
        </w:tc>
      </w:tr>
      <w:tr w:rsidR="00FE3D3F" w:rsidRPr="00FE3D3F" w14:paraId="076AD38A" w14:textId="77777777" w:rsidTr="00317E86">
        <w:trPr>
          <w:trHeight w:val="20"/>
        </w:trPr>
        <w:tc>
          <w:tcPr>
            <w:tcW w:w="1219" w:type="dxa"/>
            <w:vMerge/>
            <w:tcBorders>
              <w:top w:val="nil"/>
              <w:left w:val="double" w:sz="4" w:space="0" w:color="auto"/>
              <w:bottom w:val="dotted" w:sz="4" w:space="0" w:color="auto"/>
              <w:right w:val="double" w:sz="4" w:space="0" w:color="auto"/>
            </w:tcBorders>
            <w:vAlign w:val="center"/>
            <w:hideMark/>
          </w:tcPr>
          <w:p w14:paraId="2719F58C" w14:textId="77777777" w:rsidR="00FE3D3F" w:rsidRPr="00FE3D3F" w:rsidRDefault="00FE3D3F" w:rsidP="00FE3D3F">
            <w:pPr>
              <w:spacing w:line="240" w:lineRule="auto"/>
              <w:jc w:val="center"/>
              <w:rPr>
                <w:rFonts w:eastAsia="Times New Roman"/>
                <w:b/>
                <w:bCs/>
                <w:color w:val="000000"/>
                <w:sz w:val="22"/>
                <w:szCs w:val="22"/>
              </w:rPr>
            </w:pPr>
          </w:p>
        </w:tc>
        <w:tc>
          <w:tcPr>
            <w:tcW w:w="1402" w:type="dxa"/>
            <w:tcBorders>
              <w:top w:val="nil"/>
              <w:left w:val="double" w:sz="4" w:space="0" w:color="auto"/>
              <w:bottom w:val="dotted" w:sz="4" w:space="0" w:color="auto"/>
              <w:right w:val="single" w:sz="8" w:space="0" w:color="auto"/>
            </w:tcBorders>
            <w:shd w:val="clear" w:color="auto" w:fill="auto"/>
            <w:noWrap/>
            <w:vAlign w:val="center"/>
            <w:hideMark/>
          </w:tcPr>
          <w:p w14:paraId="29EDB51B" w14:textId="07085504" w:rsidR="00FE3D3F" w:rsidRPr="00A512D8" w:rsidRDefault="00082E73"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13.8%)</w:t>
            </w:r>
          </w:p>
        </w:tc>
        <w:tc>
          <w:tcPr>
            <w:tcW w:w="1226" w:type="dxa"/>
            <w:tcBorders>
              <w:top w:val="nil"/>
              <w:left w:val="single" w:sz="8" w:space="0" w:color="auto"/>
              <w:bottom w:val="dotted" w:sz="4" w:space="0" w:color="auto"/>
              <w:right w:val="single" w:sz="4" w:space="0" w:color="auto"/>
            </w:tcBorders>
            <w:shd w:val="clear" w:color="auto" w:fill="auto"/>
            <w:noWrap/>
            <w:vAlign w:val="center"/>
            <w:hideMark/>
          </w:tcPr>
          <w:p w14:paraId="1F499DF5"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82.0%)</w:t>
            </w:r>
          </w:p>
        </w:tc>
        <w:tc>
          <w:tcPr>
            <w:tcW w:w="1170" w:type="dxa"/>
            <w:tcBorders>
              <w:top w:val="nil"/>
              <w:left w:val="single" w:sz="4" w:space="0" w:color="auto"/>
              <w:bottom w:val="dotted" w:sz="4" w:space="0" w:color="auto"/>
              <w:right w:val="single" w:sz="4" w:space="0" w:color="auto"/>
            </w:tcBorders>
            <w:shd w:val="clear" w:color="auto" w:fill="auto"/>
            <w:noWrap/>
            <w:vAlign w:val="center"/>
            <w:hideMark/>
          </w:tcPr>
          <w:p w14:paraId="663D8EFA"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1.0%)</w:t>
            </w:r>
          </w:p>
        </w:tc>
        <w:tc>
          <w:tcPr>
            <w:tcW w:w="1260" w:type="dxa"/>
            <w:tcBorders>
              <w:top w:val="nil"/>
              <w:left w:val="single" w:sz="4" w:space="0" w:color="auto"/>
              <w:bottom w:val="dotted" w:sz="4" w:space="0" w:color="auto"/>
              <w:right w:val="single" w:sz="4" w:space="0" w:color="auto"/>
            </w:tcBorders>
            <w:shd w:val="clear" w:color="auto" w:fill="auto"/>
            <w:noWrap/>
            <w:vAlign w:val="center"/>
            <w:hideMark/>
          </w:tcPr>
          <w:p w14:paraId="62A2F7E4"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4.8%)</w:t>
            </w:r>
          </w:p>
        </w:tc>
        <w:tc>
          <w:tcPr>
            <w:tcW w:w="1260" w:type="dxa"/>
            <w:tcBorders>
              <w:top w:val="nil"/>
              <w:left w:val="single" w:sz="4" w:space="0" w:color="auto"/>
              <w:bottom w:val="dotted" w:sz="4" w:space="0" w:color="auto"/>
              <w:right w:val="single" w:sz="8" w:space="0" w:color="auto"/>
            </w:tcBorders>
            <w:shd w:val="clear" w:color="auto" w:fill="auto"/>
            <w:noWrap/>
            <w:vAlign w:val="center"/>
            <w:hideMark/>
          </w:tcPr>
          <w:p w14:paraId="210CD553" w14:textId="3799A71B" w:rsidR="00FE3D3F" w:rsidRPr="00A512D8" w:rsidRDefault="00C6446C"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2.2%)</w:t>
            </w:r>
          </w:p>
        </w:tc>
        <w:tc>
          <w:tcPr>
            <w:tcW w:w="1800" w:type="dxa"/>
            <w:tcBorders>
              <w:top w:val="nil"/>
              <w:left w:val="single" w:sz="8" w:space="0" w:color="auto"/>
              <w:bottom w:val="dotted" w:sz="4" w:space="0" w:color="auto"/>
              <w:right w:val="double" w:sz="4" w:space="0" w:color="auto"/>
            </w:tcBorders>
            <w:shd w:val="clear" w:color="auto" w:fill="auto"/>
            <w:noWrap/>
            <w:vAlign w:val="center"/>
            <w:hideMark/>
          </w:tcPr>
          <w:p w14:paraId="04608F6C" w14:textId="0878AD58"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9.8%)</w:t>
            </w:r>
          </w:p>
        </w:tc>
      </w:tr>
      <w:tr w:rsidR="00FE3D3F" w:rsidRPr="00FE3D3F" w14:paraId="504CB3BF" w14:textId="77777777" w:rsidTr="00317E86">
        <w:trPr>
          <w:trHeight w:val="20"/>
        </w:trPr>
        <w:tc>
          <w:tcPr>
            <w:tcW w:w="1219" w:type="dxa"/>
            <w:vMerge w:val="restart"/>
            <w:tcBorders>
              <w:top w:val="dotted" w:sz="4" w:space="0" w:color="auto"/>
              <w:left w:val="double" w:sz="4" w:space="0" w:color="auto"/>
              <w:bottom w:val="single" w:sz="8" w:space="0" w:color="auto"/>
              <w:right w:val="double" w:sz="4" w:space="0" w:color="auto"/>
            </w:tcBorders>
            <w:shd w:val="clear" w:color="auto" w:fill="auto"/>
            <w:vAlign w:val="center"/>
            <w:hideMark/>
          </w:tcPr>
          <w:p w14:paraId="28421C8B" w14:textId="5BBAD9F9" w:rsidR="00FE3D3F" w:rsidRPr="00FE3D3F" w:rsidRDefault="00FE3D3F" w:rsidP="00FE3D3F">
            <w:pPr>
              <w:spacing w:line="240" w:lineRule="auto"/>
              <w:jc w:val="center"/>
              <w:rPr>
                <w:rFonts w:eastAsia="Times New Roman"/>
                <w:b/>
                <w:bCs/>
                <w:color w:val="000000"/>
                <w:sz w:val="22"/>
                <w:szCs w:val="22"/>
              </w:rPr>
            </w:pPr>
            <w:r>
              <w:rPr>
                <w:rFonts w:eastAsia="Times New Roman"/>
                <w:b/>
                <w:bCs/>
                <w:color w:val="000000"/>
                <w:sz w:val="22"/>
                <w:szCs w:val="22"/>
              </w:rPr>
              <w:t>5-9</w:t>
            </w:r>
          </w:p>
        </w:tc>
        <w:tc>
          <w:tcPr>
            <w:tcW w:w="1402" w:type="dxa"/>
            <w:tcBorders>
              <w:top w:val="dotted" w:sz="4" w:space="0" w:color="auto"/>
              <w:left w:val="double" w:sz="4" w:space="0" w:color="auto"/>
              <w:bottom w:val="nil"/>
              <w:right w:val="single" w:sz="8" w:space="0" w:color="auto"/>
            </w:tcBorders>
            <w:shd w:val="clear" w:color="auto" w:fill="auto"/>
            <w:vAlign w:val="center"/>
            <w:hideMark/>
          </w:tcPr>
          <w:p w14:paraId="0B4DB7F2" w14:textId="786E403C" w:rsidR="00FE3D3F" w:rsidRPr="00FE3D3F" w:rsidRDefault="00082E73" w:rsidP="00FE3D3F">
            <w:pPr>
              <w:spacing w:line="240" w:lineRule="auto"/>
              <w:jc w:val="center"/>
              <w:rPr>
                <w:rFonts w:eastAsia="Times New Roman"/>
                <w:color w:val="000000"/>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1664</w:t>
            </w:r>
          </w:p>
        </w:tc>
        <w:tc>
          <w:tcPr>
            <w:tcW w:w="1226" w:type="dxa"/>
            <w:tcBorders>
              <w:top w:val="dotted" w:sz="4" w:space="0" w:color="auto"/>
              <w:left w:val="single" w:sz="8" w:space="0" w:color="auto"/>
              <w:bottom w:val="nil"/>
              <w:right w:val="single" w:sz="4" w:space="0" w:color="auto"/>
            </w:tcBorders>
            <w:shd w:val="clear" w:color="auto" w:fill="auto"/>
            <w:vAlign w:val="center"/>
            <w:hideMark/>
          </w:tcPr>
          <w:p w14:paraId="3F968246"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184</w:t>
            </w:r>
          </w:p>
        </w:tc>
        <w:tc>
          <w:tcPr>
            <w:tcW w:w="1170" w:type="dxa"/>
            <w:tcBorders>
              <w:top w:val="dotted" w:sz="4" w:space="0" w:color="auto"/>
              <w:left w:val="single" w:sz="4" w:space="0" w:color="auto"/>
              <w:bottom w:val="nil"/>
              <w:right w:val="single" w:sz="4" w:space="0" w:color="auto"/>
            </w:tcBorders>
            <w:shd w:val="clear" w:color="auto" w:fill="auto"/>
            <w:vAlign w:val="center"/>
            <w:hideMark/>
          </w:tcPr>
          <w:p w14:paraId="0C109C96"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232</w:t>
            </w:r>
          </w:p>
        </w:tc>
        <w:tc>
          <w:tcPr>
            <w:tcW w:w="1260" w:type="dxa"/>
            <w:tcBorders>
              <w:top w:val="dotted" w:sz="4" w:space="0" w:color="auto"/>
              <w:left w:val="single" w:sz="4" w:space="0" w:color="auto"/>
              <w:bottom w:val="nil"/>
              <w:right w:val="single" w:sz="4" w:space="0" w:color="auto"/>
            </w:tcBorders>
            <w:shd w:val="clear" w:color="auto" w:fill="auto"/>
            <w:vAlign w:val="center"/>
            <w:hideMark/>
          </w:tcPr>
          <w:p w14:paraId="7453E235"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35</w:t>
            </w:r>
          </w:p>
        </w:tc>
        <w:tc>
          <w:tcPr>
            <w:tcW w:w="1260" w:type="dxa"/>
            <w:tcBorders>
              <w:top w:val="dotted" w:sz="4" w:space="0" w:color="auto"/>
              <w:left w:val="single" w:sz="4" w:space="0" w:color="auto"/>
              <w:bottom w:val="nil"/>
              <w:right w:val="single" w:sz="8" w:space="0" w:color="auto"/>
            </w:tcBorders>
            <w:shd w:val="clear" w:color="auto" w:fill="auto"/>
            <w:vAlign w:val="center"/>
            <w:hideMark/>
          </w:tcPr>
          <w:p w14:paraId="511A028A"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13</w:t>
            </w:r>
          </w:p>
        </w:tc>
        <w:tc>
          <w:tcPr>
            <w:tcW w:w="1800" w:type="dxa"/>
            <w:tcBorders>
              <w:top w:val="dotted" w:sz="4" w:space="0" w:color="auto"/>
              <w:left w:val="single" w:sz="8" w:space="0" w:color="auto"/>
              <w:bottom w:val="nil"/>
              <w:right w:val="double" w:sz="4" w:space="0" w:color="auto"/>
            </w:tcBorders>
            <w:shd w:val="clear" w:color="auto" w:fill="auto"/>
            <w:vAlign w:val="center"/>
            <w:hideMark/>
          </w:tcPr>
          <w:p w14:paraId="6DE04890" w14:textId="3D660A6B"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9.4%</w:t>
            </w:r>
          </w:p>
        </w:tc>
      </w:tr>
      <w:tr w:rsidR="00FE3D3F" w:rsidRPr="00FE3D3F" w14:paraId="26EB06F1" w14:textId="77777777" w:rsidTr="00317E86">
        <w:trPr>
          <w:trHeight w:val="20"/>
        </w:trPr>
        <w:tc>
          <w:tcPr>
            <w:tcW w:w="1219" w:type="dxa"/>
            <w:vMerge/>
            <w:tcBorders>
              <w:top w:val="nil"/>
              <w:left w:val="double" w:sz="4" w:space="0" w:color="auto"/>
              <w:bottom w:val="dotted" w:sz="4" w:space="0" w:color="auto"/>
              <w:right w:val="double" w:sz="4" w:space="0" w:color="auto"/>
            </w:tcBorders>
            <w:vAlign w:val="center"/>
            <w:hideMark/>
          </w:tcPr>
          <w:p w14:paraId="299894E8" w14:textId="77777777" w:rsidR="00FE3D3F" w:rsidRPr="00FE3D3F" w:rsidRDefault="00FE3D3F" w:rsidP="00FE3D3F">
            <w:pPr>
              <w:spacing w:line="240" w:lineRule="auto"/>
              <w:jc w:val="center"/>
              <w:rPr>
                <w:rFonts w:eastAsia="Times New Roman"/>
                <w:b/>
                <w:bCs/>
                <w:color w:val="000000"/>
                <w:sz w:val="22"/>
                <w:szCs w:val="22"/>
              </w:rPr>
            </w:pPr>
          </w:p>
        </w:tc>
        <w:tc>
          <w:tcPr>
            <w:tcW w:w="1402" w:type="dxa"/>
            <w:tcBorders>
              <w:top w:val="nil"/>
              <w:left w:val="double" w:sz="4" w:space="0" w:color="auto"/>
              <w:bottom w:val="dotted" w:sz="4" w:space="0" w:color="auto"/>
              <w:right w:val="single" w:sz="8" w:space="0" w:color="auto"/>
            </w:tcBorders>
            <w:shd w:val="clear" w:color="auto" w:fill="auto"/>
            <w:noWrap/>
            <w:vAlign w:val="center"/>
            <w:hideMark/>
          </w:tcPr>
          <w:p w14:paraId="5D955F0C" w14:textId="1B1B729B" w:rsidR="00FE3D3F" w:rsidRPr="00A512D8" w:rsidRDefault="00082E73"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16.1%)</w:t>
            </w:r>
          </w:p>
        </w:tc>
        <w:tc>
          <w:tcPr>
            <w:tcW w:w="1226" w:type="dxa"/>
            <w:tcBorders>
              <w:top w:val="nil"/>
              <w:left w:val="single" w:sz="8" w:space="0" w:color="auto"/>
              <w:bottom w:val="dotted" w:sz="4" w:space="0" w:color="auto"/>
              <w:right w:val="single" w:sz="4" w:space="0" w:color="auto"/>
            </w:tcBorders>
            <w:shd w:val="clear" w:color="auto" w:fill="auto"/>
            <w:noWrap/>
            <w:vAlign w:val="center"/>
            <w:hideMark/>
          </w:tcPr>
          <w:p w14:paraId="466C363C"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71.2%)</w:t>
            </w:r>
          </w:p>
        </w:tc>
        <w:tc>
          <w:tcPr>
            <w:tcW w:w="1170" w:type="dxa"/>
            <w:tcBorders>
              <w:top w:val="nil"/>
              <w:left w:val="single" w:sz="4" w:space="0" w:color="auto"/>
              <w:bottom w:val="dotted" w:sz="4" w:space="0" w:color="auto"/>
              <w:right w:val="single" w:sz="4" w:space="0" w:color="auto"/>
            </w:tcBorders>
            <w:shd w:val="clear" w:color="auto" w:fill="auto"/>
            <w:noWrap/>
            <w:vAlign w:val="center"/>
            <w:hideMark/>
          </w:tcPr>
          <w:p w14:paraId="406984B2"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3.9%)</w:t>
            </w:r>
          </w:p>
        </w:tc>
        <w:tc>
          <w:tcPr>
            <w:tcW w:w="1260" w:type="dxa"/>
            <w:tcBorders>
              <w:top w:val="nil"/>
              <w:left w:val="single" w:sz="4" w:space="0" w:color="auto"/>
              <w:bottom w:val="dotted" w:sz="4" w:space="0" w:color="auto"/>
              <w:right w:val="single" w:sz="4" w:space="0" w:color="auto"/>
            </w:tcBorders>
            <w:shd w:val="clear" w:color="auto" w:fill="auto"/>
            <w:noWrap/>
            <w:vAlign w:val="center"/>
            <w:hideMark/>
          </w:tcPr>
          <w:p w14:paraId="2B1485E5"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8.1%)</w:t>
            </w:r>
          </w:p>
        </w:tc>
        <w:tc>
          <w:tcPr>
            <w:tcW w:w="1260" w:type="dxa"/>
            <w:tcBorders>
              <w:top w:val="nil"/>
              <w:left w:val="single" w:sz="4" w:space="0" w:color="auto"/>
              <w:bottom w:val="dotted" w:sz="4" w:space="0" w:color="auto"/>
              <w:right w:val="single" w:sz="8" w:space="0" w:color="auto"/>
            </w:tcBorders>
            <w:shd w:val="clear" w:color="auto" w:fill="auto"/>
            <w:noWrap/>
            <w:vAlign w:val="center"/>
            <w:hideMark/>
          </w:tcPr>
          <w:p w14:paraId="4D6164E1" w14:textId="5A6A35AA" w:rsidR="00FE3D3F" w:rsidRPr="00A512D8" w:rsidRDefault="00C6446C"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6.8%)</w:t>
            </w:r>
          </w:p>
        </w:tc>
        <w:tc>
          <w:tcPr>
            <w:tcW w:w="1800" w:type="dxa"/>
            <w:tcBorders>
              <w:top w:val="nil"/>
              <w:left w:val="single" w:sz="8" w:space="0" w:color="auto"/>
              <w:bottom w:val="dotted" w:sz="4" w:space="0" w:color="auto"/>
              <w:right w:val="double" w:sz="4" w:space="0" w:color="auto"/>
            </w:tcBorders>
            <w:shd w:val="clear" w:color="auto" w:fill="auto"/>
            <w:noWrap/>
            <w:vAlign w:val="center"/>
            <w:hideMark/>
          </w:tcPr>
          <w:p w14:paraId="2C67D88B" w14:textId="189EB661"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8.6%)</w:t>
            </w:r>
          </w:p>
        </w:tc>
      </w:tr>
      <w:tr w:rsidR="00FE3D3F" w:rsidRPr="00FE3D3F" w14:paraId="2E2612F6" w14:textId="77777777" w:rsidTr="00317E86">
        <w:trPr>
          <w:trHeight w:val="20"/>
        </w:trPr>
        <w:tc>
          <w:tcPr>
            <w:tcW w:w="1219" w:type="dxa"/>
            <w:vMerge w:val="restart"/>
            <w:tcBorders>
              <w:top w:val="dotted" w:sz="4" w:space="0" w:color="auto"/>
              <w:left w:val="double" w:sz="4" w:space="0" w:color="auto"/>
              <w:bottom w:val="single" w:sz="8" w:space="0" w:color="auto"/>
              <w:right w:val="double" w:sz="4" w:space="0" w:color="auto"/>
            </w:tcBorders>
            <w:shd w:val="clear" w:color="auto" w:fill="auto"/>
            <w:vAlign w:val="center"/>
            <w:hideMark/>
          </w:tcPr>
          <w:p w14:paraId="2176191B"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10+</w:t>
            </w:r>
          </w:p>
        </w:tc>
        <w:tc>
          <w:tcPr>
            <w:tcW w:w="1402" w:type="dxa"/>
            <w:tcBorders>
              <w:top w:val="dotted" w:sz="4" w:space="0" w:color="auto"/>
              <w:left w:val="double" w:sz="4" w:space="0" w:color="auto"/>
              <w:bottom w:val="nil"/>
              <w:right w:val="single" w:sz="8" w:space="0" w:color="auto"/>
            </w:tcBorders>
            <w:shd w:val="clear" w:color="auto" w:fill="auto"/>
            <w:vAlign w:val="center"/>
            <w:hideMark/>
          </w:tcPr>
          <w:p w14:paraId="4AADD436" w14:textId="38A32892" w:rsidR="00FE3D3F" w:rsidRPr="00FE3D3F" w:rsidRDefault="00082E73"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1550</w:t>
            </w:r>
          </w:p>
        </w:tc>
        <w:tc>
          <w:tcPr>
            <w:tcW w:w="1226" w:type="dxa"/>
            <w:tcBorders>
              <w:top w:val="dotted" w:sz="4" w:space="0" w:color="auto"/>
              <w:left w:val="single" w:sz="8" w:space="0" w:color="auto"/>
              <w:bottom w:val="nil"/>
              <w:right w:val="single" w:sz="4" w:space="0" w:color="auto"/>
            </w:tcBorders>
            <w:shd w:val="clear" w:color="auto" w:fill="auto"/>
            <w:vAlign w:val="center"/>
            <w:hideMark/>
          </w:tcPr>
          <w:p w14:paraId="09B2E653" w14:textId="51F696FF" w:rsidR="00FE3D3F" w:rsidRPr="00FE3D3F" w:rsidRDefault="00082E73" w:rsidP="00FE3D3F">
            <w:pPr>
              <w:spacing w:line="240" w:lineRule="auto"/>
              <w:jc w:val="center"/>
              <w:rPr>
                <w:rFonts w:eastAsia="Times New Roman"/>
                <w:color w:val="000000" w:themeColor="text1"/>
                <w:sz w:val="22"/>
                <w:szCs w:val="22"/>
              </w:rPr>
            </w:pPr>
            <w:r w:rsidRPr="00082E73">
              <w:rPr>
                <w:rFonts w:eastAsia="Times New Roman"/>
                <w:color w:val="FFFFFF" w:themeColor="background1"/>
                <w:sz w:val="22"/>
                <w:szCs w:val="22"/>
              </w:rPr>
              <w:t>0</w:t>
            </w:r>
            <w:r w:rsidR="00FE3D3F" w:rsidRPr="00FE3D3F">
              <w:rPr>
                <w:rFonts w:eastAsia="Times New Roman"/>
                <w:color w:val="000000" w:themeColor="text1"/>
                <w:sz w:val="22"/>
                <w:szCs w:val="22"/>
              </w:rPr>
              <w:t>902</w:t>
            </w:r>
          </w:p>
        </w:tc>
        <w:tc>
          <w:tcPr>
            <w:tcW w:w="1170" w:type="dxa"/>
            <w:tcBorders>
              <w:top w:val="dotted" w:sz="4" w:space="0" w:color="auto"/>
              <w:left w:val="single" w:sz="4" w:space="0" w:color="auto"/>
              <w:bottom w:val="nil"/>
              <w:right w:val="single" w:sz="4" w:space="0" w:color="auto"/>
            </w:tcBorders>
            <w:shd w:val="clear" w:color="auto" w:fill="auto"/>
            <w:vAlign w:val="center"/>
            <w:hideMark/>
          </w:tcPr>
          <w:p w14:paraId="2F3AB54D"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201</w:t>
            </w:r>
          </w:p>
        </w:tc>
        <w:tc>
          <w:tcPr>
            <w:tcW w:w="1260" w:type="dxa"/>
            <w:tcBorders>
              <w:top w:val="dotted" w:sz="4" w:space="0" w:color="auto"/>
              <w:left w:val="single" w:sz="4" w:space="0" w:color="auto"/>
              <w:bottom w:val="nil"/>
              <w:right w:val="single" w:sz="4" w:space="0" w:color="auto"/>
            </w:tcBorders>
            <w:shd w:val="clear" w:color="auto" w:fill="auto"/>
            <w:vAlign w:val="center"/>
            <w:hideMark/>
          </w:tcPr>
          <w:p w14:paraId="7A4A18D2"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151</w:t>
            </w:r>
          </w:p>
        </w:tc>
        <w:tc>
          <w:tcPr>
            <w:tcW w:w="1260" w:type="dxa"/>
            <w:tcBorders>
              <w:top w:val="dotted" w:sz="4" w:space="0" w:color="auto"/>
              <w:left w:val="single" w:sz="4" w:space="0" w:color="auto"/>
              <w:bottom w:val="nil"/>
              <w:right w:val="single" w:sz="8" w:space="0" w:color="auto"/>
            </w:tcBorders>
            <w:shd w:val="clear" w:color="auto" w:fill="auto"/>
            <w:vAlign w:val="center"/>
            <w:hideMark/>
          </w:tcPr>
          <w:p w14:paraId="07A725EE"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296</w:t>
            </w:r>
          </w:p>
        </w:tc>
        <w:tc>
          <w:tcPr>
            <w:tcW w:w="1800" w:type="dxa"/>
            <w:tcBorders>
              <w:top w:val="dotted" w:sz="4" w:space="0" w:color="auto"/>
              <w:left w:val="single" w:sz="8" w:space="0" w:color="auto"/>
              <w:bottom w:val="nil"/>
              <w:right w:val="double" w:sz="4" w:space="0" w:color="auto"/>
            </w:tcBorders>
            <w:shd w:val="clear" w:color="auto" w:fill="auto"/>
            <w:vAlign w:val="center"/>
            <w:hideMark/>
          </w:tcPr>
          <w:p w14:paraId="3266D5D5" w14:textId="0EAA8F34"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8.7%</w:t>
            </w:r>
          </w:p>
        </w:tc>
      </w:tr>
      <w:tr w:rsidR="00FE3D3F" w:rsidRPr="00FE3D3F" w14:paraId="407D5B9A" w14:textId="77777777" w:rsidTr="00317E86">
        <w:trPr>
          <w:trHeight w:val="20"/>
        </w:trPr>
        <w:tc>
          <w:tcPr>
            <w:tcW w:w="1219" w:type="dxa"/>
            <w:vMerge/>
            <w:tcBorders>
              <w:top w:val="nil"/>
              <w:left w:val="double" w:sz="4" w:space="0" w:color="auto"/>
              <w:bottom w:val="double" w:sz="4" w:space="0" w:color="auto"/>
              <w:right w:val="double" w:sz="4" w:space="0" w:color="auto"/>
            </w:tcBorders>
            <w:vAlign w:val="center"/>
            <w:hideMark/>
          </w:tcPr>
          <w:p w14:paraId="05B24542" w14:textId="77777777" w:rsidR="00FE3D3F" w:rsidRPr="00FE3D3F" w:rsidRDefault="00FE3D3F" w:rsidP="00FE3D3F">
            <w:pPr>
              <w:spacing w:line="240" w:lineRule="auto"/>
              <w:jc w:val="center"/>
              <w:rPr>
                <w:rFonts w:eastAsia="Times New Roman"/>
                <w:b/>
                <w:bCs/>
                <w:color w:val="000000"/>
                <w:sz w:val="22"/>
                <w:szCs w:val="22"/>
              </w:rPr>
            </w:pPr>
          </w:p>
        </w:tc>
        <w:tc>
          <w:tcPr>
            <w:tcW w:w="1402" w:type="dxa"/>
            <w:tcBorders>
              <w:top w:val="nil"/>
              <w:left w:val="double" w:sz="4" w:space="0" w:color="auto"/>
              <w:bottom w:val="double" w:sz="4" w:space="0" w:color="auto"/>
              <w:right w:val="single" w:sz="8" w:space="0" w:color="auto"/>
            </w:tcBorders>
            <w:shd w:val="clear" w:color="auto" w:fill="auto"/>
            <w:noWrap/>
            <w:vAlign w:val="center"/>
            <w:hideMark/>
          </w:tcPr>
          <w:p w14:paraId="231798F2" w14:textId="76667321" w:rsidR="00FE3D3F" w:rsidRPr="00A512D8" w:rsidRDefault="00082E73"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15.0%)</w:t>
            </w:r>
          </w:p>
        </w:tc>
        <w:tc>
          <w:tcPr>
            <w:tcW w:w="1226" w:type="dxa"/>
            <w:tcBorders>
              <w:top w:val="nil"/>
              <w:left w:val="single" w:sz="8" w:space="0" w:color="auto"/>
              <w:bottom w:val="double" w:sz="4" w:space="0" w:color="auto"/>
              <w:right w:val="single" w:sz="4" w:space="0" w:color="auto"/>
            </w:tcBorders>
            <w:shd w:val="clear" w:color="auto" w:fill="auto"/>
            <w:noWrap/>
            <w:vAlign w:val="center"/>
            <w:hideMark/>
          </w:tcPr>
          <w:p w14:paraId="5B533695"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58.2%)</w:t>
            </w:r>
          </w:p>
        </w:tc>
        <w:tc>
          <w:tcPr>
            <w:tcW w:w="1170" w:type="dxa"/>
            <w:tcBorders>
              <w:top w:val="nil"/>
              <w:left w:val="single" w:sz="4" w:space="0" w:color="auto"/>
              <w:bottom w:val="double" w:sz="4" w:space="0" w:color="auto"/>
              <w:right w:val="single" w:sz="4" w:space="0" w:color="auto"/>
            </w:tcBorders>
            <w:shd w:val="clear" w:color="auto" w:fill="auto"/>
            <w:noWrap/>
            <w:vAlign w:val="center"/>
            <w:hideMark/>
          </w:tcPr>
          <w:p w14:paraId="2261D496"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3.0%)</w:t>
            </w:r>
          </w:p>
        </w:tc>
        <w:tc>
          <w:tcPr>
            <w:tcW w:w="1260" w:type="dxa"/>
            <w:tcBorders>
              <w:top w:val="nil"/>
              <w:left w:val="single" w:sz="4" w:space="0" w:color="auto"/>
              <w:bottom w:val="double" w:sz="4" w:space="0" w:color="auto"/>
              <w:right w:val="single" w:sz="4" w:space="0" w:color="auto"/>
            </w:tcBorders>
            <w:shd w:val="clear" w:color="auto" w:fill="auto"/>
            <w:noWrap/>
            <w:vAlign w:val="center"/>
            <w:hideMark/>
          </w:tcPr>
          <w:p w14:paraId="1E254BE5"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9.7%)</w:t>
            </w:r>
          </w:p>
        </w:tc>
        <w:tc>
          <w:tcPr>
            <w:tcW w:w="1260" w:type="dxa"/>
            <w:tcBorders>
              <w:top w:val="nil"/>
              <w:left w:val="single" w:sz="4" w:space="0" w:color="auto"/>
              <w:bottom w:val="double" w:sz="4" w:space="0" w:color="auto"/>
              <w:right w:val="single" w:sz="8" w:space="0" w:color="auto"/>
            </w:tcBorders>
            <w:shd w:val="clear" w:color="auto" w:fill="auto"/>
            <w:noWrap/>
            <w:vAlign w:val="center"/>
            <w:hideMark/>
          </w:tcPr>
          <w:p w14:paraId="17DD5C06"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9.1%)</w:t>
            </w:r>
          </w:p>
        </w:tc>
        <w:tc>
          <w:tcPr>
            <w:tcW w:w="1800" w:type="dxa"/>
            <w:tcBorders>
              <w:top w:val="nil"/>
              <w:left w:val="single" w:sz="8" w:space="0" w:color="auto"/>
              <w:bottom w:val="double" w:sz="4" w:space="0" w:color="auto"/>
              <w:right w:val="double" w:sz="4" w:space="0" w:color="auto"/>
            </w:tcBorders>
            <w:shd w:val="clear" w:color="auto" w:fill="auto"/>
            <w:noWrap/>
            <w:vAlign w:val="center"/>
            <w:hideMark/>
          </w:tcPr>
          <w:p w14:paraId="221FFEC4" w14:textId="1BC75D90"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4.4%)</w:t>
            </w:r>
          </w:p>
        </w:tc>
      </w:tr>
      <w:tr w:rsidR="00FE3D3F" w:rsidRPr="00FE3D3F" w14:paraId="4A9DC5DC" w14:textId="77777777" w:rsidTr="00317E86">
        <w:trPr>
          <w:trHeight w:val="20"/>
        </w:trPr>
        <w:tc>
          <w:tcPr>
            <w:tcW w:w="1219" w:type="dxa"/>
            <w:vMerge w:val="restart"/>
            <w:tcBorders>
              <w:top w:val="double" w:sz="4" w:space="0" w:color="auto"/>
              <w:left w:val="double" w:sz="4" w:space="0" w:color="auto"/>
              <w:bottom w:val="single" w:sz="8" w:space="0" w:color="auto"/>
              <w:right w:val="double" w:sz="4" w:space="0" w:color="auto"/>
            </w:tcBorders>
            <w:shd w:val="clear" w:color="auto" w:fill="auto"/>
            <w:vAlign w:val="center"/>
            <w:hideMark/>
          </w:tcPr>
          <w:p w14:paraId="242FF7D7" w14:textId="77777777" w:rsidR="00FE3D3F" w:rsidRPr="00FE3D3F" w:rsidRDefault="00FE3D3F" w:rsidP="00FE3D3F">
            <w:pPr>
              <w:spacing w:line="240" w:lineRule="auto"/>
              <w:jc w:val="center"/>
              <w:rPr>
                <w:rFonts w:eastAsia="Times New Roman"/>
                <w:b/>
                <w:bCs/>
                <w:color w:val="000000"/>
                <w:sz w:val="22"/>
                <w:szCs w:val="22"/>
              </w:rPr>
            </w:pPr>
            <w:r w:rsidRPr="00FE3D3F">
              <w:rPr>
                <w:rFonts w:eastAsia="Times New Roman"/>
                <w:b/>
                <w:bCs/>
                <w:color w:val="000000"/>
                <w:sz w:val="22"/>
                <w:szCs w:val="22"/>
              </w:rPr>
              <w:t>Total</w:t>
            </w:r>
          </w:p>
        </w:tc>
        <w:tc>
          <w:tcPr>
            <w:tcW w:w="1402" w:type="dxa"/>
            <w:tcBorders>
              <w:top w:val="double" w:sz="4" w:space="0" w:color="auto"/>
              <w:left w:val="double" w:sz="4" w:space="0" w:color="auto"/>
              <w:bottom w:val="nil"/>
              <w:right w:val="single" w:sz="8" w:space="0" w:color="auto"/>
            </w:tcBorders>
            <w:shd w:val="clear" w:color="auto" w:fill="auto"/>
            <w:vAlign w:val="center"/>
            <w:hideMark/>
          </w:tcPr>
          <w:p w14:paraId="5F43C53A" w14:textId="77777777" w:rsidR="00FE3D3F" w:rsidRPr="00FE3D3F" w:rsidRDefault="00FE3D3F" w:rsidP="00082E73">
            <w:pPr>
              <w:spacing w:line="240" w:lineRule="auto"/>
              <w:ind w:right="1"/>
              <w:jc w:val="center"/>
              <w:rPr>
                <w:rFonts w:eastAsia="Times New Roman"/>
                <w:color w:val="000000" w:themeColor="text1"/>
                <w:sz w:val="22"/>
                <w:szCs w:val="22"/>
              </w:rPr>
            </w:pPr>
            <w:r w:rsidRPr="00FE3D3F">
              <w:rPr>
                <w:rFonts w:eastAsia="Times New Roman"/>
                <w:color w:val="000000" w:themeColor="text1"/>
                <w:sz w:val="22"/>
                <w:szCs w:val="22"/>
              </w:rPr>
              <w:t>10363</w:t>
            </w:r>
          </w:p>
        </w:tc>
        <w:tc>
          <w:tcPr>
            <w:tcW w:w="1226" w:type="dxa"/>
            <w:tcBorders>
              <w:top w:val="double" w:sz="4" w:space="0" w:color="auto"/>
              <w:left w:val="single" w:sz="8" w:space="0" w:color="auto"/>
              <w:bottom w:val="nil"/>
              <w:right w:val="single" w:sz="4" w:space="0" w:color="auto"/>
            </w:tcBorders>
            <w:shd w:val="clear" w:color="auto" w:fill="auto"/>
            <w:vAlign w:val="center"/>
            <w:hideMark/>
          </w:tcPr>
          <w:p w14:paraId="45F21EE8"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4926</w:t>
            </w:r>
          </w:p>
        </w:tc>
        <w:tc>
          <w:tcPr>
            <w:tcW w:w="1170" w:type="dxa"/>
            <w:tcBorders>
              <w:top w:val="double" w:sz="4" w:space="0" w:color="auto"/>
              <w:left w:val="single" w:sz="4" w:space="0" w:color="auto"/>
              <w:bottom w:val="nil"/>
              <w:right w:val="single" w:sz="4" w:space="0" w:color="auto"/>
            </w:tcBorders>
            <w:shd w:val="clear" w:color="auto" w:fill="auto"/>
            <w:vAlign w:val="center"/>
            <w:hideMark/>
          </w:tcPr>
          <w:p w14:paraId="74988624"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760</w:t>
            </w:r>
          </w:p>
        </w:tc>
        <w:tc>
          <w:tcPr>
            <w:tcW w:w="1260" w:type="dxa"/>
            <w:tcBorders>
              <w:top w:val="double" w:sz="4" w:space="0" w:color="auto"/>
              <w:left w:val="single" w:sz="4" w:space="0" w:color="auto"/>
              <w:bottom w:val="nil"/>
              <w:right w:val="single" w:sz="4" w:space="0" w:color="auto"/>
            </w:tcBorders>
            <w:shd w:val="clear" w:color="auto" w:fill="auto"/>
            <w:vAlign w:val="center"/>
            <w:hideMark/>
          </w:tcPr>
          <w:p w14:paraId="1A5F0772"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391</w:t>
            </w:r>
          </w:p>
        </w:tc>
        <w:tc>
          <w:tcPr>
            <w:tcW w:w="1260" w:type="dxa"/>
            <w:tcBorders>
              <w:top w:val="double" w:sz="4" w:space="0" w:color="auto"/>
              <w:left w:val="single" w:sz="4" w:space="0" w:color="auto"/>
              <w:bottom w:val="nil"/>
              <w:right w:val="single" w:sz="8" w:space="0" w:color="auto"/>
            </w:tcBorders>
            <w:shd w:val="clear" w:color="auto" w:fill="auto"/>
            <w:vAlign w:val="center"/>
            <w:hideMark/>
          </w:tcPr>
          <w:p w14:paraId="4AAD5756" w14:textId="77777777"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441</w:t>
            </w:r>
          </w:p>
        </w:tc>
        <w:tc>
          <w:tcPr>
            <w:tcW w:w="1800" w:type="dxa"/>
            <w:tcBorders>
              <w:top w:val="double" w:sz="4" w:space="0" w:color="auto"/>
              <w:left w:val="single" w:sz="8" w:space="0" w:color="auto"/>
              <w:bottom w:val="nil"/>
              <w:right w:val="double" w:sz="4" w:space="0" w:color="auto"/>
            </w:tcBorders>
            <w:shd w:val="clear" w:color="auto" w:fill="auto"/>
            <w:vAlign w:val="center"/>
            <w:hideMark/>
          </w:tcPr>
          <w:p w14:paraId="76FC5D8C" w14:textId="404479AF" w:rsidR="00FE3D3F" w:rsidRPr="00FE3D3F" w:rsidRDefault="00FE3D3F" w:rsidP="00FE3D3F">
            <w:pPr>
              <w:spacing w:line="240" w:lineRule="auto"/>
              <w:jc w:val="center"/>
              <w:rPr>
                <w:rFonts w:eastAsia="Times New Roman"/>
                <w:color w:val="000000" w:themeColor="text1"/>
                <w:sz w:val="22"/>
                <w:szCs w:val="22"/>
              </w:rPr>
            </w:pPr>
            <w:r w:rsidRPr="00FE3D3F">
              <w:rPr>
                <w:rFonts w:eastAsia="Times New Roman"/>
                <w:color w:val="000000" w:themeColor="text1"/>
                <w:sz w:val="22"/>
                <w:szCs w:val="22"/>
              </w:rPr>
              <w:t>8.6%</w:t>
            </w:r>
          </w:p>
        </w:tc>
      </w:tr>
      <w:tr w:rsidR="00FE3D3F" w:rsidRPr="00FE3D3F" w14:paraId="260B8A4D" w14:textId="77777777" w:rsidTr="00317E86">
        <w:trPr>
          <w:trHeight w:val="20"/>
        </w:trPr>
        <w:tc>
          <w:tcPr>
            <w:tcW w:w="1219" w:type="dxa"/>
            <w:vMerge/>
            <w:tcBorders>
              <w:top w:val="nil"/>
              <w:left w:val="double" w:sz="4" w:space="0" w:color="auto"/>
              <w:bottom w:val="double" w:sz="4" w:space="0" w:color="auto"/>
              <w:right w:val="double" w:sz="4" w:space="0" w:color="auto"/>
            </w:tcBorders>
            <w:vAlign w:val="center"/>
            <w:hideMark/>
          </w:tcPr>
          <w:p w14:paraId="21BC6875" w14:textId="77777777" w:rsidR="00FE3D3F" w:rsidRPr="00FE3D3F" w:rsidRDefault="00FE3D3F" w:rsidP="00FE3D3F">
            <w:pPr>
              <w:spacing w:line="240" w:lineRule="auto"/>
              <w:jc w:val="left"/>
              <w:rPr>
                <w:rFonts w:eastAsia="Times New Roman"/>
                <w:b/>
                <w:bCs/>
                <w:color w:val="000000"/>
                <w:sz w:val="22"/>
                <w:szCs w:val="22"/>
              </w:rPr>
            </w:pPr>
          </w:p>
        </w:tc>
        <w:tc>
          <w:tcPr>
            <w:tcW w:w="1402" w:type="dxa"/>
            <w:tcBorders>
              <w:top w:val="nil"/>
              <w:left w:val="double" w:sz="4" w:space="0" w:color="auto"/>
              <w:bottom w:val="double" w:sz="4" w:space="0" w:color="auto"/>
              <w:right w:val="single" w:sz="8" w:space="0" w:color="auto"/>
            </w:tcBorders>
            <w:shd w:val="clear" w:color="auto" w:fill="auto"/>
            <w:noWrap/>
            <w:vAlign w:val="center"/>
            <w:hideMark/>
          </w:tcPr>
          <w:p w14:paraId="54001AAF" w14:textId="4F3EE536" w:rsidR="00FE3D3F" w:rsidRPr="00A512D8" w:rsidRDefault="00FE3D3F" w:rsidP="00082E73">
            <w:pPr>
              <w:spacing w:line="240" w:lineRule="auto"/>
              <w:jc w:val="center"/>
              <w:rPr>
                <w:rFonts w:eastAsia="Times New Roman"/>
                <w:color w:val="808080"/>
                <w:sz w:val="20"/>
                <w:szCs w:val="20"/>
              </w:rPr>
            </w:pPr>
            <w:r w:rsidRPr="00A512D8">
              <w:rPr>
                <w:rFonts w:eastAsia="Times New Roman"/>
                <w:color w:val="808080"/>
                <w:sz w:val="20"/>
                <w:szCs w:val="20"/>
              </w:rPr>
              <w:t>(100.0%)</w:t>
            </w:r>
          </w:p>
        </w:tc>
        <w:tc>
          <w:tcPr>
            <w:tcW w:w="1226" w:type="dxa"/>
            <w:tcBorders>
              <w:top w:val="nil"/>
              <w:left w:val="single" w:sz="8" w:space="0" w:color="auto"/>
              <w:bottom w:val="double" w:sz="4" w:space="0" w:color="auto"/>
              <w:right w:val="single" w:sz="4" w:space="0" w:color="auto"/>
            </w:tcBorders>
            <w:shd w:val="clear" w:color="auto" w:fill="auto"/>
            <w:noWrap/>
            <w:vAlign w:val="center"/>
            <w:hideMark/>
          </w:tcPr>
          <w:p w14:paraId="230C7EAC"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75.6%)</w:t>
            </w:r>
          </w:p>
        </w:tc>
        <w:tc>
          <w:tcPr>
            <w:tcW w:w="1170" w:type="dxa"/>
            <w:tcBorders>
              <w:top w:val="nil"/>
              <w:left w:val="single" w:sz="4" w:space="0" w:color="auto"/>
              <w:bottom w:val="double" w:sz="4" w:space="0" w:color="auto"/>
              <w:right w:val="single" w:sz="4" w:space="0" w:color="auto"/>
            </w:tcBorders>
            <w:shd w:val="clear" w:color="auto" w:fill="auto"/>
            <w:noWrap/>
            <w:vAlign w:val="center"/>
            <w:hideMark/>
          </w:tcPr>
          <w:p w14:paraId="316450D2"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11.7%)</w:t>
            </w:r>
          </w:p>
        </w:tc>
        <w:tc>
          <w:tcPr>
            <w:tcW w:w="1260" w:type="dxa"/>
            <w:tcBorders>
              <w:top w:val="nil"/>
              <w:left w:val="single" w:sz="4" w:space="0" w:color="auto"/>
              <w:bottom w:val="double" w:sz="4" w:space="0" w:color="auto"/>
              <w:right w:val="single" w:sz="4" w:space="0" w:color="auto"/>
            </w:tcBorders>
            <w:shd w:val="clear" w:color="auto" w:fill="auto"/>
            <w:noWrap/>
            <w:vAlign w:val="center"/>
            <w:hideMark/>
          </w:tcPr>
          <w:p w14:paraId="707D54F0" w14:textId="77777777"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6.0%)</w:t>
            </w:r>
          </w:p>
        </w:tc>
        <w:tc>
          <w:tcPr>
            <w:tcW w:w="1260" w:type="dxa"/>
            <w:tcBorders>
              <w:top w:val="nil"/>
              <w:left w:val="single" w:sz="4" w:space="0" w:color="auto"/>
              <w:bottom w:val="double" w:sz="4" w:space="0" w:color="auto"/>
              <w:right w:val="single" w:sz="8" w:space="0" w:color="auto"/>
            </w:tcBorders>
            <w:shd w:val="clear" w:color="auto" w:fill="auto"/>
            <w:noWrap/>
            <w:vAlign w:val="center"/>
            <w:hideMark/>
          </w:tcPr>
          <w:p w14:paraId="1330746D" w14:textId="08074CD6" w:rsidR="00FE3D3F" w:rsidRPr="00A512D8" w:rsidRDefault="00C6446C" w:rsidP="00FE3D3F">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00FE3D3F" w:rsidRPr="00A512D8">
              <w:rPr>
                <w:rFonts w:eastAsia="Times New Roman"/>
                <w:color w:val="808080"/>
                <w:sz w:val="20"/>
                <w:szCs w:val="20"/>
              </w:rPr>
              <w:t>(6.8%)</w:t>
            </w:r>
          </w:p>
        </w:tc>
        <w:tc>
          <w:tcPr>
            <w:tcW w:w="1800" w:type="dxa"/>
            <w:tcBorders>
              <w:top w:val="nil"/>
              <w:left w:val="single" w:sz="8" w:space="0" w:color="auto"/>
              <w:bottom w:val="double" w:sz="4" w:space="0" w:color="auto"/>
              <w:right w:val="double" w:sz="4" w:space="0" w:color="auto"/>
            </w:tcBorders>
            <w:shd w:val="clear" w:color="auto" w:fill="auto"/>
            <w:noWrap/>
            <w:vAlign w:val="center"/>
            <w:hideMark/>
          </w:tcPr>
          <w:p w14:paraId="44EF292D" w14:textId="4A5D2B3D" w:rsidR="00FE3D3F" w:rsidRPr="00A512D8" w:rsidRDefault="00FE3D3F" w:rsidP="00FE3D3F">
            <w:pPr>
              <w:spacing w:line="240" w:lineRule="auto"/>
              <w:jc w:val="center"/>
              <w:rPr>
                <w:rFonts w:eastAsia="Times New Roman"/>
                <w:color w:val="808080"/>
                <w:sz w:val="20"/>
                <w:szCs w:val="20"/>
              </w:rPr>
            </w:pPr>
            <w:r w:rsidRPr="00A512D8">
              <w:rPr>
                <w:rFonts w:eastAsia="Times New Roman"/>
                <w:color w:val="808080"/>
                <w:sz w:val="20"/>
                <w:szCs w:val="20"/>
              </w:rPr>
              <w:t>(20.0%)</w:t>
            </w:r>
          </w:p>
        </w:tc>
      </w:tr>
    </w:tbl>
    <w:p w14:paraId="78210C0F" w14:textId="77777777" w:rsidR="00FE3D3F" w:rsidRDefault="00FE3D3F" w:rsidP="006B64BD"/>
    <w:p w14:paraId="05406FA4" w14:textId="0DC49B03" w:rsidR="006A4B7E" w:rsidRDefault="006A4B7E">
      <w:pPr>
        <w:spacing w:after="160" w:line="259" w:lineRule="auto"/>
        <w:jc w:val="left"/>
      </w:pPr>
      <w:r>
        <w:br w:type="page"/>
      </w:r>
    </w:p>
    <w:p w14:paraId="7DF758E1" w14:textId="3637E0C7" w:rsidR="00B927D5" w:rsidRPr="00141594" w:rsidRDefault="00C95B5A" w:rsidP="00A512D8">
      <w:pPr>
        <w:pStyle w:val="Caption"/>
        <w:spacing w:after="120"/>
        <w:rPr>
          <w:sz w:val="22"/>
          <w:szCs w:val="22"/>
        </w:rPr>
      </w:pPr>
      <w:bookmarkStart w:id="49" w:name="_Hlk199708102"/>
      <w:bookmarkEnd w:id="47"/>
      <w:bookmarkEnd w:id="48"/>
      <w:r w:rsidRPr="00141594">
        <w:rPr>
          <w:sz w:val="22"/>
          <w:szCs w:val="22"/>
        </w:rPr>
        <w:lastRenderedPageBreak/>
        <w:t xml:space="preserve">Table </w:t>
      </w:r>
      <w:r w:rsidR="00E14142" w:rsidRPr="00141594">
        <w:rPr>
          <w:sz w:val="22"/>
          <w:szCs w:val="22"/>
        </w:rPr>
        <w:fldChar w:fldCharType="begin"/>
      </w:r>
      <w:r w:rsidR="00E14142" w:rsidRPr="00141594">
        <w:rPr>
          <w:sz w:val="22"/>
          <w:szCs w:val="22"/>
        </w:rPr>
        <w:instrText xml:space="preserve"> SEQ Table \* ARABIC </w:instrText>
      </w:r>
      <w:r w:rsidR="00E14142" w:rsidRPr="00141594">
        <w:rPr>
          <w:sz w:val="22"/>
          <w:szCs w:val="22"/>
        </w:rPr>
        <w:fldChar w:fldCharType="separate"/>
      </w:r>
      <w:r w:rsidR="00E46A5A" w:rsidRPr="00141594">
        <w:rPr>
          <w:noProof/>
          <w:sz w:val="22"/>
          <w:szCs w:val="22"/>
        </w:rPr>
        <w:t>2</w:t>
      </w:r>
      <w:r w:rsidR="00E14142" w:rsidRPr="00141594">
        <w:rPr>
          <w:noProof/>
          <w:sz w:val="22"/>
          <w:szCs w:val="22"/>
        </w:rPr>
        <w:fldChar w:fldCharType="end"/>
      </w:r>
      <w:r w:rsidRPr="00141594">
        <w:rPr>
          <w:sz w:val="22"/>
          <w:szCs w:val="22"/>
        </w:rPr>
        <w:t xml:space="preserve"> </w:t>
      </w:r>
      <w:bookmarkStart w:id="50" w:name="_Toc182491933"/>
      <w:r w:rsidRPr="00141594">
        <w:rPr>
          <w:sz w:val="22"/>
          <w:szCs w:val="22"/>
        </w:rPr>
        <w:t>Descriptive Statistics for Distribution of Delivery Returns by Channel</w:t>
      </w:r>
      <w:bookmarkEnd w:id="50"/>
      <w:r w:rsidR="00455DCB" w:rsidRPr="00141594">
        <w:rPr>
          <w:sz w:val="22"/>
          <w:szCs w:val="22"/>
        </w:rPr>
        <w:t xml:space="preserve"> (conditional on an online purchase)</w:t>
      </w:r>
    </w:p>
    <w:tbl>
      <w:tblPr>
        <w:tblpPr w:leftFromText="180" w:rightFromText="180" w:vertAnchor="text" w:tblpY="1"/>
        <w:tblOverlap w:val="never"/>
        <w:tblW w:w="9350" w:type="dxa"/>
        <w:tblLook w:val="04A0" w:firstRow="1" w:lastRow="0" w:firstColumn="1" w:lastColumn="0" w:noHBand="0" w:noVBand="1"/>
      </w:tblPr>
      <w:tblGrid>
        <w:gridCol w:w="1700"/>
        <w:gridCol w:w="1530"/>
        <w:gridCol w:w="1530"/>
        <w:gridCol w:w="1530"/>
        <w:gridCol w:w="1530"/>
        <w:gridCol w:w="1530"/>
      </w:tblGrid>
      <w:tr w:rsidR="00EA3649" w:rsidRPr="00B927D5" w14:paraId="0B9A8067" w14:textId="77777777" w:rsidTr="00A512D8">
        <w:trPr>
          <w:trHeight w:val="360"/>
        </w:trPr>
        <w:tc>
          <w:tcPr>
            <w:tcW w:w="1700" w:type="dxa"/>
            <w:vMerge w:val="restart"/>
            <w:tcBorders>
              <w:top w:val="double" w:sz="4" w:space="0" w:color="auto"/>
              <w:left w:val="double" w:sz="4" w:space="0" w:color="auto"/>
              <w:bottom w:val="nil"/>
              <w:right w:val="double" w:sz="4" w:space="0" w:color="auto"/>
            </w:tcBorders>
            <w:shd w:val="clear" w:color="auto" w:fill="auto"/>
            <w:noWrap/>
            <w:tcMar>
              <w:left w:w="58" w:type="dxa"/>
              <w:right w:w="58" w:type="dxa"/>
            </w:tcMar>
            <w:vAlign w:val="center"/>
            <w:hideMark/>
          </w:tcPr>
          <w:p w14:paraId="0294D33F"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Total No. of delivery returns</w:t>
            </w:r>
          </w:p>
        </w:tc>
        <w:tc>
          <w:tcPr>
            <w:tcW w:w="1530" w:type="dxa"/>
            <w:vMerge w:val="restart"/>
            <w:tcBorders>
              <w:top w:val="double" w:sz="4" w:space="0" w:color="auto"/>
              <w:left w:val="double" w:sz="4" w:space="0" w:color="auto"/>
              <w:bottom w:val="single" w:sz="8" w:space="0" w:color="auto"/>
              <w:right w:val="single" w:sz="8" w:space="0" w:color="auto"/>
            </w:tcBorders>
            <w:shd w:val="clear" w:color="auto" w:fill="auto"/>
            <w:noWrap/>
            <w:tcMar>
              <w:left w:w="58" w:type="dxa"/>
              <w:right w:w="58" w:type="dxa"/>
            </w:tcMar>
            <w:vAlign w:val="center"/>
            <w:hideMark/>
          </w:tcPr>
          <w:p w14:paraId="2278B808"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No. (%) of observations</w:t>
            </w:r>
          </w:p>
        </w:tc>
        <w:tc>
          <w:tcPr>
            <w:tcW w:w="6120" w:type="dxa"/>
            <w:gridSpan w:val="4"/>
            <w:tcBorders>
              <w:top w:val="double" w:sz="4" w:space="0" w:color="auto"/>
              <w:left w:val="nil"/>
              <w:bottom w:val="single" w:sz="4" w:space="0" w:color="auto"/>
              <w:right w:val="double" w:sz="4" w:space="0" w:color="auto"/>
            </w:tcBorders>
            <w:shd w:val="clear" w:color="auto" w:fill="auto"/>
            <w:noWrap/>
            <w:tcMar>
              <w:left w:w="58" w:type="dxa"/>
              <w:right w:w="58" w:type="dxa"/>
            </w:tcMar>
            <w:vAlign w:val="center"/>
            <w:hideMark/>
          </w:tcPr>
          <w:p w14:paraId="0C38E1D4" w14:textId="005578F5"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Average (</w:t>
            </w:r>
            <w:proofErr w:type="spellStart"/>
            <w:r w:rsidRPr="00A512D8">
              <w:rPr>
                <w:rFonts w:eastAsia="Times New Roman"/>
                <w:b/>
                <w:bCs/>
                <w:color w:val="000000"/>
                <w:sz w:val="22"/>
                <w:szCs w:val="22"/>
              </w:rPr>
              <w:t>st</w:t>
            </w:r>
            <w:proofErr w:type="spellEnd"/>
            <w:r w:rsidR="00A512D8" w:rsidRPr="00A512D8">
              <w:rPr>
                <w:rFonts w:eastAsia="Times New Roman"/>
                <w:b/>
                <w:bCs/>
                <w:color w:val="000000"/>
                <w:sz w:val="22"/>
                <w:szCs w:val="22"/>
              </w:rPr>
              <w:t xml:space="preserve"> </w:t>
            </w:r>
            <w:r w:rsidRPr="00A512D8">
              <w:rPr>
                <w:rFonts w:eastAsia="Times New Roman"/>
                <w:b/>
                <w:bCs/>
                <w:color w:val="000000"/>
                <w:sz w:val="22"/>
                <w:szCs w:val="22"/>
              </w:rPr>
              <w:t>dev.) proportion of returns through each channel</w:t>
            </w:r>
          </w:p>
        </w:tc>
      </w:tr>
      <w:tr w:rsidR="00317E86" w:rsidRPr="00B927D5" w14:paraId="3CFFF8D5" w14:textId="77777777" w:rsidTr="00A512D8">
        <w:trPr>
          <w:trHeight w:val="360"/>
        </w:trPr>
        <w:tc>
          <w:tcPr>
            <w:tcW w:w="1700" w:type="dxa"/>
            <w:vMerge/>
            <w:tcBorders>
              <w:top w:val="single" w:sz="8" w:space="0" w:color="auto"/>
              <w:left w:val="double" w:sz="4" w:space="0" w:color="auto"/>
              <w:bottom w:val="single" w:sz="8" w:space="0" w:color="auto"/>
              <w:right w:val="double" w:sz="4" w:space="0" w:color="auto"/>
            </w:tcBorders>
            <w:tcMar>
              <w:left w:w="58" w:type="dxa"/>
              <w:right w:w="58" w:type="dxa"/>
            </w:tcMar>
            <w:vAlign w:val="center"/>
            <w:hideMark/>
          </w:tcPr>
          <w:p w14:paraId="413CAFEE" w14:textId="77777777" w:rsidR="00EA3649" w:rsidRPr="00A512D8" w:rsidRDefault="00EA3649" w:rsidP="00A512D8">
            <w:pPr>
              <w:spacing w:line="240" w:lineRule="auto"/>
              <w:jc w:val="left"/>
              <w:rPr>
                <w:rFonts w:eastAsia="Times New Roman"/>
                <w:b/>
                <w:bCs/>
                <w:color w:val="000000"/>
                <w:sz w:val="22"/>
                <w:szCs w:val="22"/>
              </w:rPr>
            </w:pPr>
          </w:p>
        </w:tc>
        <w:tc>
          <w:tcPr>
            <w:tcW w:w="1530" w:type="dxa"/>
            <w:vMerge/>
            <w:tcBorders>
              <w:top w:val="single" w:sz="8" w:space="0" w:color="auto"/>
              <w:left w:val="double" w:sz="4" w:space="0" w:color="auto"/>
              <w:bottom w:val="single" w:sz="8" w:space="0" w:color="auto"/>
              <w:right w:val="single" w:sz="8" w:space="0" w:color="auto"/>
            </w:tcBorders>
            <w:tcMar>
              <w:left w:w="58" w:type="dxa"/>
              <w:right w:w="58" w:type="dxa"/>
            </w:tcMar>
            <w:vAlign w:val="center"/>
            <w:hideMark/>
          </w:tcPr>
          <w:p w14:paraId="5036265C" w14:textId="77777777" w:rsidR="00EA3649" w:rsidRPr="00A512D8" w:rsidRDefault="00EA3649" w:rsidP="00A512D8">
            <w:pPr>
              <w:spacing w:line="240" w:lineRule="auto"/>
              <w:jc w:val="left"/>
              <w:rPr>
                <w:rFonts w:eastAsia="Times New Roman"/>
                <w:b/>
                <w:bCs/>
                <w:color w:val="000000"/>
                <w:sz w:val="22"/>
                <w:szCs w:val="22"/>
              </w:rPr>
            </w:pPr>
          </w:p>
        </w:tc>
        <w:tc>
          <w:tcPr>
            <w:tcW w:w="1530" w:type="dxa"/>
            <w:tcBorders>
              <w:top w:val="nil"/>
              <w:left w:val="nil"/>
              <w:bottom w:val="single" w:sz="8" w:space="0" w:color="auto"/>
              <w:right w:val="single" w:sz="4" w:space="0" w:color="auto"/>
            </w:tcBorders>
            <w:shd w:val="clear" w:color="auto" w:fill="auto"/>
            <w:noWrap/>
            <w:tcMar>
              <w:left w:w="58" w:type="dxa"/>
              <w:right w:w="58" w:type="dxa"/>
            </w:tcMar>
            <w:vAlign w:val="center"/>
            <w:hideMark/>
          </w:tcPr>
          <w:p w14:paraId="486A7CA6"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HP</w:t>
            </w:r>
            <w:r w:rsidRPr="00A512D8">
              <w:rPr>
                <w:rFonts w:eastAsia="Times New Roman"/>
                <w:b/>
                <w:bCs/>
                <w:color w:val="000000"/>
                <w:sz w:val="22"/>
                <w:szCs w:val="22"/>
                <w:vertAlign w:val="superscript"/>
              </w:rPr>
              <w:t>*</w:t>
            </w:r>
          </w:p>
        </w:tc>
        <w:tc>
          <w:tcPr>
            <w:tcW w:w="1530" w:type="dxa"/>
            <w:tcBorders>
              <w:top w:val="nil"/>
              <w:left w:val="nil"/>
              <w:bottom w:val="single" w:sz="8" w:space="0" w:color="auto"/>
              <w:right w:val="single" w:sz="4" w:space="0" w:color="auto"/>
            </w:tcBorders>
            <w:shd w:val="clear" w:color="auto" w:fill="auto"/>
            <w:noWrap/>
            <w:tcMar>
              <w:left w:w="58" w:type="dxa"/>
              <w:right w:w="58" w:type="dxa"/>
            </w:tcMar>
            <w:vAlign w:val="center"/>
            <w:hideMark/>
          </w:tcPr>
          <w:p w14:paraId="383CD55B"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PO</w:t>
            </w:r>
            <w:r w:rsidRPr="00A512D8">
              <w:rPr>
                <w:rFonts w:eastAsia="Times New Roman"/>
                <w:b/>
                <w:bCs/>
                <w:color w:val="000000"/>
                <w:sz w:val="22"/>
                <w:szCs w:val="22"/>
                <w:vertAlign w:val="superscript"/>
              </w:rPr>
              <w:t>*</w:t>
            </w:r>
          </w:p>
        </w:tc>
        <w:tc>
          <w:tcPr>
            <w:tcW w:w="1530" w:type="dxa"/>
            <w:tcBorders>
              <w:top w:val="nil"/>
              <w:left w:val="nil"/>
              <w:bottom w:val="single" w:sz="8" w:space="0" w:color="auto"/>
              <w:right w:val="single" w:sz="4" w:space="0" w:color="auto"/>
            </w:tcBorders>
            <w:shd w:val="clear" w:color="auto" w:fill="auto"/>
            <w:noWrap/>
            <w:tcMar>
              <w:left w:w="58" w:type="dxa"/>
              <w:right w:w="58" w:type="dxa"/>
            </w:tcMar>
            <w:vAlign w:val="center"/>
            <w:hideMark/>
          </w:tcPr>
          <w:p w14:paraId="10D1D0DD"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AD</w:t>
            </w:r>
            <w:r w:rsidRPr="00A512D8">
              <w:rPr>
                <w:rFonts w:eastAsia="Times New Roman"/>
                <w:b/>
                <w:bCs/>
                <w:color w:val="000000"/>
                <w:sz w:val="22"/>
                <w:szCs w:val="22"/>
                <w:vertAlign w:val="superscript"/>
              </w:rPr>
              <w:t>*</w:t>
            </w:r>
          </w:p>
        </w:tc>
        <w:tc>
          <w:tcPr>
            <w:tcW w:w="1530" w:type="dxa"/>
            <w:tcBorders>
              <w:top w:val="nil"/>
              <w:left w:val="nil"/>
              <w:bottom w:val="single" w:sz="8" w:space="0" w:color="auto"/>
              <w:right w:val="double" w:sz="4" w:space="0" w:color="auto"/>
            </w:tcBorders>
            <w:shd w:val="clear" w:color="auto" w:fill="auto"/>
            <w:noWrap/>
            <w:tcMar>
              <w:left w:w="58" w:type="dxa"/>
              <w:right w:w="58" w:type="dxa"/>
            </w:tcMar>
            <w:vAlign w:val="center"/>
            <w:hideMark/>
          </w:tcPr>
          <w:p w14:paraId="5C4668BA"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PS</w:t>
            </w:r>
            <w:r w:rsidRPr="00A512D8">
              <w:rPr>
                <w:rFonts w:eastAsia="Times New Roman"/>
                <w:b/>
                <w:bCs/>
                <w:color w:val="000000"/>
                <w:sz w:val="22"/>
                <w:szCs w:val="22"/>
                <w:vertAlign w:val="superscript"/>
              </w:rPr>
              <w:t>*</w:t>
            </w:r>
          </w:p>
        </w:tc>
      </w:tr>
      <w:tr w:rsidR="00EA3649" w:rsidRPr="00B927D5" w14:paraId="2B52CED6" w14:textId="77777777" w:rsidTr="00A512D8">
        <w:trPr>
          <w:trHeight w:val="20"/>
        </w:trPr>
        <w:tc>
          <w:tcPr>
            <w:tcW w:w="1700" w:type="dxa"/>
            <w:vMerge w:val="restart"/>
            <w:tcBorders>
              <w:top w:val="single" w:sz="8" w:space="0" w:color="auto"/>
              <w:left w:val="double" w:sz="4" w:space="0" w:color="auto"/>
              <w:right w:val="double" w:sz="4" w:space="0" w:color="auto"/>
            </w:tcBorders>
            <w:shd w:val="clear" w:color="auto" w:fill="auto"/>
            <w:noWrap/>
            <w:vAlign w:val="center"/>
          </w:tcPr>
          <w:p w14:paraId="728AAC2C" w14:textId="5E4E17FB"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 xml:space="preserve">0 </w:t>
            </w:r>
          </w:p>
        </w:tc>
        <w:tc>
          <w:tcPr>
            <w:tcW w:w="1530" w:type="dxa"/>
            <w:tcBorders>
              <w:top w:val="single" w:sz="8" w:space="0" w:color="auto"/>
              <w:left w:val="double" w:sz="4" w:space="0" w:color="auto"/>
              <w:right w:val="single" w:sz="8" w:space="0" w:color="auto"/>
            </w:tcBorders>
            <w:shd w:val="clear" w:color="auto" w:fill="auto"/>
            <w:noWrap/>
            <w:vAlign w:val="center"/>
          </w:tcPr>
          <w:p w14:paraId="4CFC0427" w14:textId="74FAEEDE" w:rsidR="00EA3649" w:rsidRPr="00A512D8" w:rsidRDefault="00EA3649" w:rsidP="00A512D8">
            <w:pPr>
              <w:spacing w:line="240" w:lineRule="auto"/>
              <w:jc w:val="center"/>
              <w:rPr>
                <w:rFonts w:eastAsia="Times New Roman"/>
                <w:color w:val="FFFFFF" w:themeColor="background1"/>
                <w:sz w:val="20"/>
                <w:szCs w:val="20"/>
              </w:rPr>
            </w:pPr>
            <w:r w:rsidRPr="00A512D8">
              <w:rPr>
                <w:rFonts w:eastAsia="Times New Roman"/>
                <w:color w:val="000000"/>
                <w:sz w:val="22"/>
                <w:szCs w:val="22"/>
              </w:rPr>
              <w:t>4926</w:t>
            </w:r>
          </w:p>
        </w:tc>
        <w:tc>
          <w:tcPr>
            <w:tcW w:w="6120" w:type="dxa"/>
            <w:gridSpan w:val="4"/>
            <w:vMerge w:val="restart"/>
            <w:tcBorders>
              <w:top w:val="dotted" w:sz="4" w:space="0" w:color="auto"/>
              <w:left w:val="nil"/>
              <w:right w:val="double" w:sz="4" w:space="0" w:color="auto"/>
            </w:tcBorders>
            <w:shd w:val="clear" w:color="auto" w:fill="auto"/>
            <w:noWrap/>
            <w:vAlign w:val="center"/>
          </w:tcPr>
          <w:p w14:paraId="7D18611F" w14:textId="32100928" w:rsidR="00EA3649" w:rsidRPr="00A512D8" w:rsidRDefault="005B2BB1" w:rsidP="00A512D8">
            <w:pPr>
              <w:spacing w:line="240" w:lineRule="auto"/>
              <w:jc w:val="center"/>
              <w:rPr>
                <w:rFonts w:eastAsia="Times New Roman"/>
                <w:color w:val="000000"/>
                <w:sz w:val="20"/>
                <w:szCs w:val="20"/>
              </w:rPr>
            </w:pPr>
            <w:r w:rsidRPr="00A512D8">
              <w:rPr>
                <w:rFonts w:eastAsia="Times New Roman"/>
                <w:i/>
                <w:iCs/>
                <w:color w:val="808080"/>
                <w:sz w:val="20"/>
                <w:szCs w:val="20"/>
              </w:rPr>
              <w:t>No delivery returns made</w:t>
            </w:r>
            <w:r w:rsidR="00F53736" w:rsidRPr="00A512D8">
              <w:rPr>
                <w:rFonts w:eastAsia="Times New Roman"/>
                <w:i/>
                <w:iCs/>
                <w:color w:val="808080"/>
                <w:sz w:val="20"/>
                <w:szCs w:val="20"/>
              </w:rPr>
              <w:t>.</w:t>
            </w:r>
          </w:p>
        </w:tc>
      </w:tr>
      <w:tr w:rsidR="00EA3649" w:rsidRPr="00B927D5" w14:paraId="28CAF776" w14:textId="77777777" w:rsidTr="00A512D8">
        <w:trPr>
          <w:trHeight w:val="20"/>
        </w:trPr>
        <w:tc>
          <w:tcPr>
            <w:tcW w:w="1700" w:type="dxa"/>
            <w:vMerge/>
            <w:tcBorders>
              <w:left w:val="double" w:sz="4" w:space="0" w:color="auto"/>
              <w:bottom w:val="dotted" w:sz="4" w:space="0" w:color="auto"/>
              <w:right w:val="double" w:sz="4" w:space="0" w:color="auto"/>
            </w:tcBorders>
            <w:shd w:val="clear" w:color="auto" w:fill="auto"/>
            <w:noWrap/>
            <w:vAlign w:val="center"/>
          </w:tcPr>
          <w:p w14:paraId="727590AB" w14:textId="77777777" w:rsidR="00EA3649" w:rsidRPr="00A512D8" w:rsidRDefault="00EA3649" w:rsidP="00A512D8">
            <w:pPr>
              <w:spacing w:line="240" w:lineRule="auto"/>
              <w:jc w:val="center"/>
              <w:rPr>
                <w:rFonts w:eastAsia="Times New Roman"/>
                <w:b/>
                <w:bCs/>
                <w:color w:val="000000"/>
                <w:sz w:val="22"/>
                <w:szCs w:val="22"/>
              </w:rPr>
            </w:pPr>
          </w:p>
        </w:tc>
        <w:tc>
          <w:tcPr>
            <w:tcW w:w="1530" w:type="dxa"/>
            <w:tcBorders>
              <w:left w:val="double" w:sz="4" w:space="0" w:color="auto"/>
              <w:right w:val="single" w:sz="8" w:space="0" w:color="auto"/>
            </w:tcBorders>
            <w:shd w:val="clear" w:color="auto" w:fill="auto"/>
            <w:noWrap/>
            <w:vAlign w:val="center"/>
          </w:tcPr>
          <w:p w14:paraId="233BEE87" w14:textId="59AAB00F" w:rsidR="00EA3649" w:rsidRPr="00A512D8" w:rsidRDefault="00EA3649" w:rsidP="00A512D8">
            <w:pPr>
              <w:spacing w:line="240" w:lineRule="auto"/>
              <w:jc w:val="center"/>
              <w:rPr>
                <w:rFonts w:eastAsia="Times New Roman"/>
                <w:color w:val="FFFFFF" w:themeColor="background1"/>
                <w:sz w:val="20"/>
                <w:szCs w:val="20"/>
              </w:rPr>
            </w:pPr>
            <w:r w:rsidRPr="00A512D8">
              <w:rPr>
                <w:rFonts w:eastAsia="Times New Roman"/>
                <w:color w:val="808080"/>
                <w:sz w:val="20"/>
                <w:szCs w:val="20"/>
              </w:rPr>
              <w:t>(75.6%)</w:t>
            </w:r>
          </w:p>
        </w:tc>
        <w:tc>
          <w:tcPr>
            <w:tcW w:w="6120" w:type="dxa"/>
            <w:gridSpan w:val="4"/>
            <w:vMerge/>
            <w:tcBorders>
              <w:left w:val="nil"/>
              <w:right w:val="double" w:sz="4" w:space="0" w:color="auto"/>
            </w:tcBorders>
            <w:shd w:val="clear" w:color="auto" w:fill="auto"/>
            <w:noWrap/>
            <w:vAlign w:val="center"/>
          </w:tcPr>
          <w:p w14:paraId="620D06CE" w14:textId="77777777" w:rsidR="00EA3649" w:rsidRPr="00A512D8" w:rsidRDefault="00EA3649" w:rsidP="00A512D8">
            <w:pPr>
              <w:spacing w:line="240" w:lineRule="auto"/>
              <w:jc w:val="center"/>
              <w:rPr>
                <w:rFonts w:eastAsia="Times New Roman"/>
                <w:color w:val="000000"/>
                <w:sz w:val="20"/>
                <w:szCs w:val="20"/>
              </w:rPr>
            </w:pPr>
          </w:p>
        </w:tc>
      </w:tr>
      <w:tr w:rsidR="00317E86" w:rsidRPr="00B927D5" w14:paraId="565C81BA" w14:textId="77777777" w:rsidTr="00A512D8">
        <w:trPr>
          <w:trHeight w:val="20"/>
        </w:trPr>
        <w:tc>
          <w:tcPr>
            <w:tcW w:w="1700" w:type="dxa"/>
            <w:vMerge w:val="restar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2BBC33A2"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1</w:t>
            </w:r>
          </w:p>
        </w:tc>
        <w:tc>
          <w:tcPr>
            <w:tcW w:w="1530" w:type="dxa"/>
            <w:tcBorders>
              <w:top w:val="dotted" w:sz="4" w:space="0" w:color="auto"/>
              <w:left w:val="double" w:sz="4" w:space="0" w:color="auto"/>
              <w:right w:val="single" w:sz="8" w:space="0" w:color="auto"/>
            </w:tcBorders>
            <w:shd w:val="clear" w:color="auto" w:fill="auto"/>
            <w:noWrap/>
            <w:vAlign w:val="center"/>
            <w:hideMark/>
          </w:tcPr>
          <w:p w14:paraId="6E158898" w14:textId="622ECDC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FFFFFF" w:themeColor="background1"/>
                <w:sz w:val="22"/>
                <w:szCs w:val="22"/>
              </w:rPr>
              <w:t>0</w:t>
            </w:r>
            <w:r w:rsidRPr="00A512D8">
              <w:rPr>
                <w:rFonts w:eastAsia="Times New Roman"/>
                <w:color w:val="000000" w:themeColor="text1"/>
                <w:sz w:val="22"/>
                <w:szCs w:val="22"/>
              </w:rPr>
              <w:t>760</w:t>
            </w:r>
          </w:p>
        </w:tc>
        <w:tc>
          <w:tcPr>
            <w:tcW w:w="1530" w:type="dxa"/>
            <w:tcBorders>
              <w:top w:val="dotted" w:sz="4" w:space="0" w:color="auto"/>
              <w:left w:val="nil"/>
              <w:right w:val="single" w:sz="4" w:space="0" w:color="auto"/>
            </w:tcBorders>
            <w:shd w:val="clear" w:color="auto" w:fill="auto"/>
            <w:noWrap/>
            <w:vAlign w:val="center"/>
            <w:hideMark/>
          </w:tcPr>
          <w:p w14:paraId="4B2618A4"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7.1%</w:t>
            </w:r>
          </w:p>
        </w:tc>
        <w:tc>
          <w:tcPr>
            <w:tcW w:w="1530" w:type="dxa"/>
            <w:tcBorders>
              <w:top w:val="dotted" w:sz="4" w:space="0" w:color="auto"/>
              <w:left w:val="nil"/>
              <w:right w:val="single" w:sz="4" w:space="0" w:color="auto"/>
            </w:tcBorders>
            <w:shd w:val="clear" w:color="auto" w:fill="auto"/>
            <w:noWrap/>
            <w:vAlign w:val="center"/>
            <w:hideMark/>
          </w:tcPr>
          <w:p w14:paraId="0F8C3B4D"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49.2%</w:t>
            </w:r>
          </w:p>
        </w:tc>
        <w:tc>
          <w:tcPr>
            <w:tcW w:w="1530" w:type="dxa"/>
            <w:tcBorders>
              <w:top w:val="dotted" w:sz="4" w:space="0" w:color="auto"/>
              <w:left w:val="nil"/>
              <w:right w:val="single" w:sz="4" w:space="0" w:color="auto"/>
            </w:tcBorders>
            <w:shd w:val="clear" w:color="auto" w:fill="auto"/>
            <w:noWrap/>
            <w:vAlign w:val="center"/>
            <w:hideMark/>
          </w:tcPr>
          <w:p w14:paraId="11CBA5C8"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2.9%</w:t>
            </w:r>
          </w:p>
        </w:tc>
        <w:tc>
          <w:tcPr>
            <w:tcW w:w="1530" w:type="dxa"/>
            <w:tcBorders>
              <w:top w:val="dotted" w:sz="4" w:space="0" w:color="auto"/>
              <w:left w:val="nil"/>
              <w:right w:val="double" w:sz="4" w:space="0" w:color="auto"/>
            </w:tcBorders>
            <w:shd w:val="clear" w:color="auto" w:fill="auto"/>
            <w:noWrap/>
            <w:vAlign w:val="center"/>
            <w:hideMark/>
          </w:tcPr>
          <w:p w14:paraId="4CA3B4F5"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0.8%</w:t>
            </w:r>
          </w:p>
        </w:tc>
      </w:tr>
      <w:tr w:rsidR="00317E86" w:rsidRPr="00B927D5" w14:paraId="15F8780C" w14:textId="77777777" w:rsidTr="00A512D8">
        <w:trPr>
          <w:trHeight w:val="53"/>
        </w:trPr>
        <w:tc>
          <w:tcPr>
            <w:tcW w:w="1700" w:type="dxa"/>
            <w:vMerge/>
            <w:tcBorders>
              <w:top w:val="single" w:sz="4" w:space="0" w:color="000000"/>
              <w:left w:val="double" w:sz="4" w:space="0" w:color="auto"/>
              <w:bottom w:val="dotted" w:sz="4" w:space="0" w:color="auto"/>
              <w:right w:val="double" w:sz="4" w:space="0" w:color="auto"/>
            </w:tcBorders>
            <w:vAlign w:val="center"/>
            <w:hideMark/>
          </w:tcPr>
          <w:p w14:paraId="35E9B1AF" w14:textId="77777777" w:rsidR="00EA3649" w:rsidRPr="00A512D8" w:rsidRDefault="00EA3649" w:rsidP="00A512D8">
            <w:pPr>
              <w:spacing w:line="240" w:lineRule="auto"/>
              <w:jc w:val="left"/>
              <w:rPr>
                <w:rFonts w:eastAsia="Times New Roman"/>
                <w:b/>
                <w:bCs/>
                <w:color w:val="000000"/>
                <w:sz w:val="22"/>
                <w:szCs w:val="22"/>
              </w:rPr>
            </w:pPr>
          </w:p>
        </w:tc>
        <w:tc>
          <w:tcPr>
            <w:tcW w:w="1530" w:type="dxa"/>
            <w:tcBorders>
              <w:top w:val="nil"/>
              <w:left w:val="double" w:sz="4" w:space="0" w:color="auto"/>
              <w:bottom w:val="dotted" w:sz="4" w:space="0" w:color="auto"/>
              <w:right w:val="single" w:sz="8" w:space="0" w:color="auto"/>
            </w:tcBorders>
            <w:shd w:val="clear" w:color="auto" w:fill="auto"/>
            <w:noWrap/>
            <w:vAlign w:val="center"/>
            <w:hideMark/>
          </w:tcPr>
          <w:p w14:paraId="61525CBD" w14:textId="77777777"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11.7%)</w:t>
            </w:r>
          </w:p>
        </w:tc>
        <w:tc>
          <w:tcPr>
            <w:tcW w:w="1530" w:type="dxa"/>
            <w:tcBorders>
              <w:top w:val="nil"/>
              <w:left w:val="nil"/>
              <w:bottom w:val="dotted" w:sz="4" w:space="0" w:color="auto"/>
              <w:right w:val="single" w:sz="4" w:space="0" w:color="auto"/>
            </w:tcBorders>
            <w:shd w:val="clear" w:color="auto" w:fill="auto"/>
            <w:noWrap/>
            <w:vAlign w:val="center"/>
            <w:hideMark/>
          </w:tcPr>
          <w:p w14:paraId="2FBCBA85" w14:textId="347FDF27"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5.7%)</w:t>
            </w:r>
          </w:p>
        </w:tc>
        <w:tc>
          <w:tcPr>
            <w:tcW w:w="1530" w:type="dxa"/>
            <w:tcBorders>
              <w:top w:val="nil"/>
              <w:left w:val="nil"/>
              <w:bottom w:val="dotted" w:sz="4" w:space="0" w:color="auto"/>
              <w:right w:val="single" w:sz="4" w:space="0" w:color="auto"/>
            </w:tcBorders>
            <w:shd w:val="clear" w:color="auto" w:fill="auto"/>
            <w:noWrap/>
            <w:vAlign w:val="center"/>
            <w:hideMark/>
          </w:tcPr>
          <w:p w14:paraId="764C3D74" w14:textId="73509966"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50.0%)</w:t>
            </w:r>
          </w:p>
        </w:tc>
        <w:tc>
          <w:tcPr>
            <w:tcW w:w="1530" w:type="dxa"/>
            <w:tcBorders>
              <w:top w:val="nil"/>
              <w:left w:val="nil"/>
              <w:bottom w:val="dotted" w:sz="4" w:space="0" w:color="auto"/>
              <w:right w:val="single" w:sz="4" w:space="0" w:color="auto"/>
            </w:tcBorders>
            <w:shd w:val="clear" w:color="auto" w:fill="auto"/>
            <w:noWrap/>
            <w:vAlign w:val="center"/>
            <w:hideMark/>
          </w:tcPr>
          <w:p w14:paraId="65DE93BC" w14:textId="39801A21"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42.0%)</w:t>
            </w:r>
          </w:p>
        </w:tc>
        <w:tc>
          <w:tcPr>
            <w:tcW w:w="1530" w:type="dxa"/>
            <w:tcBorders>
              <w:top w:val="nil"/>
              <w:left w:val="nil"/>
              <w:bottom w:val="dotted" w:sz="4" w:space="0" w:color="auto"/>
              <w:right w:val="double" w:sz="4" w:space="0" w:color="auto"/>
            </w:tcBorders>
            <w:shd w:val="clear" w:color="auto" w:fill="auto"/>
            <w:noWrap/>
            <w:vAlign w:val="center"/>
            <w:hideMark/>
          </w:tcPr>
          <w:p w14:paraId="26D6723C" w14:textId="1995D34E"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40.6%)</w:t>
            </w:r>
          </w:p>
        </w:tc>
      </w:tr>
      <w:tr w:rsidR="00317E86" w:rsidRPr="00B927D5" w14:paraId="18386782" w14:textId="77777777" w:rsidTr="00A512D8">
        <w:trPr>
          <w:trHeight w:val="20"/>
        </w:trPr>
        <w:tc>
          <w:tcPr>
            <w:tcW w:w="1700" w:type="dxa"/>
            <w:vMerge w:val="restar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78222B2A"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2</w:t>
            </w:r>
          </w:p>
        </w:tc>
        <w:tc>
          <w:tcPr>
            <w:tcW w:w="1530" w:type="dxa"/>
            <w:tcBorders>
              <w:top w:val="dotted" w:sz="4" w:space="0" w:color="auto"/>
              <w:left w:val="double" w:sz="4" w:space="0" w:color="auto"/>
              <w:right w:val="single" w:sz="8" w:space="0" w:color="auto"/>
            </w:tcBorders>
            <w:shd w:val="clear" w:color="auto" w:fill="auto"/>
            <w:noWrap/>
            <w:vAlign w:val="center"/>
            <w:hideMark/>
          </w:tcPr>
          <w:p w14:paraId="51DEDD0C" w14:textId="5F7E461C"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FFFFFF" w:themeColor="background1"/>
                <w:sz w:val="22"/>
                <w:szCs w:val="22"/>
              </w:rPr>
              <w:t>0</w:t>
            </w:r>
            <w:r w:rsidRPr="00A512D8">
              <w:rPr>
                <w:rFonts w:eastAsia="Times New Roman"/>
                <w:color w:val="000000" w:themeColor="text1"/>
                <w:sz w:val="22"/>
                <w:szCs w:val="22"/>
              </w:rPr>
              <w:t>391</w:t>
            </w:r>
          </w:p>
        </w:tc>
        <w:tc>
          <w:tcPr>
            <w:tcW w:w="1530" w:type="dxa"/>
            <w:tcBorders>
              <w:top w:val="dotted" w:sz="4" w:space="0" w:color="auto"/>
              <w:left w:val="nil"/>
              <w:right w:val="single" w:sz="4" w:space="0" w:color="auto"/>
            </w:tcBorders>
            <w:shd w:val="clear" w:color="auto" w:fill="auto"/>
            <w:noWrap/>
            <w:vAlign w:val="center"/>
            <w:hideMark/>
          </w:tcPr>
          <w:p w14:paraId="6DD2F9B0"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5.8%</w:t>
            </w:r>
          </w:p>
        </w:tc>
        <w:tc>
          <w:tcPr>
            <w:tcW w:w="1530" w:type="dxa"/>
            <w:tcBorders>
              <w:top w:val="dotted" w:sz="4" w:space="0" w:color="auto"/>
              <w:left w:val="nil"/>
              <w:right w:val="single" w:sz="4" w:space="0" w:color="auto"/>
            </w:tcBorders>
            <w:shd w:val="clear" w:color="auto" w:fill="auto"/>
            <w:noWrap/>
            <w:vAlign w:val="center"/>
            <w:hideMark/>
          </w:tcPr>
          <w:p w14:paraId="51C1B718"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53.8%</w:t>
            </w:r>
          </w:p>
        </w:tc>
        <w:tc>
          <w:tcPr>
            <w:tcW w:w="1530" w:type="dxa"/>
            <w:tcBorders>
              <w:top w:val="dotted" w:sz="4" w:space="0" w:color="auto"/>
              <w:left w:val="nil"/>
              <w:right w:val="single" w:sz="4" w:space="0" w:color="auto"/>
            </w:tcBorders>
            <w:shd w:val="clear" w:color="auto" w:fill="auto"/>
            <w:noWrap/>
            <w:vAlign w:val="center"/>
            <w:hideMark/>
          </w:tcPr>
          <w:p w14:paraId="0F99EBC3"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1.0%</w:t>
            </w:r>
          </w:p>
        </w:tc>
        <w:tc>
          <w:tcPr>
            <w:tcW w:w="1530" w:type="dxa"/>
            <w:tcBorders>
              <w:top w:val="dotted" w:sz="4" w:space="0" w:color="auto"/>
              <w:left w:val="nil"/>
              <w:right w:val="double" w:sz="4" w:space="0" w:color="auto"/>
            </w:tcBorders>
            <w:shd w:val="clear" w:color="auto" w:fill="auto"/>
            <w:noWrap/>
            <w:vAlign w:val="center"/>
            <w:hideMark/>
          </w:tcPr>
          <w:p w14:paraId="1EF65BBA"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19.4%</w:t>
            </w:r>
          </w:p>
        </w:tc>
      </w:tr>
      <w:tr w:rsidR="00317E86" w:rsidRPr="00B927D5" w14:paraId="0DAC8982" w14:textId="77777777" w:rsidTr="00A512D8">
        <w:trPr>
          <w:trHeight w:val="20"/>
        </w:trPr>
        <w:tc>
          <w:tcPr>
            <w:tcW w:w="1700" w:type="dxa"/>
            <w:vMerge/>
            <w:tcBorders>
              <w:top w:val="single" w:sz="4" w:space="0" w:color="000000"/>
              <w:left w:val="double" w:sz="4" w:space="0" w:color="auto"/>
              <w:bottom w:val="dotted" w:sz="4" w:space="0" w:color="auto"/>
              <w:right w:val="double" w:sz="4" w:space="0" w:color="auto"/>
            </w:tcBorders>
            <w:vAlign w:val="center"/>
            <w:hideMark/>
          </w:tcPr>
          <w:p w14:paraId="46E794FB" w14:textId="77777777" w:rsidR="00EA3649" w:rsidRPr="00A512D8" w:rsidRDefault="00EA3649" w:rsidP="00A512D8">
            <w:pPr>
              <w:spacing w:line="240" w:lineRule="auto"/>
              <w:jc w:val="left"/>
              <w:rPr>
                <w:rFonts w:eastAsia="Times New Roman"/>
                <w:b/>
                <w:bCs/>
                <w:color w:val="000000"/>
                <w:sz w:val="22"/>
                <w:szCs w:val="22"/>
              </w:rPr>
            </w:pPr>
          </w:p>
        </w:tc>
        <w:tc>
          <w:tcPr>
            <w:tcW w:w="1530" w:type="dxa"/>
            <w:tcBorders>
              <w:top w:val="nil"/>
              <w:left w:val="double" w:sz="4" w:space="0" w:color="auto"/>
              <w:bottom w:val="dotted" w:sz="4" w:space="0" w:color="auto"/>
              <w:right w:val="single" w:sz="8" w:space="0" w:color="auto"/>
            </w:tcBorders>
            <w:shd w:val="clear" w:color="auto" w:fill="auto"/>
            <w:noWrap/>
            <w:vAlign w:val="center"/>
            <w:hideMark/>
          </w:tcPr>
          <w:p w14:paraId="3D4B4836" w14:textId="04CB911C"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Pr="00A512D8">
              <w:rPr>
                <w:rFonts w:eastAsia="Times New Roman"/>
                <w:color w:val="808080"/>
                <w:sz w:val="20"/>
                <w:szCs w:val="20"/>
              </w:rPr>
              <w:t>(6.0%)</w:t>
            </w:r>
          </w:p>
        </w:tc>
        <w:tc>
          <w:tcPr>
            <w:tcW w:w="1530" w:type="dxa"/>
            <w:tcBorders>
              <w:top w:val="nil"/>
              <w:left w:val="nil"/>
              <w:bottom w:val="dotted" w:sz="4" w:space="0" w:color="auto"/>
              <w:right w:val="single" w:sz="4" w:space="0" w:color="auto"/>
            </w:tcBorders>
            <w:shd w:val="clear" w:color="auto" w:fill="auto"/>
            <w:noWrap/>
            <w:vAlign w:val="center"/>
            <w:hideMark/>
          </w:tcPr>
          <w:p w14:paraId="0C1E1018" w14:textId="28A0983C"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19.9%)</w:t>
            </w:r>
          </w:p>
        </w:tc>
        <w:tc>
          <w:tcPr>
            <w:tcW w:w="1530" w:type="dxa"/>
            <w:tcBorders>
              <w:top w:val="nil"/>
              <w:left w:val="nil"/>
              <w:bottom w:val="dotted" w:sz="4" w:space="0" w:color="auto"/>
              <w:right w:val="single" w:sz="4" w:space="0" w:color="auto"/>
            </w:tcBorders>
            <w:shd w:val="clear" w:color="auto" w:fill="auto"/>
            <w:noWrap/>
            <w:vAlign w:val="center"/>
            <w:hideMark/>
          </w:tcPr>
          <w:p w14:paraId="785C1F57" w14:textId="7619E0E0"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41.0%)</w:t>
            </w:r>
          </w:p>
        </w:tc>
        <w:tc>
          <w:tcPr>
            <w:tcW w:w="1530" w:type="dxa"/>
            <w:tcBorders>
              <w:top w:val="nil"/>
              <w:left w:val="nil"/>
              <w:bottom w:val="dotted" w:sz="4" w:space="0" w:color="auto"/>
              <w:right w:val="single" w:sz="4" w:space="0" w:color="auto"/>
            </w:tcBorders>
            <w:shd w:val="clear" w:color="auto" w:fill="auto"/>
            <w:noWrap/>
            <w:vAlign w:val="center"/>
            <w:hideMark/>
          </w:tcPr>
          <w:p w14:paraId="012B3669" w14:textId="0277422D"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4.1%)</w:t>
            </w:r>
          </w:p>
        </w:tc>
        <w:tc>
          <w:tcPr>
            <w:tcW w:w="1530" w:type="dxa"/>
            <w:tcBorders>
              <w:top w:val="nil"/>
              <w:left w:val="nil"/>
              <w:bottom w:val="dotted" w:sz="4" w:space="0" w:color="auto"/>
              <w:right w:val="double" w:sz="4" w:space="0" w:color="auto"/>
            </w:tcBorders>
            <w:shd w:val="clear" w:color="auto" w:fill="auto"/>
            <w:noWrap/>
            <w:vAlign w:val="center"/>
            <w:hideMark/>
          </w:tcPr>
          <w:p w14:paraId="71D2F989" w14:textId="23D82830"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1.5%)</w:t>
            </w:r>
          </w:p>
        </w:tc>
      </w:tr>
      <w:tr w:rsidR="00317E86" w:rsidRPr="00B927D5" w14:paraId="2193278B" w14:textId="77777777" w:rsidTr="00A512D8">
        <w:trPr>
          <w:trHeight w:val="20"/>
        </w:trPr>
        <w:tc>
          <w:tcPr>
            <w:tcW w:w="1700" w:type="dxa"/>
            <w:vMerge w:val="restar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2F23F235"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3</w:t>
            </w:r>
          </w:p>
        </w:tc>
        <w:tc>
          <w:tcPr>
            <w:tcW w:w="1530" w:type="dxa"/>
            <w:tcBorders>
              <w:top w:val="dotted" w:sz="4" w:space="0" w:color="auto"/>
              <w:left w:val="double" w:sz="4" w:space="0" w:color="auto"/>
              <w:right w:val="single" w:sz="8" w:space="0" w:color="auto"/>
            </w:tcBorders>
            <w:shd w:val="clear" w:color="auto" w:fill="auto"/>
            <w:noWrap/>
            <w:vAlign w:val="center"/>
            <w:hideMark/>
          </w:tcPr>
          <w:p w14:paraId="110F94A7" w14:textId="0A549763"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FFFFFF" w:themeColor="background1"/>
                <w:sz w:val="22"/>
                <w:szCs w:val="22"/>
              </w:rPr>
              <w:t>0</w:t>
            </w:r>
            <w:r w:rsidRPr="00A512D8">
              <w:rPr>
                <w:rFonts w:eastAsia="Times New Roman"/>
                <w:color w:val="000000" w:themeColor="text1"/>
                <w:sz w:val="22"/>
                <w:szCs w:val="22"/>
              </w:rPr>
              <w:t>163</w:t>
            </w:r>
          </w:p>
        </w:tc>
        <w:tc>
          <w:tcPr>
            <w:tcW w:w="1530" w:type="dxa"/>
            <w:tcBorders>
              <w:top w:val="dotted" w:sz="4" w:space="0" w:color="auto"/>
              <w:left w:val="nil"/>
              <w:right w:val="single" w:sz="4" w:space="0" w:color="auto"/>
            </w:tcBorders>
            <w:shd w:val="clear" w:color="auto" w:fill="auto"/>
            <w:noWrap/>
            <w:vAlign w:val="center"/>
            <w:hideMark/>
          </w:tcPr>
          <w:p w14:paraId="1DC68364"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6.1%</w:t>
            </w:r>
          </w:p>
        </w:tc>
        <w:tc>
          <w:tcPr>
            <w:tcW w:w="1530" w:type="dxa"/>
            <w:tcBorders>
              <w:top w:val="dotted" w:sz="4" w:space="0" w:color="auto"/>
              <w:left w:val="nil"/>
              <w:right w:val="single" w:sz="4" w:space="0" w:color="auto"/>
            </w:tcBorders>
            <w:shd w:val="clear" w:color="auto" w:fill="auto"/>
            <w:noWrap/>
            <w:vAlign w:val="center"/>
            <w:hideMark/>
          </w:tcPr>
          <w:p w14:paraId="63AB5A0F"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46.8%</w:t>
            </w:r>
          </w:p>
        </w:tc>
        <w:tc>
          <w:tcPr>
            <w:tcW w:w="1530" w:type="dxa"/>
            <w:tcBorders>
              <w:top w:val="dotted" w:sz="4" w:space="0" w:color="auto"/>
              <w:left w:val="nil"/>
              <w:right w:val="single" w:sz="4" w:space="0" w:color="auto"/>
            </w:tcBorders>
            <w:shd w:val="clear" w:color="auto" w:fill="auto"/>
            <w:noWrap/>
            <w:vAlign w:val="center"/>
            <w:hideMark/>
          </w:tcPr>
          <w:p w14:paraId="3FAADD45"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16.6%</w:t>
            </w:r>
          </w:p>
        </w:tc>
        <w:tc>
          <w:tcPr>
            <w:tcW w:w="1530" w:type="dxa"/>
            <w:tcBorders>
              <w:top w:val="dotted" w:sz="4" w:space="0" w:color="auto"/>
              <w:left w:val="nil"/>
              <w:right w:val="double" w:sz="4" w:space="0" w:color="auto"/>
            </w:tcBorders>
            <w:shd w:val="clear" w:color="auto" w:fill="auto"/>
            <w:noWrap/>
            <w:vAlign w:val="center"/>
            <w:hideMark/>
          </w:tcPr>
          <w:p w14:paraId="18F78885"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30.5%</w:t>
            </w:r>
          </w:p>
        </w:tc>
      </w:tr>
      <w:tr w:rsidR="00317E86" w:rsidRPr="00B927D5" w14:paraId="48EA943E" w14:textId="77777777" w:rsidTr="00A512D8">
        <w:trPr>
          <w:trHeight w:val="20"/>
        </w:trPr>
        <w:tc>
          <w:tcPr>
            <w:tcW w:w="1700" w:type="dxa"/>
            <w:vMerge/>
            <w:tcBorders>
              <w:top w:val="single" w:sz="4" w:space="0" w:color="000000"/>
              <w:left w:val="double" w:sz="4" w:space="0" w:color="auto"/>
              <w:bottom w:val="dotted" w:sz="4" w:space="0" w:color="auto"/>
              <w:right w:val="double" w:sz="4" w:space="0" w:color="auto"/>
            </w:tcBorders>
            <w:vAlign w:val="center"/>
            <w:hideMark/>
          </w:tcPr>
          <w:p w14:paraId="2560CE06" w14:textId="77777777" w:rsidR="00EA3649" w:rsidRPr="00A512D8" w:rsidRDefault="00EA3649" w:rsidP="00A512D8">
            <w:pPr>
              <w:spacing w:line="240" w:lineRule="auto"/>
              <w:jc w:val="left"/>
              <w:rPr>
                <w:rFonts w:eastAsia="Times New Roman"/>
                <w:b/>
                <w:bCs/>
                <w:color w:val="000000"/>
                <w:sz w:val="22"/>
                <w:szCs w:val="22"/>
              </w:rPr>
            </w:pPr>
          </w:p>
        </w:tc>
        <w:tc>
          <w:tcPr>
            <w:tcW w:w="1530" w:type="dxa"/>
            <w:tcBorders>
              <w:top w:val="nil"/>
              <w:left w:val="double" w:sz="4" w:space="0" w:color="auto"/>
              <w:bottom w:val="dotted" w:sz="4" w:space="0" w:color="auto"/>
              <w:right w:val="single" w:sz="8" w:space="0" w:color="auto"/>
            </w:tcBorders>
            <w:shd w:val="clear" w:color="auto" w:fill="auto"/>
            <w:noWrap/>
            <w:vAlign w:val="center"/>
            <w:hideMark/>
          </w:tcPr>
          <w:p w14:paraId="0DCC7D72" w14:textId="35C1CA81"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Pr="00A512D8">
              <w:rPr>
                <w:rFonts w:eastAsia="Times New Roman"/>
                <w:color w:val="808080"/>
                <w:sz w:val="20"/>
                <w:szCs w:val="20"/>
              </w:rPr>
              <w:t xml:space="preserve"> (2.5%)</w:t>
            </w:r>
          </w:p>
        </w:tc>
        <w:tc>
          <w:tcPr>
            <w:tcW w:w="1530" w:type="dxa"/>
            <w:tcBorders>
              <w:top w:val="nil"/>
              <w:left w:val="nil"/>
              <w:bottom w:val="dotted" w:sz="4" w:space="0" w:color="auto"/>
              <w:right w:val="single" w:sz="4" w:space="0" w:color="auto"/>
            </w:tcBorders>
            <w:shd w:val="clear" w:color="auto" w:fill="auto"/>
            <w:noWrap/>
            <w:vAlign w:val="center"/>
            <w:hideMark/>
          </w:tcPr>
          <w:p w14:paraId="78F539E7" w14:textId="33FD1110"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1.0%)</w:t>
            </w:r>
          </w:p>
        </w:tc>
        <w:tc>
          <w:tcPr>
            <w:tcW w:w="1530" w:type="dxa"/>
            <w:tcBorders>
              <w:top w:val="nil"/>
              <w:left w:val="nil"/>
              <w:bottom w:val="dotted" w:sz="4" w:space="0" w:color="auto"/>
              <w:right w:val="single" w:sz="4" w:space="0" w:color="auto"/>
            </w:tcBorders>
            <w:shd w:val="clear" w:color="auto" w:fill="auto"/>
            <w:noWrap/>
            <w:vAlign w:val="center"/>
            <w:hideMark/>
          </w:tcPr>
          <w:p w14:paraId="72BB5BA9" w14:textId="59D4F745"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4.7%)</w:t>
            </w:r>
          </w:p>
        </w:tc>
        <w:tc>
          <w:tcPr>
            <w:tcW w:w="1530" w:type="dxa"/>
            <w:tcBorders>
              <w:top w:val="nil"/>
              <w:left w:val="nil"/>
              <w:bottom w:val="dotted" w:sz="4" w:space="0" w:color="auto"/>
              <w:right w:val="single" w:sz="4" w:space="0" w:color="auto"/>
            </w:tcBorders>
            <w:shd w:val="clear" w:color="auto" w:fill="auto"/>
            <w:noWrap/>
            <w:vAlign w:val="center"/>
            <w:hideMark/>
          </w:tcPr>
          <w:p w14:paraId="18B84F45" w14:textId="34327830"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8.8%)</w:t>
            </w:r>
          </w:p>
        </w:tc>
        <w:tc>
          <w:tcPr>
            <w:tcW w:w="1530" w:type="dxa"/>
            <w:tcBorders>
              <w:top w:val="nil"/>
              <w:left w:val="nil"/>
              <w:bottom w:val="dotted" w:sz="4" w:space="0" w:color="auto"/>
              <w:right w:val="double" w:sz="4" w:space="0" w:color="auto"/>
            </w:tcBorders>
            <w:shd w:val="clear" w:color="auto" w:fill="auto"/>
            <w:noWrap/>
            <w:vAlign w:val="center"/>
            <w:hideMark/>
          </w:tcPr>
          <w:p w14:paraId="71C5BAB1" w14:textId="368A6C8A"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0.9%)</w:t>
            </w:r>
          </w:p>
        </w:tc>
      </w:tr>
      <w:tr w:rsidR="00317E86" w:rsidRPr="00B927D5" w14:paraId="7ACD28E1" w14:textId="77777777" w:rsidTr="00A512D8">
        <w:trPr>
          <w:trHeight w:val="45"/>
        </w:trPr>
        <w:tc>
          <w:tcPr>
            <w:tcW w:w="1700" w:type="dxa"/>
            <w:vMerge w:val="restar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6A45F4F3"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4</w:t>
            </w:r>
          </w:p>
        </w:tc>
        <w:tc>
          <w:tcPr>
            <w:tcW w:w="1530" w:type="dxa"/>
            <w:tcBorders>
              <w:top w:val="dotted" w:sz="4" w:space="0" w:color="auto"/>
              <w:left w:val="double" w:sz="4" w:space="0" w:color="auto"/>
              <w:right w:val="single" w:sz="8" w:space="0" w:color="auto"/>
            </w:tcBorders>
            <w:shd w:val="clear" w:color="auto" w:fill="auto"/>
            <w:noWrap/>
            <w:vAlign w:val="center"/>
            <w:hideMark/>
          </w:tcPr>
          <w:p w14:paraId="18D2F3BC" w14:textId="6A406410"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FFFFFF" w:themeColor="background1"/>
                <w:sz w:val="22"/>
                <w:szCs w:val="22"/>
              </w:rPr>
              <w:t>0</w:t>
            </w:r>
            <w:r w:rsidRPr="00A512D8">
              <w:rPr>
                <w:rFonts w:eastAsia="Times New Roman"/>
                <w:color w:val="000000" w:themeColor="text1"/>
                <w:sz w:val="22"/>
                <w:szCs w:val="22"/>
              </w:rPr>
              <w:t>107</w:t>
            </w:r>
          </w:p>
        </w:tc>
        <w:tc>
          <w:tcPr>
            <w:tcW w:w="1530" w:type="dxa"/>
            <w:tcBorders>
              <w:top w:val="dotted" w:sz="4" w:space="0" w:color="auto"/>
              <w:left w:val="nil"/>
              <w:right w:val="single" w:sz="4" w:space="0" w:color="auto"/>
            </w:tcBorders>
            <w:shd w:val="clear" w:color="auto" w:fill="auto"/>
            <w:noWrap/>
            <w:vAlign w:val="center"/>
            <w:hideMark/>
          </w:tcPr>
          <w:p w14:paraId="6FDD2486"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8.4%</w:t>
            </w:r>
          </w:p>
        </w:tc>
        <w:tc>
          <w:tcPr>
            <w:tcW w:w="1530" w:type="dxa"/>
            <w:tcBorders>
              <w:top w:val="dotted" w:sz="4" w:space="0" w:color="auto"/>
              <w:left w:val="nil"/>
              <w:right w:val="single" w:sz="4" w:space="0" w:color="auto"/>
            </w:tcBorders>
            <w:shd w:val="clear" w:color="auto" w:fill="auto"/>
            <w:noWrap/>
            <w:vAlign w:val="center"/>
            <w:hideMark/>
          </w:tcPr>
          <w:p w14:paraId="11CF0F7C"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43.0%</w:t>
            </w:r>
          </w:p>
        </w:tc>
        <w:tc>
          <w:tcPr>
            <w:tcW w:w="1530" w:type="dxa"/>
            <w:tcBorders>
              <w:top w:val="dotted" w:sz="4" w:space="0" w:color="auto"/>
              <w:left w:val="nil"/>
              <w:right w:val="single" w:sz="4" w:space="0" w:color="auto"/>
            </w:tcBorders>
            <w:shd w:val="clear" w:color="auto" w:fill="auto"/>
            <w:noWrap/>
            <w:vAlign w:val="center"/>
            <w:hideMark/>
          </w:tcPr>
          <w:p w14:paraId="4F91C39D"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4.3%</w:t>
            </w:r>
          </w:p>
        </w:tc>
        <w:tc>
          <w:tcPr>
            <w:tcW w:w="1530" w:type="dxa"/>
            <w:tcBorders>
              <w:top w:val="dotted" w:sz="4" w:space="0" w:color="auto"/>
              <w:left w:val="nil"/>
              <w:right w:val="double" w:sz="4" w:space="0" w:color="auto"/>
            </w:tcBorders>
            <w:shd w:val="clear" w:color="auto" w:fill="auto"/>
            <w:noWrap/>
            <w:vAlign w:val="center"/>
            <w:hideMark/>
          </w:tcPr>
          <w:p w14:paraId="260A4763"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4.3%</w:t>
            </w:r>
          </w:p>
        </w:tc>
      </w:tr>
      <w:tr w:rsidR="00317E86" w:rsidRPr="00B927D5" w14:paraId="5953C2BC" w14:textId="77777777" w:rsidTr="00A512D8">
        <w:trPr>
          <w:trHeight w:val="20"/>
        </w:trPr>
        <w:tc>
          <w:tcPr>
            <w:tcW w:w="1700" w:type="dxa"/>
            <w:vMerge/>
            <w:tcBorders>
              <w:top w:val="single" w:sz="4" w:space="0" w:color="000000"/>
              <w:left w:val="double" w:sz="4" w:space="0" w:color="auto"/>
              <w:bottom w:val="dotted" w:sz="4" w:space="0" w:color="auto"/>
              <w:right w:val="double" w:sz="4" w:space="0" w:color="auto"/>
            </w:tcBorders>
            <w:vAlign w:val="center"/>
            <w:hideMark/>
          </w:tcPr>
          <w:p w14:paraId="2BA646FC" w14:textId="77777777" w:rsidR="00EA3649" w:rsidRPr="00A512D8" w:rsidRDefault="00EA3649" w:rsidP="00A512D8">
            <w:pPr>
              <w:spacing w:line="240" w:lineRule="auto"/>
              <w:jc w:val="left"/>
              <w:rPr>
                <w:rFonts w:eastAsia="Times New Roman"/>
                <w:b/>
                <w:bCs/>
                <w:color w:val="000000"/>
                <w:sz w:val="22"/>
                <w:szCs w:val="22"/>
              </w:rPr>
            </w:pPr>
          </w:p>
        </w:tc>
        <w:tc>
          <w:tcPr>
            <w:tcW w:w="1530" w:type="dxa"/>
            <w:tcBorders>
              <w:top w:val="nil"/>
              <w:left w:val="double" w:sz="4" w:space="0" w:color="auto"/>
              <w:bottom w:val="dotted" w:sz="4" w:space="0" w:color="auto"/>
              <w:right w:val="single" w:sz="8" w:space="0" w:color="auto"/>
            </w:tcBorders>
            <w:shd w:val="clear" w:color="auto" w:fill="auto"/>
            <w:noWrap/>
            <w:vAlign w:val="center"/>
            <w:hideMark/>
          </w:tcPr>
          <w:p w14:paraId="24FE0625" w14:textId="367B0328"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Pr="00A512D8">
              <w:rPr>
                <w:rFonts w:eastAsia="Times New Roman"/>
                <w:color w:val="808080"/>
                <w:sz w:val="20"/>
                <w:szCs w:val="20"/>
              </w:rPr>
              <w:t xml:space="preserve"> (1.6%)</w:t>
            </w:r>
          </w:p>
        </w:tc>
        <w:tc>
          <w:tcPr>
            <w:tcW w:w="1530" w:type="dxa"/>
            <w:tcBorders>
              <w:top w:val="nil"/>
              <w:left w:val="nil"/>
              <w:bottom w:val="dotted" w:sz="4" w:space="0" w:color="auto"/>
              <w:right w:val="single" w:sz="4" w:space="0" w:color="auto"/>
            </w:tcBorders>
            <w:shd w:val="clear" w:color="auto" w:fill="auto"/>
            <w:noWrap/>
            <w:vAlign w:val="center"/>
            <w:hideMark/>
          </w:tcPr>
          <w:p w14:paraId="403E6FB1" w14:textId="0E844F6F"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19.7%)</w:t>
            </w:r>
          </w:p>
        </w:tc>
        <w:tc>
          <w:tcPr>
            <w:tcW w:w="1530" w:type="dxa"/>
            <w:tcBorders>
              <w:top w:val="nil"/>
              <w:left w:val="nil"/>
              <w:bottom w:val="dotted" w:sz="4" w:space="0" w:color="auto"/>
              <w:right w:val="single" w:sz="4" w:space="0" w:color="auto"/>
            </w:tcBorders>
            <w:shd w:val="clear" w:color="auto" w:fill="auto"/>
            <w:noWrap/>
            <w:vAlign w:val="center"/>
            <w:hideMark/>
          </w:tcPr>
          <w:p w14:paraId="364FA042" w14:textId="5A1F02AF"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4.0%)</w:t>
            </w:r>
          </w:p>
        </w:tc>
        <w:tc>
          <w:tcPr>
            <w:tcW w:w="1530" w:type="dxa"/>
            <w:tcBorders>
              <w:top w:val="nil"/>
              <w:left w:val="nil"/>
              <w:bottom w:val="dotted" w:sz="4" w:space="0" w:color="auto"/>
              <w:right w:val="single" w:sz="4" w:space="0" w:color="auto"/>
            </w:tcBorders>
            <w:shd w:val="clear" w:color="auto" w:fill="auto"/>
            <w:noWrap/>
            <w:vAlign w:val="center"/>
            <w:hideMark/>
          </w:tcPr>
          <w:p w14:paraId="27C3DE58" w14:textId="0F3999FE"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7.6%)</w:t>
            </w:r>
          </w:p>
        </w:tc>
        <w:tc>
          <w:tcPr>
            <w:tcW w:w="1530" w:type="dxa"/>
            <w:tcBorders>
              <w:top w:val="nil"/>
              <w:left w:val="nil"/>
              <w:bottom w:val="dotted" w:sz="4" w:space="0" w:color="auto"/>
              <w:right w:val="double" w:sz="4" w:space="0" w:color="auto"/>
            </w:tcBorders>
            <w:shd w:val="clear" w:color="auto" w:fill="auto"/>
            <w:noWrap/>
            <w:vAlign w:val="center"/>
            <w:hideMark/>
          </w:tcPr>
          <w:p w14:paraId="20358BB2" w14:textId="7772BF53"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6.3%)</w:t>
            </w:r>
          </w:p>
        </w:tc>
      </w:tr>
      <w:tr w:rsidR="00317E86" w:rsidRPr="00B927D5" w14:paraId="6AC44BD3" w14:textId="77777777" w:rsidTr="00A512D8">
        <w:trPr>
          <w:trHeight w:val="20"/>
        </w:trPr>
        <w:tc>
          <w:tcPr>
            <w:tcW w:w="1700" w:type="dxa"/>
            <w:vMerge w:val="restar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7D629902"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5</w:t>
            </w:r>
          </w:p>
        </w:tc>
        <w:tc>
          <w:tcPr>
            <w:tcW w:w="1530" w:type="dxa"/>
            <w:tcBorders>
              <w:top w:val="dotted" w:sz="4" w:space="0" w:color="auto"/>
              <w:left w:val="double" w:sz="4" w:space="0" w:color="auto"/>
              <w:right w:val="single" w:sz="8" w:space="0" w:color="auto"/>
            </w:tcBorders>
            <w:shd w:val="clear" w:color="auto" w:fill="auto"/>
            <w:noWrap/>
            <w:vAlign w:val="center"/>
            <w:hideMark/>
          </w:tcPr>
          <w:p w14:paraId="4A94E573" w14:textId="4A79C525"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FFFFFF" w:themeColor="background1"/>
                <w:sz w:val="22"/>
                <w:szCs w:val="22"/>
              </w:rPr>
              <w:t>00</w:t>
            </w:r>
            <w:r w:rsidRPr="00A512D8">
              <w:rPr>
                <w:rFonts w:eastAsia="Times New Roman"/>
                <w:color w:val="000000" w:themeColor="text1"/>
                <w:sz w:val="22"/>
                <w:szCs w:val="22"/>
              </w:rPr>
              <w:t>68</w:t>
            </w:r>
          </w:p>
        </w:tc>
        <w:tc>
          <w:tcPr>
            <w:tcW w:w="1530" w:type="dxa"/>
            <w:tcBorders>
              <w:top w:val="dotted" w:sz="4" w:space="0" w:color="auto"/>
              <w:left w:val="nil"/>
              <w:right w:val="single" w:sz="4" w:space="0" w:color="auto"/>
            </w:tcBorders>
            <w:shd w:val="clear" w:color="auto" w:fill="auto"/>
            <w:noWrap/>
            <w:vAlign w:val="center"/>
            <w:hideMark/>
          </w:tcPr>
          <w:p w14:paraId="4D335334"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4.7%</w:t>
            </w:r>
          </w:p>
        </w:tc>
        <w:tc>
          <w:tcPr>
            <w:tcW w:w="1530" w:type="dxa"/>
            <w:tcBorders>
              <w:top w:val="dotted" w:sz="4" w:space="0" w:color="auto"/>
              <w:left w:val="nil"/>
              <w:right w:val="single" w:sz="4" w:space="0" w:color="auto"/>
            </w:tcBorders>
            <w:shd w:val="clear" w:color="auto" w:fill="auto"/>
            <w:noWrap/>
            <w:vAlign w:val="center"/>
            <w:hideMark/>
          </w:tcPr>
          <w:p w14:paraId="450BD758"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49.1%</w:t>
            </w:r>
          </w:p>
        </w:tc>
        <w:tc>
          <w:tcPr>
            <w:tcW w:w="1530" w:type="dxa"/>
            <w:tcBorders>
              <w:top w:val="dotted" w:sz="4" w:space="0" w:color="auto"/>
              <w:left w:val="nil"/>
              <w:right w:val="single" w:sz="4" w:space="0" w:color="auto"/>
            </w:tcBorders>
            <w:shd w:val="clear" w:color="auto" w:fill="auto"/>
            <w:noWrap/>
            <w:vAlign w:val="center"/>
            <w:hideMark/>
          </w:tcPr>
          <w:p w14:paraId="7251228F"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2.1%</w:t>
            </w:r>
          </w:p>
        </w:tc>
        <w:tc>
          <w:tcPr>
            <w:tcW w:w="1530" w:type="dxa"/>
            <w:tcBorders>
              <w:top w:val="dotted" w:sz="4" w:space="0" w:color="auto"/>
              <w:left w:val="nil"/>
              <w:right w:val="double" w:sz="4" w:space="0" w:color="auto"/>
            </w:tcBorders>
            <w:shd w:val="clear" w:color="auto" w:fill="auto"/>
            <w:noWrap/>
            <w:vAlign w:val="center"/>
            <w:hideMark/>
          </w:tcPr>
          <w:p w14:paraId="2DA7AEC1"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4.1%</w:t>
            </w:r>
          </w:p>
        </w:tc>
      </w:tr>
      <w:tr w:rsidR="00317E86" w:rsidRPr="00B927D5" w14:paraId="1EFBBAC9" w14:textId="77777777" w:rsidTr="00A512D8">
        <w:trPr>
          <w:trHeight w:val="20"/>
        </w:trPr>
        <w:tc>
          <w:tcPr>
            <w:tcW w:w="1700" w:type="dxa"/>
            <w:vMerge/>
            <w:tcBorders>
              <w:top w:val="single" w:sz="4" w:space="0" w:color="000000"/>
              <w:left w:val="double" w:sz="4" w:space="0" w:color="auto"/>
              <w:bottom w:val="dotted" w:sz="4" w:space="0" w:color="auto"/>
              <w:right w:val="double" w:sz="4" w:space="0" w:color="auto"/>
            </w:tcBorders>
            <w:vAlign w:val="center"/>
            <w:hideMark/>
          </w:tcPr>
          <w:p w14:paraId="079DCFB2" w14:textId="77777777" w:rsidR="00EA3649" w:rsidRPr="00A512D8" w:rsidRDefault="00EA3649" w:rsidP="00A512D8">
            <w:pPr>
              <w:spacing w:line="240" w:lineRule="auto"/>
              <w:jc w:val="left"/>
              <w:rPr>
                <w:rFonts w:eastAsia="Times New Roman"/>
                <w:b/>
                <w:bCs/>
                <w:color w:val="000000"/>
                <w:sz w:val="22"/>
                <w:szCs w:val="22"/>
              </w:rPr>
            </w:pPr>
          </w:p>
        </w:tc>
        <w:tc>
          <w:tcPr>
            <w:tcW w:w="1530" w:type="dxa"/>
            <w:tcBorders>
              <w:top w:val="nil"/>
              <w:left w:val="double" w:sz="4" w:space="0" w:color="auto"/>
              <w:bottom w:val="dotted" w:sz="4" w:space="0" w:color="auto"/>
              <w:right w:val="single" w:sz="8" w:space="0" w:color="auto"/>
            </w:tcBorders>
            <w:shd w:val="clear" w:color="auto" w:fill="auto"/>
            <w:noWrap/>
            <w:vAlign w:val="center"/>
            <w:hideMark/>
          </w:tcPr>
          <w:p w14:paraId="4C35A4AC" w14:textId="0DB99043"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Pr="00A512D8">
              <w:rPr>
                <w:rFonts w:eastAsia="Times New Roman"/>
                <w:color w:val="808080"/>
                <w:sz w:val="20"/>
                <w:szCs w:val="20"/>
              </w:rPr>
              <w:t xml:space="preserve"> (1.0%)</w:t>
            </w:r>
          </w:p>
        </w:tc>
        <w:tc>
          <w:tcPr>
            <w:tcW w:w="1530" w:type="dxa"/>
            <w:tcBorders>
              <w:top w:val="nil"/>
              <w:left w:val="nil"/>
              <w:bottom w:val="dotted" w:sz="4" w:space="0" w:color="auto"/>
              <w:right w:val="single" w:sz="4" w:space="0" w:color="auto"/>
            </w:tcBorders>
            <w:shd w:val="clear" w:color="auto" w:fill="auto"/>
            <w:noWrap/>
            <w:vAlign w:val="center"/>
            <w:hideMark/>
          </w:tcPr>
          <w:p w14:paraId="40FB3F7D" w14:textId="04E806C8"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18.0%)</w:t>
            </w:r>
          </w:p>
        </w:tc>
        <w:tc>
          <w:tcPr>
            <w:tcW w:w="1530" w:type="dxa"/>
            <w:tcBorders>
              <w:top w:val="nil"/>
              <w:left w:val="nil"/>
              <w:bottom w:val="dotted" w:sz="4" w:space="0" w:color="auto"/>
              <w:right w:val="single" w:sz="4" w:space="0" w:color="auto"/>
            </w:tcBorders>
            <w:shd w:val="clear" w:color="auto" w:fill="auto"/>
            <w:noWrap/>
            <w:vAlign w:val="center"/>
            <w:hideMark/>
          </w:tcPr>
          <w:p w14:paraId="01BF728F" w14:textId="72B6CDA3"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7.9%)</w:t>
            </w:r>
          </w:p>
        </w:tc>
        <w:tc>
          <w:tcPr>
            <w:tcW w:w="1530" w:type="dxa"/>
            <w:tcBorders>
              <w:top w:val="nil"/>
              <w:left w:val="nil"/>
              <w:bottom w:val="dotted" w:sz="4" w:space="0" w:color="auto"/>
              <w:right w:val="single" w:sz="4" w:space="0" w:color="auto"/>
            </w:tcBorders>
            <w:shd w:val="clear" w:color="auto" w:fill="auto"/>
            <w:noWrap/>
            <w:vAlign w:val="center"/>
            <w:hideMark/>
          </w:tcPr>
          <w:p w14:paraId="289A8AC1" w14:textId="2FD55381"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0.2%)</w:t>
            </w:r>
          </w:p>
        </w:tc>
        <w:tc>
          <w:tcPr>
            <w:tcW w:w="1530" w:type="dxa"/>
            <w:tcBorders>
              <w:top w:val="nil"/>
              <w:left w:val="nil"/>
              <w:bottom w:val="dotted" w:sz="4" w:space="0" w:color="auto"/>
              <w:right w:val="double" w:sz="4" w:space="0" w:color="auto"/>
            </w:tcBorders>
            <w:shd w:val="clear" w:color="auto" w:fill="auto"/>
            <w:noWrap/>
            <w:vAlign w:val="center"/>
            <w:hideMark/>
          </w:tcPr>
          <w:p w14:paraId="4BC9C76F" w14:textId="0822C127"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0.2%)</w:t>
            </w:r>
          </w:p>
        </w:tc>
      </w:tr>
      <w:tr w:rsidR="00317E86" w:rsidRPr="00B927D5" w14:paraId="6A7B3521" w14:textId="77777777" w:rsidTr="00A512D8">
        <w:trPr>
          <w:trHeight w:val="20"/>
        </w:trPr>
        <w:tc>
          <w:tcPr>
            <w:tcW w:w="1700" w:type="dxa"/>
            <w:vMerge w:val="restart"/>
            <w:tcBorders>
              <w:top w:val="dotted" w:sz="4" w:space="0" w:color="auto"/>
              <w:left w:val="double" w:sz="4" w:space="0" w:color="auto"/>
              <w:bottom w:val="single" w:sz="8" w:space="0" w:color="auto"/>
              <w:right w:val="double" w:sz="4" w:space="0" w:color="auto"/>
            </w:tcBorders>
            <w:shd w:val="clear" w:color="auto" w:fill="auto"/>
            <w:noWrap/>
            <w:vAlign w:val="center"/>
            <w:hideMark/>
          </w:tcPr>
          <w:p w14:paraId="3A396851" w14:textId="77777777" w:rsidR="00EA3649" w:rsidRPr="00A512D8" w:rsidRDefault="00EA3649" w:rsidP="00A512D8">
            <w:pPr>
              <w:spacing w:line="240" w:lineRule="auto"/>
              <w:jc w:val="center"/>
              <w:rPr>
                <w:rFonts w:eastAsia="Times New Roman"/>
                <w:b/>
                <w:bCs/>
                <w:color w:val="000000"/>
                <w:sz w:val="22"/>
                <w:szCs w:val="22"/>
              </w:rPr>
            </w:pPr>
            <w:r w:rsidRPr="00A512D8">
              <w:rPr>
                <w:rFonts w:eastAsia="Times New Roman"/>
                <w:b/>
                <w:bCs/>
                <w:color w:val="000000"/>
                <w:sz w:val="22"/>
                <w:szCs w:val="22"/>
              </w:rPr>
              <w:t xml:space="preserve"> 6+</w:t>
            </w:r>
          </w:p>
        </w:tc>
        <w:tc>
          <w:tcPr>
            <w:tcW w:w="1530" w:type="dxa"/>
            <w:tcBorders>
              <w:top w:val="dotted" w:sz="4" w:space="0" w:color="auto"/>
              <w:left w:val="double" w:sz="4" w:space="0" w:color="auto"/>
              <w:right w:val="single" w:sz="8" w:space="0" w:color="auto"/>
            </w:tcBorders>
            <w:shd w:val="clear" w:color="auto" w:fill="auto"/>
            <w:noWrap/>
            <w:vAlign w:val="center"/>
            <w:hideMark/>
          </w:tcPr>
          <w:p w14:paraId="4763C736" w14:textId="3C8CE8CB"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FFFFFF" w:themeColor="background1"/>
                <w:sz w:val="22"/>
                <w:szCs w:val="22"/>
              </w:rPr>
              <w:t>0</w:t>
            </w:r>
            <w:r w:rsidRPr="00A512D8">
              <w:rPr>
                <w:rFonts w:eastAsia="Times New Roman"/>
                <w:color w:val="000000" w:themeColor="text1"/>
                <w:sz w:val="22"/>
                <w:szCs w:val="22"/>
              </w:rPr>
              <w:t>103</w:t>
            </w:r>
          </w:p>
        </w:tc>
        <w:tc>
          <w:tcPr>
            <w:tcW w:w="1530" w:type="dxa"/>
            <w:tcBorders>
              <w:top w:val="dotted" w:sz="4" w:space="0" w:color="auto"/>
              <w:left w:val="nil"/>
              <w:right w:val="single" w:sz="4" w:space="0" w:color="auto"/>
            </w:tcBorders>
            <w:shd w:val="clear" w:color="auto" w:fill="auto"/>
            <w:noWrap/>
            <w:vAlign w:val="center"/>
            <w:hideMark/>
          </w:tcPr>
          <w:p w14:paraId="59DE5003"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8.4%</w:t>
            </w:r>
          </w:p>
        </w:tc>
        <w:tc>
          <w:tcPr>
            <w:tcW w:w="1530" w:type="dxa"/>
            <w:tcBorders>
              <w:top w:val="dotted" w:sz="4" w:space="0" w:color="auto"/>
              <w:left w:val="nil"/>
              <w:right w:val="single" w:sz="4" w:space="0" w:color="auto"/>
            </w:tcBorders>
            <w:shd w:val="clear" w:color="auto" w:fill="auto"/>
            <w:noWrap/>
            <w:vAlign w:val="center"/>
            <w:hideMark/>
          </w:tcPr>
          <w:p w14:paraId="40B0646C"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45.2%</w:t>
            </w:r>
          </w:p>
        </w:tc>
        <w:tc>
          <w:tcPr>
            <w:tcW w:w="1530" w:type="dxa"/>
            <w:tcBorders>
              <w:top w:val="dotted" w:sz="4" w:space="0" w:color="auto"/>
              <w:left w:val="nil"/>
              <w:right w:val="single" w:sz="4" w:space="0" w:color="auto"/>
            </w:tcBorders>
            <w:shd w:val="clear" w:color="auto" w:fill="auto"/>
            <w:noWrap/>
            <w:vAlign w:val="center"/>
            <w:hideMark/>
          </w:tcPr>
          <w:p w14:paraId="4A095B33"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5.3%</w:t>
            </w:r>
          </w:p>
        </w:tc>
        <w:tc>
          <w:tcPr>
            <w:tcW w:w="1530" w:type="dxa"/>
            <w:tcBorders>
              <w:top w:val="dotted" w:sz="4" w:space="0" w:color="auto"/>
              <w:left w:val="nil"/>
              <w:right w:val="double" w:sz="4" w:space="0" w:color="auto"/>
            </w:tcBorders>
            <w:shd w:val="clear" w:color="auto" w:fill="auto"/>
            <w:noWrap/>
            <w:vAlign w:val="center"/>
            <w:hideMark/>
          </w:tcPr>
          <w:p w14:paraId="63FC96CE"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1.1%</w:t>
            </w:r>
          </w:p>
        </w:tc>
      </w:tr>
      <w:tr w:rsidR="00317E86" w:rsidRPr="00B927D5" w14:paraId="2C175E2D" w14:textId="77777777" w:rsidTr="00A512D8">
        <w:trPr>
          <w:trHeight w:val="20"/>
        </w:trPr>
        <w:tc>
          <w:tcPr>
            <w:tcW w:w="1700" w:type="dxa"/>
            <w:vMerge/>
            <w:tcBorders>
              <w:top w:val="single" w:sz="4" w:space="0" w:color="000000"/>
              <w:left w:val="double" w:sz="4" w:space="0" w:color="auto"/>
              <w:bottom w:val="double" w:sz="4" w:space="0" w:color="auto"/>
              <w:right w:val="double" w:sz="4" w:space="0" w:color="auto"/>
            </w:tcBorders>
            <w:vAlign w:val="center"/>
            <w:hideMark/>
          </w:tcPr>
          <w:p w14:paraId="13B21A18" w14:textId="77777777" w:rsidR="00EA3649" w:rsidRPr="00A512D8" w:rsidRDefault="00EA3649" w:rsidP="00A512D8">
            <w:pPr>
              <w:spacing w:line="240" w:lineRule="auto"/>
              <w:jc w:val="left"/>
              <w:rPr>
                <w:rFonts w:eastAsia="Times New Roman"/>
                <w:b/>
                <w:bCs/>
                <w:color w:val="000000"/>
                <w:sz w:val="22"/>
                <w:szCs w:val="22"/>
              </w:rPr>
            </w:pPr>
          </w:p>
        </w:tc>
        <w:tc>
          <w:tcPr>
            <w:tcW w:w="1530" w:type="dxa"/>
            <w:tcBorders>
              <w:top w:val="nil"/>
              <w:left w:val="double" w:sz="4" w:space="0" w:color="auto"/>
              <w:bottom w:val="double" w:sz="4" w:space="0" w:color="auto"/>
              <w:right w:val="single" w:sz="8" w:space="0" w:color="auto"/>
            </w:tcBorders>
            <w:shd w:val="clear" w:color="auto" w:fill="auto"/>
            <w:noWrap/>
            <w:vAlign w:val="center"/>
            <w:hideMark/>
          </w:tcPr>
          <w:p w14:paraId="329FBBCC" w14:textId="090316A7"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FFFFFF" w:themeColor="background1"/>
                <w:sz w:val="20"/>
                <w:szCs w:val="20"/>
              </w:rPr>
              <w:t>0</w:t>
            </w:r>
            <w:r w:rsidRPr="00A512D8">
              <w:rPr>
                <w:rFonts w:eastAsia="Times New Roman"/>
                <w:color w:val="808080"/>
                <w:sz w:val="20"/>
                <w:szCs w:val="20"/>
              </w:rPr>
              <w:t xml:space="preserve"> (1.6%)</w:t>
            </w:r>
          </w:p>
        </w:tc>
        <w:tc>
          <w:tcPr>
            <w:tcW w:w="1530" w:type="dxa"/>
            <w:tcBorders>
              <w:top w:val="nil"/>
              <w:left w:val="nil"/>
              <w:bottom w:val="double" w:sz="4" w:space="0" w:color="auto"/>
              <w:right w:val="single" w:sz="4" w:space="0" w:color="auto"/>
            </w:tcBorders>
            <w:shd w:val="clear" w:color="auto" w:fill="auto"/>
            <w:noWrap/>
            <w:vAlign w:val="center"/>
            <w:hideMark/>
          </w:tcPr>
          <w:p w14:paraId="34F459FA" w14:textId="5458D5A3"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18.5%)</w:t>
            </w:r>
          </w:p>
        </w:tc>
        <w:tc>
          <w:tcPr>
            <w:tcW w:w="1530" w:type="dxa"/>
            <w:tcBorders>
              <w:top w:val="nil"/>
              <w:left w:val="nil"/>
              <w:bottom w:val="double" w:sz="4" w:space="0" w:color="auto"/>
              <w:right w:val="single" w:sz="4" w:space="0" w:color="auto"/>
            </w:tcBorders>
            <w:shd w:val="clear" w:color="auto" w:fill="auto"/>
            <w:noWrap/>
            <w:vAlign w:val="center"/>
            <w:hideMark/>
          </w:tcPr>
          <w:p w14:paraId="1D2C8FA2" w14:textId="69FBCCCA"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9.5%)</w:t>
            </w:r>
          </w:p>
        </w:tc>
        <w:tc>
          <w:tcPr>
            <w:tcW w:w="1530" w:type="dxa"/>
            <w:tcBorders>
              <w:top w:val="nil"/>
              <w:left w:val="nil"/>
              <w:bottom w:val="double" w:sz="4" w:space="0" w:color="auto"/>
              <w:right w:val="single" w:sz="4" w:space="0" w:color="auto"/>
            </w:tcBorders>
            <w:shd w:val="clear" w:color="auto" w:fill="auto"/>
            <w:noWrap/>
            <w:vAlign w:val="center"/>
            <w:hideMark/>
          </w:tcPr>
          <w:p w14:paraId="518EFC16" w14:textId="25F1587A"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6.8%)</w:t>
            </w:r>
          </w:p>
        </w:tc>
        <w:tc>
          <w:tcPr>
            <w:tcW w:w="1530" w:type="dxa"/>
            <w:tcBorders>
              <w:top w:val="nil"/>
              <w:left w:val="nil"/>
              <w:bottom w:val="double" w:sz="4" w:space="0" w:color="auto"/>
              <w:right w:val="double" w:sz="4" w:space="0" w:color="auto"/>
            </w:tcBorders>
            <w:shd w:val="clear" w:color="auto" w:fill="auto"/>
            <w:noWrap/>
            <w:vAlign w:val="center"/>
            <w:hideMark/>
          </w:tcPr>
          <w:p w14:paraId="7569C7B5" w14:textId="38589B28"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0.6%)</w:t>
            </w:r>
          </w:p>
        </w:tc>
      </w:tr>
      <w:tr w:rsidR="00317E86" w:rsidRPr="00B927D5" w14:paraId="52E57B4C" w14:textId="77777777" w:rsidTr="00A512D8">
        <w:trPr>
          <w:trHeight w:val="20"/>
        </w:trPr>
        <w:tc>
          <w:tcPr>
            <w:tcW w:w="1700" w:type="dxa"/>
            <w:vMerge w:val="restart"/>
            <w:tcBorders>
              <w:top w:val="double" w:sz="4" w:space="0" w:color="auto"/>
              <w:left w:val="double" w:sz="4" w:space="0" w:color="auto"/>
              <w:bottom w:val="single" w:sz="8" w:space="0" w:color="000000"/>
              <w:right w:val="double" w:sz="4" w:space="0" w:color="auto"/>
            </w:tcBorders>
            <w:shd w:val="clear" w:color="auto" w:fill="auto"/>
            <w:noWrap/>
            <w:vAlign w:val="center"/>
            <w:hideMark/>
          </w:tcPr>
          <w:p w14:paraId="1784A217"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 xml:space="preserve"> </w:t>
            </w:r>
            <w:r w:rsidRPr="00A512D8">
              <w:rPr>
                <w:rFonts w:eastAsia="Times New Roman"/>
                <w:b/>
                <w:bCs/>
                <w:color w:val="000000"/>
                <w:sz w:val="22"/>
                <w:szCs w:val="22"/>
              </w:rPr>
              <w:t>Total</w:t>
            </w:r>
          </w:p>
        </w:tc>
        <w:tc>
          <w:tcPr>
            <w:tcW w:w="1530" w:type="dxa"/>
            <w:tcBorders>
              <w:top w:val="double" w:sz="4" w:space="0" w:color="auto"/>
              <w:left w:val="double" w:sz="4" w:space="0" w:color="auto"/>
              <w:bottom w:val="nil"/>
              <w:right w:val="single" w:sz="8" w:space="0" w:color="auto"/>
            </w:tcBorders>
            <w:shd w:val="clear" w:color="auto" w:fill="auto"/>
            <w:noWrap/>
            <w:vAlign w:val="center"/>
            <w:hideMark/>
          </w:tcPr>
          <w:p w14:paraId="564B199B"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6518</w:t>
            </w:r>
          </w:p>
        </w:tc>
        <w:tc>
          <w:tcPr>
            <w:tcW w:w="1530" w:type="dxa"/>
            <w:tcBorders>
              <w:top w:val="double" w:sz="4" w:space="0" w:color="auto"/>
              <w:left w:val="nil"/>
              <w:bottom w:val="nil"/>
              <w:right w:val="single" w:sz="4" w:space="0" w:color="auto"/>
            </w:tcBorders>
            <w:shd w:val="clear" w:color="auto" w:fill="auto"/>
            <w:noWrap/>
            <w:vAlign w:val="center"/>
            <w:hideMark/>
          </w:tcPr>
          <w:p w14:paraId="1A223391" w14:textId="77777777" w:rsidR="00EA3649" w:rsidRPr="00A512D8" w:rsidRDefault="00EA3649" w:rsidP="00A512D8">
            <w:pPr>
              <w:spacing w:line="240" w:lineRule="auto"/>
              <w:jc w:val="center"/>
              <w:rPr>
                <w:rFonts w:eastAsia="Times New Roman"/>
                <w:color w:val="000000" w:themeColor="text1"/>
                <w:sz w:val="22"/>
                <w:szCs w:val="22"/>
              </w:rPr>
            </w:pPr>
            <w:r w:rsidRPr="00A512D8">
              <w:rPr>
                <w:rFonts w:eastAsia="Times New Roman"/>
                <w:color w:val="000000" w:themeColor="text1"/>
                <w:sz w:val="22"/>
                <w:szCs w:val="22"/>
              </w:rPr>
              <w:t>6.8%</w:t>
            </w:r>
          </w:p>
        </w:tc>
        <w:tc>
          <w:tcPr>
            <w:tcW w:w="1530" w:type="dxa"/>
            <w:tcBorders>
              <w:top w:val="double" w:sz="4" w:space="0" w:color="auto"/>
              <w:left w:val="nil"/>
              <w:bottom w:val="nil"/>
              <w:right w:val="single" w:sz="4" w:space="0" w:color="auto"/>
            </w:tcBorders>
            <w:shd w:val="clear" w:color="auto" w:fill="auto"/>
            <w:noWrap/>
            <w:vAlign w:val="center"/>
            <w:hideMark/>
          </w:tcPr>
          <w:p w14:paraId="2D20F680"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49.4%</w:t>
            </w:r>
          </w:p>
        </w:tc>
        <w:tc>
          <w:tcPr>
            <w:tcW w:w="1530" w:type="dxa"/>
            <w:tcBorders>
              <w:top w:val="double" w:sz="4" w:space="0" w:color="auto"/>
              <w:left w:val="nil"/>
              <w:bottom w:val="nil"/>
              <w:right w:val="single" w:sz="4" w:space="0" w:color="auto"/>
            </w:tcBorders>
            <w:shd w:val="clear" w:color="auto" w:fill="auto"/>
            <w:noWrap/>
            <w:vAlign w:val="center"/>
            <w:hideMark/>
          </w:tcPr>
          <w:p w14:paraId="649D6883"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2.0%</w:t>
            </w:r>
          </w:p>
        </w:tc>
        <w:tc>
          <w:tcPr>
            <w:tcW w:w="1530" w:type="dxa"/>
            <w:tcBorders>
              <w:top w:val="double" w:sz="4" w:space="0" w:color="auto"/>
              <w:left w:val="nil"/>
              <w:bottom w:val="nil"/>
              <w:right w:val="double" w:sz="4" w:space="0" w:color="auto"/>
            </w:tcBorders>
            <w:shd w:val="clear" w:color="auto" w:fill="auto"/>
            <w:noWrap/>
            <w:vAlign w:val="center"/>
            <w:hideMark/>
          </w:tcPr>
          <w:p w14:paraId="05BF4588" w14:textId="77777777" w:rsidR="00EA3649" w:rsidRPr="00A512D8" w:rsidRDefault="00EA3649" w:rsidP="00A512D8">
            <w:pPr>
              <w:spacing w:line="240" w:lineRule="auto"/>
              <w:jc w:val="center"/>
              <w:rPr>
                <w:rFonts w:eastAsia="Times New Roman"/>
                <w:color w:val="000000"/>
                <w:sz w:val="22"/>
                <w:szCs w:val="22"/>
              </w:rPr>
            </w:pPr>
            <w:r w:rsidRPr="00A512D8">
              <w:rPr>
                <w:rFonts w:eastAsia="Times New Roman"/>
                <w:color w:val="000000"/>
                <w:sz w:val="22"/>
                <w:szCs w:val="22"/>
              </w:rPr>
              <w:t>21.8%</w:t>
            </w:r>
          </w:p>
        </w:tc>
      </w:tr>
      <w:tr w:rsidR="00317E86" w:rsidRPr="00B927D5" w14:paraId="53EB6913" w14:textId="77777777" w:rsidTr="00A512D8">
        <w:trPr>
          <w:trHeight w:val="35"/>
        </w:trPr>
        <w:tc>
          <w:tcPr>
            <w:tcW w:w="1700" w:type="dxa"/>
            <w:vMerge/>
            <w:tcBorders>
              <w:top w:val="nil"/>
              <w:left w:val="double" w:sz="4" w:space="0" w:color="auto"/>
              <w:bottom w:val="double" w:sz="4" w:space="0" w:color="auto"/>
              <w:right w:val="double" w:sz="4" w:space="0" w:color="auto"/>
            </w:tcBorders>
            <w:vAlign w:val="center"/>
            <w:hideMark/>
          </w:tcPr>
          <w:p w14:paraId="48B7E242" w14:textId="77777777" w:rsidR="00EA3649" w:rsidRPr="00B927D5" w:rsidRDefault="00EA3649" w:rsidP="00A512D8">
            <w:pPr>
              <w:spacing w:line="240" w:lineRule="auto"/>
              <w:jc w:val="left"/>
              <w:rPr>
                <w:rFonts w:eastAsia="Times New Roman"/>
                <w:color w:val="000000"/>
                <w:sz w:val="20"/>
                <w:szCs w:val="20"/>
              </w:rPr>
            </w:pPr>
          </w:p>
        </w:tc>
        <w:tc>
          <w:tcPr>
            <w:tcW w:w="1530" w:type="dxa"/>
            <w:tcBorders>
              <w:top w:val="nil"/>
              <w:left w:val="double" w:sz="4" w:space="0" w:color="auto"/>
              <w:bottom w:val="double" w:sz="4" w:space="0" w:color="auto"/>
              <w:right w:val="single" w:sz="8" w:space="0" w:color="auto"/>
            </w:tcBorders>
            <w:shd w:val="clear" w:color="auto" w:fill="auto"/>
            <w:noWrap/>
            <w:vAlign w:val="center"/>
            <w:hideMark/>
          </w:tcPr>
          <w:p w14:paraId="516FDB09" w14:textId="77777777"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100.0%)</w:t>
            </w:r>
          </w:p>
        </w:tc>
        <w:tc>
          <w:tcPr>
            <w:tcW w:w="1530" w:type="dxa"/>
            <w:tcBorders>
              <w:top w:val="nil"/>
              <w:left w:val="nil"/>
              <w:bottom w:val="double" w:sz="4" w:space="0" w:color="auto"/>
              <w:right w:val="single" w:sz="4" w:space="0" w:color="auto"/>
            </w:tcBorders>
            <w:shd w:val="clear" w:color="auto" w:fill="auto"/>
            <w:noWrap/>
            <w:vAlign w:val="center"/>
            <w:hideMark/>
          </w:tcPr>
          <w:p w14:paraId="4B32D909" w14:textId="6F08A3C8"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22.8%)</w:t>
            </w:r>
          </w:p>
        </w:tc>
        <w:tc>
          <w:tcPr>
            <w:tcW w:w="1530" w:type="dxa"/>
            <w:tcBorders>
              <w:top w:val="nil"/>
              <w:left w:val="nil"/>
              <w:bottom w:val="double" w:sz="4" w:space="0" w:color="auto"/>
              <w:right w:val="single" w:sz="4" w:space="0" w:color="auto"/>
            </w:tcBorders>
            <w:shd w:val="clear" w:color="auto" w:fill="auto"/>
            <w:noWrap/>
            <w:vAlign w:val="center"/>
            <w:hideMark/>
          </w:tcPr>
          <w:p w14:paraId="78BD1644" w14:textId="7BEC54D8"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43.9%)</w:t>
            </w:r>
          </w:p>
        </w:tc>
        <w:tc>
          <w:tcPr>
            <w:tcW w:w="1530" w:type="dxa"/>
            <w:tcBorders>
              <w:top w:val="nil"/>
              <w:left w:val="nil"/>
              <w:bottom w:val="double" w:sz="4" w:space="0" w:color="auto"/>
              <w:right w:val="single" w:sz="4" w:space="0" w:color="auto"/>
            </w:tcBorders>
            <w:shd w:val="clear" w:color="auto" w:fill="auto"/>
            <w:noWrap/>
            <w:vAlign w:val="center"/>
            <w:hideMark/>
          </w:tcPr>
          <w:p w14:paraId="090C3368" w14:textId="36DC0747"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6.8%)</w:t>
            </w:r>
          </w:p>
        </w:tc>
        <w:tc>
          <w:tcPr>
            <w:tcW w:w="1530" w:type="dxa"/>
            <w:tcBorders>
              <w:top w:val="nil"/>
              <w:left w:val="nil"/>
              <w:bottom w:val="double" w:sz="4" w:space="0" w:color="auto"/>
              <w:right w:val="double" w:sz="4" w:space="0" w:color="auto"/>
            </w:tcBorders>
            <w:shd w:val="clear" w:color="auto" w:fill="auto"/>
            <w:noWrap/>
            <w:vAlign w:val="center"/>
            <w:hideMark/>
          </w:tcPr>
          <w:p w14:paraId="341CC445" w14:textId="3A452AE4" w:rsidR="00EA3649" w:rsidRPr="00A512D8" w:rsidRDefault="00EA3649" w:rsidP="00A512D8">
            <w:pPr>
              <w:spacing w:line="240" w:lineRule="auto"/>
              <w:jc w:val="center"/>
              <w:rPr>
                <w:rFonts w:eastAsia="Times New Roman"/>
                <w:color w:val="808080"/>
                <w:sz w:val="20"/>
                <w:szCs w:val="20"/>
              </w:rPr>
            </w:pPr>
            <w:r w:rsidRPr="00A512D8">
              <w:rPr>
                <w:rFonts w:eastAsia="Times New Roman"/>
                <w:color w:val="808080"/>
                <w:sz w:val="20"/>
                <w:szCs w:val="20"/>
              </w:rPr>
              <w:t>(35.3%)</w:t>
            </w:r>
          </w:p>
        </w:tc>
      </w:tr>
    </w:tbl>
    <w:p w14:paraId="6AF42789" w14:textId="1D829B67" w:rsidR="002C5975" w:rsidRPr="00FE3D3F" w:rsidRDefault="00FE3D3F" w:rsidP="00FE3D3F">
      <w:pPr>
        <w:rPr>
          <w:sz w:val="20"/>
          <w:szCs w:val="20"/>
        </w:rPr>
      </w:pPr>
      <w:r w:rsidRPr="00FE3D3F">
        <w:rPr>
          <w:sz w:val="20"/>
          <w:szCs w:val="20"/>
          <w:vertAlign w:val="superscript"/>
        </w:rPr>
        <w:t>*</w:t>
      </w:r>
      <w:r w:rsidRPr="00FE3D3F">
        <w:rPr>
          <w:sz w:val="20"/>
          <w:szCs w:val="20"/>
        </w:rPr>
        <w:t>Home pickup (HP); Post office (PO); Amazon drop-off (AD); Physical store (PS).</w:t>
      </w:r>
    </w:p>
    <w:bookmarkEnd w:id="49"/>
    <w:p w14:paraId="4335CDFD" w14:textId="1E000A54" w:rsidR="00C6446C" w:rsidRDefault="00FB7C44" w:rsidP="00A512D8">
      <w:pPr>
        <w:spacing w:line="259" w:lineRule="auto"/>
        <w:jc w:val="left"/>
      </w:pPr>
      <w:r>
        <w:t xml:space="preserve"> </w:t>
      </w:r>
    </w:p>
    <w:p w14:paraId="5610F5CF" w14:textId="1616FE7E" w:rsidR="008B213E" w:rsidRPr="006B64BD" w:rsidRDefault="008B213E" w:rsidP="00A512D8">
      <w:pPr>
        <w:pStyle w:val="Heading2"/>
        <w:spacing w:before="0"/>
      </w:pPr>
      <w:bookmarkStart w:id="51" w:name="_Hlk199708359"/>
      <w:r>
        <w:t xml:space="preserve"> Exogenous Variables</w:t>
      </w:r>
    </w:p>
    <w:p w14:paraId="54E2AA7D" w14:textId="34E876D1" w:rsidR="00E50400" w:rsidRDefault="00E36820" w:rsidP="00A512D8">
      <w:bookmarkStart w:id="52" w:name="_Hlk199708395"/>
      <w:bookmarkEnd w:id="51"/>
      <w:r>
        <w:t xml:space="preserve">Table 3 presents a comparative snapshot of </w:t>
      </w:r>
      <w:r w:rsidR="000C3B65">
        <w:t>our sample</w:t>
      </w:r>
      <w:r w:rsidR="00E50400">
        <w:t>’</w:t>
      </w:r>
      <w:r w:rsidR="000C3B65">
        <w:t>s key individual and household-level sociodemographic, employment, and residential characteristics</w:t>
      </w:r>
      <w:r>
        <w:t xml:space="preserve"> against the benchmark of the 2022 American Community Survey (ACS) 5-year estimates, which serve</w:t>
      </w:r>
      <w:r w:rsidR="00F0073B">
        <w:t>s</w:t>
      </w:r>
      <w:r>
        <w:t xml:space="preserve"> as a proxy for the broader U.S. population.</w:t>
      </w:r>
      <w:r w:rsidR="00C833FF">
        <w:t xml:space="preserve"> Specifically, t</w:t>
      </w:r>
      <w:r>
        <w:t xml:space="preserve">he columns </w:t>
      </w:r>
      <w:r w:rsidR="00C833FF">
        <w:t xml:space="preserve">in Table 3 </w:t>
      </w:r>
      <w:r>
        <w:t>provide percentage distributions for three groups</w:t>
      </w:r>
      <w:r w:rsidR="00F0073B">
        <w:t>:</w:t>
      </w:r>
      <w:r>
        <w:t xml:space="preserve"> (i) </w:t>
      </w:r>
      <w:r w:rsidR="00281C88">
        <w:t>“</w:t>
      </w:r>
      <w:r>
        <w:t>All Respondents</w:t>
      </w:r>
      <w:r w:rsidR="00281C88">
        <w:t>”</w:t>
      </w:r>
      <w:r>
        <w:t xml:space="preserve"> (our total sample of 10,363 individuals), (ii) </w:t>
      </w:r>
      <w:r w:rsidR="00281C88">
        <w:t>“</w:t>
      </w:r>
      <w:r>
        <w:t>% in ACS</w:t>
      </w:r>
      <w:r w:rsidR="00281C88">
        <w:t>”</w:t>
      </w:r>
      <w:r>
        <w:t xml:space="preserve"> (the corresponding percentage distribution from the ACS)</w:t>
      </w:r>
      <w:r w:rsidR="00E50400">
        <w:t>, and (iii) “Returners” (a subsample of 6,518 respondents with at least one delivery return).</w:t>
      </w:r>
    </w:p>
    <w:p w14:paraId="3DA12954" w14:textId="48A25DEB" w:rsidR="00E50400" w:rsidRDefault="00E50400" w:rsidP="00ED2CE6">
      <w:pPr>
        <w:ind w:firstLine="720"/>
      </w:pPr>
      <w:r w:rsidRPr="00E50400">
        <w:t xml:space="preserve">Comparing the “All Respondents” and “% in ACS” columns </w:t>
      </w:r>
      <w:proofErr w:type="gramStart"/>
      <w:r w:rsidRPr="00E50400">
        <w:t>reveals</w:t>
      </w:r>
      <w:proofErr w:type="gramEnd"/>
      <w:r w:rsidRPr="00E50400">
        <w:t xml:space="preserve"> several sample deviations from the national population. Older adults, particularly those aged 56 and above, are overrepresented, while younger adults (18</w:t>
      </w:r>
      <w:r>
        <w:t>-</w:t>
      </w:r>
      <w:r w:rsidRPr="00E50400">
        <w:t>25) are underrepresented. This underrepresentation may reflect younger adults’ lower response rates to traditional mail surveys and their limited availability due to early</w:t>
      </w:r>
      <w:r>
        <w:t xml:space="preserve"> </w:t>
      </w:r>
      <w:r w:rsidRPr="00E50400">
        <w:t>career, educational, and family obligations. Consistent with patterns in survey participation</w:t>
      </w:r>
      <w:r>
        <w:t xml:space="preserve"> (see </w:t>
      </w:r>
      <w:r>
        <w:fldChar w:fldCharType="begin"/>
      </w:r>
      <w:r>
        <w:instrText xml:space="preserve"> ADDIN ZOTERO_ITEM CSL_CITATION {"citationID":"38C9OD8M","properties":{"formattedCitation":"(Jang &amp; Vorderstrasse, 2019; Lallukka et al., 2020; M.-J. Wu et al., 2022)","plainCitation":"(Jang &amp; Vorderstrasse, 2019; Lallukka et al., 2020; M.-J. Wu et al., 2022)","dontUpdate":true,"noteIndex":0},"citationItems":[{"id":2309,"uris":["http://zotero.org/users/9292995/items/5KKVTJFX"],"itemData":{"id":2309,"type":"article-journal","abstract":"Background\nWeb-based survey data collection has been widely used because of its advantages, although attaining and retaining participants can be challenging. There are several factors associated with successful Web-based survey participation; yet little is known regarding racial or ethnic and socioeconomic differences in the progress of a Web-based survey.\n\nObjective\nThis study aimed to examine racial or ethnic and socioeconomic status (SES) differences in participation in a Web-based survey.\n\nMethods\nWe conducted a secondary data analysis of a study dataset containing information on parents of preschool children. We used 2 phases of Web-based surveys: (1) screening questions including race or ethnicity information and (2) full survey with a consent form. Once potential participants submitted the screening questions, including their racial or ethnic information, the team sent the full survey link to potential participants who met study eligibility criteria. We calculated the proportion of racial or ethnic groups in each of the following areas: consent, partial survey completion, and total survey completion.\n\nResults\nA total of 487 participants (236 non-Hispanic white, 44 Hispanic, 137 black, and 70 Asian) completed initial screening questions, and a total of 458 participants met study eligibility criteria. Compared with black participants, non-Hispanic white and Asian participants were more likely to consent to participate in the study (odds ratio [OR] 1.73, 95% CI 1.08-2.78, P=.02; OR 2.07, 95% CI 1.04-4.13, P=.04, respectively). There was no racial or ethnic difference with respect to the completion of demographic questions or completion of a partial survey. Finally, compared with black participants, non-Hispanic white participants were more likely to complete the entire survey (OR 3.36, 95% CI 1.51-7.06, P&lt;.001). With respect to SES, less educated non-Hispanic white participants were less likely to complete the survey compared with their counterparts with more education (OR 0.15, 95% CI 0.50-1.48, P&lt;.001).\n\nConclusions\nWe found a significant difference among racial or ethnic groups as well as different education levels in Web-based survey participation. Survey researchers need to consider the SES and racial or ethnic differences in Web-based survey participation and develop strategies to address this bias in participation and completion in their research.","container-title":"JMIR Research Protocols","DOI":"10.2196/11865","ISSN":"1929-0748","issue":"4","journalAbbreviation":"JMIR Res Protoc","note":"PMID: 30969173\nPMCID: PMC6479282","page":"e11865","source":"PubMed Central","title":"Socioeconomic Status and Racial or Ethnic Differences in Participation: Web-Based Survey","title-short":"Socioeconomic Status and Racial or Ethnic Differences in Participation","volume":"8","author":[{"family":"Jang","given":"Myoungock"},{"family":"Vorderstrasse","given":"Allison"}],"issued":{"date-parts":[["2019",4,10]]}}},{"id":3168,"uris":["http://zotero.org/users/9292995/items/WHFXCNAG"],"itemData":{"id":3168,"type":"article-journal","abstract":"Declining response rates are a common challenge to epidemiological research. Response rates further are particularly low among young people. We thus aimed to identify factors associated with health survey response among young employees using different data collection methods.","container-title":"BMC Public Health","DOI":"10.1186/s12889-020-8241-8","ISSN":"1471-2458","issue":"1","journalAbbreviation":"BMC Public Health","page":"184","source":"BioMed Central","title":"Factors associated with health survey response among young employees: a register-based study using online, mailed and telephone interview data collection methods","title-short":"Factors associated with health survey response among young employees","volume":"20","author":[{"family":"Lallukka","given":"Tea"},{"family":"Pietiläinen","given":"Olli"},{"family":"Jäppinen","given":"Sauli"},{"family":"Laaksonen","given":"Mikko"},{"family":"Lahti","given":"Jouni"},{"family":"Rahkonen","given":"Ossi"}],"issued":{"date-parts":[["2020",2,5]]}}},{"id":2306,"uris":["http://zotero.org/users/9292995/items/CCZBXSSY"],"itemData":{"id":2306,"type":"article-journal","abstract":"The response rates of online surveys were often examined in the literature by comparing to other modes of surveys. Questions regarding what constitutes a respectable response rate for online surveys in research remained unanswered. To fill in the knowledge gap, we conducted a comprehensive search, screened 8672 studies, and examined 1071 online survey response rates reported in education-related research. Our analyses showed the number of online surveys in published research grew steadily across the years. The average online survey response rate is 44.1%. Our results indicate that sending an online survey to more participants did not generate a higher response rate. Instead, sending surveys to a clearly defined and refined population positively impacts the online survey response rate. In addition, pre-contacting potential participants, using other types of surveys in conjunction with online surveys, and using phone calls to remind participants about the online survey could also yield a higher response rate. The use of incentives did not show a significant impact on the response rate of online surveys. Other factors that impacted the rates included the funding status of a project, and the age and occupation of the participants. Concrete suggestions for reviewing and improving the online survey response rates are provided.","container-title":"Computers in Human Behavior Reports","DOI":"10.1016/j.chbr.2022.100206","ISSN":"2451-9588","journalAbbreviation":"Computers in Human Behavior Reports","page":"100206","source":"ScienceDirect","title":"Response rates of online surveys in published research: A meta-analysis","title-short":"Response rates of online surveys in published research","volume":"7","author":[{"family":"Wu","given":"Meng-Jia"},{"family":"Zhao","given":"Kelly"},{"family":"Fils-Aime","given":"Francisca"}],"issued":{"date-parts":[["2022",8,1]]}}}],"schema":"https://github.com/citation-style-language/schema/raw/master/csl-citation.json"} </w:instrText>
      </w:r>
      <w:r>
        <w:fldChar w:fldCharType="separate"/>
      </w:r>
      <w:r w:rsidRPr="00B84408">
        <w:t xml:space="preserve">Jang </w:t>
      </w:r>
      <w:r>
        <w:t>and</w:t>
      </w:r>
      <w:r w:rsidRPr="00B84408">
        <w:t xml:space="preserve"> Vorderstrasse, 2019</w:t>
      </w:r>
      <w:r>
        <w:t xml:space="preserve">, </w:t>
      </w:r>
      <w:r w:rsidRPr="00B84408">
        <w:t>Lallukka et al., 2020</w:t>
      </w:r>
      <w:r>
        <w:t>, and</w:t>
      </w:r>
      <w:r w:rsidRPr="00B84408">
        <w:t xml:space="preserve"> Wu et al., 2022)</w:t>
      </w:r>
      <w:r>
        <w:fldChar w:fldCharType="end"/>
      </w:r>
      <w:r>
        <w:t>, our sample shows a higher proportion of white individuals, those holding Bachelor’s and Graduate degrees, and individuals in the middle to upper-middle income brackets.</w:t>
      </w:r>
      <w:r w:rsidRPr="00EC5336">
        <w:t xml:space="preserve"> </w:t>
      </w:r>
      <w:r>
        <w:t>W</w:t>
      </w:r>
      <w:r w:rsidRPr="00EC5336">
        <w:t xml:space="preserve">e </w:t>
      </w:r>
      <w:r>
        <w:t xml:space="preserve">also </w:t>
      </w:r>
      <w:r w:rsidRPr="00EC5336">
        <w:t>observed fewer households with zero or one vehicle and a higher proportion with two or more vehicles.</w:t>
      </w:r>
      <w:r>
        <w:t xml:space="preserve"> Employment characteristics also diverged, with a higher proportion of employed individuals and fewer not employed compared to the ACS. Conversely, non-teleworkers and students were underrepresented, potentially due to the mail-based administration and the mobility of the student population.</w:t>
      </w:r>
      <w:r w:rsidR="00D3140E">
        <w:t xml:space="preserve"> </w:t>
      </w:r>
      <w:r w:rsidRPr="00E50400">
        <w:t xml:space="preserve">These deviations highlight the limitations of simple univariate analyses, which examine each variable in isolation and </w:t>
      </w:r>
      <w:r>
        <w:t>overlook the</w:t>
      </w:r>
      <w:r w:rsidRPr="00E50400">
        <w:t xml:space="preserve"> interdependent relationships among variables. </w:t>
      </w:r>
      <w:r w:rsidRPr="00E50400">
        <w:lastRenderedPageBreak/>
        <w:t>To rigorously identify both independent and interactive effects</w:t>
      </w:r>
      <w:r>
        <w:t xml:space="preserve">, </w:t>
      </w:r>
      <w:r w:rsidRPr="00E50400">
        <w:t xml:space="preserve">and to </w:t>
      </w:r>
      <w:r>
        <w:t>facilitate</w:t>
      </w:r>
      <w:r w:rsidRPr="00E50400">
        <w:t xml:space="preserve"> the generalizability of findings</w:t>
      </w:r>
      <w:r>
        <w:t xml:space="preserve">, </w:t>
      </w:r>
      <w:r w:rsidRPr="00E50400">
        <w:t xml:space="preserve">multivariate analysis is more </w:t>
      </w:r>
      <w:r>
        <w:t>desirable</w:t>
      </w:r>
      <w:r w:rsidRPr="00E50400">
        <w:t xml:space="preserve">. </w:t>
      </w:r>
      <w:r>
        <w:t>In fact, d</w:t>
      </w:r>
      <w:r w:rsidRPr="00E50400">
        <w:t xml:space="preserve">espite sample departures from ACS benchmarks, </w:t>
      </w:r>
      <w:r>
        <w:t>t</w:t>
      </w:r>
      <w:r w:rsidRPr="00E50400">
        <w:t xml:space="preserve">he large number of observations across diverse combinations of variables enables the identification of meaningful patterns. </w:t>
      </w:r>
      <w:r w:rsidRPr="00AB7BEF">
        <w:t xml:space="preserve">Furthermore, </w:t>
      </w:r>
      <w:r>
        <w:t>NHTS’</w:t>
      </w:r>
      <w:r w:rsidRPr="00AB7BEF">
        <w:t xml:space="preserve"> non-endogenous sampling approach strengthens the efficiency of unweighted analysis for drawing inferences about individual-level relationships </w:t>
      </w:r>
      <w:r>
        <w:t xml:space="preserve">in </w:t>
      </w:r>
      <w:r w:rsidRPr="00AB7BEF">
        <w:t>the broader U.S. population, as supported by established econometric principles</w:t>
      </w:r>
      <w:r>
        <w:t xml:space="preserve"> (see </w:t>
      </w:r>
      <w:r>
        <w:fldChar w:fldCharType="begin"/>
      </w:r>
      <w:r>
        <w:instrText xml:space="preserve"> ADDIN ZOTERO_ITEM CSL_CITATION {"citationID":"BnjGNUt4","properties":{"formattedCitation":"(Wooldridge, 1995)","plainCitation":"(Wooldridge, 1995)","dontUpdate":true,"noteIndex":0},"citationItems":[{"id":1061,"uris":["http://zotero.org/users/9292995/items/WMWJ5B5A"],"itemData":{"id":1061,"type":"article-journal","container-title":"Journal of econometrics","ISSN":"0304-4076","issue":"1","journalAbbreviation":"Journal of econometrics","note":"publisher: Elsevier","page":"115-132","title":"Selection corrections for panel data models under conditional mean independence assumptions","volume":"68","author":[{"family":"Wooldridge","given":"Jeffrey M"}],"issued":{"date-parts":[["1995"]]}}}],"schema":"https://github.com/citation-style-language/schema/raw/master/csl-citation.json"} </w:instrText>
      </w:r>
      <w:r>
        <w:fldChar w:fldCharType="separate"/>
      </w:r>
      <w:r w:rsidRPr="002C431C">
        <w:t>Wooldridge, 1995</w:t>
      </w:r>
      <w:r>
        <w:fldChar w:fldCharType="end"/>
      </w:r>
      <w:r>
        <w:t xml:space="preserve">, and </w:t>
      </w:r>
      <w:r>
        <w:fldChar w:fldCharType="begin"/>
      </w:r>
      <w:r>
        <w:instrText xml:space="preserve"> ADDIN ZOTERO_ITEM CSL_CITATION {"citationID":"iKSTmKGM","properties":{"formattedCitation":"(Solon et al., 2015)","plainCitation":"(Solon et al., 2015)","dontUpdate":true,"noteIndex":0},"citationItems":[{"id":500,"uris":["http://zotero.org/users/9292995/items/K4D372HG"],"itemData":{"id":500,"type":"article-journal","container-title":"Journal of Human resources","ISSN":"0022-166X","issue":"2","journalAbbreviation":"Journal of Human resources","note":"publisher: University of Wisconsin Press","page":"301-316","title":"What are we weighting for?","volume":"50","author":[{"family":"Solon","given":"Gary"},{"family":"Haider","given":"Steven J"},{"family":"Wooldridge","given":"Jeffrey M"}],"issued":{"date-parts":[["2015"]]}}}],"schema":"https://github.com/citation-style-language/schema/raw/master/csl-citation.json"} </w:instrText>
      </w:r>
      <w:r>
        <w:fldChar w:fldCharType="separate"/>
      </w:r>
      <w:r w:rsidRPr="002C431C">
        <w:t>Solon et al., 2015)</w:t>
      </w:r>
      <w:r>
        <w:fldChar w:fldCharType="end"/>
      </w:r>
      <w:r>
        <w:t xml:space="preserve">. </w:t>
      </w:r>
    </w:p>
    <w:p w14:paraId="7A367471" w14:textId="17F9E12E" w:rsidR="00E50400" w:rsidRDefault="00E50400" w:rsidP="00ED2CE6">
      <w:pPr>
        <w:ind w:firstLine="720"/>
      </w:pPr>
      <w:r w:rsidRPr="00E50400">
        <w:t>While univariate comparisons do not address confounding or interaction effects, they remain a valuable starting point for data exploration. They offer transparency, highlight key sample characteristics, and provide context that guides model specification.</w:t>
      </w:r>
      <w:r>
        <w:t xml:space="preserve"> </w:t>
      </w:r>
      <w:r w:rsidR="00E216EC">
        <w:t>Examining the distribution differences between the “All Respondents” group and the “Returners” subsample reveals several noteworthy patterns. T</w:t>
      </w:r>
      <w:r w:rsidR="00E216EC" w:rsidRPr="00AB7BEF">
        <w:t>he Returners subsample shows a slightly higher percentage of women compared to the overall respondent pool.</w:t>
      </w:r>
      <w:r w:rsidR="00E216EC" w:rsidRPr="00E216EC">
        <w:t xml:space="preserve"> R</w:t>
      </w:r>
      <w:r w:rsidR="00E216EC">
        <w:t>egarding race</w:t>
      </w:r>
      <w:r w:rsidR="00E216EC" w:rsidRPr="00E216EC">
        <w:t xml:space="preserve">, Returners exhibit a higher proportion of White individuals and a lower proportion of Black or African American and </w:t>
      </w:r>
      <w:r w:rsidR="00E216EC">
        <w:t>“</w:t>
      </w:r>
      <w:r w:rsidR="00E216EC" w:rsidRPr="00E216EC">
        <w:t>Other</w:t>
      </w:r>
      <w:r w:rsidR="00E216EC">
        <w:t>”</w:t>
      </w:r>
      <w:r w:rsidR="00E216EC" w:rsidRPr="00E216EC">
        <w:t xml:space="preserve"> individuals compared to the </w:t>
      </w:r>
      <w:r w:rsidR="00E216EC">
        <w:t>sample</w:t>
      </w:r>
      <w:r w:rsidR="00E216EC" w:rsidRPr="00E216EC">
        <w:t>, suggesting a potential skew in return behavior across racial identities</w:t>
      </w:r>
      <w:r w:rsidR="00E216EC">
        <w:t xml:space="preserve">. </w:t>
      </w:r>
      <w:r w:rsidR="00E216EC" w:rsidRPr="00E216EC">
        <w:t xml:space="preserve">The </w:t>
      </w:r>
      <w:r w:rsidR="00E216EC">
        <w:t xml:space="preserve">formal </w:t>
      </w:r>
      <w:r w:rsidR="00E216EC" w:rsidRPr="00E216EC">
        <w:t>educational attainment of Returners also leans slightly towards higher degrees, with a higher percentage holding Bachelor</w:t>
      </w:r>
      <w:r w:rsidR="00E216EC">
        <w:t>’</w:t>
      </w:r>
      <w:r w:rsidR="00E216EC" w:rsidRPr="00E216EC">
        <w:t>s and Graduate degrees. Similarly, the household income distribution of Returners indicates a trend toward higher income brackets and a lower representation in the lowest income tier</w:t>
      </w:r>
      <w:r w:rsidR="00E216EC">
        <w:t xml:space="preserve">. Vehicle ownership and household lifecycle classification trends </w:t>
      </w:r>
      <w:r w:rsidR="00E216EC" w:rsidRPr="00E216EC">
        <w:t>remain</w:t>
      </w:r>
      <w:r w:rsidR="00E216EC">
        <w:t xml:space="preserve"> </w:t>
      </w:r>
      <w:r w:rsidR="00E216EC" w:rsidRPr="00E216EC">
        <w:t>largely consistent between the two groups.</w:t>
      </w:r>
      <w:r w:rsidR="00E216EC">
        <w:t xml:space="preserve"> </w:t>
      </w:r>
      <w:r w:rsidR="00E216EC" w:rsidRPr="00E216EC">
        <w:t>Moving to employment characteristics, the Returners</w:t>
      </w:r>
      <w:r w:rsidR="00E216EC">
        <w:t xml:space="preserve"> subsample has a </w:t>
      </w:r>
      <w:r w:rsidR="00E216EC" w:rsidRPr="00E216EC">
        <w:t xml:space="preserve">higher percentage of employed individuals </w:t>
      </w:r>
      <w:r w:rsidR="00E216EC">
        <w:t>and teleworkers but a similar percentage of students</w:t>
      </w:r>
      <w:r w:rsidR="000C3B65">
        <w:t xml:space="preserve"> compared</w:t>
      </w:r>
      <w:r w:rsidR="00E216EC">
        <w:t xml:space="preserve"> to </w:t>
      </w:r>
      <w:r w:rsidR="00E216EC" w:rsidRPr="00AB7BEF">
        <w:t xml:space="preserve">the </w:t>
      </w:r>
      <w:r w:rsidR="00E216EC">
        <w:t>full sample.</w:t>
      </w:r>
      <w:r w:rsidR="007D029F">
        <w:t xml:space="preserve"> </w:t>
      </w:r>
      <w:r w:rsidR="00E216EC" w:rsidRPr="00E216EC">
        <w:t xml:space="preserve">Finally, </w:t>
      </w:r>
      <w:r w:rsidR="007D029F">
        <w:t xml:space="preserve">the table </w:t>
      </w:r>
      <w:r w:rsidR="007D029F" w:rsidRPr="00E216EC">
        <w:t>shows only slight differences</w:t>
      </w:r>
      <w:r w:rsidR="007D029F">
        <w:t xml:space="preserve"> in residential location characteristics</w:t>
      </w:r>
      <w:r w:rsidR="007D029F" w:rsidRPr="00E216EC">
        <w:t>, suggesting that the geographical makeup of the Returners subsample closely mirrors that of the overall respondent pool.</w:t>
      </w:r>
      <w:r w:rsidR="005D4E18">
        <w:t xml:space="preserve"> </w:t>
      </w:r>
    </w:p>
    <w:p w14:paraId="201B03A4" w14:textId="013505CD" w:rsidR="00AB7BEF" w:rsidRDefault="00AB7BEF" w:rsidP="002C431C">
      <w:pPr>
        <w:ind w:firstLine="720"/>
        <w:sectPr w:rsidR="00AB7BEF" w:rsidSect="00FF3F42">
          <w:footerReference w:type="default" r:id="rId12"/>
          <w:pgSz w:w="12240" w:h="15840"/>
          <w:pgMar w:top="1440" w:right="1440" w:bottom="1440" w:left="1440" w:header="720" w:footer="720" w:gutter="0"/>
          <w:pgNumType w:start="1"/>
          <w:cols w:space="720"/>
          <w:docGrid w:linePitch="360"/>
        </w:sectPr>
      </w:pPr>
    </w:p>
    <w:bookmarkEnd w:id="52"/>
    <w:p w14:paraId="2DEDA967" w14:textId="6B73A3B1" w:rsidR="00ED2CE6" w:rsidRPr="00A512D8" w:rsidRDefault="00CA23BE" w:rsidP="00A512D8">
      <w:pPr>
        <w:pStyle w:val="Caption"/>
        <w:spacing w:after="120"/>
        <w:rPr>
          <w:sz w:val="22"/>
          <w:szCs w:val="22"/>
        </w:rPr>
      </w:pPr>
      <w:r w:rsidRPr="00141594">
        <w:rPr>
          <w:sz w:val="22"/>
          <w:szCs w:val="22"/>
        </w:rPr>
        <w:lastRenderedPageBreak/>
        <w:t xml:space="preserve">Table </w:t>
      </w:r>
      <w:r w:rsidR="00E14142" w:rsidRPr="00141594">
        <w:rPr>
          <w:sz w:val="22"/>
          <w:szCs w:val="22"/>
        </w:rPr>
        <w:fldChar w:fldCharType="begin"/>
      </w:r>
      <w:r w:rsidR="00E14142" w:rsidRPr="00141594">
        <w:rPr>
          <w:sz w:val="22"/>
          <w:szCs w:val="22"/>
        </w:rPr>
        <w:instrText xml:space="preserve"> SEQ Table \* ARABIC </w:instrText>
      </w:r>
      <w:r w:rsidR="00E14142" w:rsidRPr="00141594">
        <w:rPr>
          <w:sz w:val="22"/>
          <w:szCs w:val="22"/>
        </w:rPr>
        <w:fldChar w:fldCharType="separate"/>
      </w:r>
      <w:r w:rsidR="00E46A5A" w:rsidRPr="00141594">
        <w:rPr>
          <w:noProof/>
          <w:sz w:val="22"/>
          <w:szCs w:val="22"/>
        </w:rPr>
        <w:t>3</w:t>
      </w:r>
      <w:r w:rsidR="00E14142" w:rsidRPr="00141594">
        <w:rPr>
          <w:noProof/>
          <w:sz w:val="22"/>
          <w:szCs w:val="22"/>
        </w:rPr>
        <w:fldChar w:fldCharType="end"/>
      </w:r>
      <w:r w:rsidRPr="00141594">
        <w:rPr>
          <w:sz w:val="22"/>
          <w:szCs w:val="22"/>
        </w:rPr>
        <w:t xml:space="preserve">. </w:t>
      </w:r>
      <w:bookmarkStart w:id="53" w:name="_Hlk199708524"/>
      <w:r w:rsidRPr="00141594">
        <w:rPr>
          <w:sz w:val="22"/>
          <w:szCs w:val="22"/>
        </w:rPr>
        <w:t>Sample Distribution of Exogenous Variables</w:t>
      </w:r>
      <w:bookmarkEnd w:id="53"/>
    </w:p>
    <w:tbl>
      <w:tblPr>
        <w:tblW w:w="5000" w:type="pct"/>
        <w:tblLayout w:type="fixed"/>
        <w:tblLook w:val="04A0" w:firstRow="1" w:lastRow="0" w:firstColumn="1" w:lastColumn="0" w:noHBand="0" w:noVBand="1"/>
      </w:tblPr>
      <w:tblGrid>
        <w:gridCol w:w="3214"/>
        <w:gridCol w:w="1351"/>
        <w:gridCol w:w="1090"/>
        <w:gridCol w:w="1131"/>
        <w:gridCol w:w="2541"/>
        <w:gridCol w:w="1348"/>
        <w:gridCol w:w="1134"/>
        <w:gridCol w:w="1105"/>
      </w:tblGrid>
      <w:tr w:rsidR="001E082B" w:rsidRPr="00A512D8" w14:paraId="04B4AA33" w14:textId="77777777" w:rsidTr="001E082B">
        <w:trPr>
          <w:trHeight w:val="20"/>
          <w:tblHeader/>
        </w:trPr>
        <w:tc>
          <w:tcPr>
            <w:tcW w:w="1244" w:type="pct"/>
            <w:tcBorders>
              <w:top w:val="double" w:sz="6" w:space="0" w:color="auto"/>
              <w:left w:val="double" w:sz="6" w:space="0" w:color="auto"/>
              <w:bottom w:val="double" w:sz="6" w:space="0" w:color="auto"/>
              <w:right w:val="single" w:sz="8" w:space="0" w:color="auto"/>
            </w:tcBorders>
            <w:shd w:val="clear" w:color="auto" w:fill="auto"/>
            <w:tcMar>
              <w:left w:w="58" w:type="dxa"/>
              <w:right w:w="58" w:type="dxa"/>
            </w:tcMar>
            <w:vAlign w:val="center"/>
            <w:hideMark/>
          </w:tcPr>
          <w:p w14:paraId="0DF9C55A" w14:textId="77777777" w:rsidR="00880C98" w:rsidRPr="00A512D8" w:rsidRDefault="00880C98" w:rsidP="00880C98">
            <w:pPr>
              <w:spacing w:line="240" w:lineRule="auto"/>
              <w:jc w:val="center"/>
              <w:rPr>
                <w:rFonts w:eastAsia="Times New Roman"/>
                <w:b/>
                <w:bCs/>
                <w:color w:val="000000"/>
                <w:sz w:val="22"/>
                <w:szCs w:val="22"/>
              </w:rPr>
            </w:pPr>
            <w:bookmarkStart w:id="54" w:name="_Hlk199708670"/>
            <w:r w:rsidRPr="00A512D8">
              <w:rPr>
                <w:rFonts w:eastAsia="Times New Roman"/>
                <w:b/>
                <w:bCs/>
                <w:color w:val="000000"/>
                <w:sz w:val="22"/>
                <w:szCs w:val="22"/>
              </w:rPr>
              <w:t>Variable</w:t>
            </w:r>
          </w:p>
        </w:tc>
        <w:tc>
          <w:tcPr>
            <w:tcW w:w="522" w:type="pct"/>
            <w:tcBorders>
              <w:top w:val="double" w:sz="6" w:space="0" w:color="auto"/>
              <w:left w:val="nil"/>
              <w:bottom w:val="double" w:sz="6" w:space="0" w:color="auto"/>
              <w:right w:val="single" w:sz="8" w:space="0" w:color="auto"/>
            </w:tcBorders>
            <w:shd w:val="clear" w:color="auto" w:fill="auto"/>
            <w:tcMar>
              <w:left w:w="58" w:type="dxa"/>
              <w:right w:w="58" w:type="dxa"/>
            </w:tcMar>
            <w:vAlign w:val="center"/>
            <w:hideMark/>
          </w:tcPr>
          <w:p w14:paraId="4214D421" w14:textId="77777777"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 of All Respondents (N=10,363)</w:t>
            </w:r>
          </w:p>
        </w:tc>
        <w:tc>
          <w:tcPr>
            <w:tcW w:w="422" w:type="pct"/>
            <w:tcBorders>
              <w:top w:val="double" w:sz="6" w:space="0" w:color="auto"/>
              <w:left w:val="nil"/>
              <w:bottom w:val="double" w:sz="6" w:space="0" w:color="auto"/>
              <w:right w:val="single" w:sz="8" w:space="0" w:color="auto"/>
            </w:tcBorders>
            <w:shd w:val="clear" w:color="auto" w:fill="auto"/>
            <w:tcMar>
              <w:left w:w="58" w:type="dxa"/>
              <w:right w:w="58" w:type="dxa"/>
            </w:tcMar>
            <w:vAlign w:val="center"/>
            <w:hideMark/>
          </w:tcPr>
          <w:p w14:paraId="5EA2AF1A" w14:textId="77777777"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 xml:space="preserve">% in  </w:t>
            </w:r>
          </w:p>
          <w:p w14:paraId="341AC5F0" w14:textId="222470A2"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ACS</w:t>
            </w:r>
          </w:p>
        </w:tc>
        <w:tc>
          <w:tcPr>
            <w:tcW w:w="438" w:type="pct"/>
            <w:tcBorders>
              <w:top w:val="double" w:sz="6" w:space="0" w:color="auto"/>
              <w:left w:val="nil"/>
              <w:bottom w:val="double" w:sz="6" w:space="0" w:color="auto"/>
              <w:right w:val="double" w:sz="6" w:space="0" w:color="auto"/>
            </w:tcBorders>
            <w:shd w:val="clear" w:color="auto" w:fill="auto"/>
            <w:tcMar>
              <w:left w:w="58" w:type="dxa"/>
              <w:right w:w="58" w:type="dxa"/>
            </w:tcMar>
            <w:vAlign w:val="center"/>
            <w:hideMark/>
          </w:tcPr>
          <w:p w14:paraId="612EA4C2" w14:textId="62CC6F9D"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 of Returners (N=6,518)</w:t>
            </w:r>
          </w:p>
        </w:tc>
        <w:tc>
          <w:tcPr>
            <w:tcW w:w="984" w:type="pct"/>
            <w:tcBorders>
              <w:top w:val="double" w:sz="6" w:space="0" w:color="auto"/>
              <w:left w:val="nil"/>
              <w:bottom w:val="double" w:sz="6" w:space="0" w:color="auto"/>
              <w:right w:val="single" w:sz="8" w:space="0" w:color="auto"/>
            </w:tcBorders>
            <w:shd w:val="clear" w:color="auto" w:fill="auto"/>
            <w:tcMar>
              <w:left w:w="58" w:type="dxa"/>
              <w:right w:w="58" w:type="dxa"/>
            </w:tcMar>
            <w:vAlign w:val="center"/>
            <w:hideMark/>
          </w:tcPr>
          <w:p w14:paraId="55738FFA" w14:textId="77777777"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Variable</w:t>
            </w:r>
          </w:p>
        </w:tc>
        <w:tc>
          <w:tcPr>
            <w:tcW w:w="522" w:type="pct"/>
            <w:tcBorders>
              <w:top w:val="double" w:sz="6" w:space="0" w:color="auto"/>
              <w:left w:val="nil"/>
              <w:bottom w:val="double" w:sz="6" w:space="0" w:color="auto"/>
              <w:right w:val="single" w:sz="8" w:space="0" w:color="auto"/>
            </w:tcBorders>
            <w:shd w:val="clear" w:color="auto" w:fill="auto"/>
            <w:tcMar>
              <w:left w:w="58" w:type="dxa"/>
              <w:right w:w="58" w:type="dxa"/>
            </w:tcMar>
            <w:vAlign w:val="center"/>
            <w:hideMark/>
          </w:tcPr>
          <w:p w14:paraId="4D675112" w14:textId="77777777"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 of All Respondents (N=10,363)</w:t>
            </w:r>
          </w:p>
        </w:tc>
        <w:tc>
          <w:tcPr>
            <w:tcW w:w="439" w:type="pct"/>
            <w:tcBorders>
              <w:top w:val="double" w:sz="6" w:space="0" w:color="auto"/>
              <w:left w:val="nil"/>
              <w:bottom w:val="double" w:sz="6" w:space="0" w:color="auto"/>
              <w:right w:val="single" w:sz="8" w:space="0" w:color="auto"/>
            </w:tcBorders>
            <w:shd w:val="clear" w:color="auto" w:fill="auto"/>
            <w:tcMar>
              <w:left w:w="58" w:type="dxa"/>
              <w:right w:w="58" w:type="dxa"/>
            </w:tcMar>
            <w:vAlign w:val="center"/>
            <w:hideMark/>
          </w:tcPr>
          <w:p w14:paraId="373BE998" w14:textId="77777777"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 xml:space="preserve">% in  </w:t>
            </w:r>
          </w:p>
          <w:p w14:paraId="0F9E04EC" w14:textId="107D4D2E"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ACS</w:t>
            </w:r>
          </w:p>
        </w:tc>
        <w:tc>
          <w:tcPr>
            <w:tcW w:w="429" w:type="pct"/>
            <w:tcBorders>
              <w:top w:val="double" w:sz="6" w:space="0" w:color="auto"/>
              <w:left w:val="nil"/>
              <w:bottom w:val="double" w:sz="6" w:space="0" w:color="auto"/>
              <w:right w:val="double" w:sz="6" w:space="0" w:color="auto"/>
            </w:tcBorders>
            <w:shd w:val="clear" w:color="auto" w:fill="auto"/>
            <w:tcMar>
              <w:left w:w="58" w:type="dxa"/>
              <w:right w:w="58" w:type="dxa"/>
            </w:tcMar>
            <w:vAlign w:val="center"/>
            <w:hideMark/>
          </w:tcPr>
          <w:p w14:paraId="3C2F7BFF" w14:textId="413BED44" w:rsidR="00880C98" w:rsidRPr="00A512D8" w:rsidRDefault="00880C98" w:rsidP="00880C98">
            <w:pPr>
              <w:spacing w:line="240" w:lineRule="auto"/>
              <w:jc w:val="center"/>
              <w:rPr>
                <w:rFonts w:eastAsia="Times New Roman"/>
                <w:b/>
                <w:bCs/>
                <w:color w:val="000000"/>
                <w:sz w:val="22"/>
                <w:szCs w:val="22"/>
              </w:rPr>
            </w:pPr>
            <w:r w:rsidRPr="00A512D8">
              <w:rPr>
                <w:rFonts w:eastAsia="Times New Roman"/>
                <w:b/>
                <w:bCs/>
                <w:color w:val="000000"/>
                <w:sz w:val="22"/>
                <w:szCs w:val="22"/>
              </w:rPr>
              <w:t>% of Returners (N=6,518)</w:t>
            </w:r>
          </w:p>
        </w:tc>
      </w:tr>
      <w:tr w:rsidR="00D3140E" w:rsidRPr="00A512D8" w14:paraId="04314F67" w14:textId="77777777" w:rsidTr="001E082B">
        <w:trPr>
          <w:trHeight w:val="20"/>
        </w:trPr>
        <w:tc>
          <w:tcPr>
            <w:tcW w:w="2626" w:type="pct"/>
            <w:gridSpan w:val="4"/>
            <w:tcBorders>
              <w:top w:val="double" w:sz="6" w:space="0" w:color="auto"/>
              <w:left w:val="double" w:sz="6" w:space="0" w:color="auto"/>
              <w:bottom w:val="single" w:sz="8" w:space="0" w:color="auto"/>
              <w:right w:val="double" w:sz="6" w:space="0" w:color="000000"/>
            </w:tcBorders>
            <w:shd w:val="clear" w:color="auto" w:fill="auto"/>
            <w:tcMar>
              <w:left w:w="58" w:type="dxa"/>
              <w:right w:w="58" w:type="dxa"/>
            </w:tcMar>
            <w:vAlign w:val="center"/>
            <w:hideMark/>
          </w:tcPr>
          <w:p w14:paraId="21F221B9" w14:textId="77777777" w:rsidR="00D3140E" w:rsidRPr="00A512D8" w:rsidRDefault="00D3140E" w:rsidP="00506D49">
            <w:pPr>
              <w:spacing w:line="240" w:lineRule="auto"/>
              <w:jc w:val="left"/>
              <w:rPr>
                <w:rFonts w:eastAsia="Times New Roman"/>
                <w:b/>
                <w:bCs/>
                <w:color w:val="000000"/>
                <w:sz w:val="22"/>
                <w:szCs w:val="22"/>
              </w:rPr>
            </w:pPr>
            <w:r w:rsidRPr="00A512D8">
              <w:rPr>
                <w:rFonts w:eastAsia="Times New Roman"/>
                <w:b/>
                <w:bCs/>
                <w:color w:val="000000"/>
                <w:sz w:val="22"/>
                <w:szCs w:val="22"/>
              </w:rPr>
              <w:t xml:space="preserve">  Individual/Household </w:t>
            </w:r>
            <w:proofErr w:type="spellStart"/>
            <w:r w:rsidRPr="00A512D8">
              <w:rPr>
                <w:rFonts w:eastAsia="Times New Roman"/>
                <w:b/>
                <w:bCs/>
                <w:color w:val="000000"/>
                <w:sz w:val="22"/>
                <w:szCs w:val="22"/>
              </w:rPr>
              <w:t>Sociodemographics</w:t>
            </w:r>
            <w:proofErr w:type="spellEnd"/>
          </w:p>
        </w:tc>
        <w:tc>
          <w:tcPr>
            <w:tcW w:w="2373" w:type="pct"/>
            <w:gridSpan w:val="4"/>
            <w:tcBorders>
              <w:top w:val="double" w:sz="6" w:space="0" w:color="auto"/>
              <w:left w:val="nil"/>
              <w:bottom w:val="single" w:sz="8" w:space="0" w:color="auto"/>
              <w:right w:val="double" w:sz="6" w:space="0" w:color="000000"/>
            </w:tcBorders>
            <w:shd w:val="clear" w:color="auto" w:fill="auto"/>
            <w:tcMar>
              <w:left w:w="58" w:type="dxa"/>
              <w:right w:w="58" w:type="dxa"/>
            </w:tcMar>
            <w:vAlign w:val="center"/>
            <w:hideMark/>
          </w:tcPr>
          <w:p w14:paraId="61047CB6" w14:textId="77777777" w:rsidR="00D3140E" w:rsidRPr="00A512D8" w:rsidRDefault="00D3140E" w:rsidP="00506D49">
            <w:pPr>
              <w:spacing w:line="240" w:lineRule="auto"/>
              <w:jc w:val="left"/>
              <w:rPr>
                <w:rFonts w:eastAsia="Times New Roman"/>
                <w:b/>
                <w:bCs/>
                <w:color w:val="000000"/>
                <w:sz w:val="22"/>
                <w:szCs w:val="22"/>
              </w:rPr>
            </w:pPr>
            <w:r w:rsidRPr="00A512D8">
              <w:rPr>
                <w:rFonts w:eastAsia="Times New Roman"/>
                <w:b/>
                <w:bCs/>
                <w:color w:val="000000"/>
                <w:sz w:val="22"/>
                <w:szCs w:val="22"/>
              </w:rPr>
              <w:t xml:space="preserve">  Residential Location Attributes</w:t>
            </w:r>
          </w:p>
        </w:tc>
      </w:tr>
      <w:tr w:rsidR="00D3140E" w:rsidRPr="00A512D8" w14:paraId="2469AF72" w14:textId="77777777" w:rsidTr="001E082B">
        <w:trPr>
          <w:trHeight w:val="20"/>
        </w:trPr>
        <w:tc>
          <w:tcPr>
            <w:tcW w:w="2626" w:type="pct"/>
            <w:gridSpan w:val="4"/>
            <w:tcBorders>
              <w:top w:val="single" w:sz="8"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72BFCA80" w14:textId="77777777" w:rsidR="00D3140E" w:rsidRPr="00A512D8" w:rsidRDefault="00D3140E" w:rsidP="00506D49">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Gender</w:t>
            </w:r>
          </w:p>
        </w:tc>
        <w:tc>
          <w:tcPr>
            <w:tcW w:w="2373" w:type="pct"/>
            <w:gridSpan w:val="4"/>
            <w:tcBorders>
              <w:top w:val="dotted" w:sz="4" w:space="0" w:color="auto"/>
              <w:left w:val="nil"/>
              <w:bottom w:val="single" w:sz="8" w:space="0" w:color="auto"/>
              <w:right w:val="double" w:sz="6" w:space="0" w:color="000000"/>
            </w:tcBorders>
            <w:shd w:val="clear" w:color="auto" w:fill="auto"/>
            <w:noWrap/>
            <w:tcMar>
              <w:left w:w="58" w:type="dxa"/>
              <w:right w:w="58" w:type="dxa"/>
            </w:tcMar>
            <w:vAlign w:val="center"/>
            <w:hideMark/>
          </w:tcPr>
          <w:p w14:paraId="42C89785" w14:textId="77777777" w:rsidR="00D3140E" w:rsidRPr="00A512D8" w:rsidRDefault="00D3140E" w:rsidP="00506D49">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CBG Population Density (persons per square mile)</w:t>
            </w:r>
          </w:p>
        </w:tc>
      </w:tr>
      <w:tr w:rsidR="001E082B" w:rsidRPr="00A512D8" w14:paraId="7019BD2D"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057C71FF"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Female</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22E055A"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0.7</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A900CA3" w14:textId="20F2B74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1.0</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34192DE" w14:textId="1A274BE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3.6</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5AC3DB2"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0 to 4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BC7907C"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6.3</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1FEAF15" w14:textId="7304EB8A"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28F576D" w14:textId="536A511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5.5</w:t>
            </w:r>
          </w:p>
        </w:tc>
      </w:tr>
      <w:tr w:rsidR="001E082B" w:rsidRPr="00A512D8" w14:paraId="219A5973"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267B4A41"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Male</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2DC7076"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9.3</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DD33855" w14:textId="2387726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9.0</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6B24EA12" w14:textId="7097A991"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6.4</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234A28A"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500 to 1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84C2E1F"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1.3</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D9238A0" w14:textId="3C740355"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D93290B" w14:textId="30B4F0D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1.5</w:t>
            </w:r>
          </w:p>
        </w:tc>
      </w:tr>
      <w:tr w:rsidR="001E082B" w:rsidRPr="00A512D8" w14:paraId="3CB0A9AB" w14:textId="77777777" w:rsidTr="001E082B">
        <w:trPr>
          <w:trHeight w:val="20"/>
        </w:trPr>
        <w:tc>
          <w:tcPr>
            <w:tcW w:w="2626" w:type="pct"/>
            <w:gridSpan w:val="4"/>
            <w:tcBorders>
              <w:top w:val="dotted" w:sz="4"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39664B13"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Age</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45AD785"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000 to 9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C0AC4F5" w14:textId="2D6161A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2.</w:t>
            </w:r>
            <w:r w:rsidR="00880C98" w:rsidRPr="00A512D8">
              <w:rPr>
                <w:rFonts w:eastAsia="Times New Roman"/>
                <w:color w:val="000000"/>
                <w:sz w:val="22"/>
                <w:szCs w:val="22"/>
              </w:rPr>
              <w:t>7</w:t>
            </w:r>
          </w:p>
        </w:tc>
        <w:tc>
          <w:tcPr>
            <w:tcW w:w="439" w:type="pct"/>
            <w:tcBorders>
              <w:top w:val="nil"/>
              <w:left w:val="nil"/>
              <w:bottom w:val="dotted" w:sz="4" w:space="0" w:color="auto"/>
              <w:right w:val="single" w:sz="8" w:space="0" w:color="auto"/>
            </w:tcBorders>
            <w:shd w:val="clear" w:color="auto" w:fill="auto"/>
            <w:noWrap/>
            <w:tcMar>
              <w:left w:w="58" w:type="dxa"/>
              <w:right w:w="58" w:type="dxa"/>
            </w:tcMar>
            <w:hideMark/>
          </w:tcPr>
          <w:p w14:paraId="5432DB52" w14:textId="1CC8119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tcPr>
          <w:p w14:paraId="3E14BD58" w14:textId="647C3985"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3.6</w:t>
            </w:r>
          </w:p>
        </w:tc>
      </w:tr>
      <w:tr w:rsidR="001E082B" w:rsidRPr="00A512D8" w14:paraId="04F619C1"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6069D0A6"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8 to 25</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6764DBD"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1</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39138E9" w14:textId="7551C13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2.1</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540EFAD" w14:textId="16DAE5D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8</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737A00E"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0000 to 24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C041B9E"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5</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4A450C5" w14:textId="16C682E5"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EBB5D46" w14:textId="7489EB1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1</w:t>
            </w:r>
          </w:p>
        </w:tc>
      </w:tr>
      <w:tr w:rsidR="001E082B" w:rsidRPr="00A512D8" w14:paraId="04E4C00F"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7046B3FD"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6 to 4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373D78F"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1.9</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E218374" w14:textId="08694B0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6.1</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6BCF8AC" w14:textId="66B0058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4</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A9C97F4"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500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47E51B2"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2</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D10DC46" w14:textId="63D9D59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ADF55A1" w14:textId="6A0CCA3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3</w:t>
            </w:r>
          </w:p>
        </w:tc>
      </w:tr>
      <w:tr w:rsidR="001E082B" w:rsidRPr="00A512D8" w14:paraId="79837B39"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56A8A643"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41 to 55</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EFF35A1"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1.4</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FB91A6F" w14:textId="7991B07F"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4.1</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3B37EFF6" w14:textId="09CFF9A3"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2</w:t>
            </w:r>
          </w:p>
        </w:tc>
        <w:tc>
          <w:tcPr>
            <w:tcW w:w="2373" w:type="pct"/>
            <w:gridSpan w:val="4"/>
            <w:tcBorders>
              <w:top w:val="dotted" w:sz="4" w:space="0" w:color="auto"/>
              <w:left w:val="nil"/>
              <w:bottom w:val="single" w:sz="8" w:space="0" w:color="auto"/>
              <w:right w:val="double" w:sz="6" w:space="0" w:color="000000"/>
            </w:tcBorders>
            <w:shd w:val="clear" w:color="auto" w:fill="auto"/>
            <w:noWrap/>
            <w:tcMar>
              <w:left w:w="58" w:type="dxa"/>
              <w:right w:w="58" w:type="dxa"/>
            </w:tcMar>
            <w:vAlign w:val="center"/>
            <w:hideMark/>
          </w:tcPr>
          <w:p w14:paraId="6BFD8FD3"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CBG Walkability Index</w:t>
            </w:r>
          </w:p>
        </w:tc>
      </w:tr>
      <w:tr w:rsidR="001E082B" w:rsidRPr="00A512D8" w14:paraId="23C0EFC2"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441B375D"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56 to 64</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327B5C9"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7.2</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575D968" w14:textId="440F5FBF"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6.5</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5222827" w14:textId="0AA8988B"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7.7</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A6B0A93"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 ≥ and &lt; 4</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781A243"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2</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33ABDA8" w14:textId="63A1914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F8A9D4A" w14:textId="5FBA30E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8.4</w:t>
            </w:r>
          </w:p>
        </w:tc>
      </w:tr>
      <w:tr w:rsidR="001E082B" w:rsidRPr="00A512D8" w14:paraId="506C30FB"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3BBAB114"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65 or more</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42830AC"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0.4</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4DFF940" w14:textId="49A4C203"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1.2</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6F69B9A7" w14:textId="00F0B41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8.9</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6043EB8"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4 ≥ and &lt; 8</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BE6E6D8"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9.1</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432C9AE" w14:textId="23CF503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3B6FF08D" w14:textId="04F2494A"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9.8</w:t>
            </w:r>
          </w:p>
        </w:tc>
      </w:tr>
      <w:tr w:rsidR="001E082B" w:rsidRPr="00A512D8" w14:paraId="04178904" w14:textId="77777777" w:rsidTr="001E082B">
        <w:trPr>
          <w:trHeight w:val="20"/>
        </w:trPr>
        <w:tc>
          <w:tcPr>
            <w:tcW w:w="2626" w:type="pct"/>
            <w:gridSpan w:val="4"/>
            <w:tcBorders>
              <w:top w:val="dotted" w:sz="4"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619FEC44"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Race</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F37D9CC"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8 ≥ and &lt; 12</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CAB52EF"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4.2</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3995CE9" w14:textId="42C8CC3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6D8E386C" w14:textId="1384C2F3"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4.1</w:t>
            </w:r>
          </w:p>
        </w:tc>
      </w:tr>
      <w:tr w:rsidR="001E082B" w:rsidRPr="00A512D8" w14:paraId="6CDDBC58"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15F002A5"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White</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3A24384"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83.3</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304F50B" w14:textId="253CB25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5.9</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0399BE3" w14:textId="0322449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86.3</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D1E14BA"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2 ≥ and &lt; 16</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60E056D"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0.9</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2F308FB" w14:textId="0B081313"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00AC4B9F" w14:textId="56224A9E"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0.8</w:t>
            </w:r>
          </w:p>
        </w:tc>
      </w:tr>
      <w:tr w:rsidR="001E082B" w:rsidRPr="00A512D8" w14:paraId="7593EFF0"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118F74E8"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Black or African American</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784ADBD"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7.5</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80A141C" w14:textId="2A3CC70E"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2.4</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5B257F4" w14:textId="54AECE4A"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8</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5E5070D"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6 ≥ and ≤ 2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E4C6EA4"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6</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53D5926" w14:textId="50EF1509"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D920343" w14:textId="7C9561E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9</w:t>
            </w:r>
          </w:p>
        </w:tc>
      </w:tr>
      <w:tr w:rsidR="001E082B" w:rsidRPr="00A512D8" w14:paraId="6C1C3870"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4768B8C8"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Asian</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785AE65"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3</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E801515" w14:textId="26F7384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8</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2B5AFE8" w14:textId="512CE0E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1</w:t>
            </w:r>
          </w:p>
        </w:tc>
        <w:tc>
          <w:tcPr>
            <w:tcW w:w="2373" w:type="pct"/>
            <w:gridSpan w:val="4"/>
            <w:tcBorders>
              <w:top w:val="dotted" w:sz="4" w:space="0" w:color="auto"/>
              <w:left w:val="nil"/>
              <w:bottom w:val="single" w:sz="8" w:space="0" w:color="auto"/>
              <w:right w:val="double" w:sz="6" w:space="0" w:color="000000"/>
            </w:tcBorders>
            <w:shd w:val="clear" w:color="auto" w:fill="auto"/>
            <w:noWrap/>
            <w:tcMar>
              <w:left w:w="58" w:type="dxa"/>
              <w:right w:w="58" w:type="dxa"/>
            </w:tcMar>
            <w:vAlign w:val="center"/>
            <w:hideMark/>
          </w:tcPr>
          <w:p w14:paraId="5F2A12B3"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Area Type</w:t>
            </w:r>
            <w:r w:rsidRPr="00A512D8">
              <w:rPr>
                <w:rFonts w:eastAsia="Times New Roman"/>
                <w:b/>
                <w:bCs/>
                <w:i/>
                <w:iCs/>
                <w:color w:val="000000"/>
                <w:sz w:val="22"/>
                <w:szCs w:val="22"/>
                <w:vertAlign w:val="superscript"/>
              </w:rPr>
              <w:t>#</w:t>
            </w:r>
          </w:p>
        </w:tc>
      </w:tr>
      <w:tr w:rsidR="001E082B" w:rsidRPr="00A512D8" w14:paraId="649A61FB"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11AE119C"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Other</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DE636F5"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9</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3D73210" w14:textId="2690C12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5.9</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1A88094" w14:textId="41BBC2BF"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8</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85995C4"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Inside urbanized areas</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FD35E8A"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9.8</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ADEA1E8" w14:textId="42C9B76E"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70.9</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9F62FF4" w14:textId="5CF191B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71.</w:t>
            </w:r>
            <w:r w:rsidR="00880C98" w:rsidRPr="00A512D8">
              <w:rPr>
                <w:rFonts w:eastAsia="Times New Roman"/>
                <w:color w:val="000000"/>
                <w:sz w:val="22"/>
                <w:szCs w:val="22"/>
              </w:rPr>
              <w:t>7</w:t>
            </w:r>
          </w:p>
        </w:tc>
      </w:tr>
      <w:tr w:rsidR="001E082B" w:rsidRPr="00A512D8" w14:paraId="4704C092" w14:textId="77777777" w:rsidTr="001E082B">
        <w:trPr>
          <w:trHeight w:val="20"/>
        </w:trPr>
        <w:tc>
          <w:tcPr>
            <w:tcW w:w="2626" w:type="pct"/>
            <w:gridSpan w:val="4"/>
            <w:tcBorders>
              <w:top w:val="dotted" w:sz="4"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11ADB8D2"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 xml:space="preserve">Formal Education Level </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0981393"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Inside urban clusters</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533CC96"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8.7</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F3C7CB1" w14:textId="54528E9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6</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E888937" w14:textId="75AE358F"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7.8</w:t>
            </w:r>
          </w:p>
        </w:tc>
      </w:tr>
      <w:tr w:rsidR="001E082B" w:rsidRPr="00A512D8" w14:paraId="22CC6B26"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1C5C86B8"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Less than a Bachelor’s degree</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4A906FB"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3.8</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37D7F43" w14:textId="6F5B0049"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6.9</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0087EA09" w14:textId="59EA162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4.7</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92A13B0"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Rural</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E423E86" w14:textId="215BE12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1.</w:t>
            </w:r>
            <w:r w:rsidR="00880C98" w:rsidRPr="00A512D8">
              <w:rPr>
                <w:rFonts w:eastAsia="Times New Roman"/>
                <w:color w:val="000000"/>
                <w:sz w:val="22"/>
                <w:szCs w:val="22"/>
              </w:rPr>
              <w:t>5</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E657C2A" w14:textId="35D30FCD"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9.5</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065916CD" w14:textId="5D2C3EA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0.5</w:t>
            </w:r>
          </w:p>
        </w:tc>
      </w:tr>
      <w:tr w:rsidR="001E082B" w:rsidRPr="00A512D8" w14:paraId="0869D373"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17375EE2"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Bachelor’s degree</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23FC1EB"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6.4</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2FF2898" w14:textId="1AA9408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9.7</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31C508FD" w14:textId="04617A7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0.9</w:t>
            </w:r>
          </w:p>
        </w:tc>
        <w:tc>
          <w:tcPr>
            <w:tcW w:w="2373" w:type="pct"/>
            <w:gridSpan w:val="4"/>
            <w:tcBorders>
              <w:top w:val="dotted" w:sz="4" w:space="0" w:color="auto"/>
              <w:left w:val="nil"/>
              <w:bottom w:val="single" w:sz="8" w:space="0" w:color="auto"/>
              <w:right w:val="double" w:sz="6" w:space="0" w:color="000000"/>
            </w:tcBorders>
            <w:shd w:val="clear" w:color="auto" w:fill="auto"/>
            <w:noWrap/>
            <w:tcMar>
              <w:left w:w="58" w:type="dxa"/>
              <w:right w:w="58" w:type="dxa"/>
            </w:tcMar>
            <w:vAlign w:val="center"/>
            <w:hideMark/>
          </w:tcPr>
          <w:p w14:paraId="6EF6AD78"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Number of Retail Establishments in County of Residence</w:t>
            </w:r>
          </w:p>
        </w:tc>
      </w:tr>
      <w:tr w:rsidR="001E082B" w:rsidRPr="00A512D8" w14:paraId="5CD0E1AD"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5EE1AA2F"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Graduate degree</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24AAAE3"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9.8</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58A89D3" w14:textId="6CBC4C35"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3.4</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3ED648CE" w14:textId="2AA3F0F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4.4</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DB3E8EB"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0 to 14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9FB504B" w14:textId="13470B29"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1</w:t>
            </w:r>
            <w:r w:rsidR="00880C98" w:rsidRPr="00A512D8">
              <w:rPr>
                <w:rFonts w:eastAsia="Times New Roman"/>
                <w:color w:val="000000"/>
                <w:sz w:val="22"/>
                <w:szCs w:val="22"/>
              </w:rPr>
              <w:t>.0</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9442DAD" w14:textId="43A6F73F"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7993D49" w14:textId="2047F6CF"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9.7</w:t>
            </w:r>
          </w:p>
        </w:tc>
      </w:tr>
      <w:tr w:rsidR="001E082B" w:rsidRPr="00A512D8" w14:paraId="49A067C7" w14:textId="77777777" w:rsidTr="001E082B">
        <w:trPr>
          <w:trHeight w:val="20"/>
        </w:trPr>
        <w:tc>
          <w:tcPr>
            <w:tcW w:w="2626" w:type="pct"/>
            <w:gridSpan w:val="4"/>
            <w:tcBorders>
              <w:top w:val="dotted" w:sz="4"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546E809D"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Household Income (gross)</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E48EDEA"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50 to 3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EDBEC8B"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3.8</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60E75BA" w14:textId="7E58BD0B"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3C72342" w14:textId="2918690B"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3.1</w:t>
            </w:r>
          </w:p>
        </w:tc>
      </w:tr>
      <w:tr w:rsidR="001E082B" w:rsidRPr="00A512D8" w14:paraId="38CA5360"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29BA1E1A"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Less than $25,00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42198FF"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1.4</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7F74866" w14:textId="1ACCF183"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6.0</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64A1621F" w14:textId="41CEED5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7.5</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E3E1CD9"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400 to 11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FE585A6"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4.7</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34522D2" w14:textId="0E0C17E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7E55B33E" w14:textId="40EEEF14"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24.1</w:t>
            </w:r>
          </w:p>
        </w:tc>
      </w:tr>
      <w:tr w:rsidR="001E082B" w:rsidRPr="00A512D8" w14:paraId="727974F4"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44ED5B79"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5,000-$49,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0DB0360"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6.7</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D1D7296" w14:textId="25C13D1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7.8</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7DC1AFDE" w14:textId="3A7429B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3.8</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A84CD84"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200 to 2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3CCE9CB"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6.4</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731C400" w14:textId="0EEDC71B"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B38F0C5" w14:textId="1C7079E2"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27.5</w:t>
            </w:r>
          </w:p>
        </w:tc>
      </w:tr>
      <w:tr w:rsidR="001E082B" w:rsidRPr="00A512D8" w14:paraId="7911D38F"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3888A81B"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50,000-$99,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DA5EA33"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2.2</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11690EE" w14:textId="2730343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9.1</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9C2AB3E" w14:textId="0272ACAD"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3.0</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C302684"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3000 to 5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E426A3F"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2.7</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4F2D9FC" w14:textId="28D8DE91"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3A1965A" w14:textId="1DBBBA0F"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3.5</w:t>
            </w:r>
          </w:p>
        </w:tc>
      </w:tr>
      <w:tr w:rsidR="001E082B" w:rsidRPr="00A512D8" w14:paraId="648DBE63"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3BEDFF20"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00,000-$149,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46130F0"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0.7</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F9F3784" w14:textId="3A3A677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6.9</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6A216BA3" w14:textId="1D75C25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1</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F2B3E42"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600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9002EFC"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1.4</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7175E8C" w14:textId="673F5DD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6931B5E" w14:textId="46C6C878"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2.1</w:t>
            </w:r>
          </w:p>
        </w:tc>
      </w:tr>
      <w:tr w:rsidR="001E082B" w:rsidRPr="00A512D8" w14:paraId="25A33DB8"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2CCDC29E"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50,000-$199,99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CAFFB64"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8.3</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64C1CEC" w14:textId="08F0D011"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8.7</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0FE4B4D" w14:textId="49AD744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9</w:t>
            </w:r>
          </w:p>
        </w:tc>
        <w:tc>
          <w:tcPr>
            <w:tcW w:w="2373" w:type="pct"/>
            <w:gridSpan w:val="4"/>
            <w:tcBorders>
              <w:top w:val="dotted" w:sz="4" w:space="0" w:color="auto"/>
              <w:left w:val="nil"/>
              <w:bottom w:val="single" w:sz="8" w:space="0" w:color="auto"/>
              <w:right w:val="double" w:sz="6" w:space="0" w:color="000000"/>
            </w:tcBorders>
            <w:shd w:val="clear" w:color="auto" w:fill="auto"/>
            <w:noWrap/>
            <w:tcMar>
              <w:left w:w="58" w:type="dxa"/>
              <w:right w:w="58" w:type="dxa"/>
            </w:tcMar>
            <w:vAlign w:val="center"/>
            <w:hideMark/>
          </w:tcPr>
          <w:p w14:paraId="569B79FA" w14:textId="45AAF9D2"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Number of Third-Party Return Points in County of Residence</w:t>
            </w:r>
          </w:p>
        </w:tc>
      </w:tr>
      <w:tr w:rsidR="001E082B" w:rsidRPr="00A512D8" w14:paraId="46C0C995"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028383C7"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00,00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A632B29"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0.7</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97B6A6A" w14:textId="2F4BA6C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1.5</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EAE168D" w14:textId="1E5368A5"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2.7</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7A3F6B3"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0 to 2</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83C2090"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0.1</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5B9E2EB" w14:textId="6410710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7432A76" w14:textId="03BC7C36"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8.5</w:t>
            </w:r>
          </w:p>
        </w:tc>
      </w:tr>
      <w:tr w:rsidR="001E082B" w:rsidRPr="00A512D8" w14:paraId="15C44203" w14:textId="77777777" w:rsidTr="001E082B">
        <w:trPr>
          <w:trHeight w:val="20"/>
        </w:trPr>
        <w:tc>
          <w:tcPr>
            <w:tcW w:w="2626" w:type="pct"/>
            <w:gridSpan w:val="4"/>
            <w:tcBorders>
              <w:top w:val="dotted" w:sz="4"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6D02355D"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Number of Motorized Vehicles</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8C621A2"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3 to 5</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404E63F" w14:textId="7D3E5A29"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3</w:t>
            </w:r>
          </w:p>
        </w:tc>
        <w:tc>
          <w:tcPr>
            <w:tcW w:w="439" w:type="pct"/>
            <w:tcBorders>
              <w:top w:val="nil"/>
              <w:left w:val="nil"/>
              <w:bottom w:val="dotted" w:sz="4" w:space="0" w:color="auto"/>
              <w:right w:val="single" w:sz="8" w:space="0" w:color="auto"/>
            </w:tcBorders>
            <w:shd w:val="clear" w:color="auto" w:fill="auto"/>
            <w:noWrap/>
            <w:tcMar>
              <w:left w:w="58" w:type="dxa"/>
              <w:right w:w="58" w:type="dxa"/>
            </w:tcMar>
            <w:hideMark/>
          </w:tcPr>
          <w:p w14:paraId="3B01C0AD" w14:textId="0304678D"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tcPr>
          <w:p w14:paraId="4D4972C1" w14:textId="7E07EE25" w:rsidR="00D3140E" w:rsidRPr="00A512D8" w:rsidRDefault="00880C98"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8.6</w:t>
            </w:r>
          </w:p>
        </w:tc>
      </w:tr>
      <w:tr w:rsidR="001E082B" w:rsidRPr="00A512D8" w14:paraId="67CCFD42"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25253626"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F9B071B" w14:textId="5C3FE9E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0</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96C4C3C" w14:textId="299B308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8.3</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6AB560D4" w14:textId="3D9310F9"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0</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B508659"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6 to 14</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B3EDC4C"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8.4</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59632E3" w14:textId="7187ED3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E2B223A" w14:textId="034131E6"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7.8</w:t>
            </w:r>
          </w:p>
        </w:tc>
      </w:tr>
      <w:tr w:rsidR="001E082B" w:rsidRPr="00A512D8" w14:paraId="39484BDC"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3E1CC649"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0EFBB47" w14:textId="6BB7E343"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5.0</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7F08E0D" w14:textId="4247098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2.6</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2865AEC" w14:textId="07C4DCD3"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2</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75ACD2E"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5 to 3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17E0F18"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7.4</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C15B3BB" w14:textId="041767DB"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79CE69F" w14:textId="1C4D4C55"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28.8</w:t>
            </w:r>
          </w:p>
        </w:tc>
      </w:tr>
      <w:tr w:rsidR="001E082B" w:rsidRPr="00A512D8" w14:paraId="58C4E5C3"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2593188E"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721CD11"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3.1</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6C4B19D" w14:textId="609199A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7.0</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2DE7C7F" w14:textId="26584C71"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5.1</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C5AF145"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40 to 89</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7E6DBCC"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4.4</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E8B2B80" w14:textId="119E080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6C10BA38" w14:textId="265E8B3C"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5.</w:t>
            </w:r>
            <w:r w:rsidR="00880C98" w:rsidRPr="00A512D8">
              <w:rPr>
                <w:rFonts w:eastAsia="Times New Roman"/>
                <w:color w:val="000000"/>
                <w:sz w:val="22"/>
                <w:szCs w:val="22"/>
              </w:rPr>
              <w:t>6</w:t>
            </w:r>
          </w:p>
        </w:tc>
      </w:tr>
      <w:tr w:rsidR="001E082B" w:rsidRPr="00A512D8" w14:paraId="3A48A620"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14AF4794"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3+</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359B529"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6.9</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387A8CE" w14:textId="34B84DA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2.1</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663C88B" w14:textId="247950F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7.7</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D1150F0"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90+</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C5AFC3A"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0.4</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98B0C6B" w14:textId="54DB4F4C"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6684C6D" w14:textId="4D1B7376"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0.</w:t>
            </w:r>
            <w:r w:rsidR="00880C98" w:rsidRPr="00A512D8">
              <w:rPr>
                <w:rFonts w:eastAsia="Times New Roman"/>
                <w:color w:val="000000"/>
                <w:sz w:val="22"/>
                <w:szCs w:val="22"/>
              </w:rPr>
              <w:t>7</w:t>
            </w:r>
          </w:p>
        </w:tc>
      </w:tr>
      <w:tr w:rsidR="00D3140E" w:rsidRPr="00A512D8" w14:paraId="5B64AFCF" w14:textId="77777777" w:rsidTr="001E082B">
        <w:trPr>
          <w:trHeight w:val="20"/>
        </w:trPr>
        <w:tc>
          <w:tcPr>
            <w:tcW w:w="2626" w:type="pct"/>
            <w:gridSpan w:val="4"/>
            <w:tcBorders>
              <w:top w:val="dotted" w:sz="4"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1019D9C4"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lastRenderedPageBreak/>
              <w:t>Life Cycle Classification</w:t>
            </w:r>
          </w:p>
        </w:tc>
        <w:tc>
          <w:tcPr>
            <w:tcW w:w="2373" w:type="pct"/>
            <w:gridSpan w:val="4"/>
            <w:tcBorders>
              <w:top w:val="dotted" w:sz="4" w:space="0" w:color="auto"/>
              <w:left w:val="nil"/>
              <w:bottom w:val="single" w:sz="8" w:space="0" w:color="auto"/>
              <w:right w:val="double" w:sz="6" w:space="0" w:color="000000"/>
            </w:tcBorders>
            <w:shd w:val="clear" w:color="auto" w:fill="auto"/>
            <w:noWrap/>
            <w:tcMar>
              <w:left w:w="58" w:type="dxa"/>
              <w:right w:w="58" w:type="dxa"/>
            </w:tcMar>
            <w:vAlign w:val="center"/>
            <w:hideMark/>
          </w:tcPr>
          <w:p w14:paraId="4AC3FA43"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Number of Post Office Locations in County of Residence</w:t>
            </w:r>
          </w:p>
        </w:tc>
      </w:tr>
      <w:tr w:rsidR="001E082B" w:rsidRPr="00A512D8" w14:paraId="66F5B4E0"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40B97F60"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One adult, no children</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7586449"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5.8</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50C1944" w14:textId="2C373A91"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7.4</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3C3209E3" w14:textId="060977EE"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6.6</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6B22E8B"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0 to 2</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CB0659C"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5.4</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636E6B6" w14:textId="391613C9"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333DDA8A" w14:textId="00501ED4"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4.0</w:t>
            </w:r>
          </w:p>
        </w:tc>
      </w:tr>
      <w:tr w:rsidR="001E082B" w:rsidRPr="00A512D8" w14:paraId="15383EDE"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7B28DFEB"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 adults, no children</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A2345CF"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4.7</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63A17C0" w14:textId="41923CA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5.</w:t>
            </w:r>
            <w:r w:rsidR="00880C98" w:rsidRPr="00A512D8">
              <w:rPr>
                <w:rFonts w:eastAsia="Times New Roman"/>
                <w:color w:val="000000"/>
                <w:sz w:val="22"/>
                <w:szCs w:val="22"/>
              </w:rPr>
              <w:t>2</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DADFCC3" w14:textId="344A993D"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4.5</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6C6A0C6"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3 to 5</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D12C743"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3.6</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4732E95" w14:textId="268B45DF"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1CECA6B" w14:textId="661E404C"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2.6</w:t>
            </w:r>
          </w:p>
        </w:tc>
      </w:tr>
      <w:tr w:rsidR="001E082B" w:rsidRPr="00A512D8" w14:paraId="08BDA477"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29D095E1"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One adult, with children</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2129A4D"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8</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EB65356" w14:textId="03E820B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6</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3A80281" w14:textId="2CE5805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9</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F74D6CC"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6 to 14</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06111F9"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7.2</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6FB4A56" w14:textId="65EEC57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15F86A8" w14:textId="3F11AFC7"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25.6</w:t>
            </w:r>
          </w:p>
        </w:tc>
      </w:tr>
      <w:tr w:rsidR="001E082B" w:rsidRPr="00A512D8" w14:paraId="005C5080"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6E5B1D01"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 adults, with children</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8749CE9"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6.7</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CB45FB2" w14:textId="1F2E318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8</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5EC833B0" w14:textId="0547181D"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6.0</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173C2E0"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5 to 24</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107E059"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6.0</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636690E" w14:textId="2ACB5AD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0693D2B" w14:textId="7FF86E13"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23.9</w:t>
            </w:r>
          </w:p>
        </w:tc>
      </w:tr>
      <w:tr w:rsidR="001E082B" w:rsidRPr="00A512D8" w14:paraId="126874C4" w14:textId="77777777" w:rsidTr="001E082B">
        <w:trPr>
          <w:trHeight w:val="20"/>
        </w:trPr>
        <w:tc>
          <w:tcPr>
            <w:tcW w:w="2626" w:type="pct"/>
            <w:gridSpan w:val="4"/>
            <w:tcBorders>
              <w:top w:val="dotted" w:sz="4"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7088E29D" w14:textId="77777777" w:rsidR="00D3140E" w:rsidRPr="00A512D8" w:rsidRDefault="00D3140E" w:rsidP="00D3140E">
            <w:pPr>
              <w:spacing w:line="240" w:lineRule="auto"/>
              <w:jc w:val="left"/>
              <w:rPr>
                <w:rFonts w:eastAsia="Times New Roman"/>
                <w:b/>
                <w:bCs/>
                <w:color w:val="000000"/>
                <w:sz w:val="22"/>
                <w:szCs w:val="22"/>
              </w:rPr>
            </w:pPr>
            <w:r w:rsidRPr="00A512D8">
              <w:rPr>
                <w:rFonts w:eastAsia="Times New Roman"/>
                <w:b/>
                <w:bCs/>
                <w:color w:val="000000"/>
                <w:sz w:val="22"/>
                <w:szCs w:val="22"/>
              </w:rPr>
              <w:t xml:space="preserve">  Employment Characteristics</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E6A9001"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25 to 114</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9235F09" w14:textId="03FA365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6</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D01D2F6" w14:textId="00F4048B"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A06D00E" w14:textId="63C74B25"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19.6</w:t>
            </w:r>
          </w:p>
        </w:tc>
      </w:tr>
      <w:tr w:rsidR="001E082B" w:rsidRPr="00A512D8" w14:paraId="71A50C17" w14:textId="77777777" w:rsidTr="001E082B">
        <w:trPr>
          <w:trHeight w:val="20"/>
        </w:trPr>
        <w:tc>
          <w:tcPr>
            <w:tcW w:w="1767" w:type="pct"/>
            <w:gridSpan w:val="2"/>
            <w:tcBorders>
              <w:top w:val="single" w:sz="8" w:space="0" w:color="auto"/>
              <w:left w:val="double" w:sz="6" w:space="0" w:color="auto"/>
              <w:bottom w:val="single" w:sz="8" w:space="0" w:color="auto"/>
              <w:right w:val="nil"/>
            </w:tcBorders>
            <w:shd w:val="clear" w:color="auto" w:fill="auto"/>
            <w:noWrap/>
            <w:tcMar>
              <w:left w:w="58" w:type="dxa"/>
              <w:right w:w="58" w:type="dxa"/>
            </w:tcMar>
            <w:vAlign w:val="center"/>
            <w:hideMark/>
          </w:tcPr>
          <w:p w14:paraId="4C544836"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Employment Status</w:t>
            </w:r>
          </w:p>
        </w:tc>
        <w:tc>
          <w:tcPr>
            <w:tcW w:w="422" w:type="pct"/>
            <w:tcBorders>
              <w:top w:val="nil"/>
              <w:left w:val="nil"/>
              <w:bottom w:val="single" w:sz="8" w:space="0" w:color="auto"/>
              <w:right w:val="nil"/>
            </w:tcBorders>
            <w:shd w:val="clear" w:color="auto" w:fill="auto"/>
            <w:noWrap/>
            <w:tcMar>
              <w:left w:w="58" w:type="dxa"/>
              <w:right w:w="58" w:type="dxa"/>
            </w:tcMar>
            <w:vAlign w:val="center"/>
            <w:hideMark/>
          </w:tcPr>
          <w:p w14:paraId="5863249F"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 </w:t>
            </w:r>
          </w:p>
        </w:tc>
        <w:tc>
          <w:tcPr>
            <w:tcW w:w="438" w:type="pct"/>
            <w:tcBorders>
              <w:top w:val="nil"/>
              <w:left w:val="nil"/>
              <w:bottom w:val="single" w:sz="8" w:space="0" w:color="auto"/>
              <w:right w:val="double" w:sz="6" w:space="0" w:color="auto"/>
            </w:tcBorders>
            <w:shd w:val="clear" w:color="auto" w:fill="auto"/>
            <w:noWrap/>
            <w:tcMar>
              <w:left w:w="58" w:type="dxa"/>
              <w:right w:w="58" w:type="dxa"/>
            </w:tcMar>
            <w:vAlign w:val="center"/>
            <w:hideMark/>
          </w:tcPr>
          <w:p w14:paraId="6E80BBE7"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 </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BB58C72"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115+</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ED9D13F"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2</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53D43F0" w14:textId="5484DF2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  --</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7A643729" w14:textId="0D35C652" w:rsidR="00D3140E" w:rsidRPr="00A512D8" w:rsidRDefault="00D3140E" w:rsidP="00ED2CE6">
            <w:pPr>
              <w:spacing w:line="240" w:lineRule="auto"/>
              <w:ind w:firstLineChars="200" w:firstLine="440"/>
              <w:jc w:val="right"/>
              <w:rPr>
                <w:rFonts w:eastAsia="Times New Roman"/>
                <w:color w:val="000000"/>
                <w:sz w:val="22"/>
                <w:szCs w:val="22"/>
              </w:rPr>
            </w:pPr>
            <w:r w:rsidRPr="00A512D8">
              <w:rPr>
                <w:rFonts w:eastAsia="Times New Roman"/>
                <w:color w:val="000000"/>
                <w:sz w:val="22"/>
                <w:szCs w:val="22"/>
              </w:rPr>
              <w:t>4.3</w:t>
            </w:r>
          </w:p>
        </w:tc>
      </w:tr>
      <w:tr w:rsidR="001E082B" w:rsidRPr="00A512D8" w14:paraId="222B7F06"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63CDB348"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Not employed</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563C4C5"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8.9</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F809DD2" w14:textId="245080CD"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0.9</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4335C7A" w14:textId="5A9729D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42.5</w:t>
            </w:r>
          </w:p>
        </w:tc>
        <w:tc>
          <w:tcPr>
            <w:tcW w:w="984" w:type="pct"/>
            <w:tcBorders>
              <w:top w:val="nil"/>
              <w:left w:val="nil"/>
              <w:bottom w:val="single" w:sz="8" w:space="0" w:color="auto"/>
              <w:right w:val="nil"/>
            </w:tcBorders>
            <w:shd w:val="clear" w:color="auto" w:fill="auto"/>
            <w:noWrap/>
            <w:tcMar>
              <w:left w:w="58" w:type="dxa"/>
              <w:right w:w="58" w:type="dxa"/>
            </w:tcMar>
            <w:vAlign w:val="center"/>
            <w:hideMark/>
          </w:tcPr>
          <w:p w14:paraId="016F9056"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Region</w:t>
            </w:r>
          </w:p>
        </w:tc>
        <w:tc>
          <w:tcPr>
            <w:tcW w:w="522" w:type="pct"/>
            <w:tcBorders>
              <w:top w:val="nil"/>
              <w:left w:val="nil"/>
              <w:bottom w:val="single" w:sz="8" w:space="0" w:color="auto"/>
              <w:right w:val="nil"/>
            </w:tcBorders>
            <w:shd w:val="clear" w:color="auto" w:fill="auto"/>
            <w:noWrap/>
            <w:tcMar>
              <w:left w:w="58" w:type="dxa"/>
              <w:right w:w="58" w:type="dxa"/>
            </w:tcMar>
            <w:vAlign w:val="center"/>
            <w:hideMark/>
          </w:tcPr>
          <w:p w14:paraId="3000E8D1"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 </w:t>
            </w:r>
          </w:p>
        </w:tc>
        <w:tc>
          <w:tcPr>
            <w:tcW w:w="439" w:type="pct"/>
            <w:tcBorders>
              <w:top w:val="nil"/>
              <w:left w:val="nil"/>
              <w:bottom w:val="single" w:sz="8" w:space="0" w:color="auto"/>
              <w:right w:val="nil"/>
            </w:tcBorders>
            <w:shd w:val="clear" w:color="auto" w:fill="auto"/>
            <w:noWrap/>
            <w:tcMar>
              <w:left w:w="58" w:type="dxa"/>
              <w:right w:w="58" w:type="dxa"/>
            </w:tcMar>
            <w:vAlign w:val="center"/>
            <w:hideMark/>
          </w:tcPr>
          <w:p w14:paraId="2DF06EE6"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 </w:t>
            </w:r>
          </w:p>
        </w:tc>
        <w:tc>
          <w:tcPr>
            <w:tcW w:w="429" w:type="pct"/>
            <w:tcBorders>
              <w:top w:val="nil"/>
              <w:left w:val="nil"/>
              <w:bottom w:val="single" w:sz="8" w:space="0" w:color="auto"/>
              <w:right w:val="double" w:sz="6" w:space="0" w:color="auto"/>
            </w:tcBorders>
            <w:shd w:val="clear" w:color="auto" w:fill="auto"/>
            <w:noWrap/>
            <w:tcMar>
              <w:left w:w="58" w:type="dxa"/>
              <w:right w:w="58" w:type="dxa"/>
            </w:tcMar>
            <w:vAlign w:val="center"/>
            <w:hideMark/>
          </w:tcPr>
          <w:p w14:paraId="7BDB2BC8"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 </w:t>
            </w:r>
          </w:p>
        </w:tc>
      </w:tr>
      <w:tr w:rsidR="001E082B" w:rsidRPr="00A512D8" w14:paraId="04154667"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79B4BF80"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Employed</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62385CA"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1.1</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BD06CA0" w14:textId="5DB2F944"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9.1</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5E41296" w14:textId="7633B6D5"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7.5</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59A9E3E0"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Northeast</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597EAFB"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7.2</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01E7A86" w14:textId="26F2BE8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7.2</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7C4F2A43" w14:textId="748107CA"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8.0</w:t>
            </w:r>
          </w:p>
        </w:tc>
      </w:tr>
      <w:tr w:rsidR="001E082B" w:rsidRPr="00A512D8" w14:paraId="3ADDB645" w14:textId="77777777" w:rsidTr="001E082B">
        <w:trPr>
          <w:trHeight w:val="20"/>
        </w:trPr>
        <w:tc>
          <w:tcPr>
            <w:tcW w:w="2189" w:type="pct"/>
            <w:gridSpan w:val="3"/>
            <w:tcBorders>
              <w:top w:val="dotted" w:sz="4" w:space="0" w:color="auto"/>
              <w:left w:val="double" w:sz="6" w:space="0" w:color="auto"/>
              <w:bottom w:val="single" w:sz="8" w:space="0" w:color="auto"/>
              <w:right w:val="nil"/>
            </w:tcBorders>
            <w:shd w:val="clear" w:color="auto" w:fill="auto"/>
            <w:noWrap/>
            <w:tcMar>
              <w:left w:w="58" w:type="dxa"/>
              <w:right w:w="58" w:type="dxa"/>
            </w:tcMar>
            <w:vAlign w:val="center"/>
            <w:hideMark/>
          </w:tcPr>
          <w:p w14:paraId="3F3A8CD9"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Telework Arrangements</w:t>
            </w:r>
          </w:p>
        </w:tc>
        <w:tc>
          <w:tcPr>
            <w:tcW w:w="438" w:type="pct"/>
            <w:tcBorders>
              <w:top w:val="nil"/>
              <w:left w:val="nil"/>
              <w:bottom w:val="single" w:sz="8" w:space="0" w:color="auto"/>
              <w:right w:val="double" w:sz="6" w:space="0" w:color="auto"/>
            </w:tcBorders>
            <w:shd w:val="clear" w:color="auto" w:fill="auto"/>
            <w:noWrap/>
            <w:tcMar>
              <w:left w:w="58" w:type="dxa"/>
              <w:right w:w="58" w:type="dxa"/>
            </w:tcMar>
            <w:vAlign w:val="center"/>
            <w:hideMark/>
          </w:tcPr>
          <w:p w14:paraId="443A39D9"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 </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08CA0B95"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Midwest</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A2B0D20"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7</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70A34EBA" w14:textId="04C95E44" w:rsidR="00D3140E" w:rsidRPr="00A512D8" w:rsidRDefault="00880C98" w:rsidP="00D3140E">
            <w:pPr>
              <w:spacing w:line="240" w:lineRule="auto"/>
              <w:jc w:val="right"/>
              <w:rPr>
                <w:rFonts w:eastAsia="Times New Roman"/>
                <w:color w:val="000000"/>
                <w:sz w:val="22"/>
                <w:szCs w:val="22"/>
              </w:rPr>
            </w:pPr>
            <w:r w:rsidRPr="00A512D8">
              <w:rPr>
                <w:rFonts w:eastAsia="Times New Roman"/>
                <w:color w:val="000000"/>
                <w:sz w:val="22"/>
                <w:szCs w:val="22"/>
              </w:rPr>
              <w:t>20.7</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44102810" w14:textId="7C548A68"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1</w:t>
            </w:r>
          </w:p>
        </w:tc>
      </w:tr>
      <w:tr w:rsidR="001E082B" w:rsidRPr="00A512D8" w14:paraId="1C2FAAED"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66A64157"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Daily</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1325A35D"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1.1</w:t>
            </w:r>
          </w:p>
        </w:tc>
        <w:tc>
          <w:tcPr>
            <w:tcW w:w="422" w:type="pct"/>
            <w:vMerge w:val="restart"/>
            <w:tcBorders>
              <w:top w:val="nil"/>
              <w:left w:val="nil"/>
              <w:right w:val="single" w:sz="8" w:space="0" w:color="auto"/>
            </w:tcBorders>
            <w:shd w:val="clear" w:color="auto" w:fill="auto"/>
            <w:noWrap/>
            <w:tcMar>
              <w:left w:w="58" w:type="dxa"/>
              <w:right w:w="58" w:type="dxa"/>
            </w:tcMar>
            <w:vAlign w:val="center"/>
            <w:hideMark/>
          </w:tcPr>
          <w:p w14:paraId="25F8EAD2" w14:textId="19C7A4E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1.3</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hideMark/>
          </w:tcPr>
          <w:p w14:paraId="5955516E" w14:textId="1FBA32C4" w:rsidR="00D3140E" w:rsidRPr="00A512D8" w:rsidRDefault="00D3140E" w:rsidP="00ED2CE6">
            <w:pPr>
              <w:spacing w:line="240" w:lineRule="auto"/>
              <w:jc w:val="right"/>
              <w:rPr>
                <w:rFonts w:eastAsia="Times New Roman"/>
                <w:color w:val="000000"/>
                <w:sz w:val="22"/>
                <w:szCs w:val="22"/>
              </w:rPr>
            </w:pPr>
            <w:r w:rsidRPr="00A512D8">
              <w:rPr>
                <w:rFonts w:eastAsia="Times New Roman"/>
                <w:color w:val="000000"/>
                <w:sz w:val="22"/>
                <w:szCs w:val="22"/>
              </w:rPr>
              <w:t>14.3</w:t>
            </w:r>
          </w:p>
        </w:tc>
        <w:tc>
          <w:tcPr>
            <w:tcW w:w="984"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921CC51"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 xml:space="preserve">West </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60A813B8"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1.8</w:t>
            </w:r>
          </w:p>
        </w:tc>
        <w:tc>
          <w:tcPr>
            <w:tcW w:w="439"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2B0960F2" w14:textId="42937F3F"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3.7</w:t>
            </w:r>
          </w:p>
        </w:tc>
        <w:tc>
          <w:tcPr>
            <w:tcW w:w="429"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21D8FB5C" w14:textId="018BE98B"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2.6</w:t>
            </w:r>
          </w:p>
        </w:tc>
      </w:tr>
      <w:tr w:rsidR="001E082B" w:rsidRPr="00A512D8" w14:paraId="0342307C"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6BBD09E8"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At least one time per week</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4E31F1E1"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10.4</w:t>
            </w:r>
          </w:p>
        </w:tc>
        <w:tc>
          <w:tcPr>
            <w:tcW w:w="422" w:type="pct"/>
            <w:vMerge/>
            <w:tcBorders>
              <w:left w:val="nil"/>
              <w:bottom w:val="dotted" w:sz="4" w:space="0" w:color="auto"/>
              <w:right w:val="single" w:sz="8" w:space="0" w:color="auto"/>
            </w:tcBorders>
            <w:shd w:val="clear" w:color="auto" w:fill="auto"/>
            <w:noWrap/>
            <w:tcMar>
              <w:left w:w="58" w:type="dxa"/>
              <w:right w:w="58" w:type="dxa"/>
            </w:tcMar>
            <w:vAlign w:val="center"/>
            <w:hideMark/>
          </w:tcPr>
          <w:p w14:paraId="6D193474" w14:textId="1B0D3EC1" w:rsidR="00D3140E" w:rsidRPr="00A512D8" w:rsidRDefault="00D3140E" w:rsidP="00D3140E">
            <w:pPr>
              <w:spacing w:line="240" w:lineRule="auto"/>
              <w:jc w:val="right"/>
              <w:rPr>
                <w:rFonts w:eastAsia="Times New Roman"/>
                <w:color w:val="000000"/>
                <w:sz w:val="22"/>
                <w:szCs w:val="22"/>
              </w:rPr>
            </w:pPr>
          </w:p>
        </w:tc>
        <w:tc>
          <w:tcPr>
            <w:tcW w:w="438" w:type="pct"/>
            <w:tcBorders>
              <w:top w:val="dotted" w:sz="4" w:space="0" w:color="auto"/>
              <w:left w:val="nil"/>
              <w:bottom w:val="dotted" w:sz="4" w:space="0" w:color="auto"/>
              <w:right w:val="double" w:sz="6" w:space="0" w:color="auto"/>
            </w:tcBorders>
            <w:shd w:val="clear" w:color="auto" w:fill="auto"/>
            <w:noWrap/>
            <w:tcMar>
              <w:left w:w="58" w:type="dxa"/>
              <w:right w:w="58" w:type="dxa"/>
            </w:tcMar>
            <w:vAlign w:val="center"/>
            <w:hideMark/>
          </w:tcPr>
          <w:p w14:paraId="7AFE3FAC" w14:textId="1A688082" w:rsidR="00D3140E" w:rsidRPr="00A512D8" w:rsidRDefault="00D3140E" w:rsidP="00ED2CE6">
            <w:pPr>
              <w:spacing w:line="240" w:lineRule="auto"/>
              <w:jc w:val="right"/>
              <w:rPr>
                <w:rFonts w:eastAsia="Times New Roman"/>
                <w:color w:val="000000"/>
                <w:sz w:val="22"/>
                <w:szCs w:val="22"/>
              </w:rPr>
            </w:pPr>
            <w:r w:rsidRPr="00A512D8">
              <w:rPr>
                <w:rFonts w:eastAsia="Times New Roman"/>
                <w:color w:val="000000"/>
                <w:sz w:val="22"/>
                <w:szCs w:val="22"/>
              </w:rPr>
              <w:t>13.0</w:t>
            </w:r>
          </w:p>
        </w:tc>
        <w:tc>
          <w:tcPr>
            <w:tcW w:w="984" w:type="pct"/>
            <w:tcBorders>
              <w:top w:val="nil"/>
              <w:left w:val="nil"/>
              <w:bottom w:val="double" w:sz="6" w:space="0" w:color="auto"/>
              <w:right w:val="single" w:sz="8" w:space="0" w:color="auto"/>
            </w:tcBorders>
            <w:shd w:val="clear" w:color="auto" w:fill="auto"/>
            <w:noWrap/>
            <w:tcMar>
              <w:left w:w="58" w:type="dxa"/>
              <w:right w:w="58" w:type="dxa"/>
            </w:tcMar>
            <w:vAlign w:val="center"/>
            <w:hideMark/>
          </w:tcPr>
          <w:p w14:paraId="06DD9B4E"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South</w:t>
            </w:r>
          </w:p>
        </w:tc>
        <w:tc>
          <w:tcPr>
            <w:tcW w:w="522" w:type="pct"/>
            <w:tcBorders>
              <w:top w:val="nil"/>
              <w:left w:val="nil"/>
              <w:bottom w:val="double" w:sz="6" w:space="0" w:color="auto"/>
              <w:right w:val="single" w:sz="8" w:space="0" w:color="auto"/>
            </w:tcBorders>
            <w:shd w:val="clear" w:color="auto" w:fill="auto"/>
            <w:noWrap/>
            <w:tcMar>
              <w:left w:w="58" w:type="dxa"/>
              <w:right w:w="58" w:type="dxa"/>
            </w:tcMar>
            <w:vAlign w:val="center"/>
            <w:hideMark/>
          </w:tcPr>
          <w:p w14:paraId="7E9BAF83"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7.3</w:t>
            </w:r>
          </w:p>
        </w:tc>
        <w:tc>
          <w:tcPr>
            <w:tcW w:w="439" w:type="pct"/>
            <w:tcBorders>
              <w:top w:val="nil"/>
              <w:left w:val="nil"/>
              <w:bottom w:val="double" w:sz="6" w:space="0" w:color="auto"/>
              <w:right w:val="single" w:sz="8" w:space="0" w:color="auto"/>
            </w:tcBorders>
            <w:shd w:val="clear" w:color="auto" w:fill="auto"/>
            <w:noWrap/>
            <w:tcMar>
              <w:left w:w="58" w:type="dxa"/>
              <w:right w:w="58" w:type="dxa"/>
            </w:tcMar>
            <w:vAlign w:val="center"/>
            <w:hideMark/>
          </w:tcPr>
          <w:p w14:paraId="35A92CED" w14:textId="2A73A56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8.4</w:t>
            </w:r>
          </w:p>
        </w:tc>
        <w:tc>
          <w:tcPr>
            <w:tcW w:w="429" w:type="pct"/>
            <w:tcBorders>
              <w:top w:val="nil"/>
              <w:left w:val="nil"/>
              <w:bottom w:val="double" w:sz="6" w:space="0" w:color="auto"/>
              <w:right w:val="double" w:sz="6" w:space="0" w:color="auto"/>
            </w:tcBorders>
            <w:shd w:val="clear" w:color="auto" w:fill="auto"/>
            <w:noWrap/>
            <w:tcMar>
              <w:left w:w="58" w:type="dxa"/>
              <w:right w:w="58" w:type="dxa"/>
            </w:tcMar>
            <w:vAlign w:val="center"/>
          </w:tcPr>
          <w:p w14:paraId="362D4F26" w14:textId="5CA1122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36.3</w:t>
            </w:r>
          </w:p>
        </w:tc>
      </w:tr>
      <w:tr w:rsidR="001E082B" w:rsidRPr="00A512D8" w14:paraId="25221C8D" w14:textId="77777777" w:rsidTr="001E082B">
        <w:trPr>
          <w:trHeight w:val="20"/>
        </w:trPr>
        <w:tc>
          <w:tcPr>
            <w:tcW w:w="1244" w:type="pct"/>
            <w:tcBorders>
              <w:top w:val="nil"/>
              <w:left w:val="double" w:sz="6" w:space="0" w:color="auto"/>
              <w:bottom w:val="single" w:sz="8" w:space="0" w:color="auto"/>
              <w:right w:val="single" w:sz="8" w:space="0" w:color="auto"/>
            </w:tcBorders>
            <w:shd w:val="clear" w:color="auto" w:fill="auto"/>
            <w:noWrap/>
            <w:tcMar>
              <w:left w:w="58" w:type="dxa"/>
              <w:right w:w="58" w:type="dxa"/>
            </w:tcMar>
            <w:vAlign w:val="center"/>
            <w:hideMark/>
          </w:tcPr>
          <w:p w14:paraId="1D4ACA0F"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No telework</w:t>
            </w:r>
          </w:p>
        </w:tc>
        <w:tc>
          <w:tcPr>
            <w:tcW w:w="522" w:type="pct"/>
            <w:tcBorders>
              <w:top w:val="nil"/>
              <w:left w:val="nil"/>
              <w:bottom w:val="single" w:sz="8" w:space="0" w:color="auto"/>
              <w:right w:val="single" w:sz="8" w:space="0" w:color="auto"/>
            </w:tcBorders>
            <w:shd w:val="clear" w:color="auto" w:fill="auto"/>
            <w:noWrap/>
            <w:tcMar>
              <w:left w:w="58" w:type="dxa"/>
              <w:right w:w="58" w:type="dxa"/>
            </w:tcMar>
            <w:vAlign w:val="center"/>
            <w:hideMark/>
          </w:tcPr>
          <w:p w14:paraId="59366017"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29.6</w:t>
            </w:r>
          </w:p>
        </w:tc>
        <w:tc>
          <w:tcPr>
            <w:tcW w:w="422" w:type="pct"/>
            <w:tcBorders>
              <w:top w:val="nil"/>
              <w:left w:val="nil"/>
              <w:bottom w:val="single" w:sz="8" w:space="0" w:color="auto"/>
              <w:right w:val="single" w:sz="8" w:space="0" w:color="auto"/>
            </w:tcBorders>
            <w:shd w:val="clear" w:color="auto" w:fill="auto"/>
            <w:noWrap/>
            <w:tcMar>
              <w:left w:w="58" w:type="dxa"/>
              <w:right w:w="58" w:type="dxa"/>
            </w:tcMar>
            <w:vAlign w:val="center"/>
            <w:hideMark/>
          </w:tcPr>
          <w:p w14:paraId="16113D81" w14:textId="3B3F5E0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57.8</w:t>
            </w:r>
          </w:p>
        </w:tc>
        <w:tc>
          <w:tcPr>
            <w:tcW w:w="438" w:type="pct"/>
            <w:tcBorders>
              <w:top w:val="dotted" w:sz="4" w:space="0" w:color="auto"/>
              <w:left w:val="nil"/>
              <w:bottom w:val="single" w:sz="8" w:space="0" w:color="auto"/>
              <w:right w:val="double" w:sz="6" w:space="0" w:color="auto"/>
            </w:tcBorders>
            <w:shd w:val="clear" w:color="auto" w:fill="auto"/>
            <w:noWrap/>
            <w:tcMar>
              <w:left w:w="58" w:type="dxa"/>
              <w:right w:w="58" w:type="dxa"/>
            </w:tcMar>
            <w:vAlign w:val="center"/>
            <w:hideMark/>
          </w:tcPr>
          <w:p w14:paraId="2E714DF7" w14:textId="01F1276A" w:rsidR="00D3140E" w:rsidRPr="00A512D8" w:rsidRDefault="00D3140E" w:rsidP="00ED2CE6">
            <w:pPr>
              <w:spacing w:line="240" w:lineRule="auto"/>
              <w:jc w:val="right"/>
              <w:rPr>
                <w:rFonts w:eastAsia="Times New Roman"/>
                <w:color w:val="000000"/>
                <w:sz w:val="22"/>
                <w:szCs w:val="22"/>
              </w:rPr>
            </w:pPr>
            <w:r w:rsidRPr="00A512D8">
              <w:rPr>
                <w:rFonts w:eastAsia="Times New Roman"/>
                <w:color w:val="000000"/>
                <w:sz w:val="22"/>
                <w:szCs w:val="22"/>
              </w:rPr>
              <w:t>30.2</w:t>
            </w:r>
          </w:p>
        </w:tc>
        <w:tc>
          <w:tcPr>
            <w:tcW w:w="984" w:type="pct"/>
            <w:tcBorders>
              <w:top w:val="nil"/>
              <w:left w:val="nil"/>
              <w:bottom w:val="nil"/>
              <w:right w:val="nil"/>
            </w:tcBorders>
            <w:shd w:val="clear" w:color="auto" w:fill="auto"/>
            <w:noWrap/>
            <w:tcMar>
              <w:left w:w="58" w:type="dxa"/>
              <w:right w:w="58" w:type="dxa"/>
            </w:tcMar>
            <w:vAlign w:val="bottom"/>
            <w:hideMark/>
          </w:tcPr>
          <w:p w14:paraId="4BC8B6E0" w14:textId="77777777" w:rsidR="00D3140E" w:rsidRPr="00A512D8" w:rsidRDefault="00D3140E" w:rsidP="00D3140E">
            <w:pPr>
              <w:spacing w:line="240" w:lineRule="auto"/>
              <w:jc w:val="right"/>
              <w:rPr>
                <w:rFonts w:eastAsia="Times New Roman"/>
                <w:color w:val="000000"/>
                <w:sz w:val="22"/>
                <w:szCs w:val="22"/>
              </w:rPr>
            </w:pPr>
          </w:p>
        </w:tc>
        <w:tc>
          <w:tcPr>
            <w:tcW w:w="522" w:type="pct"/>
            <w:tcBorders>
              <w:top w:val="nil"/>
              <w:left w:val="nil"/>
              <w:bottom w:val="nil"/>
              <w:right w:val="nil"/>
            </w:tcBorders>
            <w:shd w:val="clear" w:color="auto" w:fill="auto"/>
            <w:noWrap/>
            <w:tcMar>
              <w:left w:w="58" w:type="dxa"/>
              <w:right w:w="58" w:type="dxa"/>
            </w:tcMar>
            <w:vAlign w:val="bottom"/>
            <w:hideMark/>
          </w:tcPr>
          <w:p w14:paraId="6E1C876A" w14:textId="77777777" w:rsidR="00D3140E" w:rsidRPr="00A512D8" w:rsidRDefault="00D3140E" w:rsidP="00D3140E">
            <w:pPr>
              <w:spacing w:line="240" w:lineRule="auto"/>
              <w:jc w:val="left"/>
              <w:rPr>
                <w:rFonts w:eastAsia="Times New Roman"/>
                <w:sz w:val="22"/>
                <w:szCs w:val="22"/>
              </w:rPr>
            </w:pPr>
          </w:p>
        </w:tc>
        <w:tc>
          <w:tcPr>
            <w:tcW w:w="439" w:type="pct"/>
            <w:tcBorders>
              <w:top w:val="nil"/>
              <w:left w:val="nil"/>
              <w:bottom w:val="nil"/>
              <w:right w:val="nil"/>
            </w:tcBorders>
            <w:shd w:val="clear" w:color="auto" w:fill="auto"/>
            <w:noWrap/>
            <w:tcMar>
              <w:left w:w="58" w:type="dxa"/>
              <w:right w:w="58" w:type="dxa"/>
            </w:tcMar>
            <w:vAlign w:val="bottom"/>
            <w:hideMark/>
          </w:tcPr>
          <w:p w14:paraId="5783D7C1" w14:textId="77777777" w:rsidR="00D3140E" w:rsidRPr="00A512D8" w:rsidRDefault="00D3140E" w:rsidP="00D3140E">
            <w:pPr>
              <w:spacing w:line="240" w:lineRule="auto"/>
              <w:jc w:val="left"/>
              <w:rPr>
                <w:rFonts w:eastAsia="Times New Roman"/>
                <w:sz w:val="22"/>
                <w:szCs w:val="22"/>
              </w:rPr>
            </w:pPr>
          </w:p>
        </w:tc>
        <w:tc>
          <w:tcPr>
            <w:tcW w:w="429" w:type="pct"/>
            <w:tcBorders>
              <w:top w:val="nil"/>
              <w:left w:val="nil"/>
              <w:bottom w:val="nil"/>
              <w:right w:val="nil"/>
            </w:tcBorders>
            <w:shd w:val="clear" w:color="auto" w:fill="auto"/>
            <w:noWrap/>
            <w:tcMar>
              <w:left w:w="58" w:type="dxa"/>
              <w:right w:w="58" w:type="dxa"/>
            </w:tcMar>
            <w:vAlign w:val="bottom"/>
            <w:hideMark/>
          </w:tcPr>
          <w:p w14:paraId="77F8F6D4" w14:textId="77777777" w:rsidR="00D3140E" w:rsidRPr="00A512D8" w:rsidRDefault="00D3140E" w:rsidP="00D3140E">
            <w:pPr>
              <w:spacing w:line="240" w:lineRule="auto"/>
              <w:jc w:val="left"/>
              <w:rPr>
                <w:rFonts w:eastAsia="Times New Roman"/>
                <w:sz w:val="22"/>
                <w:szCs w:val="22"/>
              </w:rPr>
            </w:pPr>
          </w:p>
        </w:tc>
      </w:tr>
      <w:tr w:rsidR="001E082B" w:rsidRPr="00A512D8" w14:paraId="3B73B0C8" w14:textId="77777777" w:rsidTr="001E082B">
        <w:trPr>
          <w:trHeight w:val="20"/>
        </w:trPr>
        <w:tc>
          <w:tcPr>
            <w:tcW w:w="2626" w:type="pct"/>
            <w:gridSpan w:val="4"/>
            <w:tcBorders>
              <w:top w:val="single" w:sz="8" w:space="0" w:color="auto"/>
              <w:left w:val="double" w:sz="6" w:space="0" w:color="auto"/>
              <w:bottom w:val="single" w:sz="8" w:space="0" w:color="auto"/>
              <w:right w:val="double" w:sz="6" w:space="0" w:color="000000"/>
            </w:tcBorders>
            <w:shd w:val="clear" w:color="auto" w:fill="auto"/>
            <w:noWrap/>
            <w:tcMar>
              <w:left w:w="58" w:type="dxa"/>
              <w:right w:w="58" w:type="dxa"/>
            </w:tcMar>
            <w:vAlign w:val="center"/>
            <w:hideMark/>
          </w:tcPr>
          <w:p w14:paraId="28AE18AD" w14:textId="77777777" w:rsidR="00D3140E" w:rsidRPr="00A512D8" w:rsidRDefault="00D3140E" w:rsidP="00D3140E">
            <w:pPr>
              <w:spacing w:line="240" w:lineRule="auto"/>
              <w:jc w:val="left"/>
              <w:rPr>
                <w:rFonts w:eastAsia="Times New Roman"/>
                <w:b/>
                <w:bCs/>
                <w:i/>
                <w:iCs/>
                <w:color w:val="000000"/>
                <w:sz w:val="22"/>
                <w:szCs w:val="22"/>
              </w:rPr>
            </w:pPr>
            <w:r w:rsidRPr="00A512D8">
              <w:rPr>
                <w:rFonts w:eastAsia="Times New Roman"/>
                <w:b/>
                <w:bCs/>
                <w:i/>
                <w:iCs/>
                <w:color w:val="000000"/>
                <w:sz w:val="22"/>
                <w:szCs w:val="22"/>
              </w:rPr>
              <w:t>Student</w:t>
            </w:r>
          </w:p>
        </w:tc>
        <w:tc>
          <w:tcPr>
            <w:tcW w:w="984" w:type="pct"/>
            <w:tcBorders>
              <w:top w:val="nil"/>
              <w:left w:val="nil"/>
              <w:bottom w:val="nil"/>
              <w:right w:val="nil"/>
            </w:tcBorders>
            <w:shd w:val="clear" w:color="auto" w:fill="auto"/>
            <w:noWrap/>
            <w:tcMar>
              <w:left w:w="58" w:type="dxa"/>
              <w:right w:w="58" w:type="dxa"/>
            </w:tcMar>
            <w:vAlign w:val="bottom"/>
            <w:hideMark/>
          </w:tcPr>
          <w:p w14:paraId="39F57B51" w14:textId="77777777" w:rsidR="00D3140E" w:rsidRPr="00A512D8" w:rsidRDefault="00D3140E" w:rsidP="00D3140E">
            <w:pPr>
              <w:spacing w:line="240" w:lineRule="auto"/>
              <w:jc w:val="left"/>
              <w:rPr>
                <w:rFonts w:eastAsia="Times New Roman"/>
                <w:b/>
                <w:bCs/>
                <w:i/>
                <w:iCs/>
                <w:color w:val="000000"/>
                <w:sz w:val="22"/>
                <w:szCs w:val="22"/>
              </w:rPr>
            </w:pPr>
          </w:p>
        </w:tc>
        <w:tc>
          <w:tcPr>
            <w:tcW w:w="522" w:type="pct"/>
            <w:tcBorders>
              <w:top w:val="nil"/>
              <w:left w:val="nil"/>
              <w:bottom w:val="nil"/>
              <w:right w:val="nil"/>
            </w:tcBorders>
            <w:shd w:val="clear" w:color="auto" w:fill="auto"/>
            <w:noWrap/>
            <w:tcMar>
              <w:left w:w="58" w:type="dxa"/>
              <w:right w:w="58" w:type="dxa"/>
            </w:tcMar>
            <w:vAlign w:val="bottom"/>
            <w:hideMark/>
          </w:tcPr>
          <w:p w14:paraId="19889D6F" w14:textId="77777777" w:rsidR="00D3140E" w:rsidRPr="00A512D8" w:rsidRDefault="00D3140E" w:rsidP="00D3140E">
            <w:pPr>
              <w:spacing w:line="240" w:lineRule="auto"/>
              <w:jc w:val="left"/>
              <w:rPr>
                <w:rFonts w:eastAsia="Times New Roman"/>
                <w:sz w:val="22"/>
                <w:szCs w:val="22"/>
              </w:rPr>
            </w:pPr>
          </w:p>
        </w:tc>
        <w:tc>
          <w:tcPr>
            <w:tcW w:w="439" w:type="pct"/>
            <w:tcBorders>
              <w:top w:val="nil"/>
              <w:left w:val="nil"/>
              <w:bottom w:val="nil"/>
              <w:right w:val="nil"/>
            </w:tcBorders>
            <w:shd w:val="clear" w:color="auto" w:fill="auto"/>
            <w:noWrap/>
            <w:tcMar>
              <w:left w:w="58" w:type="dxa"/>
              <w:right w:w="58" w:type="dxa"/>
            </w:tcMar>
            <w:vAlign w:val="bottom"/>
            <w:hideMark/>
          </w:tcPr>
          <w:p w14:paraId="290C57FC" w14:textId="77777777" w:rsidR="00D3140E" w:rsidRPr="00A512D8" w:rsidRDefault="00D3140E" w:rsidP="00D3140E">
            <w:pPr>
              <w:spacing w:line="240" w:lineRule="auto"/>
              <w:jc w:val="left"/>
              <w:rPr>
                <w:rFonts w:eastAsia="Times New Roman"/>
                <w:sz w:val="22"/>
                <w:szCs w:val="22"/>
              </w:rPr>
            </w:pPr>
          </w:p>
        </w:tc>
        <w:tc>
          <w:tcPr>
            <w:tcW w:w="429" w:type="pct"/>
            <w:tcBorders>
              <w:top w:val="nil"/>
              <w:left w:val="nil"/>
              <w:bottom w:val="nil"/>
              <w:right w:val="nil"/>
            </w:tcBorders>
            <w:shd w:val="clear" w:color="auto" w:fill="auto"/>
            <w:noWrap/>
            <w:tcMar>
              <w:left w:w="58" w:type="dxa"/>
              <w:right w:w="58" w:type="dxa"/>
            </w:tcMar>
            <w:vAlign w:val="bottom"/>
            <w:hideMark/>
          </w:tcPr>
          <w:p w14:paraId="59981BE9" w14:textId="77777777" w:rsidR="00D3140E" w:rsidRPr="00A512D8" w:rsidRDefault="00D3140E" w:rsidP="00D3140E">
            <w:pPr>
              <w:spacing w:line="240" w:lineRule="auto"/>
              <w:jc w:val="left"/>
              <w:rPr>
                <w:rFonts w:eastAsia="Times New Roman"/>
                <w:sz w:val="22"/>
                <w:szCs w:val="22"/>
              </w:rPr>
            </w:pPr>
          </w:p>
        </w:tc>
      </w:tr>
      <w:tr w:rsidR="001E082B" w:rsidRPr="00A512D8" w14:paraId="2928461C" w14:textId="77777777" w:rsidTr="001E082B">
        <w:trPr>
          <w:trHeight w:val="20"/>
        </w:trPr>
        <w:tc>
          <w:tcPr>
            <w:tcW w:w="1244" w:type="pct"/>
            <w:tcBorders>
              <w:top w:val="nil"/>
              <w:left w:val="double" w:sz="6" w:space="0" w:color="auto"/>
              <w:bottom w:val="dotted" w:sz="4" w:space="0" w:color="auto"/>
              <w:right w:val="single" w:sz="8" w:space="0" w:color="auto"/>
            </w:tcBorders>
            <w:shd w:val="clear" w:color="auto" w:fill="auto"/>
            <w:noWrap/>
            <w:tcMar>
              <w:left w:w="58" w:type="dxa"/>
              <w:right w:w="58" w:type="dxa"/>
            </w:tcMar>
            <w:vAlign w:val="center"/>
            <w:hideMark/>
          </w:tcPr>
          <w:p w14:paraId="6051BB27"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Yes</w:t>
            </w:r>
          </w:p>
        </w:tc>
        <w:tc>
          <w:tcPr>
            <w:tcW w:w="5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A85A07C"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3</w:t>
            </w:r>
          </w:p>
        </w:tc>
        <w:tc>
          <w:tcPr>
            <w:tcW w:w="422" w:type="pct"/>
            <w:tcBorders>
              <w:top w:val="nil"/>
              <w:left w:val="nil"/>
              <w:bottom w:val="dotted" w:sz="4" w:space="0" w:color="auto"/>
              <w:right w:val="single" w:sz="8" w:space="0" w:color="auto"/>
            </w:tcBorders>
            <w:shd w:val="clear" w:color="auto" w:fill="auto"/>
            <w:noWrap/>
            <w:tcMar>
              <w:left w:w="58" w:type="dxa"/>
              <w:right w:w="58" w:type="dxa"/>
            </w:tcMar>
            <w:vAlign w:val="center"/>
            <w:hideMark/>
          </w:tcPr>
          <w:p w14:paraId="336A7C4E" w14:textId="68075E86"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6</w:t>
            </w:r>
          </w:p>
        </w:tc>
        <w:tc>
          <w:tcPr>
            <w:tcW w:w="438" w:type="pct"/>
            <w:tcBorders>
              <w:top w:val="nil"/>
              <w:left w:val="nil"/>
              <w:bottom w:val="dotted" w:sz="4" w:space="0" w:color="auto"/>
              <w:right w:val="double" w:sz="6" w:space="0" w:color="auto"/>
            </w:tcBorders>
            <w:shd w:val="clear" w:color="auto" w:fill="auto"/>
            <w:noWrap/>
            <w:tcMar>
              <w:left w:w="58" w:type="dxa"/>
              <w:right w:w="58" w:type="dxa"/>
            </w:tcMar>
            <w:vAlign w:val="center"/>
          </w:tcPr>
          <w:p w14:paraId="172F8C36" w14:textId="4D27F162"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6.1</w:t>
            </w:r>
          </w:p>
        </w:tc>
        <w:tc>
          <w:tcPr>
            <w:tcW w:w="984" w:type="pct"/>
            <w:tcBorders>
              <w:top w:val="nil"/>
              <w:left w:val="nil"/>
              <w:bottom w:val="nil"/>
              <w:right w:val="nil"/>
            </w:tcBorders>
            <w:shd w:val="clear" w:color="auto" w:fill="auto"/>
            <w:noWrap/>
            <w:tcMar>
              <w:left w:w="58" w:type="dxa"/>
              <w:right w:w="58" w:type="dxa"/>
            </w:tcMar>
            <w:vAlign w:val="bottom"/>
            <w:hideMark/>
          </w:tcPr>
          <w:p w14:paraId="1622BF39" w14:textId="77777777" w:rsidR="00D3140E" w:rsidRPr="00A512D8" w:rsidRDefault="00D3140E" w:rsidP="00D3140E">
            <w:pPr>
              <w:spacing w:line="240" w:lineRule="auto"/>
              <w:jc w:val="right"/>
              <w:rPr>
                <w:rFonts w:eastAsia="Times New Roman"/>
                <w:color w:val="000000"/>
                <w:sz w:val="22"/>
                <w:szCs w:val="22"/>
              </w:rPr>
            </w:pPr>
          </w:p>
        </w:tc>
        <w:tc>
          <w:tcPr>
            <w:tcW w:w="522" w:type="pct"/>
            <w:tcBorders>
              <w:top w:val="nil"/>
              <w:left w:val="nil"/>
              <w:bottom w:val="nil"/>
              <w:right w:val="nil"/>
            </w:tcBorders>
            <w:shd w:val="clear" w:color="auto" w:fill="auto"/>
            <w:noWrap/>
            <w:tcMar>
              <w:left w:w="58" w:type="dxa"/>
              <w:right w:w="58" w:type="dxa"/>
            </w:tcMar>
            <w:vAlign w:val="bottom"/>
            <w:hideMark/>
          </w:tcPr>
          <w:p w14:paraId="4E0EABBF" w14:textId="77777777" w:rsidR="00D3140E" w:rsidRPr="00A512D8" w:rsidRDefault="00D3140E" w:rsidP="00D3140E">
            <w:pPr>
              <w:spacing w:line="240" w:lineRule="auto"/>
              <w:jc w:val="left"/>
              <w:rPr>
                <w:rFonts w:eastAsia="Times New Roman"/>
                <w:sz w:val="22"/>
                <w:szCs w:val="22"/>
              </w:rPr>
            </w:pPr>
          </w:p>
        </w:tc>
        <w:tc>
          <w:tcPr>
            <w:tcW w:w="439" w:type="pct"/>
            <w:tcBorders>
              <w:top w:val="nil"/>
              <w:left w:val="nil"/>
              <w:bottom w:val="nil"/>
              <w:right w:val="nil"/>
            </w:tcBorders>
            <w:shd w:val="clear" w:color="auto" w:fill="auto"/>
            <w:noWrap/>
            <w:tcMar>
              <w:left w:w="58" w:type="dxa"/>
              <w:right w:w="58" w:type="dxa"/>
            </w:tcMar>
            <w:vAlign w:val="bottom"/>
            <w:hideMark/>
          </w:tcPr>
          <w:p w14:paraId="23DFA783" w14:textId="77777777" w:rsidR="00D3140E" w:rsidRPr="00A512D8" w:rsidRDefault="00D3140E" w:rsidP="00D3140E">
            <w:pPr>
              <w:spacing w:line="240" w:lineRule="auto"/>
              <w:jc w:val="left"/>
              <w:rPr>
                <w:rFonts w:eastAsia="Times New Roman"/>
                <w:sz w:val="22"/>
                <w:szCs w:val="22"/>
              </w:rPr>
            </w:pPr>
          </w:p>
        </w:tc>
        <w:tc>
          <w:tcPr>
            <w:tcW w:w="429" w:type="pct"/>
            <w:tcBorders>
              <w:top w:val="nil"/>
              <w:left w:val="nil"/>
              <w:bottom w:val="nil"/>
              <w:right w:val="nil"/>
            </w:tcBorders>
            <w:shd w:val="clear" w:color="auto" w:fill="auto"/>
            <w:noWrap/>
            <w:tcMar>
              <w:left w:w="58" w:type="dxa"/>
              <w:right w:w="58" w:type="dxa"/>
            </w:tcMar>
            <w:vAlign w:val="bottom"/>
            <w:hideMark/>
          </w:tcPr>
          <w:p w14:paraId="562A205C" w14:textId="77777777" w:rsidR="00D3140E" w:rsidRPr="00A512D8" w:rsidRDefault="00D3140E" w:rsidP="00D3140E">
            <w:pPr>
              <w:spacing w:line="240" w:lineRule="auto"/>
              <w:jc w:val="left"/>
              <w:rPr>
                <w:rFonts w:eastAsia="Times New Roman"/>
                <w:sz w:val="22"/>
                <w:szCs w:val="22"/>
              </w:rPr>
            </w:pPr>
          </w:p>
        </w:tc>
      </w:tr>
      <w:tr w:rsidR="001E082B" w:rsidRPr="00A512D8" w14:paraId="45EA98BF" w14:textId="77777777" w:rsidTr="001E082B">
        <w:trPr>
          <w:trHeight w:val="20"/>
        </w:trPr>
        <w:tc>
          <w:tcPr>
            <w:tcW w:w="1244" w:type="pct"/>
            <w:tcBorders>
              <w:top w:val="nil"/>
              <w:left w:val="double" w:sz="6" w:space="0" w:color="auto"/>
              <w:bottom w:val="double" w:sz="6" w:space="0" w:color="auto"/>
              <w:right w:val="single" w:sz="8" w:space="0" w:color="auto"/>
            </w:tcBorders>
            <w:shd w:val="clear" w:color="auto" w:fill="auto"/>
            <w:noWrap/>
            <w:tcMar>
              <w:left w:w="58" w:type="dxa"/>
              <w:right w:w="58" w:type="dxa"/>
            </w:tcMar>
            <w:vAlign w:val="center"/>
            <w:hideMark/>
          </w:tcPr>
          <w:p w14:paraId="09166E1A" w14:textId="77777777" w:rsidR="00D3140E" w:rsidRPr="00A512D8" w:rsidRDefault="00D3140E" w:rsidP="00D3140E">
            <w:pPr>
              <w:spacing w:line="240" w:lineRule="auto"/>
              <w:ind w:firstLineChars="200" w:firstLine="440"/>
              <w:jc w:val="left"/>
              <w:rPr>
                <w:rFonts w:eastAsia="Times New Roman"/>
                <w:color w:val="000000"/>
                <w:sz w:val="22"/>
                <w:szCs w:val="22"/>
              </w:rPr>
            </w:pPr>
            <w:r w:rsidRPr="00A512D8">
              <w:rPr>
                <w:rFonts w:eastAsia="Times New Roman"/>
                <w:color w:val="000000"/>
                <w:sz w:val="22"/>
                <w:szCs w:val="22"/>
              </w:rPr>
              <w:t>No</w:t>
            </w:r>
          </w:p>
        </w:tc>
        <w:tc>
          <w:tcPr>
            <w:tcW w:w="522" w:type="pct"/>
            <w:tcBorders>
              <w:top w:val="nil"/>
              <w:left w:val="nil"/>
              <w:bottom w:val="double" w:sz="6" w:space="0" w:color="auto"/>
              <w:right w:val="single" w:sz="8" w:space="0" w:color="auto"/>
            </w:tcBorders>
            <w:shd w:val="clear" w:color="auto" w:fill="auto"/>
            <w:noWrap/>
            <w:tcMar>
              <w:left w:w="58" w:type="dxa"/>
              <w:right w:w="58" w:type="dxa"/>
            </w:tcMar>
            <w:vAlign w:val="center"/>
            <w:hideMark/>
          </w:tcPr>
          <w:p w14:paraId="3C8A8B53" w14:textId="77777777"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3.7</w:t>
            </w:r>
          </w:p>
        </w:tc>
        <w:tc>
          <w:tcPr>
            <w:tcW w:w="422" w:type="pct"/>
            <w:tcBorders>
              <w:top w:val="nil"/>
              <w:left w:val="nil"/>
              <w:bottom w:val="double" w:sz="6" w:space="0" w:color="auto"/>
              <w:right w:val="single" w:sz="8" w:space="0" w:color="auto"/>
            </w:tcBorders>
            <w:shd w:val="clear" w:color="auto" w:fill="auto"/>
            <w:noWrap/>
            <w:tcMar>
              <w:left w:w="58" w:type="dxa"/>
              <w:right w:w="58" w:type="dxa"/>
            </w:tcMar>
            <w:vAlign w:val="center"/>
            <w:hideMark/>
          </w:tcPr>
          <w:p w14:paraId="2A0FCB9E" w14:textId="1CFB3D10"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0.4</w:t>
            </w:r>
          </w:p>
        </w:tc>
        <w:tc>
          <w:tcPr>
            <w:tcW w:w="438" w:type="pct"/>
            <w:tcBorders>
              <w:top w:val="nil"/>
              <w:left w:val="nil"/>
              <w:bottom w:val="double" w:sz="6" w:space="0" w:color="auto"/>
              <w:right w:val="double" w:sz="6" w:space="0" w:color="auto"/>
            </w:tcBorders>
            <w:shd w:val="clear" w:color="auto" w:fill="auto"/>
            <w:noWrap/>
            <w:tcMar>
              <w:left w:w="58" w:type="dxa"/>
              <w:right w:w="58" w:type="dxa"/>
            </w:tcMar>
            <w:vAlign w:val="center"/>
          </w:tcPr>
          <w:p w14:paraId="3B03256B" w14:textId="106408F5" w:rsidR="00D3140E" w:rsidRPr="00A512D8" w:rsidRDefault="00D3140E" w:rsidP="00D3140E">
            <w:pPr>
              <w:spacing w:line="240" w:lineRule="auto"/>
              <w:jc w:val="right"/>
              <w:rPr>
                <w:rFonts w:eastAsia="Times New Roman"/>
                <w:color w:val="000000"/>
                <w:sz w:val="22"/>
                <w:szCs w:val="22"/>
              </w:rPr>
            </w:pPr>
            <w:r w:rsidRPr="00A512D8">
              <w:rPr>
                <w:rFonts w:eastAsia="Times New Roman"/>
                <w:color w:val="000000"/>
                <w:sz w:val="22"/>
                <w:szCs w:val="22"/>
              </w:rPr>
              <w:t>93.9</w:t>
            </w:r>
          </w:p>
        </w:tc>
        <w:tc>
          <w:tcPr>
            <w:tcW w:w="984" w:type="pct"/>
            <w:tcBorders>
              <w:top w:val="nil"/>
              <w:left w:val="nil"/>
              <w:bottom w:val="nil"/>
              <w:right w:val="nil"/>
            </w:tcBorders>
            <w:shd w:val="clear" w:color="auto" w:fill="auto"/>
            <w:noWrap/>
            <w:tcMar>
              <w:left w:w="58" w:type="dxa"/>
              <w:right w:w="58" w:type="dxa"/>
            </w:tcMar>
            <w:vAlign w:val="bottom"/>
            <w:hideMark/>
          </w:tcPr>
          <w:p w14:paraId="02BF5C7B" w14:textId="77777777" w:rsidR="00D3140E" w:rsidRPr="00A512D8" w:rsidRDefault="00D3140E" w:rsidP="00D3140E">
            <w:pPr>
              <w:spacing w:line="240" w:lineRule="auto"/>
              <w:jc w:val="right"/>
              <w:rPr>
                <w:rFonts w:eastAsia="Times New Roman"/>
                <w:color w:val="000000"/>
                <w:sz w:val="22"/>
                <w:szCs w:val="22"/>
              </w:rPr>
            </w:pPr>
          </w:p>
        </w:tc>
        <w:tc>
          <w:tcPr>
            <w:tcW w:w="522" w:type="pct"/>
            <w:tcBorders>
              <w:top w:val="nil"/>
              <w:left w:val="nil"/>
              <w:bottom w:val="nil"/>
              <w:right w:val="nil"/>
            </w:tcBorders>
            <w:shd w:val="clear" w:color="auto" w:fill="auto"/>
            <w:noWrap/>
            <w:tcMar>
              <w:left w:w="58" w:type="dxa"/>
              <w:right w:w="58" w:type="dxa"/>
            </w:tcMar>
            <w:vAlign w:val="bottom"/>
            <w:hideMark/>
          </w:tcPr>
          <w:p w14:paraId="024B8FA9" w14:textId="77777777" w:rsidR="00D3140E" w:rsidRPr="00A512D8" w:rsidRDefault="00D3140E" w:rsidP="00D3140E">
            <w:pPr>
              <w:spacing w:line="240" w:lineRule="auto"/>
              <w:jc w:val="left"/>
              <w:rPr>
                <w:rFonts w:eastAsia="Times New Roman"/>
                <w:sz w:val="22"/>
                <w:szCs w:val="22"/>
              </w:rPr>
            </w:pPr>
          </w:p>
        </w:tc>
        <w:tc>
          <w:tcPr>
            <w:tcW w:w="439" w:type="pct"/>
            <w:tcBorders>
              <w:top w:val="nil"/>
              <w:left w:val="nil"/>
              <w:bottom w:val="nil"/>
              <w:right w:val="nil"/>
            </w:tcBorders>
            <w:shd w:val="clear" w:color="auto" w:fill="auto"/>
            <w:noWrap/>
            <w:tcMar>
              <w:left w:w="58" w:type="dxa"/>
              <w:right w:w="58" w:type="dxa"/>
            </w:tcMar>
            <w:vAlign w:val="bottom"/>
            <w:hideMark/>
          </w:tcPr>
          <w:p w14:paraId="27D309FC" w14:textId="77777777" w:rsidR="00D3140E" w:rsidRPr="00A512D8" w:rsidRDefault="00D3140E" w:rsidP="00D3140E">
            <w:pPr>
              <w:spacing w:line="240" w:lineRule="auto"/>
              <w:jc w:val="left"/>
              <w:rPr>
                <w:rFonts w:eastAsia="Times New Roman"/>
                <w:sz w:val="22"/>
                <w:szCs w:val="22"/>
              </w:rPr>
            </w:pPr>
          </w:p>
        </w:tc>
        <w:tc>
          <w:tcPr>
            <w:tcW w:w="429" w:type="pct"/>
            <w:tcBorders>
              <w:top w:val="nil"/>
              <w:left w:val="nil"/>
              <w:bottom w:val="nil"/>
              <w:right w:val="nil"/>
            </w:tcBorders>
            <w:shd w:val="clear" w:color="auto" w:fill="auto"/>
            <w:noWrap/>
            <w:tcMar>
              <w:left w:w="58" w:type="dxa"/>
              <w:right w:w="58" w:type="dxa"/>
            </w:tcMar>
            <w:vAlign w:val="bottom"/>
            <w:hideMark/>
          </w:tcPr>
          <w:p w14:paraId="6632CCE0" w14:textId="77777777" w:rsidR="00D3140E" w:rsidRPr="00A512D8" w:rsidRDefault="00D3140E" w:rsidP="00D3140E">
            <w:pPr>
              <w:spacing w:line="240" w:lineRule="auto"/>
              <w:jc w:val="left"/>
              <w:rPr>
                <w:rFonts w:eastAsia="Times New Roman"/>
                <w:sz w:val="22"/>
                <w:szCs w:val="22"/>
              </w:rPr>
            </w:pPr>
          </w:p>
        </w:tc>
      </w:tr>
    </w:tbl>
    <w:p w14:paraId="7676D560" w14:textId="039AB1A2" w:rsidR="00FD5126" w:rsidRPr="00141594" w:rsidRDefault="00FD5126" w:rsidP="00141594">
      <w:pPr>
        <w:spacing w:line="240" w:lineRule="auto"/>
        <w:rPr>
          <w:sz w:val="20"/>
          <w:szCs w:val="20"/>
        </w:rPr>
      </w:pPr>
      <w:r w:rsidRPr="00890CA9">
        <w:rPr>
          <w:sz w:val="22"/>
          <w:szCs w:val="22"/>
          <w:vertAlign w:val="superscript"/>
        </w:rPr>
        <w:t>#</w:t>
      </w:r>
      <w:r w:rsidRPr="00890CA9">
        <w:rPr>
          <w:sz w:val="22"/>
          <w:szCs w:val="22"/>
        </w:rPr>
        <w:t xml:space="preserve"> </w:t>
      </w:r>
      <w:r w:rsidRPr="00141594">
        <w:rPr>
          <w:sz w:val="20"/>
          <w:szCs w:val="20"/>
        </w:rPr>
        <w:t>The urban area classification for each surveyed household in the NHTS dataset is derived from the U.S. Census Bureau’s 2020 standards and their corresponding TIGER/Line Shapefiles. Urbanized Areas (UAs) contain 50,000 or more people</w:t>
      </w:r>
      <w:r w:rsidR="00FB7C44" w:rsidRPr="00141594">
        <w:rPr>
          <w:sz w:val="20"/>
          <w:szCs w:val="20"/>
        </w:rPr>
        <w:t xml:space="preserve"> </w:t>
      </w:r>
      <w:r w:rsidR="00F53736" w:rsidRPr="00141594">
        <w:rPr>
          <w:sz w:val="20"/>
          <w:szCs w:val="20"/>
        </w:rPr>
        <w:t>per Census Block Group,</w:t>
      </w:r>
      <w:r w:rsidRPr="00141594">
        <w:rPr>
          <w:sz w:val="20"/>
          <w:szCs w:val="20"/>
        </w:rPr>
        <w:t xml:space="preserve"> while Urban Clusters (UCs) contain at least 2,500 but fewer than 50,000 people</w:t>
      </w:r>
      <w:r w:rsidR="00F0073B" w:rsidRPr="00141594">
        <w:rPr>
          <w:sz w:val="20"/>
          <w:szCs w:val="20"/>
        </w:rPr>
        <w:t xml:space="preserve"> per Census Block Group</w:t>
      </w:r>
      <w:r w:rsidRPr="00141594">
        <w:rPr>
          <w:sz w:val="20"/>
          <w:szCs w:val="20"/>
        </w:rPr>
        <w:t xml:space="preserve">. All territory outside these urban definitions is considered rural </w:t>
      </w:r>
      <w:bookmarkStart w:id="55" w:name="_Hlk199698286"/>
      <w:r w:rsidRPr="00141594">
        <w:rPr>
          <w:sz w:val="20"/>
          <w:szCs w:val="20"/>
        </w:rPr>
        <w:fldChar w:fldCharType="begin"/>
      </w:r>
      <w:r w:rsidRPr="00141594">
        <w:rPr>
          <w:sz w:val="20"/>
          <w:szCs w:val="20"/>
        </w:rPr>
        <w:instrText xml:space="preserve"> ADDIN ZOTERO_ITEM CSL_CITATION {"citationID":"65Vn3ptJ","properties":{"formattedCitation":"(U.S. Census Bureau, 2020)","plainCitation":"(U.S. Census Bureau, 2020)","noteIndex":0},"citationItems":[{"id":3267,"uris":["http://zotero.org/users/9292995/items/XV2NL2T7"],"itemData":{"id":3267,"type":"report","title":"Differences between the Final 2020 Census Urban Area Criteria and the 2010 Census Urban Area Criteria","URL":"https://www2.census.gov/geo/pdfs/reference/ua/Census_UA_CritDiff_2010_2020.pdf","author":[{"literal":"U.S. Census Bureau"}],"issued":{"date-parts":[["2020"]]}}}],"schema":"https://github.com/citation-style-language/schema/raw/master/csl-citation.json"} </w:instrText>
      </w:r>
      <w:r w:rsidRPr="00141594">
        <w:rPr>
          <w:sz w:val="20"/>
          <w:szCs w:val="20"/>
        </w:rPr>
        <w:fldChar w:fldCharType="separate"/>
      </w:r>
      <w:r w:rsidRPr="00141594">
        <w:rPr>
          <w:sz w:val="20"/>
          <w:szCs w:val="20"/>
        </w:rPr>
        <w:t>(U.S. Census Bureau, 2020)</w:t>
      </w:r>
      <w:r w:rsidRPr="00141594">
        <w:rPr>
          <w:sz w:val="20"/>
          <w:szCs w:val="20"/>
        </w:rPr>
        <w:fldChar w:fldCharType="end"/>
      </w:r>
      <w:r w:rsidRPr="00141594">
        <w:rPr>
          <w:sz w:val="20"/>
          <w:szCs w:val="20"/>
        </w:rPr>
        <w:t>.</w:t>
      </w:r>
      <w:bookmarkEnd w:id="55"/>
    </w:p>
    <w:bookmarkEnd w:id="54"/>
    <w:p w14:paraId="2C09DE9F" w14:textId="77777777" w:rsidR="00FD5126" w:rsidRPr="00141594" w:rsidRDefault="00FD5126" w:rsidP="00141594">
      <w:pPr>
        <w:spacing w:line="240" w:lineRule="auto"/>
        <w:rPr>
          <w:sz w:val="22"/>
          <w:szCs w:val="22"/>
        </w:rPr>
      </w:pPr>
    </w:p>
    <w:p w14:paraId="12CA5F21" w14:textId="47E4B53E" w:rsidR="00FD5126" w:rsidRDefault="00FD5126" w:rsidP="006B64BD">
      <w:pPr>
        <w:sectPr w:rsidR="00FD5126" w:rsidSect="001E082B">
          <w:pgSz w:w="15840" w:h="12240" w:orient="landscape" w:code="1"/>
          <w:pgMar w:top="1296" w:right="1440" w:bottom="1296" w:left="1440" w:header="720" w:footer="720" w:gutter="0"/>
          <w:cols w:space="720"/>
          <w:docGrid w:linePitch="360"/>
        </w:sectPr>
      </w:pPr>
    </w:p>
    <w:p w14:paraId="398D2817" w14:textId="4C56EC19" w:rsidR="00FD58F3" w:rsidRDefault="008102C3" w:rsidP="00141594">
      <w:pPr>
        <w:pStyle w:val="Heading1"/>
      </w:pPr>
      <w:bookmarkStart w:id="56" w:name="_Hlk199708696"/>
      <w:r>
        <w:lastRenderedPageBreak/>
        <w:t xml:space="preserve"> </w:t>
      </w:r>
      <w:r w:rsidR="00FD58F3">
        <w:t>Methodology</w:t>
      </w:r>
    </w:p>
    <w:p w14:paraId="60340BC9" w14:textId="2CA30BA0" w:rsidR="000566E2" w:rsidRPr="00D77D53" w:rsidRDefault="000566E2" w:rsidP="00057110">
      <w:r w:rsidRPr="00D77D53">
        <w:t xml:space="preserve">The empirical analysis examines three </w:t>
      </w:r>
      <w:r>
        <w:t>interrelated</w:t>
      </w:r>
      <w:r w:rsidRPr="00D77D53">
        <w:t xml:space="preserve"> aspects of online shopping behavior through a multivariate econometric framework. The first outcome variable,</w:t>
      </w:r>
      <w:r w:rsidR="00BD7FFE">
        <w:t xml:space="preserve"> </w:t>
      </w:r>
      <w:r w:rsidR="00BD7FFE" w:rsidRPr="00A5304C">
        <w:rPr>
          <w:position w:val="-12"/>
        </w:rPr>
        <w:object w:dxaOrig="260" w:dyaOrig="360" w14:anchorId="01FEA1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5pt;height:18.45pt" o:ole="">
            <v:imagedata r:id="rId13" o:title=""/>
          </v:shape>
          <o:OLEObject Type="Embed" ProgID="Equation.DSMT4" ShapeID="_x0000_i1025" DrawAspect="Content" ObjectID="_1812461927" r:id="rId14"/>
        </w:object>
      </w:r>
      <w:r w:rsidRPr="00D77D53">
        <w:t xml:space="preserve">, is an ordered categorical measure capturing the frequency of online shopping per month, where responses are naturally ranked across discrete categories representing different </w:t>
      </w:r>
      <w:r>
        <w:t xml:space="preserve">intensity </w:t>
      </w:r>
      <w:r w:rsidRPr="00D77D53">
        <w:t xml:space="preserve">levels of shopping frequency, including zero, 1-2, 3-4, 5-9, and 10+. The second outcome, </w:t>
      </w:r>
      <w:r w:rsidR="00BD7FFE" w:rsidRPr="00A5304C">
        <w:rPr>
          <w:position w:val="-12"/>
        </w:rPr>
        <w:object w:dxaOrig="279" w:dyaOrig="360" w14:anchorId="2FED3EFB">
          <v:shape id="_x0000_i1026" type="#_x0000_t75" style="width:14.15pt;height:18.45pt" o:ole="">
            <v:imagedata r:id="rId15" o:title=""/>
          </v:shape>
          <o:OLEObject Type="Embed" ProgID="Equation.DSMT4" ShapeID="_x0000_i1026" DrawAspect="Content" ObjectID="_1812461928" r:id="rId16"/>
        </w:object>
      </w:r>
      <w:r w:rsidRPr="00D77D53">
        <w:t xml:space="preserve">, is a binary fractional response measuring the delivery return rate, capturing the proportion of online purchases that consumers return relative to their total purchases. The third outcome, </w:t>
      </w:r>
      <w:r w:rsidR="00BD7FFE" w:rsidRPr="00A5304C">
        <w:rPr>
          <w:position w:val="-12"/>
        </w:rPr>
        <w:object w:dxaOrig="279" w:dyaOrig="360" w14:anchorId="438AD3BF">
          <v:shape id="_x0000_i1027" type="#_x0000_t75" style="width:14.15pt;height:18.45pt" o:ole="">
            <v:imagedata r:id="rId17" o:title=""/>
          </v:shape>
          <o:OLEObject Type="Embed" ProgID="Equation.DSMT4" ShapeID="_x0000_i1027" DrawAspect="Content" ObjectID="_1812461929" r:id="rId18"/>
        </w:object>
      </w:r>
      <w:r w:rsidRPr="00D77D53">
        <w:t xml:space="preserve">, extends the delivery return behavior to a multinomial fractional response involving the distribution of delivery returns across different channels, such as the fractions of products returned through home pickup, post office, Amazon drop-off, and physical store alternatives. </w:t>
      </w:r>
    </w:p>
    <w:p w14:paraId="47B4FE27" w14:textId="4A25A93F" w:rsidR="000566E2" w:rsidRDefault="000566E2" w:rsidP="000566E2">
      <w:pPr>
        <w:ind w:firstLine="720"/>
      </w:pPr>
      <w:r w:rsidRPr="00D77D53">
        <w:t xml:space="preserve">In the following mathematical formulation, we suppress the individual index </w:t>
      </w:r>
      <w:r w:rsidRPr="00D77D53">
        <w:rPr>
          <w:i/>
          <w:iCs/>
        </w:rPr>
        <w:t>q</w:t>
      </w:r>
      <w:r w:rsidRPr="00D77D53">
        <w:t xml:space="preserve"> for notational simplicity while deriving the likelihood contribution for each individual </w:t>
      </w:r>
      <w:r w:rsidRPr="00D77D53">
        <w:rPr>
          <w:i/>
          <w:iCs/>
        </w:rPr>
        <w:t>q</w:t>
      </w:r>
      <w:r w:rsidRPr="00D77D53">
        <w:t>. We develop the estimation procedure for the complete case when all three outcomes are observed. However, the availability of outcomes depends on individuals’ shopping and return behaviors, requiring modifications to the likelihood function for different scenarios. The first scenario applies when respondents indicate zero online purchases in the last month. In this case, the shopping frequency outcome</w:t>
      </w:r>
      <w:r w:rsidR="00BD7FFE" w:rsidRPr="00BD7FFE">
        <w:t xml:space="preserve"> </w:t>
      </w:r>
      <w:r w:rsidR="00BD7FFE" w:rsidRPr="00A5304C">
        <w:rPr>
          <w:position w:val="-14"/>
        </w:rPr>
        <w:object w:dxaOrig="460" w:dyaOrig="400" w14:anchorId="75BBA879">
          <v:shape id="_x0000_i1028" type="#_x0000_t75" style="width:23.15pt;height:19.7pt" o:ole="">
            <v:imagedata r:id="rId19" o:title=""/>
          </v:shape>
          <o:OLEObject Type="Embed" ProgID="Equation.DSMT4" ShapeID="_x0000_i1028" DrawAspect="Content" ObjectID="_1812461930" r:id="rId20"/>
        </w:object>
      </w:r>
      <w:r w:rsidRPr="00D77D53">
        <w:t xml:space="preserve"> is observed, but the return rate</w:t>
      </w:r>
      <w:r w:rsidR="00BD7FFE">
        <w:t xml:space="preserve"> </w:t>
      </w:r>
      <w:r w:rsidR="00BD7FFE" w:rsidRPr="00A5304C">
        <w:rPr>
          <w:position w:val="-14"/>
        </w:rPr>
        <w:object w:dxaOrig="480" w:dyaOrig="400" w14:anchorId="72A8C4FD">
          <v:shape id="_x0000_i1029" type="#_x0000_t75" style="width:24pt;height:19.7pt" o:ole="">
            <v:imagedata r:id="rId21" o:title=""/>
          </v:shape>
          <o:OLEObject Type="Embed" ProgID="Equation.DSMT4" ShapeID="_x0000_i1029" DrawAspect="Content" ObjectID="_1812461931" r:id="rId22"/>
        </w:object>
      </w:r>
      <w:r w:rsidRPr="00D77D53">
        <w:t xml:space="preserve"> and return channel allocation</w:t>
      </w:r>
      <w:r w:rsidR="00BD7FFE">
        <w:t xml:space="preserve"> </w:t>
      </w:r>
      <w:r w:rsidR="00BD7FFE" w:rsidRPr="00A5304C">
        <w:rPr>
          <w:position w:val="-14"/>
        </w:rPr>
        <w:object w:dxaOrig="480" w:dyaOrig="400" w14:anchorId="1D404924">
          <v:shape id="_x0000_i1030" type="#_x0000_t75" style="width:24pt;height:19.7pt" o:ole="">
            <v:imagedata r:id="rId23" o:title=""/>
          </v:shape>
          <o:OLEObject Type="Embed" ProgID="Equation.DSMT4" ShapeID="_x0000_i1030" DrawAspect="Content" ObjectID="_1812461932" r:id="rId24"/>
        </w:object>
      </w:r>
      <w:r w:rsidRPr="00D77D53">
        <w:t xml:space="preserve"> outcomes are not available since no purchases were made. Accordingly, the likelihood contribution reduces to the marginal univariate probability of the observed shopping frequency category. The second scenario applies to individuals who make one or more online purchases but choose to return zero items. In this case, both shopping frequency</w:t>
      </w:r>
      <w:r w:rsidR="00BD7FFE">
        <w:t xml:space="preserve"> </w:t>
      </w:r>
      <w:r w:rsidR="00BD7FFE" w:rsidRPr="00A5304C">
        <w:rPr>
          <w:position w:val="-14"/>
        </w:rPr>
        <w:object w:dxaOrig="460" w:dyaOrig="400" w14:anchorId="4DE15851">
          <v:shape id="_x0000_i1031" type="#_x0000_t75" style="width:23.15pt;height:19.7pt" o:ole="">
            <v:imagedata r:id="rId19" o:title=""/>
          </v:shape>
          <o:OLEObject Type="Embed" ProgID="Equation.DSMT4" ShapeID="_x0000_i1031" DrawAspect="Content" ObjectID="_1812461933" r:id="rId25"/>
        </w:object>
      </w:r>
      <w:r w:rsidR="00BD7FFE">
        <w:t xml:space="preserve"> </w:t>
      </w:r>
      <w:r w:rsidRPr="00D77D53">
        <w:t xml:space="preserve">and return rate </w:t>
      </w:r>
      <w:r w:rsidR="00BD7FFE" w:rsidRPr="00A5304C">
        <w:rPr>
          <w:position w:val="-14"/>
        </w:rPr>
        <w:object w:dxaOrig="480" w:dyaOrig="400" w14:anchorId="144FF988">
          <v:shape id="_x0000_i1032" type="#_x0000_t75" style="width:24pt;height:19.7pt" o:ole="">
            <v:imagedata r:id="rId21" o:title=""/>
          </v:shape>
          <o:OLEObject Type="Embed" ProgID="Equation.DSMT4" ShapeID="_x0000_i1032" DrawAspect="Content" ObjectID="_1812461934" r:id="rId26"/>
        </w:object>
      </w:r>
      <w:r w:rsidR="00BD7FFE" w:rsidRPr="00D77D53">
        <w:t xml:space="preserve"> </w:t>
      </w:r>
      <w:r w:rsidRPr="00D77D53">
        <w:t xml:space="preserve">outcomes are observed, but the return channel allocation </w:t>
      </w:r>
      <w:r w:rsidR="00BD7FFE" w:rsidRPr="00A5304C">
        <w:rPr>
          <w:position w:val="-14"/>
        </w:rPr>
        <w:object w:dxaOrig="480" w:dyaOrig="400" w14:anchorId="00334689">
          <v:shape id="_x0000_i1033" type="#_x0000_t75" style="width:24pt;height:19.7pt" o:ole="">
            <v:imagedata r:id="rId23" o:title=""/>
          </v:shape>
          <o:OLEObject Type="Embed" ProgID="Equation.DSMT4" ShapeID="_x0000_i1033" DrawAspect="Content" ObjectID="_1812461935" r:id="rId27"/>
        </w:object>
      </w:r>
      <w:r w:rsidR="00BD7FFE" w:rsidRPr="00D77D53">
        <w:t xml:space="preserve"> </w:t>
      </w:r>
      <w:r w:rsidRPr="00D77D53">
        <w:t xml:space="preserve">is not available since no returns occurred. The likelihood contribution becomes the marginal bivariate probability of the observed shopping frequency and return rate.  </w:t>
      </w:r>
    </w:p>
    <w:bookmarkEnd w:id="56"/>
    <w:p w14:paraId="1FFCEFFC" w14:textId="77777777" w:rsidR="000566E2" w:rsidRPr="00D77D53" w:rsidRDefault="000566E2" w:rsidP="00F0073B"/>
    <w:p w14:paraId="5B3C0F0B" w14:textId="35936B4E" w:rsidR="000566E2" w:rsidRPr="00D77D53" w:rsidRDefault="008102C3" w:rsidP="008102C3">
      <w:pPr>
        <w:pStyle w:val="Heading2"/>
      </w:pPr>
      <w:bookmarkStart w:id="57" w:name="_Hlk199708737"/>
      <w:r>
        <w:t xml:space="preserve"> </w:t>
      </w:r>
      <w:r w:rsidR="000566E2" w:rsidRPr="000566E2">
        <w:t>Ordered</w:t>
      </w:r>
      <w:r w:rsidR="000566E2" w:rsidRPr="00D77D53">
        <w:t xml:space="preserve"> Response Component</w:t>
      </w:r>
    </w:p>
    <w:p w14:paraId="2A19EF77" w14:textId="60B546C0" w:rsidR="000566E2" w:rsidRPr="00D77D53" w:rsidRDefault="000566E2" w:rsidP="000566E2">
      <w:r w:rsidRPr="00D77D53">
        <w:t xml:space="preserve">The modeling of shopping frequency </w:t>
      </w:r>
      <w:r w:rsidR="00BD7FFE" w:rsidRPr="00A5304C">
        <w:rPr>
          <w:position w:val="-14"/>
        </w:rPr>
        <w:object w:dxaOrig="460" w:dyaOrig="400" w14:anchorId="7E00F0E6">
          <v:shape id="_x0000_i1034" type="#_x0000_t75" style="width:23.15pt;height:19.7pt" o:ole="">
            <v:imagedata r:id="rId28" o:title=""/>
          </v:shape>
          <o:OLEObject Type="Embed" ProgID="Equation.DSMT4" ShapeID="_x0000_i1034" DrawAspect="Content" ObjectID="_1812461936" r:id="rId29"/>
        </w:object>
      </w:r>
      <w:r w:rsidR="00BD7FFE">
        <w:t xml:space="preserve"> </w:t>
      </w:r>
      <w:r w:rsidRPr="00D77D53">
        <w:t xml:space="preserve">utilizes an ordered-response probit framework. The fundamental assumption underlying this approach is that there exists an unobserved continuous latent variable </w:t>
      </w:r>
      <w:r w:rsidRPr="00D77D53">
        <w:rPr>
          <w:noProof/>
          <w:position w:val="-12"/>
        </w:rPr>
        <w:object w:dxaOrig="279" w:dyaOrig="380" w14:anchorId="68DF57E3">
          <v:shape id="_x0000_i1035" type="#_x0000_t75" style="width:12.85pt;height:19.3pt" o:ole="" o:preferrelative="f">
            <v:imagedata r:id="rId30" o:title=""/>
            <o:lock v:ext="edit" aspectratio="f"/>
          </v:shape>
          <o:OLEObject Type="Embed" ProgID="Equation.DSMT4" ShapeID="_x0000_i1035" DrawAspect="Content" ObjectID="_1812461937" r:id="rId31"/>
        </w:object>
      </w:r>
      <w:r w:rsidRPr="00D77D53">
        <w:rPr>
          <w:noProof/>
        </w:rPr>
        <w:t xml:space="preserve"> </w:t>
      </w:r>
      <w:r w:rsidRPr="00D77D53">
        <w:t xml:space="preserve">representing an individual’s propensity for online shopping: </w:t>
      </w:r>
    </w:p>
    <w:p w14:paraId="4004733C" w14:textId="37CD0075" w:rsidR="000566E2" w:rsidRPr="00D77D53" w:rsidRDefault="00BD7FFE" w:rsidP="001E082B">
      <w:pPr>
        <w:spacing w:before="120" w:after="120"/>
      </w:pPr>
      <w:r w:rsidRPr="00A5304C">
        <w:rPr>
          <w:position w:val="-12"/>
        </w:rPr>
        <w:object w:dxaOrig="1180" w:dyaOrig="380" w14:anchorId="40E47461">
          <v:shape id="_x0000_i1036" type="#_x0000_t75" style="width:59.15pt;height:18.85pt" o:ole="">
            <v:imagedata r:id="rId32" o:title=""/>
          </v:shape>
          <o:OLEObject Type="Embed" ProgID="Equation.DSMT4" ShapeID="_x0000_i1036" DrawAspect="Content" ObjectID="_1812461938" r:id="rId33"/>
        </w:object>
      </w:r>
      <w:r w:rsidR="000566E2" w:rsidRPr="00D77D53">
        <w:t xml:space="preserve">, </w:t>
      </w:r>
      <w:r w:rsidRPr="00A5304C">
        <w:rPr>
          <w:position w:val="-12"/>
        </w:rPr>
        <w:object w:dxaOrig="639" w:dyaOrig="360" w14:anchorId="123187B6">
          <v:shape id="_x0000_i1037" type="#_x0000_t75" style="width:32.15pt;height:18.45pt" o:ole="">
            <v:imagedata r:id="rId34" o:title=""/>
          </v:shape>
          <o:OLEObject Type="Embed" ProgID="Equation.DSMT4" ShapeID="_x0000_i1037" DrawAspect="Content" ObjectID="_1812461939" r:id="rId35"/>
        </w:object>
      </w:r>
      <w:r w:rsidR="000566E2" w:rsidRPr="00D77D53">
        <w:t xml:space="preserve"> if </w:t>
      </w:r>
      <w:r w:rsidRPr="00A5304C">
        <w:rPr>
          <w:position w:val="-12"/>
        </w:rPr>
        <w:object w:dxaOrig="1380" w:dyaOrig="380" w14:anchorId="2BB4B11C">
          <v:shape id="_x0000_i1038" type="#_x0000_t75" style="width:69pt;height:18.85pt" o:ole="">
            <v:imagedata r:id="rId36" o:title=""/>
          </v:shape>
          <o:OLEObject Type="Embed" ProgID="Equation.DSMT4" ShapeID="_x0000_i1038" DrawAspect="Content" ObjectID="_1812461940" r:id="rId37"/>
        </w:object>
      </w:r>
      <w:r w:rsidR="000566E2" w:rsidRPr="00D77D53">
        <w:t xml:space="preserve">,  </w:t>
      </w:r>
      <w:r w:rsidR="000566E2" w:rsidRPr="00D77D53">
        <w:tab/>
      </w:r>
      <w:r w:rsidR="000566E2" w:rsidRPr="00D77D53">
        <w:tab/>
      </w:r>
      <w:r w:rsidR="000566E2" w:rsidRPr="00D77D53">
        <w:tab/>
      </w:r>
      <w:r w:rsidR="000566E2" w:rsidRPr="00D77D53">
        <w:tab/>
      </w:r>
      <w:r w:rsidR="000566E2" w:rsidRPr="00D77D53">
        <w:tab/>
      </w:r>
      <w:r w:rsidR="000566E2" w:rsidRPr="00D77D53">
        <w:tab/>
      </w:r>
      <w:r w:rsidR="000566E2" w:rsidRPr="00D77D53">
        <w:tab/>
        <w:t xml:space="preserve">       (1)</w:t>
      </w:r>
    </w:p>
    <w:p w14:paraId="05C597D2" w14:textId="3BB6C7EF" w:rsidR="000566E2" w:rsidRPr="00D77D53" w:rsidRDefault="000566E2" w:rsidP="001E082B">
      <w:r w:rsidRPr="00D77D53">
        <w:t xml:space="preserve">where </w:t>
      </w:r>
      <w:r w:rsidR="00BD7FFE" w:rsidRPr="00A5304C">
        <w:rPr>
          <w:position w:val="-4"/>
        </w:rPr>
        <w:object w:dxaOrig="200" w:dyaOrig="200" w14:anchorId="762FBA77">
          <v:shape id="_x0000_i1039" type="#_x0000_t75" style="width:10.3pt;height:10.3pt" o:ole="">
            <v:imagedata r:id="rId38" o:title=""/>
          </v:shape>
          <o:OLEObject Type="Embed" ProgID="Equation.DSMT4" ShapeID="_x0000_i1039" DrawAspect="Content" ObjectID="_1812461941" r:id="rId39"/>
        </w:object>
      </w:r>
      <w:r w:rsidRPr="00D77D53">
        <w:t xml:space="preserve"> is an (</w:t>
      </w:r>
      <w:r w:rsidRPr="00D77D53">
        <w:rPr>
          <w:i/>
        </w:rPr>
        <w:t>L×</w:t>
      </w:r>
      <w:r w:rsidRPr="00D77D53">
        <w:t xml:space="preserve">1) vector of exogenous variables (excluding a constant), </w:t>
      </w:r>
      <w:r w:rsidR="00BD7FFE" w:rsidRPr="00A5304C">
        <w:rPr>
          <w:position w:val="-10"/>
        </w:rPr>
        <w:object w:dxaOrig="200" w:dyaOrig="320" w14:anchorId="373E8EB0">
          <v:shape id="_x0000_i1040" type="#_x0000_t75" style="width:10.3pt;height:16.3pt" o:ole="">
            <v:imagedata r:id="rId40" o:title=""/>
          </v:shape>
          <o:OLEObject Type="Embed" ProgID="Equation.DSMT4" ShapeID="_x0000_i1040" DrawAspect="Content" ObjectID="_1812461942" r:id="rId41"/>
        </w:object>
      </w:r>
      <w:r w:rsidRPr="00D77D53">
        <w:t xml:space="preserve"> is a corresponding (</w:t>
      </w:r>
      <w:r w:rsidRPr="00D77D53">
        <w:rPr>
          <w:i/>
        </w:rPr>
        <w:t>L×</w:t>
      </w:r>
      <w:r w:rsidRPr="00D77D53">
        <w:t xml:space="preserve">1) vector of coefficients to be estimated,  and </w:t>
      </w:r>
      <w:r w:rsidR="00BD7FFE" w:rsidRPr="00A5304C">
        <w:rPr>
          <w:position w:val="-6"/>
        </w:rPr>
        <w:object w:dxaOrig="200" w:dyaOrig="220" w14:anchorId="59722E52">
          <v:shape id="_x0000_i1041" type="#_x0000_t75" style="width:10.3pt;height:10.7pt" o:ole="">
            <v:imagedata r:id="rId42" o:title=""/>
          </v:shape>
          <o:OLEObject Type="Embed" ProgID="Equation.DSMT4" ShapeID="_x0000_i1041" DrawAspect="Content" ObjectID="_1812461943" r:id="rId43"/>
        </w:object>
      </w:r>
      <w:r w:rsidRPr="00D77D53">
        <w:t xml:space="preserve"> is a random error term assumed to be standard normally distributed (the scale of </w:t>
      </w:r>
      <w:r w:rsidR="00BD7FFE" w:rsidRPr="00A5304C">
        <w:rPr>
          <w:position w:val="-6"/>
        </w:rPr>
        <w:object w:dxaOrig="200" w:dyaOrig="220" w14:anchorId="261836F7">
          <v:shape id="_x0000_i1042" type="#_x0000_t75" style="width:10.3pt;height:10.7pt" o:ole="">
            <v:imagedata r:id="rId44" o:title=""/>
          </v:shape>
          <o:OLEObject Type="Embed" ProgID="Equation.DSMT4" ShapeID="_x0000_i1042" DrawAspect="Content" ObjectID="_1812461944" r:id="rId45"/>
        </w:object>
      </w:r>
      <w:r w:rsidR="00BD7FFE">
        <w:t xml:space="preserve"> </w:t>
      </w:r>
      <w:r w:rsidRPr="00D77D53">
        <w:t xml:space="preserve">is not identified and so is arbitrarily set to one). Also, let </w:t>
      </w:r>
      <w:r w:rsidR="00BD7FFE" w:rsidRPr="00A5304C">
        <w:rPr>
          <w:position w:val="-10"/>
        </w:rPr>
        <w:object w:dxaOrig="1760" w:dyaOrig="320" w14:anchorId="5F5B55CF">
          <v:shape id="_x0000_i1043" type="#_x0000_t75" style="width:88.3pt;height:16.3pt" o:ole="">
            <v:imagedata r:id="rId46" o:title=""/>
          </v:shape>
          <o:OLEObject Type="Embed" ProgID="Equation.DSMT4" ShapeID="_x0000_i1043" DrawAspect="Content" ObjectID="_1812461945" r:id="rId47"/>
        </w:object>
      </w:r>
      <w:r w:rsidRPr="00D77D53">
        <w:t xml:space="preserve"> represent the ordered-response level for outcome </w:t>
      </w:r>
      <w:r w:rsidR="00BD7FFE" w:rsidRPr="00A5304C">
        <w:rPr>
          <w:position w:val="-12"/>
        </w:rPr>
        <w:object w:dxaOrig="260" w:dyaOrig="360" w14:anchorId="67C338C4">
          <v:shape id="_x0000_i1044" type="#_x0000_t75" style="width:12.85pt;height:18.45pt" o:ole="">
            <v:imagedata r:id="rId48" o:title=""/>
          </v:shape>
          <o:OLEObject Type="Embed" ProgID="Equation.DSMT4" ShapeID="_x0000_i1044" DrawAspect="Content" ObjectID="_1812461946" r:id="rId49"/>
        </w:object>
      </w:r>
      <w:r w:rsidRPr="00D77D53">
        <w:t xml:space="preserve">, where </w:t>
      </w:r>
      <w:r w:rsidRPr="00D77D53">
        <w:rPr>
          <w:i/>
          <w:iCs/>
        </w:rPr>
        <w:t>K</w:t>
      </w:r>
      <w:r w:rsidRPr="00D77D53">
        <w:t xml:space="preserve"> is the highest level corresponding to variable </w:t>
      </w:r>
      <w:r w:rsidR="00BD7FFE" w:rsidRPr="00A5304C">
        <w:rPr>
          <w:position w:val="-12"/>
        </w:rPr>
        <w:object w:dxaOrig="260" w:dyaOrig="360" w14:anchorId="3942BEFE">
          <v:shape id="_x0000_i1045" type="#_x0000_t75" style="width:12.85pt;height:18.45pt" o:ole="">
            <v:imagedata r:id="rId50" o:title=""/>
          </v:shape>
          <o:OLEObject Type="Embed" ProgID="Equation.DSMT4" ShapeID="_x0000_i1045" DrawAspect="Content" ObjectID="_1812461947" r:id="rId51"/>
        </w:object>
      </w:r>
      <w:r w:rsidR="00BD7FFE">
        <w:t xml:space="preserve"> </w:t>
      </w:r>
      <w:r w:rsidRPr="00D77D53">
        <w:t>(</w:t>
      </w:r>
      <w:r w:rsidRPr="00D77D53">
        <w:rPr>
          <w:i/>
          <w:iCs/>
        </w:rPr>
        <w:t>K</w:t>
      </w:r>
      <w:r w:rsidRPr="00D77D53">
        <w:t xml:space="preserve">=5 corresponding to the five levels of frequency of monthly </w:t>
      </w:r>
      <w:r w:rsidRPr="00D77D53">
        <w:lastRenderedPageBreak/>
        <w:t xml:space="preserve">online shopping: 0, 1-2, 3-4, 5-9, 10+). The latent count propensity </w:t>
      </w:r>
      <w:r w:rsidR="00BD7FFE" w:rsidRPr="00A5304C">
        <w:rPr>
          <w:position w:val="-12"/>
        </w:rPr>
        <w:object w:dxaOrig="279" w:dyaOrig="380" w14:anchorId="0EB906EA">
          <v:shape id="_x0000_i1046" type="#_x0000_t75" style="width:14.15pt;height:18.85pt" o:ole="">
            <v:imagedata r:id="rId52" o:title=""/>
          </v:shape>
          <o:OLEObject Type="Embed" ProgID="Equation.DSMT4" ShapeID="_x0000_i1046" DrawAspect="Content" ObjectID="_1812461948" r:id="rId53"/>
        </w:object>
      </w:r>
      <w:r w:rsidRPr="00D77D53">
        <w:t xml:space="preserve"> is mapped to the observed count variable </w:t>
      </w:r>
      <w:r w:rsidR="00BD7FFE" w:rsidRPr="00A5304C">
        <w:rPr>
          <w:position w:val="-12"/>
        </w:rPr>
        <w:object w:dxaOrig="279" w:dyaOrig="380" w14:anchorId="579D3C42">
          <v:shape id="_x0000_i1047" type="#_x0000_t75" style="width:14.15pt;height:18.85pt" o:ole="">
            <v:imagedata r:id="rId54" o:title=""/>
          </v:shape>
          <o:OLEObject Type="Embed" ProgID="Equation.DSMT4" ShapeID="_x0000_i1047" DrawAspect="Content" ObjectID="_1812461949" r:id="rId55"/>
        </w:object>
      </w:r>
      <w:r w:rsidRPr="00D77D53">
        <w:t xml:space="preserve"> by the thresholds </w:t>
      </w:r>
      <w:r w:rsidR="00BD7FFE" w:rsidRPr="00A5304C">
        <w:rPr>
          <w:position w:val="-12"/>
        </w:rPr>
        <w:object w:dxaOrig="360" w:dyaOrig="360" w14:anchorId="1072DF44">
          <v:shape id="_x0000_i1048" type="#_x0000_t75" style="width:18.45pt;height:18.45pt" o:ole="">
            <v:imagedata r:id="rId56" o:title=""/>
          </v:shape>
          <o:OLEObject Type="Embed" ProgID="Equation.DSMT4" ShapeID="_x0000_i1048" DrawAspect="Content" ObjectID="_1812461950" r:id="rId57"/>
        </w:object>
      </w:r>
      <w:r w:rsidRPr="00D77D53">
        <w:t xml:space="preserve"> The threshold parameters satisfy the ordering </w:t>
      </w:r>
      <w:r w:rsidR="001D1A3E">
        <w:t xml:space="preserve">constraint </w:t>
      </w:r>
      <w:r w:rsidR="001D1A3E" w:rsidRPr="001D1A3E">
        <w:rPr>
          <w:position w:val="-4"/>
        </w:rPr>
        <w:object w:dxaOrig="380" w:dyaOrig="200" w14:anchorId="2FCFCD11">
          <v:shape id="_x0000_i1049" type="#_x0000_t75" style="width:18.85pt;height:10.3pt" o:ole="">
            <v:imagedata r:id="rId58" o:title=""/>
          </v:shape>
          <o:OLEObject Type="Embed" ProgID="Equation.DSMT4" ShapeID="_x0000_i1049" DrawAspect="Content" ObjectID="_1812461951" r:id="rId59"/>
        </w:object>
      </w:r>
      <w:r w:rsidRPr="00D77D53">
        <w:t xml:space="preserve">= </w:t>
      </w:r>
      <w:r w:rsidR="00BD7FFE" w:rsidRPr="00A5304C">
        <w:rPr>
          <w:position w:val="-12"/>
        </w:rPr>
        <w:object w:dxaOrig="300" w:dyaOrig="360" w14:anchorId="70BB7BC1">
          <v:shape id="_x0000_i1050" type="#_x0000_t75" style="width:15pt;height:18.45pt" o:ole="">
            <v:imagedata r:id="rId60" o:title=""/>
          </v:shape>
          <o:OLEObject Type="Embed" ProgID="Equation.DSMT4" ShapeID="_x0000_i1050" DrawAspect="Content" ObjectID="_1812461952" r:id="rId61"/>
        </w:object>
      </w:r>
      <w:r w:rsidRPr="00D77D53">
        <w:t xml:space="preserve"> &lt; </w:t>
      </w:r>
      <w:r w:rsidRPr="00D77D53">
        <w:rPr>
          <w:position w:val="-12"/>
        </w:rPr>
        <w:object w:dxaOrig="279" w:dyaOrig="360" w14:anchorId="33C43734">
          <v:shape id="_x0000_i1051" type="#_x0000_t75" style="width:12.85pt;height:18.45pt" o:ole="">
            <v:imagedata r:id="rId62" o:title=""/>
          </v:shape>
          <o:OLEObject Type="Embed" ProgID="Equation.DSMT4" ShapeID="_x0000_i1051" DrawAspect="Content" ObjectID="_1812461953" r:id="rId63"/>
        </w:object>
      </w:r>
      <w:r w:rsidRPr="00D77D53">
        <w:t xml:space="preserve"> &lt; </w:t>
      </w:r>
      <w:r w:rsidRPr="00D77D53">
        <w:rPr>
          <w:position w:val="-12"/>
        </w:rPr>
        <w:object w:dxaOrig="300" w:dyaOrig="360" w14:anchorId="0986910C">
          <v:shape id="_x0000_i1052" type="#_x0000_t75" style="width:15pt;height:18.45pt" o:ole="">
            <v:imagedata r:id="rId64" o:title=""/>
          </v:shape>
          <o:OLEObject Type="Embed" ProgID="Equation.DSMT4" ShapeID="_x0000_i1052" DrawAspect="Content" ObjectID="_1812461954" r:id="rId65"/>
        </w:object>
      </w:r>
      <w:r w:rsidRPr="00D77D53">
        <w:t xml:space="preserve"> &lt; ... &lt; </w:t>
      </w:r>
      <w:r w:rsidRPr="00D77D53">
        <w:rPr>
          <w:position w:val="-12"/>
        </w:rPr>
        <w:object w:dxaOrig="480" w:dyaOrig="360" w14:anchorId="0A7733F5">
          <v:shape id="_x0000_i1053" type="#_x0000_t75" style="width:24pt;height:18.45pt" o:ole="">
            <v:imagedata r:id="rId66" o:title=""/>
          </v:shape>
          <o:OLEObject Type="Embed" ProgID="Equation.DSMT4" ShapeID="_x0000_i1053" DrawAspect="Content" ObjectID="_1812461955" r:id="rId67"/>
        </w:object>
      </w:r>
      <w:r w:rsidRPr="00D77D53">
        <w:t xml:space="preserve"> &lt; </w:t>
      </w:r>
      <w:r w:rsidRPr="00D77D53">
        <w:rPr>
          <w:position w:val="-12"/>
        </w:rPr>
        <w:object w:dxaOrig="360" w:dyaOrig="360" w14:anchorId="1A10F321">
          <v:shape id="_x0000_i1054" type="#_x0000_t75" style="width:18.45pt;height:18.45pt" o:ole="">
            <v:imagedata r:id="rId68" o:title=""/>
          </v:shape>
          <o:OLEObject Type="Embed" ProgID="Equation.DSMT4" ShapeID="_x0000_i1054" DrawAspect="Content" ObjectID="_1812461956" r:id="rId69"/>
        </w:object>
      </w:r>
      <w:r w:rsidRPr="00D77D53">
        <w:t xml:space="preserve"> =</w:t>
      </w:r>
      <w:r w:rsidR="001D1A3E" w:rsidRPr="001D1A3E">
        <w:rPr>
          <w:position w:val="-6"/>
        </w:rPr>
        <w:object w:dxaOrig="420" w:dyaOrig="240" w14:anchorId="248132D1">
          <v:shape id="_x0000_i1055" type="#_x0000_t75" style="width:21pt;height:12pt" o:ole="">
            <v:imagedata r:id="rId70" o:title=""/>
          </v:shape>
          <o:OLEObject Type="Embed" ProgID="Equation.DSMT4" ShapeID="_x0000_i1055" DrawAspect="Content" ObjectID="_1812461957" r:id="rId71"/>
        </w:object>
      </w:r>
      <w:r w:rsidRPr="00D77D53">
        <w:t xml:space="preserve"> Also, define the vector of thresholds </w:t>
      </w:r>
      <w:r>
        <w:t xml:space="preserve">(to be estimated) </w:t>
      </w:r>
      <w:r w:rsidRPr="00D77D53">
        <w:t xml:space="preserve">as: </w:t>
      </w:r>
      <w:r w:rsidR="00BD7FFE" w:rsidRPr="00A5304C">
        <w:rPr>
          <w:position w:val="-12"/>
        </w:rPr>
        <w:object w:dxaOrig="1680" w:dyaOrig="360" w14:anchorId="32C6AFE7">
          <v:shape id="_x0000_i1056" type="#_x0000_t75" style="width:84pt;height:18.45pt" o:ole="">
            <v:imagedata r:id="rId72" o:title=""/>
          </v:shape>
          <o:OLEObject Type="Embed" ProgID="Equation.DSMT4" ShapeID="_x0000_i1056" DrawAspect="Content" ObjectID="_1812461958" r:id="rId73"/>
        </w:object>
      </w:r>
      <w:r w:rsidRPr="00D77D53">
        <w:t xml:space="preserve"> </w:t>
      </w:r>
    </w:p>
    <w:bookmarkEnd w:id="57"/>
    <w:p w14:paraId="5BAFA99A" w14:textId="507F2A73" w:rsidR="001C08FB" w:rsidRDefault="001C08FB" w:rsidP="001E082B"/>
    <w:p w14:paraId="4AE305D0" w14:textId="6E99F309" w:rsidR="000566E2" w:rsidRPr="00D77D53" w:rsidRDefault="000566E2" w:rsidP="001E082B">
      <w:pPr>
        <w:pStyle w:val="Heading2"/>
        <w:spacing w:before="0"/>
      </w:pPr>
      <w:bookmarkStart w:id="58" w:name="_Hlk199708775"/>
      <w:r>
        <w:t xml:space="preserve"> </w:t>
      </w:r>
      <w:r w:rsidRPr="000566E2">
        <w:t>Fractional</w:t>
      </w:r>
      <w:r w:rsidRPr="00D77D53">
        <w:t xml:space="preserve"> Response Components </w:t>
      </w:r>
      <w:r w:rsidR="00DE1719" w:rsidRPr="00364BEE">
        <w:rPr>
          <w:position w:val="-4"/>
        </w:rPr>
        <w:object w:dxaOrig="180" w:dyaOrig="260" w14:anchorId="3DF8737D">
          <v:shape id="_x0000_i1057" type="#_x0000_t75" style="width:9pt;height:12.85pt" o:ole="">
            <v:imagedata r:id="rId74" o:title=""/>
          </v:shape>
          <o:OLEObject Type="Embed" ProgID="Equation.DSMT4" ShapeID="_x0000_i1057" DrawAspect="Content" ObjectID="_1812461959" r:id="rId75"/>
        </w:object>
      </w:r>
    </w:p>
    <w:p w14:paraId="0262EBD6" w14:textId="7E5D5D19" w:rsidR="000566E2" w:rsidRPr="00D77D53" w:rsidRDefault="000566E2" w:rsidP="001E082B">
      <w:r w:rsidRPr="00D77D53">
        <w:t xml:space="preserve">The model for delivery return rates </w:t>
      </w:r>
      <w:r w:rsidR="00BD7FFE" w:rsidRPr="00A5304C">
        <w:rPr>
          <w:position w:val="-14"/>
        </w:rPr>
        <w:object w:dxaOrig="480" w:dyaOrig="400" w14:anchorId="102B8A0C">
          <v:shape id="_x0000_i1058" type="#_x0000_t75" style="width:24pt;height:19.7pt" o:ole="">
            <v:imagedata r:id="rId21" o:title=""/>
          </v:shape>
          <o:OLEObject Type="Embed" ProgID="Equation.DSMT4" ShapeID="_x0000_i1058" DrawAspect="Content" ObjectID="_1812461960" r:id="rId76"/>
        </w:object>
      </w:r>
      <w:r w:rsidR="00BD7FFE">
        <w:t xml:space="preserve"> </w:t>
      </w:r>
      <w:r w:rsidRPr="00D77D53">
        <w:t xml:space="preserve">employs a binary probit fractional response framework explicitly designed to handle </w:t>
      </w:r>
      <w:r>
        <w:t xml:space="preserve">fractional </w:t>
      </w:r>
      <w:r w:rsidRPr="00D77D53">
        <w:t xml:space="preserve">outcome variables constrained to the unit interval </w:t>
      </w:r>
      <w:r w:rsidR="001D1A3E" w:rsidRPr="00A5304C">
        <w:rPr>
          <w:position w:val="-14"/>
        </w:rPr>
        <w:object w:dxaOrig="1020" w:dyaOrig="400" w14:anchorId="18508363">
          <v:shape id="_x0000_i1059" type="#_x0000_t75" style="width:51pt;height:19.7pt" o:ole="">
            <v:imagedata r:id="rId77" o:title=""/>
          </v:shape>
          <o:OLEObject Type="Embed" ProgID="Equation.DSMT4" ShapeID="_x0000_i1059" DrawAspect="Content" ObjectID="_1812461961" r:id="rId78"/>
        </w:object>
      </w:r>
      <w:r w:rsidRPr="00D77D53">
        <w:t xml:space="preserve"> The return channel allocation outcome </w:t>
      </w:r>
      <w:r w:rsidR="00BD7FFE" w:rsidRPr="00A5304C">
        <w:rPr>
          <w:position w:val="-14"/>
        </w:rPr>
        <w:object w:dxaOrig="480" w:dyaOrig="400" w14:anchorId="21DAA790">
          <v:shape id="_x0000_i1060" type="#_x0000_t75" style="width:24pt;height:19.7pt" o:ole="">
            <v:imagedata r:id="rId23" o:title=""/>
          </v:shape>
          <o:OLEObject Type="Embed" ProgID="Equation.DSMT4" ShapeID="_x0000_i1060" DrawAspect="Content" ObjectID="_1812461962" r:id="rId79"/>
        </w:object>
      </w:r>
      <w:r w:rsidR="00BD7FFE">
        <w:t xml:space="preserve"> </w:t>
      </w:r>
      <w:r w:rsidRPr="00D77D53">
        <w:t>is estimated using a multinomial fractional response model with four alternatives. In this section, we treat the binary fractional response model as a special case of a multinomial response model with just two alternatives, providing a unified mathematical framework for both</w:t>
      </w:r>
      <w:r>
        <w:t xml:space="preserve"> the </w:t>
      </w:r>
      <w:r w:rsidR="00BD7FFE" w:rsidRPr="00A5304C">
        <w:rPr>
          <w:position w:val="-12"/>
        </w:rPr>
        <w:object w:dxaOrig="980" w:dyaOrig="360" w14:anchorId="37723558">
          <v:shape id="_x0000_i1061" type="#_x0000_t75" style="width:48.85pt;height:18.45pt" o:ole="">
            <v:imagedata r:id="rId80" o:title=""/>
          </v:shape>
          <o:OLEObject Type="Embed" ProgID="Equation.DSMT4" ShapeID="_x0000_i1061" DrawAspect="Content" ObjectID="_1812461963" r:id="rId81"/>
        </w:object>
      </w:r>
      <w:r w:rsidR="00BD7FFE">
        <w:t xml:space="preserve"> </w:t>
      </w:r>
      <w:r w:rsidRPr="00D77D53">
        <w:t>outcomes.</w:t>
      </w:r>
    </w:p>
    <w:p w14:paraId="27FE1A1B" w14:textId="656A0F96" w:rsidR="000566E2" w:rsidRPr="00D77D53" w:rsidRDefault="000566E2" w:rsidP="000566E2">
      <w:pPr>
        <w:ind w:firstLine="720"/>
      </w:pPr>
      <w:r w:rsidRPr="00D77D53">
        <w:t xml:space="preserve">Let </w:t>
      </w:r>
      <w:r w:rsidRPr="00D77D53">
        <w:rPr>
          <w:i/>
          <w:iCs/>
        </w:rPr>
        <w:t>c</w:t>
      </w:r>
      <w:r w:rsidRPr="00D77D53">
        <w:t xml:space="preserve"> be the index for the fractional response outcomes, where </w:t>
      </w:r>
      <w:r w:rsidRPr="00D77D53">
        <w:rPr>
          <w:i/>
          <w:iCs/>
        </w:rPr>
        <w:t>c</w:t>
      </w:r>
      <w:r w:rsidRPr="00D77D53">
        <w:t xml:space="preserve"> </w:t>
      </w:r>
      <w:r>
        <w:t xml:space="preserve">=2 corresponds to the return rate outcome and </w:t>
      </w:r>
      <w:r w:rsidRPr="00D77D53">
        <w:rPr>
          <w:i/>
          <w:iCs/>
        </w:rPr>
        <w:t>c</w:t>
      </w:r>
      <w:r w:rsidRPr="00D77D53">
        <w:t xml:space="preserve"> </w:t>
      </w:r>
      <w:r>
        <w:t xml:space="preserve">=3 to the return channel outcome (we use this unconventional notation to be consistent with the notation of </w:t>
      </w:r>
      <w:r w:rsidR="00BD7FFE" w:rsidRPr="00A5304C">
        <w:rPr>
          <w:position w:val="-12"/>
        </w:rPr>
        <w:object w:dxaOrig="279" w:dyaOrig="360" w14:anchorId="0DAF2387">
          <v:shape id="_x0000_i1062" type="#_x0000_t75" style="width:14.15pt;height:18.45pt" o:ole="">
            <v:imagedata r:id="rId82" o:title=""/>
          </v:shape>
          <o:OLEObject Type="Embed" ProgID="Equation.DSMT4" ShapeID="_x0000_i1062" DrawAspect="Content" ObjectID="_1812461964" r:id="rId83"/>
        </w:object>
      </w:r>
      <w:r>
        <w:t xml:space="preserve"> for the return rate outcome and </w:t>
      </w:r>
      <w:r w:rsidR="00BD7FFE" w:rsidRPr="00A5304C">
        <w:rPr>
          <w:position w:val="-12"/>
        </w:rPr>
        <w:object w:dxaOrig="279" w:dyaOrig="360" w14:anchorId="1E08D566">
          <v:shape id="_x0000_i1063" type="#_x0000_t75" style="width:14.15pt;height:18.45pt" o:ole="">
            <v:imagedata r:id="rId84" o:title=""/>
          </v:shape>
          <o:OLEObject Type="Embed" ProgID="Equation.DSMT4" ShapeID="_x0000_i1063" DrawAspect="Content" ObjectID="_1812461965" r:id="rId85"/>
        </w:object>
      </w:r>
      <w:r>
        <w:t xml:space="preserve"> for the return channel). </w:t>
      </w:r>
      <w:r w:rsidRPr="00D77D53">
        <w:t xml:space="preserve">For each outcome </w:t>
      </w:r>
      <w:r w:rsidRPr="00D77D53">
        <w:rPr>
          <w:i/>
          <w:iCs/>
        </w:rPr>
        <w:t>c</w:t>
      </w:r>
      <w:r w:rsidRPr="00D77D53">
        <w:t xml:space="preserve">, let </w:t>
      </w:r>
      <w:proofErr w:type="spellStart"/>
      <w:r w:rsidRPr="00D77D53">
        <w:rPr>
          <w:i/>
          <w:iCs/>
        </w:rPr>
        <w:t>h</w:t>
      </w:r>
      <w:r w:rsidRPr="00D77D53">
        <w:rPr>
          <w:i/>
          <w:iCs/>
          <w:vertAlign w:val="subscript"/>
        </w:rPr>
        <w:t>c</w:t>
      </w:r>
      <w:proofErr w:type="spellEnd"/>
      <w:r w:rsidRPr="00D77D53">
        <w:t xml:space="preserve"> denote </w:t>
      </w:r>
      <w:r>
        <w:t xml:space="preserve">an index for the alternatives within the outcome, </w:t>
      </w:r>
      <w:r w:rsidRPr="00D77D53">
        <w:t xml:space="preserve">where </w:t>
      </w:r>
      <w:proofErr w:type="spellStart"/>
      <w:r w:rsidRPr="00D77D53">
        <w:rPr>
          <w:i/>
          <w:iCs/>
        </w:rPr>
        <w:t>h</w:t>
      </w:r>
      <w:r w:rsidRPr="00D77D53">
        <w:rPr>
          <w:i/>
          <w:iCs/>
          <w:vertAlign w:val="subscript"/>
        </w:rPr>
        <w:t>c</w:t>
      </w:r>
      <w:proofErr w:type="spellEnd"/>
      <w:r w:rsidRPr="00D77D53">
        <w:t xml:space="preserve"> </w:t>
      </w:r>
      <w:r w:rsidRPr="00D77D53">
        <w:rPr>
          <w:rFonts w:ascii="Cambria Math" w:hAnsi="Cambria Math" w:cs="Cambria Math"/>
        </w:rPr>
        <w:t>∈</w:t>
      </w:r>
      <w:r w:rsidRPr="00D77D53">
        <w:t xml:space="preserve"> {1, 2, ..., </w:t>
      </w:r>
      <w:proofErr w:type="spellStart"/>
      <w:r w:rsidRPr="00D77D53">
        <w:rPr>
          <w:i/>
          <w:iCs/>
        </w:rPr>
        <w:t>H</w:t>
      </w:r>
      <w:r w:rsidRPr="00D77D53">
        <w:rPr>
          <w:i/>
          <w:iCs/>
          <w:vertAlign w:val="subscript"/>
        </w:rPr>
        <w:t>c</w:t>
      </w:r>
      <w:proofErr w:type="spellEnd"/>
      <w:r w:rsidRPr="00D77D53">
        <w:t xml:space="preserve">} and </w:t>
      </w:r>
      <w:proofErr w:type="spellStart"/>
      <w:r w:rsidRPr="00D77D53">
        <w:rPr>
          <w:i/>
          <w:iCs/>
        </w:rPr>
        <w:t>H</w:t>
      </w:r>
      <w:r w:rsidRPr="00D77D53">
        <w:rPr>
          <w:i/>
          <w:iCs/>
          <w:vertAlign w:val="subscript"/>
        </w:rPr>
        <w:t>c</w:t>
      </w:r>
      <w:proofErr w:type="spellEnd"/>
      <w:r w:rsidRPr="00D77D53">
        <w:t xml:space="preserve"> represents the total number of alternatives for fractional outcome variable </w:t>
      </w:r>
      <w:r w:rsidRPr="00D77D53">
        <w:rPr>
          <w:i/>
          <w:iCs/>
        </w:rPr>
        <w:t>c</w:t>
      </w:r>
      <w:r w:rsidRPr="00D77D53">
        <w:t xml:space="preserve">. Specifically, for outcome </w:t>
      </w:r>
      <w:r w:rsidRPr="00D77D53">
        <w:rPr>
          <w:i/>
          <w:iCs/>
        </w:rPr>
        <w:t>c</w:t>
      </w:r>
      <w:r w:rsidRPr="00D77D53">
        <w:t xml:space="preserve"> = </w:t>
      </w:r>
      <w:r>
        <w:t>2</w:t>
      </w:r>
      <w:r w:rsidRPr="00D77D53">
        <w:t xml:space="preserve"> (return rate), </w:t>
      </w:r>
      <w:r w:rsidRPr="00D77D53">
        <w:rPr>
          <w:i/>
          <w:iCs/>
        </w:rPr>
        <w:t>h</w:t>
      </w:r>
      <w:r>
        <w:rPr>
          <w:vertAlign w:val="subscript"/>
        </w:rPr>
        <w:t>2</w:t>
      </w:r>
      <w:r w:rsidRPr="00D77D53">
        <w:t xml:space="preserve"> </w:t>
      </w:r>
      <w:r w:rsidRPr="00D77D53">
        <w:rPr>
          <w:rFonts w:ascii="Cambria Math" w:hAnsi="Cambria Math" w:cs="Cambria Math"/>
        </w:rPr>
        <w:t>∈</w:t>
      </w:r>
      <w:r w:rsidRPr="00D77D53">
        <w:t xml:space="preserve"> {1, </w:t>
      </w:r>
      <w:r w:rsidRPr="00D77D53">
        <w:rPr>
          <w:i/>
          <w:iCs/>
        </w:rPr>
        <w:t>H</w:t>
      </w:r>
      <w:r>
        <w:rPr>
          <w:vertAlign w:val="subscript"/>
        </w:rPr>
        <w:t>2</w:t>
      </w:r>
      <w:r w:rsidRPr="00D77D53">
        <w:t xml:space="preserve">=2}, where alternative 1 corresponds to “online purchased goods not returned” and alternative 2 corresponds to “online purchased goods returned”. For outcome </w:t>
      </w:r>
      <w:r w:rsidRPr="00D77D53">
        <w:rPr>
          <w:i/>
          <w:iCs/>
        </w:rPr>
        <w:t>c</w:t>
      </w:r>
      <w:r w:rsidRPr="00D77D53">
        <w:t xml:space="preserve"> = </w:t>
      </w:r>
      <w:r>
        <w:t>3</w:t>
      </w:r>
      <w:r w:rsidRPr="00D77D53">
        <w:t xml:space="preserve"> (return channels), </w:t>
      </w:r>
      <w:r w:rsidRPr="00D77D53">
        <w:rPr>
          <w:i/>
          <w:iCs/>
        </w:rPr>
        <w:t>h</w:t>
      </w:r>
      <w:r>
        <w:rPr>
          <w:vertAlign w:val="subscript"/>
        </w:rPr>
        <w:t>3</w:t>
      </w:r>
      <w:r w:rsidRPr="00D77D53">
        <w:t xml:space="preserve"> </w:t>
      </w:r>
      <w:r w:rsidRPr="00D77D53">
        <w:rPr>
          <w:rFonts w:ascii="Cambria Math" w:hAnsi="Cambria Math" w:cs="Cambria Math"/>
        </w:rPr>
        <w:t>∈</w:t>
      </w:r>
      <w:r w:rsidRPr="00D77D53">
        <w:t xml:space="preserve"> {1, 2, 3, </w:t>
      </w:r>
      <w:r w:rsidRPr="00D77D53">
        <w:rPr>
          <w:i/>
          <w:iCs/>
        </w:rPr>
        <w:t>H</w:t>
      </w:r>
      <w:r>
        <w:rPr>
          <w:vertAlign w:val="subscript"/>
        </w:rPr>
        <w:t>3</w:t>
      </w:r>
      <w:r w:rsidRPr="00D77D53">
        <w:t>=4}, where alternative 1 corresponds to “home pickup,” alternative 2 to “post office,” alternative 3 to “Amazon drop-off,” and alternative 4 to “physical store” returns. Next, l</w:t>
      </w:r>
      <w:r w:rsidRPr="00D77D53">
        <w:rPr>
          <w:rFonts w:eastAsia="Times New Roman"/>
        </w:rPr>
        <w:t xml:space="preserve">et </w:t>
      </w:r>
      <w:r w:rsidR="00BD7FFE" w:rsidRPr="00A5304C">
        <w:rPr>
          <w:position w:val="-14"/>
        </w:rPr>
        <w:object w:dxaOrig="420" w:dyaOrig="380" w14:anchorId="011E0E06">
          <v:shape id="_x0000_i1064" type="#_x0000_t75" style="width:21pt;height:18.85pt" o:ole="">
            <v:imagedata r:id="rId86" o:title=""/>
          </v:shape>
          <o:OLEObject Type="Embed" ProgID="Equation.DSMT4" ShapeID="_x0000_i1064" DrawAspect="Content" ObjectID="_1812461966" r:id="rId87"/>
        </w:object>
      </w:r>
      <w:r w:rsidRPr="00D77D53">
        <w:t xml:space="preserve"> be the observed fraction allocated to alternative </w:t>
      </w:r>
      <w:proofErr w:type="spellStart"/>
      <w:r w:rsidRPr="00D77D53">
        <w:rPr>
          <w:i/>
          <w:iCs/>
        </w:rPr>
        <w:t>h</w:t>
      </w:r>
      <w:r w:rsidRPr="00D77D53">
        <w:rPr>
          <w:i/>
          <w:iCs/>
          <w:vertAlign w:val="subscript"/>
        </w:rPr>
        <w:t>c</w:t>
      </w:r>
      <w:proofErr w:type="spellEnd"/>
      <w:r w:rsidRPr="00D77D53">
        <w:t xml:space="preserve"> within outcome </w:t>
      </w:r>
      <w:r w:rsidRPr="00D77D53">
        <w:rPr>
          <w:i/>
          <w:iCs/>
        </w:rPr>
        <w:t>c</w:t>
      </w:r>
      <w:r w:rsidRPr="00D77D53">
        <w:t>. By definition, the following must be true:</w:t>
      </w:r>
    </w:p>
    <w:p w14:paraId="5A3C3B7A" w14:textId="781E9CE8" w:rsidR="000566E2" w:rsidRPr="00D77D53" w:rsidRDefault="000566E2" w:rsidP="001E082B">
      <w:pPr>
        <w:spacing w:before="60" w:after="60" w:line="240" w:lineRule="auto"/>
        <w:rPr>
          <w:rFonts w:eastAsia="Times New Roman"/>
        </w:rPr>
      </w:pPr>
      <w:r w:rsidRPr="00D77D53">
        <w:t>0</w:t>
      </w:r>
      <w:r>
        <w:t xml:space="preserve"> </w:t>
      </w:r>
      <w:r w:rsidRPr="00D77D53">
        <w:t>≤</w:t>
      </w:r>
      <w:r w:rsidR="00BD7FFE" w:rsidRPr="00A5304C">
        <w:rPr>
          <w:position w:val="-14"/>
        </w:rPr>
        <w:object w:dxaOrig="420" w:dyaOrig="380" w14:anchorId="1A389579">
          <v:shape id="_x0000_i1065" type="#_x0000_t75" style="width:21pt;height:18.85pt" o:ole="">
            <v:imagedata r:id="rId88" o:title=""/>
          </v:shape>
          <o:OLEObject Type="Embed" ProgID="Equation.DSMT4" ShapeID="_x0000_i1065" DrawAspect="Content" ObjectID="_1812461967" r:id="rId89"/>
        </w:object>
      </w:r>
      <w:r w:rsidRPr="00D77D53">
        <w:t xml:space="preserve">≤1, and </w:t>
      </w:r>
      <w:r w:rsidR="00BD7FFE" w:rsidRPr="00A5304C">
        <w:rPr>
          <w:position w:val="-32"/>
        </w:rPr>
        <w:object w:dxaOrig="3680" w:dyaOrig="740" w14:anchorId="283A905B">
          <v:shape id="_x0000_i1066" type="#_x0000_t75" style="width:183.45pt;height:36.85pt" o:ole="">
            <v:imagedata r:id="rId90" o:title=""/>
          </v:shape>
          <o:OLEObject Type="Embed" ProgID="Equation.DSMT4" ShapeID="_x0000_i1066" DrawAspect="Content" ObjectID="_1812461968" r:id="rId91"/>
        </w:object>
      </w:r>
      <w:r w:rsidRPr="00D77D53">
        <w:rPr>
          <w:rFonts w:eastAsia="Times New Roman"/>
        </w:rPr>
        <w:t xml:space="preserve"> </w:t>
      </w:r>
      <w:r w:rsidRPr="00D77D53">
        <w:rPr>
          <w:rFonts w:eastAsia="Times New Roman"/>
        </w:rPr>
        <w:tab/>
      </w:r>
      <w:r w:rsidRPr="00D77D53">
        <w:rPr>
          <w:rFonts w:eastAsia="Times New Roman"/>
        </w:rPr>
        <w:tab/>
      </w:r>
      <w:r w:rsidRPr="00D77D53">
        <w:rPr>
          <w:rFonts w:eastAsia="Times New Roman"/>
        </w:rPr>
        <w:tab/>
      </w:r>
      <w:r w:rsidRPr="00D77D53">
        <w:rPr>
          <w:rFonts w:eastAsia="Times New Roman"/>
        </w:rPr>
        <w:tab/>
      </w:r>
      <w:r>
        <w:rPr>
          <w:rFonts w:eastAsia="Times New Roman"/>
        </w:rPr>
        <w:t xml:space="preserve">                   (</w:t>
      </w:r>
      <w:r w:rsidRPr="00D77D53">
        <w:rPr>
          <w:rFonts w:eastAsia="Times New Roman"/>
        </w:rPr>
        <w:t>2)</w:t>
      </w:r>
    </w:p>
    <w:bookmarkEnd w:id="58"/>
    <w:p w14:paraId="2A01D20A" w14:textId="6F9B1B02" w:rsidR="000566E2" w:rsidRDefault="000566E2" w:rsidP="006754E1">
      <w:pPr>
        <w:ind w:firstLine="720"/>
      </w:pPr>
      <w:r w:rsidRPr="00D77D53">
        <w:t>A common approach to analyzing fractional outcome</w:t>
      </w:r>
      <w:r>
        <w:t>s</w:t>
      </w:r>
      <w:r w:rsidRPr="00D77D53">
        <w:t xml:space="preserve">, </w:t>
      </w:r>
      <w:r>
        <w:t xml:space="preserve">as </w:t>
      </w:r>
      <w:r w:rsidRPr="00D77D53">
        <w:t xml:space="preserve">suggested by </w:t>
      </w:r>
      <w:r w:rsidR="00AC6CE5">
        <w:fldChar w:fldCharType="begin"/>
      </w:r>
      <w:r w:rsidR="00AC6CE5">
        <w:instrText xml:space="preserve"> ADDIN ZOTERO_ITEM CSL_CITATION {"citationID":"Gizmpp9M","properties":{"formattedCitation":"(Papke &amp; Wooldridge, 1996)","plainCitation":"(Papke &amp; Wooldridge, 1996)","noteIndex":0},"citationItems":[{"id":812,"uris":["http://zotero.org/users/9292995/items/Q4E8BTED"],"itemData":{"id":812,"type":"article-journal","container-title":"Journal of applied econometrics","ISSN":"0883-7252","issue":"6","journalAbbreviation":"Journal of applied econometrics","note":"publisher: Wiley Online Library","page":"619-632","title":"Econometric methods for fractional response variables with an application to 401 (k) plan participation rates","volume":"11","author":[{"family":"Papke","given":"Leslie E"},{"family":"Wooldridge","given":"Jeffrey M"}],"issued":{"date-parts":[["1996"]]}}}],"schema":"https://github.com/citation-style-language/schema/raw/master/csl-citation.json"} </w:instrText>
      </w:r>
      <w:r w:rsidR="00AC6CE5">
        <w:fldChar w:fldCharType="separate"/>
      </w:r>
      <w:r w:rsidR="00AC6CE5" w:rsidRPr="00AC6CE5">
        <w:t xml:space="preserve">Papke </w:t>
      </w:r>
      <w:r w:rsidR="00AC6CE5">
        <w:t>and</w:t>
      </w:r>
      <w:r w:rsidR="00AC6CE5" w:rsidRPr="00AC6CE5">
        <w:t xml:space="preserve"> Wooldridge </w:t>
      </w:r>
      <w:r w:rsidR="00AC6CE5">
        <w:t>(</w:t>
      </w:r>
      <w:r w:rsidR="00AC6CE5" w:rsidRPr="00AC6CE5">
        <w:t>1996)</w:t>
      </w:r>
      <w:r w:rsidR="00AC6CE5">
        <w:fldChar w:fldCharType="end"/>
      </w:r>
      <w:r w:rsidRPr="00D77D53">
        <w:t xml:space="preserve">, is to model the conditional expectation of a fractional dependent variable via a non-linear function G(·), which can take the form of a logistic function or the standard normal cumulative distribution function since they satisfy the bounded, unit-sum nature of the conditional means of fractional variables. </w:t>
      </w:r>
      <w:r w:rsidR="00AC6CE5">
        <w:fldChar w:fldCharType="begin"/>
      </w:r>
      <w:r w:rsidR="00AC6CE5">
        <w:instrText xml:space="preserve"> ADDIN ZOTERO_ITEM CSL_CITATION {"citationID":"ufkFHk0W","properties":{"formattedCitation":"(Sivakumar &amp; Bhat, 2002)","plainCitation":"(Sivakumar &amp; Bhat, 2002)","noteIndex":0},"citationItems":[{"id":889,"uris":["http://zotero.org/users/9292995/items/8ND657YU"],"itemData":{"id":889,"type":"article-journal","container-title":"Transportation Research Record","ISSN":"0361-1981","issue":"1","journalAbbreviation":"Transportation Research Record","note":"publisher: SAGE Publications Sage CA: Los Angeles, CA","page":"80-88","title":"Fractional split-distribution model for statewide commodity-flow analysis","volume":"1790","author":[{"family":"Sivakumar","given":"Aruna"},{"family":"Bhat","given":"Chandra"}],"issued":{"date-parts":[["2002"]]}}}],"schema":"https://github.com/citation-style-language/schema/raw/master/csl-citation.json"} </w:instrText>
      </w:r>
      <w:r w:rsidR="00AC6CE5">
        <w:fldChar w:fldCharType="separate"/>
      </w:r>
      <w:r w:rsidR="00AC6CE5" w:rsidRPr="00AC6CE5">
        <w:t xml:space="preserve">Sivakumar </w:t>
      </w:r>
      <w:r w:rsidR="00AC6CE5">
        <w:t>and</w:t>
      </w:r>
      <w:r w:rsidR="00AC6CE5" w:rsidRPr="00AC6CE5">
        <w:t xml:space="preserve"> Bhat </w:t>
      </w:r>
      <w:r w:rsidR="00AC6CE5">
        <w:t>(</w:t>
      </w:r>
      <w:r w:rsidR="00AC6CE5" w:rsidRPr="00AC6CE5">
        <w:t>2002)</w:t>
      </w:r>
      <w:r w:rsidR="00AC6CE5">
        <w:fldChar w:fldCharType="end"/>
      </w:r>
      <w:r w:rsidRPr="00D77D53">
        <w:t xml:space="preserve"> extended </w:t>
      </w:r>
      <w:proofErr w:type="spellStart"/>
      <w:r w:rsidRPr="00D77D53">
        <w:t>Papke</w:t>
      </w:r>
      <w:proofErr w:type="spellEnd"/>
      <w:r w:rsidRPr="00D77D53">
        <w:t xml:space="preserve"> and Wooldridge’s framework to the multinomial case to simultaneously handle multiple fractional outcomes. Their work demonstrated that the specifications commonly used for binary response variables in the univariate case can be naturally extended to describe the conditional means of fractional responses in the multinomial setting. </w:t>
      </w:r>
      <w:r>
        <w:t>In particular</w:t>
      </w:r>
      <w:r w:rsidRPr="00D77D53">
        <w:t xml:space="preserve">, the specifications typically employed to model individual choices among </w:t>
      </w:r>
      <w:r w:rsidRPr="00D77D53">
        <w:rPr>
          <w:i/>
          <w:iCs/>
        </w:rPr>
        <w:t>M</w:t>
      </w:r>
      <w:r w:rsidRPr="00D77D53">
        <w:t xml:space="preserve"> mutually exclusive alternatives may be adapted to describe the conditional means of fractional responses in the multinomial fractional context, since they inherently satisfy the bounded, unit-sum nature required for conditional means of fractional variables. However, </w:t>
      </w:r>
      <w:r w:rsidRPr="00D77D53">
        <w:lastRenderedPageBreak/>
        <w:t>unlike Sivakumar and Bhat (2002), who utilize the multinomial logit functional form for function G(·), our specification employs a multinomial probit (MNP) functional form</w:t>
      </w:r>
      <w:r>
        <w:t xml:space="preserve"> because of the ease of developing correlations across the many outcomes in our model system</w:t>
      </w:r>
      <w:r w:rsidRPr="00D77D53">
        <w:t xml:space="preserve">. </w:t>
      </w:r>
      <w:r w:rsidRPr="006D56E5">
        <w:t>Specifically, we adapt the standard latent utility specification for each alternative following the MNP framework</w:t>
      </w:r>
      <w:r>
        <w:t>,</w:t>
      </w:r>
      <w:r w:rsidRPr="006D56E5">
        <w:t xml:space="preserve"> but </w:t>
      </w:r>
      <w:r>
        <w:t xml:space="preserve">customized </w:t>
      </w:r>
      <w:r w:rsidRPr="006D56E5">
        <w:t xml:space="preserve">to fractional allocations. For the </w:t>
      </w:r>
      <w:proofErr w:type="spellStart"/>
      <w:r w:rsidRPr="00D77D53">
        <w:rPr>
          <w:i/>
          <w:iCs/>
        </w:rPr>
        <w:t>c</w:t>
      </w:r>
      <w:r w:rsidRPr="00D77D53">
        <w:rPr>
          <w:i/>
          <w:iCs/>
          <w:vertAlign w:val="superscript"/>
        </w:rPr>
        <w:t>th</w:t>
      </w:r>
      <w:proofErr w:type="spellEnd"/>
      <w:r w:rsidRPr="006D56E5">
        <w:t xml:space="preserve"> fractional outcome, we assume that individuals have latent propensities for each alternative </w:t>
      </w:r>
      <w:proofErr w:type="spellStart"/>
      <w:r w:rsidRPr="00D77D53">
        <w:rPr>
          <w:i/>
          <w:iCs/>
        </w:rPr>
        <w:t>h</w:t>
      </w:r>
      <w:r w:rsidRPr="00D77D53">
        <w:rPr>
          <w:i/>
          <w:iCs/>
          <w:vertAlign w:val="subscript"/>
        </w:rPr>
        <w:t>c</w:t>
      </w:r>
      <w:proofErr w:type="spellEnd"/>
      <w:r w:rsidRPr="00D77D53">
        <w:t xml:space="preserve"> </w:t>
      </w:r>
      <w:r w:rsidRPr="006D56E5">
        <w:t xml:space="preserve">that determine the fractional allocation across alternatives. </w:t>
      </w:r>
      <w:r w:rsidRPr="00D77D53">
        <w:t xml:space="preserve">The usual random utility structure for each alternative </w:t>
      </w:r>
      <w:proofErr w:type="spellStart"/>
      <w:r w:rsidRPr="00D77D53">
        <w:rPr>
          <w:i/>
          <w:iCs/>
        </w:rPr>
        <w:t>h</w:t>
      </w:r>
      <w:r w:rsidRPr="00D77D53">
        <w:rPr>
          <w:i/>
          <w:iCs/>
          <w:vertAlign w:val="subscript"/>
        </w:rPr>
        <w:t>c</w:t>
      </w:r>
      <w:proofErr w:type="spellEnd"/>
      <w:r w:rsidRPr="00D77D53">
        <w:t xml:space="preserve"> is:</w:t>
      </w:r>
    </w:p>
    <w:p w14:paraId="22E382CE" w14:textId="791CAE9F" w:rsidR="000566E2" w:rsidRPr="00D77D53" w:rsidRDefault="00BD7FFE" w:rsidP="000566E2">
      <w:pPr>
        <w:rPr>
          <w:rFonts w:eastAsia="Times New Roman"/>
        </w:rPr>
      </w:pPr>
      <w:r w:rsidRPr="00A5304C">
        <w:rPr>
          <w:position w:val="-12"/>
        </w:rPr>
        <w:object w:dxaOrig="740" w:dyaOrig="380" w14:anchorId="431DA093">
          <v:shape id="_x0000_i1067" type="#_x0000_t75" style="width:36.85pt;height:18.85pt" o:ole="">
            <v:imagedata r:id="rId92" o:title=""/>
          </v:shape>
          <o:OLEObject Type="Embed" ProgID="Equation.DSMT4" ShapeID="_x0000_i1067" DrawAspect="Content" ObjectID="_1812461969" r:id="rId93"/>
        </w:object>
      </w:r>
      <w:r w:rsidR="000566E2" w:rsidRPr="00D77D53">
        <w:t xml:space="preserve"> (</w:t>
      </w:r>
      <w:r w:rsidR="00A1274F" w:rsidRPr="00D77D53">
        <w:t>Reference</w:t>
      </w:r>
      <w:r w:rsidR="000566E2" w:rsidRPr="00D77D53">
        <w:t xml:space="preserve"> alternative - normalized to zero),</w:t>
      </w:r>
      <w:r w:rsidR="000566E2" w:rsidRPr="00D77D53">
        <w:tab/>
      </w:r>
      <w:r w:rsidR="000566E2" w:rsidRPr="00D77D53">
        <w:tab/>
      </w:r>
      <w:r w:rsidR="000566E2" w:rsidRPr="00D77D53">
        <w:tab/>
      </w:r>
      <w:r w:rsidR="000566E2" w:rsidRPr="00D77D53">
        <w:tab/>
      </w:r>
      <w:r w:rsidR="000566E2" w:rsidRPr="00D77D53">
        <w:tab/>
        <w:t xml:space="preserve">      </w:t>
      </w:r>
    </w:p>
    <w:p w14:paraId="0D1DE305" w14:textId="7CE9E5F0" w:rsidR="000566E2" w:rsidRPr="00D77D53" w:rsidRDefault="00BD7FFE" w:rsidP="001E082B">
      <w:pPr>
        <w:spacing w:before="120" w:after="120"/>
      </w:pPr>
      <w:r w:rsidRPr="00A5304C">
        <w:rPr>
          <w:position w:val="-14"/>
        </w:rPr>
        <w:object w:dxaOrig="2820" w:dyaOrig="400" w14:anchorId="39E0618E">
          <v:shape id="_x0000_i1068" type="#_x0000_t75" style="width:141pt;height:19.7pt" o:ole="">
            <v:imagedata r:id="rId94" o:title=""/>
          </v:shape>
          <o:OLEObject Type="Embed" ProgID="Equation.DSMT4" ShapeID="_x0000_i1068" DrawAspect="Content" ObjectID="_1812461970" r:id="rId95"/>
        </w:object>
      </w:r>
      <w:r w:rsidR="000566E2" w:rsidRPr="00D77D53">
        <w:t xml:space="preserve"> for </w:t>
      </w:r>
      <w:proofErr w:type="spellStart"/>
      <w:r w:rsidR="000566E2" w:rsidRPr="00D77D53">
        <w:rPr>
          <w:i/>
          <w:iCs/>
        </w:rPr>
        <w:t>h</w:t>
      </w:r>
      <w:r w:rsidR="000566E2" w:rsidRPr="00D77D53">
        <w:rPr>
          <w:i/>
          <w:iCs/>
          <w:vertAlign w:val="subscript"/>
        </w:rPr>
        <w:t>c</w:t>
      </w:r>
      <w:proofErr w:type="spellEnd"/>
      <w:r w:rsidR="000566E2" w:rsidRPr="00D77D53">
        <w:rPr>
          <w:i/>
          <w:iCs/>
          <w:vertAlign w:val="subscript"/>
        </w:rPr>
        <w:t xml:space="preserve"> </w:t>
      </w:r>
      <w:r w:rsidR="000566E2" w:rsidRPr="00D77D53">
        <w:t>&gt; 1,</w:t>
      </w:r>
      <w:r w:rsidR="000566E2" w:rsidRPr="00D77D53">
        <w:tab/>
      </w:r>
      <w:r w:rsidR="000566E2" w:rsidRPr="00D77D53">
        <w:tab/>
      </w:r>
      <w:r w:rsidR="000566E2" w:rsidRPr="00D77D53">
        <w:tab/>
      </w:r>
      <w:r w:rsidR="000566E2" w:rsidRPr="00D77D53">
        <w:tab/>
        <w:t xml:space="preserve">      </w:t>
      </w:r>
      <w:r w:rsidR="000566E2" w:rsidRPr="00D77D53">
        <w:tab/>
      </w:r>
      <w:r w:rsidR="000566E2" w:rsidRPr="00D77D53">
        <w:tab/>
      </w:r>
      <w:r w:rsidR="000566E2" w:rsidRPr="00D77D53">
        <w:tab/>
      </w:r>
      <w:r w:rsidR="000566E2">
        <w:t xml:space="preserve">   </w:t>
      </w:r>
      <w:r w:rsidR="000566E2" w:rsidRPr="00D77D53">
        <w:t xml:space="preserve">    (3)</w:t>
      </w:r>
    </w:p>
    <w:p w14:paraId="4E9AE38C" w14:textId="50064B80" w:rsidR="000566E2" w:rsidRDefault="000566E2" w:rsidP="000566E2">
      <w:r w:rsidRPr="00D77D53">
        <w:t xml:space="preserve">where </w:t>
      </w:r>
      <w:r w:rsidR="00BD7FFE" w:rsidRPr="00A5304C">
        <w:rPr>
          <w:position w:val="-12"/>
        </w:rPr>
        <w:object w:dxaOrig="240" w:dyaOrig="360" w14:anchorId="47325C96">
          <v:shape id="_x0000_i1069" type="#_x0000_t75" style="width:12pt;height:18.45pt" o:ole="">
            <v:imagedata r:id="rId96" o:title=""/>
          </v:shape>
          <o:OLEObject Type="Embed" ProgID="Equation.DSMT4" ShapeID="_x0000_i1069" DrawAspect="Content" ObjectID="_1812461971" r:id="rId97"/>
        </w:object>
      </w:r>
      <w:r w:rsidR="00BD7FFE">
        <w:t xml:space="preserve"> </w:t>
      </w:r>
      <w:r w:rsidRPr="00D77D53">
        <w:t>is an (</w:t>
      </w:r>
      <w:r w:rsidRPr="00BD7FFE">
        <w:rPr>
          <w:i/>
          <w:iCs/>
        </w:rPr>
        <w:t>A</w:t>
      </w:r>
      <w:r w:rsidRPr="00D77D53">
        <w:sym w:font="Symbol" w:char="F0B4"/>
      </w:r>
      <w:r w:rsidRPr="00D77D53">
        <w:t xml:space="preserve">1) vector of exogenous variables (including a constant), as well as possibly the observed values of other endogenous variables, </w:t>
      </w:r>
      <w:r w:rsidR="00BD7FFE" w:rsidRPr="00A5304C">
        <w:rPr>
          <w:position w:val="-14"/>
        </w:rPr>
        <w:object w:dxaOrig="380" w:dyaOrig="380" w14:anchorId="79030F84">
          <v:shape id="_x0000_i1070" type="#_x0000_t75" style="width:18.85pt;height:18.85pt" o:ole="">
            <v:imagedata r:id="rId98" o:title=""/>
          </v:shape>
          <o:OLEObject Type="Embed" ProgID="Equation.DSMT4" ShapeID="_x0000_i1070" DrawAspect="Content" ObjectID="_1812461972" r:id="rId99"/>
        </w:object>
      </w:r>
      <w:r w:rsidRPr="00D77D53">
        <w:t xml:space="preserve"> is an (</w:t>
      </w:r>
      <w:r w:rsidRPr="00BD7FFE">
        <w:rPr>
          <w:i/>
          <w:iCs/>
        </w:rPr>
        <w:t>A</w:t>
      </w:r>
      <w:r w:rsidRPr="00D77D53">
        <w:sym w:font="Symbol" w:char="F0B4"/>
      </w:r>
      <w:r w:rsidRPr="00D77D53">
        <w:t xml:space="preserve">1) column vector of corresponding alternative-specific coefficients, </w:t>
      </w:r>
      <w:r w:rsidRPr="00D77D53">
        <w:rPr>
          <w:position w:val="-14"/>
        </w:rPr>
        <w:object w:dxaOrig="380" w:dyaOrig="380" w14:anchorId="01C380F7">
          <v:shape id="_x0000_i1071" type="#_x0000_t75" style="width:19.3pt;height:19.3pt" o:ole="">
            <v:imagedata r:id="rId100" o:title=""/>
          </v:shape>
          <o:OLEObject Type="Embed" ProgID="Equation.DSMT4" ShapeID="_x0000_i1071" DrawAspect="Content" ObjectID="_1812461973" r:id="rId101"/>
        </w:object>
      </w:r>
      <w:r w:rsidRPr="00D77D53">
        <w:t xml:space="preserve">is the systematic utility, and </w:t>
      </w:r>
      <w:r w:rsidR="00BD7FFE" w:rsidRPr="00A5304C">
        <w:rPr>
          <w:position w:val="-14"/>
        </w:rPr>
        <w:object w:dxaOrig="400" w:dyaOrig="380" w14:anchorId="49AC3754">
          <v:shape id="_x0000_i1072" type="#_x0000_t75" style="width:19.7pt;height:18.85pt" o:ole="">
            <v:imagedata r:id="rId102" o:title=""/>
          </v:shape>
          <o:OLEObject Type="Embed" ProgID="Equation.DSMT4" ShapeID="_x0000_i1072" DrawAspect="Content" ObjectID="_1812461974" r:id="rId103"/>
        </w:object>
      </w:r>
      <w:r w:rsidRPr="00D77D53">
        <w:t xml:space="preserve"> is assumed to be </w:t>
      </w:r>
      <w:r>
        <w:t xml:space="preserve">a </w:t>
      </w:r>
      <w:r w:rsidRPr="00D77D53">
        <w:t xml:space="preserve">normal error term. </w:t>
      </w:r>
      <w:r>
        <w:t>Let</w:t>
      </w:r>
      <w:r w:rsidRPr="00D77D53">
        <w:t xml:space="preserve"> </w:t>
      </w:r>
      <w:r w:rsidR="00BD7FFE" w:rsidRPr="00A5304C">
        <w:rPr>
          <w:position w:val="-12"/>
        </w:rPr>
        <w:object w:dxaOrig="279" w:dyaOrig="360" w14:anchorId="009C4D97">
          <v:shape id="_x0000_i1073" type="#_x0000_t75" style="width:14.15pt;height:18.45pt" o:ole="">
            <v:imagedata r:id="rId104" o:title=""/>
          </v:shape>
          <o:OLEObject Type="Embed" ProgID="Equation.DSMT4" ShapeID="_x0000_i1073" DrawAspect="Content" ObjectID="_1812461975" r:id="rId105"/>
        </w:object>
      </w:r>
      <w:r w:rsidRPr="00D77D53">
        <w:t xml:space="preserve"> be an (</w:t>
      </w:r>
      <w:proofErr w:type="spellStart"/>
      <w:r w:rsidRPr="00D77D53">
        <w:rPr>
          <w:i/>
          <w:iCs/>
        </w:rPr>
        <w:t>H</w:t>
      </w:r>
      <w:r w:rsidRPr="00D77D53">
        <w:rPr>
          <w:i/>
          <w:iCs/>
          <w:vertAlign w:val="subscript"/>
        </w:rPr>
        <w:t>c</w:t>
      </w:r>
      <w:proofErr w:type="spellEnd"/>
      <w:r w:rsidRPr="00D77D53">
        <w:sym w:font="Symbol" w:char="F0B4"/>
      </w:r>
      <w:r w:rsidRPr="00D77D53">
        <w:t xml:space="preserve">1) vector </w:t>
      </w:r>
      <w:r w:rsidR="00BD7FFE" w:rsidRPr="00A5304C">
        <w:rPr>
          <w:position w:val="-14"/>
        </w:rPr>
        <w:object w:dxaOrig="2260" w:dyaOrig="380" w14:anchorId="5A9F8B21">
          <v:shape id="_x0000_i1074" type="#_x0000_t75" style="width:112.7pt;height:18.85pt" o:ole="">
            <v:imagedata r:id="rId106" o:title=""/>
          </v:shape>
          <o:OLEObject Type="Embed" ProgID="Equation.DSMT4" ShapeID="_x0000_i1074" DrawAspect="Content" ObjectID="_1812461976" r:id="rId107"/>
        </w:object>
      </w:r>
      <w:r w:rsidR="00BD7FFE">
        <w:t xml:space="preserve"> </w:t>
      </w:r>
      <w:r w:rsidRPr="00D77D53">
        <w:t>Then, we assume</w:t>
      </w:r>
      <w:r w:rsidR="00BD7FFE" w:rsidRPr="00A5304C">
        <w:rPr>
          <w:position w:val="-14"/>
        </w:rPr>
        <w:object w:dxaOrig="2140" w:dyaOrig="380" w14:anchorId="6DED6DEA">
          <v:shape id="_x0000_i1075" type="#_x0000_t75" style="width:107.15pt;height:18.85pt" o:ole="">
            <v:imagedata r:id="rId108" o:title=""/>
          </v:shape>
          <o:OLEObject Type="Embed" ProgID="Equation.DSMT4" ShapeID="_x0000_i1075" DrawAspect="Content" ObjectID="_1812461977" r:id="rId109"/>
        </w:object>
      </w:r>
      <w:r w:rsidRPr="00D77D53">
        <w:t xml:space="preserve"> Appropriate scale and level normalization must be imposed on </w:t>
      </w:r>
      <w:r w:rsidR="00BD7FFE" w:rsidRPr="00A5304C">
        <w:rPr>
          <w:position w:val="-12"/>
        </w:rPr>
        <w:object w:dxaOrig="320" w:dyaOrig="360" w14:anchorId="311D1DA5">
          <v:shape id="_x0000_i1076" type="#_x0000_t75" style="width:16.3pt;height:18.45pt" o:ole="">
            <v:imagedata r:id="rId110" o:title=""/>
          </v:shape>
          <o:OLEObject Type="Embed" ProgID="Equation.DSMT4" ShapeID="_x0000_i1076" DrawAspect="Content" ObjectID="_1812461978" r:id="rId111"/>
        </w:object>
      </w:r>
      <w:r w:rsidR="00BD7FFE">
        <w:t xml:space="preserve"> </w:t>
      </w:r>
      <w:r w:rsidRPr="00D77D53">
        <w:t>for identification. Since only utility differentials matter at each choice occasion</w:t>
      </w:r>
      <w:r>
        <w:t xml:space="preserve"> (because the fractions must add up to one across all alternatives </w:t>
      </w:r>
      <w:proofErr w:type="spellStart"/>
      <w:r w:rsidRPr="00D77D53">
        <w:rPr>
          <w:rFonts w:eastAsia="Times New Roman"/>
          <w:i/>
          <w:iCs/>
        </w:rPr>
        <w:t>h</w:t>
      </w:r>
      <w:r w:rsidRPr="00D77D53">
        <w:rPr>
          <w:rFonts w:eastAsia="Times New Roman"/>
          <w:i/>
          <w:iCs/>
          <w:vertAlign w:val="subscript"/>
        </w:rPr>
        <w:t>c</w:t>
      </w:r>
      <w:proofErr w:type="spellEnd"/>
      <w:r>
        <w:t xml:space="preserve"> for each </w:t>
      </w:r>
      <w:r w:rsidRPr="00C057B9">
        <w:rPr>
          <w:i/>
          <w:iCs/>
        </w:rPr>
        <w:t>c</w:t>
      </w:r>
      <w:r>
        <w:t>,</w:t>
      </w:r>
      <w:r w:rsidRPr="00D77D53">
        <w:t xml:space="preserve"> only the elements of the (</w:t>
      </w:r>
      <w:proofErr w:type="spellStart"/>
      <w:r w:rsidRPr="00D77D53">
        <w:rPr>
          <w:i/>
          <w:iCs/>
        </w:rPr>
        <w:t>H</w:t>
      </w:r>
      <w:r w:rsidRPr="00D77D53">
        <w:rPr>
          <w:i/>
          <w:iCs/>
          <w:vertAlign w:val="subscript"/>
        </w:rPr>
        <w:t>c</w:t>
      </w:r>
      <w:proofErr w:type="spellEnd"/>
      <w:r w:rsidRPr="00D77D53">
        <w:rPr>
          <w:i/>
          <w:iCs/>
          <w:vertAlign w:val="subscript"/>
        </w:rPr>
        <w:t xml:space="preserve"> </w:t>
      </w:r>
      <w:r w:rsidRPr="00D77D53">
        <w:t xml:space="preserve">-1) </w:t>
      </w:r>
      <w:r w:rsidRPr="00D77D53">
        <w:sym w:font="Symbol" w:char="F0B4"/>
      </w:r>
      <w:r w:rsidRPr="00D77D53">
        <w:t>(</w:t>
      </w:r>
      <w:proofErr w:type="spellStart"/>
      <w:r w:rsidRPr="00D77D53">
        <w:rPr>
          <w:i/>
          <w:iCs/>
        </w:rPr>
        <w:t>H</w:t>
      </w:r>
      <w:r w:rsidRPr="00D77D53">
        <w:rPr>
          <w:i/>
          <w:iCs/>
          <w:vertAlign w:val="subscript"/>
        </w:rPr>
        <w:t>c</w:t>
      </w:r>
      <w:proofErr w:type="spellEnd"/>
      <w:r w:rsidRPr="00D77D53">
        <w:rPr>
          <w:i/>
          <w:iCs/>
          <w:vertAlign w:val="subscript"/>
        </w:rPr>
        <w:t xml:space="preserve"> </w:t>
      </w:r>
      <w:r w:rsidRPr="00D77D53">
        <w:t xml:space="preserve">-1) covariance matrix </w:t>
      </w:r>
      <w:r w:rsidR="00BD7FFE" w:rsidRPr="00A5304C">
        <w:rPr>
          <w:position w:val="-12"/>
        </w:rPr>
        <w:object w:dxaOrig="320" w:dyaOrig="380" w14:anchorId="2276474B">
          <v:shape id="_x0000_i1077" type="#_x0000_t75" style="width:16.3pt;height:18.85pt" o:ole="">
            <v:imagedata r:id="rId112" o:title=""/>
          </v:shape>
          <o:OLEObject Type="Embed" ProgID="Equation.DSMT4" ShapeID="_x0000_i1077" DrawAspect="Content" ObjectID="_1812461979" r:id="rId113"/>
        </w:object>
      </w:r>
      <w:r w:rsidRPr="00D77D53">
        <w:t xml:space="preserve"> of the error differentials </w:t>
      </w:r>
      <w:r w:rsidR="00BD7FFE" w:rsidRPr="00A5304C">
        <w:rPr>
          <w:position w:val="-14"/>
        </w:rPr>
        <w:object w:dxaOrig="1579" w:dyaOrig="420" w14:anchorId="08A97FF5">
          <v:shape id="_x0000_i1078" type="#_x0000_t75" style="width:78.85pt;height:21pt" o:ole="">
            <v:imagedata r:id="rId114" o:title=""/>
          </v:shape>
          <o:OLEObject Type="Embed" ProgID="Equation.DSMT4" ShapeID="_x0000_i1078" DrawAspect="Content" ObjectID="_1812461980" r:id="rId115"/>
        </w:object>
      </w:r>
      <w:r w:rsidRPr="00D77D53">
        <w:t xml:space="preserve"> (</w:t>
      </w:r>
      <w:proofErr w:type="spellStart"/>
      <w:r w:rsidRPr="00D77D53">
        <w:rPr>
          <w:i/>
          <w:iCs/>
        </w:rPr>
        <w:t>h</w:t>
      </w:r>
      <w:r w:rsidRPr="00D77D53">
        <w:rPr>
          <w:i/>
          <w:iCs/>
          <w:vertAlign w:val="subscript"/>
        </w:rPr>
        <w:t>c</w:t>
      </w:r>
      <w:proofErr w:type="spellEnd"/>
      <w:r w:rsidRPr="00D77D53">
        <w:rPr>
          <w:i/>
          <w:iCs/>
          <w:vertAlign w:val="subscript"/>
        </w:rPr>
        <w:t xml:space="preserve"> </w:t>
      </w:r>
      <w:r w:rsidRPr="00D77D53">
        <w:t>≠1)</w:t>
      </w:r>
      <w:r>
        <w:t xml:space="preserve"> </w:t>
      </w:r>
      <w:r w:rsidRPr="00D77D53">
        <w:t>are estimable (with utility differentials taken with respect to the first alternative). Note that for the binary case of return rates (</w:t>
      </w:r>
      <w:r w:rsidRPr="00D77D53">
        <w:rPr>
          <w:i/>
          <w:iCs/>
        </w:rPr>
        <w:t>H</w:t>
      </w:r>
      <w:r>
        <w:rPr>
          <w:vertAlign w:val="subscript"/>
        </w:rPr>
        <w:t>2</w:t>
      </w:r>
      <w:r w:rsidRPr="00D77D53">
        <w:t xml:space="preserve">=2), no elements of the covariance matrix are estimable and accordingly </w:t>
      </w:r>
      <w:r w:rsidR="00BD7FFE" w:rsidRPr="00A5304C">
        <w:rPr>
          <w:position w:val="-12"/>
        </w:rPr>
        <w:object w:dxaOrig="740" w:dyaOrig="380" w14:anchorId="68F6F54E">
          <v:shape id="_x0000_i1079" type="#_x0000_t75" style="width:36.85pt;height:18.85pt" o:ole="">
            <v:imagedata r:id="rId116" o:title=""/>
          </v:shape>
          <o:OLEObject Type="Embed" ProgID="Equation.DSMT4" ShapeID="_x0000_i1079" DrawAspect="Content" ObjectID="_1812461981" r:id="rId117"/>
        </w:object>
      </w:r>
      <w:r w:rsidRPr="00D77D53">
        <w:t xml:space="preserve"> On the other hand, for the return channel model (</w:t>
      </w:r>
      <w:r w:rsidRPr="00D77D53">
        <w:rPr>
          <w:i/>
          <w:iCs/>
        </w:rPr>
        <w:t>H</w:t>
      </w:r>
      <w:r>
        <w:rPr>
          <w:vertAlign w:val="subscript"/>
        </w:rPr>
        <w:t>3</w:t>
      </w:r>
      <w:r w:rsidRPr="00D77D53">
        <w:t xml:space="preserve">=4), </w:t>
      </w:r>
      <w:bookmarkStart w:id="59" w:name="_Hlk198566948"/>
      <w:r w:rsidRPr="00D77D53">
        <w:t xml:space="preserve">we imposed zero correlations and scale invariance within the multinomial return channel component </w:t>
      </w:r>
      <w:r w:rsidR="001D1A3E" w:rsidRPr="001D1A3E">
        <w:t>to address identification constraints commonly encountered in multinomial models that rely solely on individual-specific variables.</w:t>
      </w:r>
      <w:r w:rsidR="001D1A3E">
        <w:t xml:space="preserve"> </w:t>
      </w:r>
      <w:r w:rsidR="001D1A3E" w:rsidRPr="001D1A3E">
        <w:t>As demonstrated by</w:t>
      </w:r>
      <w:r w:rsidR="001D1A3E">
        <w:t xml:space="preserve"> </w:t>
      </w:r>
      <w:r w:rsidRPr="00D77D53">
        <w:fldChar w:fldCharType="begin"/>
      </w:r>
      <w:r w:rsidRPr="00D77D53">
        <w:instrText xml:space="preserve"> ADDIN ZOTERO_ITEM CSL_CITATION {"citationID":"RqhDcX2K","properties":{"formattedCitation":"(Bunch, 1991)","plainCitation":"(Bunch, 1991)","dontUpdate":true,"noteIndex":0},"citationItems":[{"id":3171,"uris":["http://zotero.org/users/9292995/items/LGDN5FL7"],"itemData":{"id":3171,"type":"article-journal","abstract":"Random utility models often involve terms which represent alternative-specific errors, and the main attractive feature of the multinomial probit (MNP) model is that it allows a rather general covariance structure for these errors. However, since observed choices only reveal information regarding utility differences, and since scale cannot be determined, not all parameters in an arbitrary MNP specification may be identified. This paper examines identification restrictions that arise in the linear-in-parameters multinomial probit framework, and provides discussion and recommendations for estimation and analysis of probit normalizations.","container-title":"Transportation Research Part B: Methodological","DOI":"10.1016/0191-2615(91)90009-8","ISSN":"0191-2615","issue":"1","journalAbbreviation":"Transportation Research Part B: Methodological","page":"1-12","source":"ScienceDirect","title":"Estimability in the multinomial probit model","volume":"25","author":[{"family":"Bunch","given":"David S."}],"issued":{"date-parts":[["1991",2,1]]}}}],"schema":"https://github.com/citation-style-language/schema/raw/master/csl-citation.json"} </w:instrText>
      </w:r>
      <w:r w:rsidRPr="00D77D53">
        <w:fldChar w:fldCharType="separate"/>
      </w:r>
      <w:r w:rsidRPr="00D77D53">
        <w:t>Bunch (1991</w:t>
      </w:r>
      <w:r w:rsidRPr="00D77D53">
        <w:fldChar w:fldCharType="end"/>
      </w:r>
      <w:r w:rsidRPr="00D77D53">
        <w:t xml:space="preserve">) and </w:t>
      </w:r>
      <w:r w:rsidRPr="00D77D53">
        <w:fldChar w:fldCharType="begin"/>
      </w:r>
      <w:r w:rsidRPr="00D77D53">
        <w:instrText xml:space="preserve"> ADDIN ZOTERO_ITEM CSL_CITATION {"citationID":"KerjzPsr","properties":{"formattedCitation":"(Keane, 1992)","plainCitation":"(Keane, 1992)","dontUpdate":true,"noteIndex":0},"citationItems":[{"id":3174,"uris":["http://zotero.org/users/9292995/items/FPPNU92Q"],"itemData":{"id":3174,"type":"article-journal","abstract":"Although formal conditions for identification in the multinomial probit (MNP) model are now clearly established, little is known about how various estimable MNP specifications perform in practice. This article shows that parameter identification in the MNP model is extremely tenuous in the absence of exclusion restrictions. This previously unnoticed fact is important because formal identification of MNP models does not require exclusion restrictions, and many potential economic applications of MNP are to situations in which exclusion restrictions are not readily available. Thus, failure to be aware of the difficulties present in such situations may lead to reporting of unreliable results.","container-title":"Journal of Business &amp; Economic Statistics","DOI":"10.2307/1391677","ISSN":"0735-0015","issue":"2","note":"publisher: [American Statistical Association, Taylor &amp; Francis, Ltd.]","page":"193-200","source":"JSTOR","title":"A Note on Identification in the Multinomial Probit Model","volume":"10","author":[{"family":"Keane","given":"Michael P."}],"issued":{"date-parts":[["1992"]]}}}],"schema":"https://github.com/citation-style-language/schema/raw/master/csl-citation.json"} </w:instrText>
      </w:r>
      <w:r w:rsidRPr="00D77D53">
        <w:fldChar w:fldCharType="separate"/>
      </w:r>
      <w:r w:rsidRPr="00D77D53">
        <w:t>Keane (1992)</w:t>
      </w:r>
      <w:r w:rsidRPr="00D77D53">
        <w:fldChar w:fldCharType="end"/>
      </w:r>
      <w:r w:rsidR="001D1A3E">
        <w:t xml:space="preserve">, the full error covariance matrix in such settings </w:t>
      </w:r>
      <w:r w:rsidR="00ED3C05" w:rsidRPr="00D77D53">
        <w:t>becomes challenging to identify empirically</w:t>
      </w:r>
      <w:r w:rsidR="00ED3C05">
        <w:t xml:space="preserve"> </w:t>
      </w:r>
      <w:r w:rsidR="001D1A3E">
        <w:t>in the absence of alternative-specific covariates.</w:t>
      </w:r>
      <w:bookmarkEnd w:id="59"/>
      <w:r w:rsidR="00ED3C05">
        <w:t xml:space="preserve"> </w:t>
      </w:r>
      <w:r w:rsidRPr="00D77D53">
        <w:t xml:space="preserve">Given that our model specification fits this </w:t>
      </w:r>
      <w:r>
        <w:t>situation</w:t>
      </w:r>
      <w:r w:rsidRPr="00D77D53">
        <w:t xml:space="preserve">, we </w:t>
      </w:r>
      <w:r>
        <w:t xml:space="preserve">assume that </w:t>
      </w:r>
      <w:r w:rsidR="00BD7FFE" w:rsidRPr="00A5304C">
        <w:rPr>
          <w:position w:val="-14"/>
        </w:rPr>
        <w:object w:dxaOrig="1900" w:dyaOrig="380" w14:anchorId="6BA524DD">
          <v:shape id="_x0000_i1080" type="#_x0000_t75" style="width:95.55pt;height:18.85pt" o:ole="">
            <v:imagedata r:id="rId118" o:title=""/>
          </v:shape>
          <o:OLEObject Type="Embed" ProgID="Equation.DSMT4" ShapeID="_x0000_i1080" DrawAspect="Content" ObjectID="_1812461982" r:id="rId119"/>
        </w:object>
      </w:r>
      <w:r>
        <w:t xml:space="preserve"> where </w:t>
      </w:r>
      <w:r w:rsidRPr="00D77D53">
        <w:rPr>
          <w:i/>
          <w:iCs/>
        </w:rPr>
        <w:t>H</w:t>
      </w:r>
      <w:r>
        <w:rPr>
          <w:vertAlign w:val="subscript"/>
        </w:rPr>
        <w:t>3</w:t>
      </w:r>
      <w:r w:rsidRPr="00D77D53">
        <w:t>=4</w:t>
      </w:r>
      <w:r>
        <w:t xml:space="preserve"> in our current empirical context. A</w:t>
      </w:r>
      <w:r w:rsidRPr="00D77D53">
        <w:t xml:space="preserve">ccordingly, </w:t>
      </w:r>
      <w:r>
        <w:t xml:space="preserve">the difference matrix for the return channel outcome </w:t>
      </w:r>
      <w:r w:rsidR="00BD7FFE" w:rsidRPr="00A5304C">
        <w:rPr>
          <w:position w:val="-12"/>
        </w:rPr>
        <w:object w:dxaOrig="320" w:dyaOrig="380" w14:anchorId="2FD5CA32">
          <v:shape id="_x0000_i1081" type="#_x0000_t75" style="width:16.3pt;height:18.85pt" o:ole="">
            <v:imagedata r:id="rId120" o:title=""/>
          </v:shape>
          <o:OLEObject Type="Embed" ProgID="Equation.DSMT4" ShapeID="_x0000_i1081" DrawAspect="Content" ObjectID="_1812461983" r:id="rId121"/>
        </w:object>
      </w:r>
      <w:r w:rsidRPr="00D77D53">
        <w:t xml:space="preserve"> </w:t>
      </w:r>
      <w:r>
        <w:t xml:space="preserve">takes the </w:t>
      </w:r>
      <w:r w:rsidRPr="00D77D53">
        <w:t>size ((</w:t>
      </w:r>
      <w:r w:rsidRPr="00D77D53">
        <w:rPr>
          <w:i/>
          <w:iCs/>
        </w:rPr>
        <w:t>H</w:t>
      </w:r>
      <w:r>
        <w:rPr>
          <w:vertAlign w:val="subscript"/>
        </w:rPr>
        <w:t>3</w:t>
      </w:r>
      <w:r w:rsidRPr="00D77D53">
        <w:t>-1)</w:t>
      </w:r>
      <w:r w:rsidRPr="00D77D53">
        <w:sym w:font="Symbol" w:char="F0B4"/>
      </w:r>
      <w:r w:rsidRPr="00D77D53">
        <w:t xml:space="preserve"> (</w:t>
      </w:r>
      <w:r w:rsidRPr="00D77D53">
        <w:rPr>
          <w:i/>
          <w:iCs/>
        </w:rPr>
        <w:t>H</w:t>
      </w:r>
      <w:r>
        <w:rPr>
          <w:vertAlign w:val="subscript"/>
        </w:rPr>
        <w:t>3</w:t>
      </w:r>
      <w:r>
        <w:t>-1</w:t>
      </w:r>
      <w:r w:rsidRPr="00D77D53">
        <w:t>))</w:t>
      </w:r>
      <w:r>
        <w:t>, with the matrix as follows in our empirical analysis:</w:t>
      </w:r>
    </w:p>
    <w:p w14:paraId="27185C8F" w14:textId="71845DB1" w:rsidR="000566E2" w:rsidRDefault="00BD7FFE" w:rsidP="000566E2">
      <w:pPr>
        <w:jc w:val="left"/>
      </w:pPr>
      <w:r w:rsidRPr="00A5304C">
        <w:rPr>
          <w:position w:val="-50"/>
        </w:rPr>
        <w:object w:dxaOrig="2020" w:dyaOrig="1120" w14:anchorId="3C5BD071">
          <v:shape id="_x0000_i1082" type="#_x0000_t75" style="width:101.15pt;height:55.7pt" o:ole="">
            <v:imagedata r:id="rId122" o:title=""/>
          </v:shape>
          <o:OLEObject Type="Embed" ProgID="Equation.DSMT4" ShapeID="_x0000_i1082" DrawAspect="Content" ObjectID="_1812461984" r:id="rId123"/>
        </w:object>
      </w:r>
    </w:p>
    <w:p w14:paraId="6CA3A699" w14:textId="4928E27C" w:rsidR="000566E2" w:rsidRDefault="000566E2" w:rsidP="000566E2">
      <w:pPr>
        <w:ind w:firstLine="720"/>
      </w:pPr>
      <w:r w:rsidRPr="00D77D53">
        <w:lastRenderedPageBreak/>
        <w:t>Lastly, for</w:t>
      </w:r>
      <w:r>
        <w:t xml:space="preserve"> use later in the paper</w:t>
      </w:r>
      <w:r w:rsidRPr="00D77D53">
        <w:t>, we define an (</w:t>
      </w:r>
      <w:r w:rsidRPr="00BD7FFE">
        <w:rPr>
          <w:i/>
          <w:iCs/>
        </w:rPr>
        <w:t>A</w:t>
      </w:r>
      <w:r w:rsidRPr="00D77D53">
        <w:sym w:font="Symbol" w:char="F0B4"/>
      </w:r>
      <w:r w:rsidRPr="00D77D53">
        <w:rPr>
          <w:i/>
          <w:iCs/>
        </w:rPr>
        <w:t>H</w:t>
      </w:r>
      <w:r w:rsidRPr="00D77D53">
        <w:rPr>
          <w:i/>
          <w:iCs/>
          <w:vertAlign w:val="subscript"/>
        </w:rPr>
        <w:t>C</w:t>
      </w:r>
      <w:r w:rsidRPr="00D77D53">
        <w:t xml:space="preserve">) matrix </w:t>
      </w:r>
      <w:r w:rsidR="00BD7FFE" w:rsidRPr="00A5304C">
        <w:rPr>
          <w:position w:val="-18"/>
        </w:rPr>
        <w:object w:dxaOrig="2020" w:dyaOrig="480" w14:anchorId="7507DCA7">
          <v:shape id="_x0000_i1083" type="#_x0000_t75" style="width:101.15pt;height:24pt" o:ole="">
            <v:imagedata r:id="rId124" o:title=""/>
          </v:shape>
          <o:OLEObject Type="Embed" ProgID="Equation.DSMT4" ShapeID="_x0000_i1083" DrawAspect="Content" ObjectID="_1812461985" r:id="rId125"/>
        </w:object>
      </w:r>
      <w:r w:rsidRPr="00D77D53">
        <w:t xml:space="preserve"> and </w:t>
      </w:r>
      <w:r w:rsidR="001E082B" w:rsidRPr="00A5304C">
        <w:rPr>
          <w:position w:val="-78"/>
        </w:rPr>
        <w:object w:dxaOrig="3120" w:dyaOrig="1680" w14:anchorId="7DD13684">
          <v:shape id="_x0000_i1084" type="#_x0000_t75" style="width:156pt;height:84pt" o:ole="">
            <v:imagedata r:id="rId126" o:title=""/>
          </v:shape>
          <o:OLEObject Type="Embed" ProgID="Equation.DSMT4" ShapeID="_x0000_i1084" DrawAspect="Content" ObjectID="_1812461986" r:id="rId127"/>
        </w:object>
      </w:r>
    </w:p>
    <w:p w14:paraId="0E331FD6" w14:textId="77777777" w:rsidR="00141594" w:rsidRPr="00DE3DE2" w:rsidRDefault="00141594" w:rsidP="001E082B">
      <w:pPr>
        <w:ind w:firstLine="720"/>
      </w:pPr>
    </w:p>
    <w:p w14:paraId="580FF367" w14:textId="157130D7" w:rsidR="000566E2" w:rsidRPr="00D77D53" w:rsidRDefault="000566E2" w:rsidP="001E082B">
      <w:pPr>
        <w:pStyle w:val="Heading2"/>
        <w:spacing w:before="0"/>
      </w:pPr>
      <w:bookmarkStart w:id="60" w:name="_Hlk199708938"/>
      <w:r>
        <w:t xml:space="preserve"> Quasi-</w:t>
      </w:r>
      <w:r w:rsidRPr="000566E2">
        <w:t>Likelihood</w:t>
      </w:r>
      <w:r w:rsidRPr="00D77D53">
        <w:t xml:space="preserve"> Estimation Setup </w:t>
      </w:r>
    </w:p>
    <w:p w14:paraId="76F98863" w14:textId="7A5183CD" w:rsidR="000566E2" w:rsidRDefault="000566E2" w:rsidP="001E082B">
      <w:r>
        <w:t xml:space="preserve">In the quasi-likelihood estimation set-up, we use a function </w:t>
      </w:r>
      <w:r w:rsidR="00BD7FFE" w:rsidRPr="00C057B9">
        <w:rPr>
          <w:position w:val="-14"/>
        </w:rPr>
        <w:object w:dxaOrig="460" w:dyaOrig="380" w14:anchorId="465B1DD7">
          <v:shape id="_x0000_i1085" type="#_x0000_t75" style="width:23.15pt;height:19.3pt" o:ole="">
            <v:imagedata r:id="rId128" o:title=""/>
          </v:shape>
          <o:OLEObject Type="Embed" ProgID="Equation.DSMT4" ShapeID="_x0000_i1085" DrawAspect="Content" ObjectID="_1812461987" r:id="rId129"/>
        </w:object>
      </w:r>
      <w:r>
        <w:t xml:space="preserve">for each of </w:t>
      </w:r>
      <w:r w:rsidRPr="00204B68">
        <w:rPr>
          <w:i/>
          <w:iCs/>
        </w:rPr>
        <w:t>c</w:t>
      </w:r>
      <w:r>
        <w:t xml:space="preserve">=2 and </w:t>
      </w:r>
      <w:r w:rsidRPr="00204B68">
        <w:rPr>
          <w:i/>
          <w:iCs/>
        </w:rPr>
        <w:t>c</w:t>
      </w:r>
      <w:r>
        <w:t xml:space="preserve">=3 such that  </w:t>
      </w:r>
      <w:r w:rsidR="00BD7FFE" w:rsidRPr="00A5304C">
        <w:rPr>
          <w:position w:val="-14"/>
        </w:rPr>
        <w:object w:dxaOrig="1200" w:dyaOrig="380" w14:anchorId="605D9E17">
          <v:shape id="_x0000_i1086" type="#_x0000_t75" style="width:60pt;height:18.85pt" o:ole="">
            <v:imagedata r:id="rId130" o:title=""/>
          </v:shape>
          <o:OLEObject Type="Embed" ProgID="Equation.DSMT4" ShapeID="_x0000_i1086" DrawAspect="Content" ObjectID="_1812461988" r:id="rId131"/>
        </w:object>
      </w:r>
      <w:r>
        <w:t xml:space="preserve"> and </w:t>
      </w:r>
      <w:r w:rsidR="00BD7FFE" w:rsidRPr="00A5304C">
        <w:rPr>
          <w:position w:val="-32"/>
        </w:rPr>
        <w:object w:dxaOrig="2880" w:dyaOrig="740" w14:anchorId="46A9EB6A">
          <v:shape id="_x0000_i1087" type="#_x0000_t75" style="width:2in;height:36.85pt" o:ole="">
            <v:imagedata r:id="rId132" o:title=""/>
          </v:shape>
          <o:OLEObject Type="Embed" ProgID="Equation.DSMT4" ShapeID="_x0000_i1087" DrawAspect="Content" ObjectID="_1812461989" r:id="rId133"/>
        </w:object>
      </w:r>
      <w:r>
        <w:t xml:space="preserve"> </w:t>
      </w:r>
      <w:r w:rsidRPr="00501CB3">
        <w:t>The properties specified above fo</w:t>
      </w:r>
      <w:r>
        <w:t xml:space="preserve">r </w:t>
      </w:r>
      <w:r w:rsidR="00BD7FFE" w:rsidRPr="00A5304C">
        <w:rPr>
          <w:position w:val="-14"/>
        </w:rPr>
        <w:object w:dxaOrig="520" w:dyaOrig="380" w14:anchorId="0B3F8861">
          <v:shape id="_x0000_i1088" type="#_x0000_t75" style="width:25.7pt;height:18.85pt" o:ole="">
            <v:imagedata r:id="rId134" o:title=""/>
          </v:shape>
          <o:OLEObject Type="Embed" ProgID="Equation.DSMT4" ShapeID="_x0000_i1088" DrawAspect="Content" ObjectID="_1812461990" r:id="rId135"/>
        </w:object>
      </w:r>
      <w:r w:rsidRPr="00501CB3">
        <w:t>ensure that the predicted fractio</w:t>
      </w:r>
      <w:r>
        <w:t xml:space="preserve">ns </w:t>
      </w:r>
      <w:r w:rsidRPr="00501CB3">
        <w:t xml:space="preserve">will lie in the interval (0,1) and will sum to 1 </w:t>
      </w:r>
      <w:r>
        <w:t xml:space="preserve">for the return/no return fractional rates conditional on a purchase, as well as sum to one across the four return channels conditional on a return. To satisfy the conditions above along each of the return fraction rate and return channel marginals, while also enabling easy incorporation of jointness across the three dimensions of purchase frequency, return fraction rate, and return channel fraction, we first determine the probability </w:t>
      </w:r>
      <w:r w:rsidR="00BD7FFE" w:rsidRPr="00A5304C">
        <w:rPr>
          <w:position w:val="-14"/>
        </w:rPr>
        <w:object w:dxaOrig="3080" w:dyaOrig="400" w14:anchorId="47E36180">
          <v:shape id="_x0000_i1089" type="#_x0000_t75" style="width:154.3pt;height:19.7pt" o:ole="">
            <v:imagedata r:id="rId136" o:title=""/>
          </v:shape>
          <o:OLEObject Type="Embed" ProgID="Equation.DSMT4" ShapeID="_x0000_i1089" DrawAspect="Content" ObjectID="_1812461991" r:id="rId137"/>
        </w:object>
      </w:r>
      <w:r w:rsidR="00BD7FFE">
        <w:t xml:space="preserve"> </w:t>
      </w:r>
      <w:r>
        <w:t xml:space="preserve">for the event that the individual has the observed purchase frequency of </w:t>
      </w:r>
      <w:r w:rsidR="00BD7FFE" w:rsidRPr="00A5304C">
        <w:rPr>
          <w:position w:val="-12"/>
        </w:rPr>
        <w:object w:dxaOrig="720" w:dyaOrig="360" w14:anchorId="3B083E5C">
          <v:shape id="_x0000_i1090" type="#_x0000_t75" style="width:36.45pt;height:18.45pt" o:ole="">
            <v:imagedata r:id="rId138" o:title=""/>
          </v:shape>
          <o:OLEObject Type="Embed" ProgID="Equation.DSMT4" ShapeID="_x0000_i1090" DrawAspect="Content" ObjectID="_1812461992" r:id="rId139"/>
        </w:object>
      </w:r>
      <w:r>
        <w:t xml:space="preserve"> </w:t>
      </w:r>
      <w:r w:rsidRPr="007F67B8">
        <w:rPr>
          <w:u w:val="single"/>
        </w:rPr>
        <w:t>and</w:t>
      </w:r>
      <w:r>
        <w:t xml:space="preserve"> for each of the possible discrete states </w:t>
      </w:r>
      <w:r w:rsidR="00BD7FFE" w:rsidRPr="00BD7FFE">
        <w:rPr>
          <w:i/>
          <w:iCs/>
        </w:rPr>
        <w:t>m</w:t>
      </w:r>
      <w:r w:rsidR="00BD7FFE" w:rsidRPr="00BD7FFE">
        <w:rPr>
          <w:vertAlign w:val="subscript"/>
        </w:rPr>
        <w:t>2</w:t>
      </w:r>
      <w:r>
        <w:t xml:space="preserve"> that </w:t>
      </w:r>
      <w:r w:rsidR="00BD7FFE" w:rsidRPr="00BD7FFE">
        <w:rPr>
          <w:i/>
          <w:iCs/>
        </w:rPr>
        <w:t>h</w:t>
      </w:r>
      <w:r w:rsidR="00BD7FFE" w:rsidRPr="00BD7FFE">
        <w:rPr>
          <w:vertAlign w:val="subscript"/>
        </w:rPr>
        <w:t>2</w:t>
      </w:r>
      <w:r>
        <w:t xml:space="preserve"> may take and each of the possible discrete states of </w:t>
      </w:r>
      <w:r w:rsidR="00BD7FFE" w:rsidRPr="00BD7FFE">
        <w:rPr>
          <w:i/>
          <w:iCs/>
        </w:rPr>
        <w:t>m</w:t>
      </w:r>
      <w:r w:rsidR="00BD7FFE">
        <w:rPr>
          <w:vertAlign w:val="subscript"/>
        </w:rPr>
        <w:t>3</w:t>
      </w:r>
      <w:r w:rsidR="00BD7FFE">
        <w:t xml:space="preserve"> that </w:t>
      </w:r>
      <w:r w:rsidR="00BD7FFE" w:rsidRPr="00BD7FFE">
        <w:rPr>
          <w:i/>
          <w:iCs/>
        </w:rPr>
        <w:t>h</w:t>
      </w:r>
      <w:r w:rsidR="00BD7FFE">
        <w:rPr>
          <w:vertAlign w:val="subscript"/>
        </w:rPr>
        <w:t>3</w:t>
      </w:r>
      <w:r w:rsidR="00BD7FFE">
        <w:t xml:space="preserve"> </w:t>
      </w:r>
      <w:r>
        <w:t>may take.  Then, denoting</w:t>
      </w:r>
      <w:r w:rsidR="00BD7FFE">
        <w:t xml:space="preserve"> 1(.) </w:t>
      </w:r>
      <w:r>
        <w:t>as a dummy variable taking the value one if the expression in parenthesis is true, the quasi-likelihood function to be maximized may be specified as follows:</w:t>
      </w:r>
    </w:p>
    <w:bookmarkStart w:id="61" w:name="_Hlk199708999"/>
    <w:p w14:paraId="2FA41C40" w14:textId="455DA611" w:rsidR="000566E2" w:rsidRDefault="001E082B" w:rsidP="001E082B">
      <w:pPr>
        <w:spacing w:before="120" w:after="120"/>
      </w:pPr>
      <w:r w:rsidRPr="00A5304C">
        <w:rPr>
          <w:position w:val="-32"/>
        </w:rPr>
        <w:object w:dxaOrig="6020" w:dyaOrig="720" w14:anchorId="70BB60FE">
          <v:shape id="_x0000_i1091" type="#_x0000_t75" style="width:300.85pt;height:36.45pt" o:ole="">
            <v:imagedata r:id="rId140" o:title=""/>
          </v:shape>
          <o:OLEObject Type="Embed" ProgID="Equation.DSMT4" ShapeID="_x0000_i1091" DrawAspect="Content" ObjectID="_1812461993" r:id="rId141"/>
        </w:object>
      </w:r>
      <w:r w:rsidR="000566E2" w:rsidRPr="00D77D53">
        <w:tab/>
      </w:r>
      <w:r w:rsidR="000566E2" w:rsidRPr="00D77D53">
        <w:tab/>
      </w:r>
      <w:r w:rsidR="000566E2" w:rsidRPr="00D77D53">
        <w:tab/>
      </w:r>
      <w:r w:rsidR="000566E2" w:rsidRPr="00D77D53">
        <w:tab/>
        <w:t xml:space="preserve">    </w:t>
      </w:r>
      <w:r w:rsidR="000566E2">
        <w:t xml:space="preserve">   </w:t>
      </w:r>
      <w:r w:rsidR="000566E2" w:rsidRPr="00D77D53">
        <w:t>(</w:t>
      </w:r>
      <w:r w:rsidR="000566E2">
        <w:t>4</w:t>
      </w:r>
      <w:r w:rsidR="000566E2" w:rsidRPr="00D77D53">
        <w:t>)</w:t>
      </w:r>
      <w:bookmarkEnd w:id="61"/>
    </w:p>
    <w:p w14:paraId="45DC9778" w14:textId="541819F6" w:rsidR="000566E2" w:rsidRDefault="00BD7FFE" w:rsidP="000566E2">
      <w:r>
        <w:t>w</w:t>
      </w:r>
      <w:r w:rsidR="000566E2">
        <w:t>here</w:t>
      </w:r>
      <w:r>
        <w:t xml:space="preserve"> </w:t>
      </w:r>
      <w:r w:rsidRPr="00A5304C">
        <w:rPr>
          <w:position w:val="-6"/>
        </w:rPr>
        <w:object w:dxaOrig="200" w:dyaOrig="279" w14:anchorId="75B7CFE4">
          <v:shape id="_x0000_i1092" type="#_x0000_t75" style="width:10.3pt;height:14.15pt" o:ole="">
            <v:imagedata r:id="rId142" o:title=""/>
          </v:shape>
          <o:OLEObject Type="Embed" ProgID="Equation.DSMT4" ShapeID="_x0000_i1092" DrawAspect="Content" ObjectID="_1812461994" r:id="rId143"/>
        </w:object>
      </w:r>
      <w:r w:rsidR="000566E2">
        <w:t xml:space="preserve"> is </w:t>
      </w:r>
      <w:r w:rsidR="000566E2">
        <w:rPr>
          <w:noProof/>
        </w:rPr>
        <w:t xml:space="preserve">the collection of parameters to be estimated: </w:t>
      </w:r>
      <w:r w:rsidRPr="00A5304C">
        <w:rPr>
          <w:position w:val="-26"/>
        </w:rPr>
        <w:object w:dxaOrig="4740" w:dyaOrig="740" w14:anchorId="786A37C3">
          <v:shape id="_x0000_i1093" type="#_x0000_t75" style="width:237pt;height:36.85pt" o:ole="">
            <v:imagedata r:id="rId144" o:title=""/>
          </v:shape>
          <o:OLEObject Type="Embed" ProgID="Equation.DSMT4" ShapeID="_x0000_i1093" DrawAspect="Content" ObjectID="_1812461995" r:id="rId145"/>
        </w:object>
      </w:r>
      <w:r w:rsidRPr="00D77D53">
        <w:rPr>
          <w:noProof/>
        </w:rPr>
        <w:t xml:space="preserve"> </w:t>
      </w:r>
      <w:r w:rsidR="000566E2" w:rsidRPr="00D77D53">
        <w:rPr>
          <w:noProof/>
        </w:rPr>
        <w:t xml:space="preserve">the operator </w:t>
      </w:r>
      <w:r w:rsidRPr="00A5304C">
        <w:rPr>
          <w:position w:val="-10"/>
        </w:rPr>
        <w:object w:dxaOrig="960" w:dyaOrig="320" w14:anchorId="690AF5B1">
          <v:shape id="_x0000_i1094" type="#_x0000_t75" style="width:48pt;height:16.3pt" o:ole="">
            <v:imagedata r:id="rId146" o:title=""/>
          </v:shape>
          <o:OLEObject Type="Embed" ProgID="Equation.DSMT4" ShapeID="_x0000_i1094" DrawAspect="Content" ObjectID="_1812461996" r:id="rId147"/>
        </w:object>
      </w:r>
      <w:r w:rsidR="000566E2" w:rsidRPr="00D77D53">
        <w:t xml:space="preserve"> row-</w:t>
      </w:r>
      <w:r w:rsidR="000566E2" w:rsidRPr="00D77D53">
        <w:rPr>
          <w:noProof/>
        </w:rPr>
        <w:t>vectorizes all the non-zero elements of the matrix/vector on which it operates, and the operator</w:t>
      </w:r>
      <w:r w:rsidR="000566E2" w:rsidRPr="00D77D53">
        <w:t xml:space="preserve"> </w:t>
      </w:r>
      <w:r w:rsidRPr="00A5304C">
        <w:rPr>
          <w:position w:val="-10"/>
        </w:rPr>
        <w:object w:dxaOrig="1040" w:dyaOrig="320" w14:anchorId="6AE14381">
          <v:shape id="_x0000_i1095" type="#_x0000_t75" style="width:52.3pt;height:16.3pt" o:ole="">
            <v:imagedata r:id="rId148" o:title=""/>
          </v:shape>
          <o:OLEObject Type="Embed" ProgID="Equation.DSMT4" ShapeID="_x0000_i1095" DrawAspect="Content" ObjectID="_1812461997" r:id="rId149"/>
        </w:object>
      </w:r>
      <w:r w:rsidR="000566E2" w:rsidRPr="00D77D53">
        <w:t xml:space="preserve"> row-vectorizes the upper diagonal elements of a matrix. </w:t>
      </w:r>
      <w:r w:rsidR="000566E2">
        <w:rPr>
          <w:noProof/>
        </w:rPr>
        <w:t xml:space="preserve"> T</w:t>
      </w:r>
      <w:r w:rsidR="000566E2">
        <w:t>he computation of the probability expression above needs additional setup. We first consolidate the covariance matrix of the error terms in the ordered response and the differenced (from the first alternative) error terms for each of the returns/no returns and return channel as follows:</w:t>
      </w:r>
    </w:p>
    <w:p w14:paraId="3AABB6BA" w14:textId="7A84E7CC" w:rsidR="000566E2" w:rsidRDefault="00BD7FFE" w:rsidP="000566E2">
      <w:r w:rsidRPr="00A5304C">
        <w:rPr>
          <w:position w:val="-92"/>
        </w:rPr>
        <w:object w:dxaOrig="7300" w:dyaOrig="1960" w14:anchorId="17F17421">
          <v:shape id="_x0000_i1096" type="#_x0000_t75" style="width:365.15pt;height:97.7pt" o:ole="">
            <v:imagedata r:id="rId150" o:title=""/>
          </v:shape>
          <o:OLEObject Type="Embed" ProgID="Equation.DSMT4" ShapeID="_x0000_i1096" DrawAspect="Content" ObjectID="_1812461998" r:id="rId151"/>
        </w:object>
      </w:r>
    </w:p>
    <w:bookmarkEnd w:id="60"/>
    <w:p w14:paraId="688DD921" w14:textId="048A3BD2" w:rsidR="000566E2" w:rsidRDefault="00BD7FFE" w:rsidP="000566E2">
      <w:r w:rsidRPr="00A5304C">
        <w:rPr>
          <w:position w:val="-86"/>
        </w:rPr>
        <w:object w:dxaOrig="7000" w:dyaOrig="1840" w14:anchorId="2D64868B">
          <v:shape id="_x0000_i1097" type="#_x0000_t75" style="width:349.7pt;height:91.7pt" o:ole="">
            <v:imagedata r:id="rId152" o:title=""/>
          </v:shape>
          <o:OLEObject Type="Embed" ProgID="Equation.DSMT4" ShapeID="_x0000_i1097" DrawAspect="Content" ObjectID="_1812461999" r:id="rId153"/>
        </w:object>
      </w:r>
    </w:p>
    <w:p w14:paraId="24CFC5D8" w14:textId="77777777" w:rsidR="000566E2" w:rsidRDefault="000566E2" w:rsidP="000566E2"/>
    <w:p w14:paraId="51E5B6CD" w14:textId="6C0C7610" w:rsidR="000566E2" w:rsidRPr="007F67B8" w:rsidRDefault="000566E2" w:rsidP="000566E2">
      <w:bookmarkStart w:id="62" w:name="_Hlk199709035"/>
      <w:r>
        <w:t xml:space="preserve">The matrix </w:t>
      </w:r>
      <w:r w:rsidR="00BD7FFE" w:rsidRPr="00A5304C">
        <w:rPr>
          <w:position w:val="-12"/>
        </w:rPr>
        <w:object w:dxaOrig="279" w:dyaOrig="360" w14:anchorId="412FD0D4">
          <v:shape id="_x0000_i1098" type="#_x0000_t75" style="width:14.15pt;height:18.45pt" o:ole="">
            <v:imagedata r:id="rId154" o:title=""/>
          </v:shape>
          <o:OLEObject Type="Embed" ProgID="Equation.DSMT4" ShapeID="_x0000_i1098" DrawAspect="Content" ObjectID="_1812462000" r:id="rId155"/>
        </w:object>
      </w:r>
      <w:r>
        <w:t xml:space="preserve"> corresponds to the error differences taken with respect to the first alternative for the returns (</w:t>
      </w:r>
      <w:r w:rsidR="009E0E2D" w:rsidRPr="009E0E2D">
        <w:rPr>
          <w:i/>
          <w:iCs/>
        </w:rPr>
        <w:t>y</w:t>
      </w:r>
      <w:r w:rsidR="009E0E2D" w:rsidRPr="009E0E2D">
        <w:rPr>
          <w:vertAlign w:val="subscript"/>
        </w:rPr>
        <w:t>2</w:t>
      </w:r>
      <w:r>
        <w:t>) and the return channel (</w:t>
      </w:r>
      <w:r w:rsidR="009E0E2D" w:rsidRPr="009E0E2D">
        <w:rPr>
          <w:i/>
          <w:iCs/>
        </w:rPr>
        <w:t>y</w:t>
      </w:r>
      <w:r w:rsidR="009E0E2D" w:rsidRPr="009E0E2D">
        <w:rPr>
          <w:vertAlign w:val="subscript"/>
        </w:rPr>
        <w:t>3</w:t>
      </w:r>
      <w:r>
        <w:t>) model components. To compute the probability in the quasi-likelihood function, we however, need the covariance matrix corresponding to the error term differences taken with respect to any alternative</w:t>
      </w:r>
      <w:r w:rsidR="009E0E2D">
        <w:t xml:space="preserve"> </w:t>
      </w:r>
      <w:r w:rsidR="009E0E2D" w:rsidRPr="009E0E2D">
        <w:rPr>
          <w:i/>
          <w:iCs/>
        </w:rPr>
        <w:t>h</w:t>
      </w:r>
      <w:r w:rsidR="009E0E2D" w:rsidRPr="009E0E2D">
        <w:rPr>
          <w:vertAlign w:val="subscript"/>
        </w:rPr>
        <w:t>2</w:t>
      </w:r>
      <w:r w:rsidR="009E0E2D">
        <w:t xml:space="preserve"> = </w:t>
      </w:r>
      <w:r w:rsidR="009E0E2D" w:rsidRPr="009E0E2D">
        <w:rPr>
          <w:i/>
          <w:iCs/>
        </w:rPr>
        <w:t>m</w:t>
      </w:r>
      <w:r w:rsidR="009E0E2D" w:rsidRPr="009E0E2D">
        <w:rPr>
          <w:vertAlign w:val="subscript"/>
        </w:rPr>
        <w:t>2</w:t>
      </w:r>
      <w:r w:rsidR="009E0E2D">
        <w:t xml:space="preserve"> </w:t>
      </w:r>
      <w:r>
        <w:t>for</w:t>
      </w:r>
      <w:r w:rsidR="009E0E2D" w:rsidRPr="009E0E2D">
        <w:rPr>
          <w:i/>
          <w:iCs/>
        </w:rPr>
        <w:t xml:space="preserve"> y</w:t>
      </w:r>
      <w:r w:rsidR="009E0E2D" w:rsidRPr="009E0E2D">
        <w:rPr>
          <w:vertAlign w:val="subscript"/>
        </w:rPr>
        <w:t>2</w:t>
      </w:r>
      <w:r>
        <w:t xml:space="preserve">, and </w:t>
      </w:r>
      <w:r w:rsidR="009E0E2D" w:rsidRPr="009E0E2D">
        <w:rPr>
          <w:i/>
          <w:iCs/>
        </w:rPr>
        <w:t>h</w:t>
      </w:r>
      <w:r w:rsidR="009E0E2D">
        <w:rPr>
          <w:vertAlign w:val="subscript"/>
        </w:rPr>
        <w:t>3</w:t>
      </w:r>
      <w:r w:rsidR="009E0E2D">
        <w:t xml:space="preserve"> = </w:t>
      </w:r>
      <w:r w:rsidR="009E0E2D" w:rsidRPr="009E0E2D">
        <w:rPr>
          <w:i/>
          <w:iCs/>
        </w:rPr>
        <w:t>m</w:t>
      </w:r>
      <w:r w:rsidR="009E0E2D">
        <w:rPr>
          <w:vertAlign w:val="subscript"/>
        </w:rPr>
        <w:t>3</w:t>
      </w:r>
      <w:r>
        <w:t xml:space="preserve"> for</w:t>
      </w:r>
      <w:r w:rsidR="009E0E2D">
        <w:rPr>
          <w:i/>
          <w:iCs/>
        </w:rPr>
        <w:t xml:space="preserve"> </w:t>
      </w:r>
      <w:r w:rsidR="009E0E2D" w:rsidRPr="009E0E2D">
        <w:rPr>
          <w:i/>
          <w:iCs/>
        </w:rPr>
        <w:t>y</w:t>
      </w:r>
      <w:r w:rsidR="009E0E2D">
        <w:rPr>
          <w:vertAlign w:val="subscript"/>
        </w:rPr>
        <w:t>3</w:t>
      </w:r>
      <w:r>
        <w:t>. To obtain this covariance matrix, first define a zero element matrix</w:t>
      </w:r>
      <w:r w:rsidR="009E0E2D">
        <w:t xml:space="preserve"> </w:t>
      </w:r>
      <w:r w:rsidR="009E0E2D" w:rsidRPr="009E0E2D">
        <w:rPr>
          <w:b/>
          <w:bCs/>
        </w:rPr>
        <w:t>D</w:t>
      </w:r>
      <w:r>
        <w:t xml:space="preserve"> of size [1+</w:t>
      </w:r>
      <w:r w:rsidRPr="00D77D53">
        <w:rPr>
          <w:rStyle w:val="Emphasis"/>
        </w:rPr>
        <w:t>H</w:t>
      </w:r>
      <w:r w:rsidRPr="00DE3DE2">
        <w:rPr>
          <w:rStyle w:val="Emphasis"/>
          <w:i w:val="0"/>
          <w:iCs/>
          <w:vertAlign w:val="subscript"/>
        </w:rPr>
        <w:t>2</w:t>
      </w:r>
      <w:r w:rsidRPr="00D77D53">
        <w:t>+</w:t>
      </w:r>
      <w:r w:rsidRPr="00D77D53">
        <w:rPr>
          <w:rStyle w:val="Emphasis"/>
        </w:rPr>
        <w:t>H</w:t>
      </w:r>
      <w:r w:rsidRPr="007F67B8">
        <w:rPr>
          <w:vertAlign w:val="subscript"/>
        </w:rPr>
        <w:t>3</w:t>
      </w:r>
      <w:r>
        <w:t xml:space="preserve">] </w:t>
      </w:r>
      <w:r w:rsidRPr="00D77D53">
        <w:sym w:font="Symbol" w:char="F0B4"/>
      </w:r>
      <w:r>
        <w:t xml:space="preserve"> [1+</w:t>
      </w:r>
      <w:r w:rsidRPr="00D77D53">
        <w:t>(</w:t>
      </w:r>
      <w:r w:rsidRPr="00D77D53">
        <w:rPr>
          <w:rStyle w:val="Emphasis"/>
        </w:rPr>
        <w:t>H</w:t>
      </w:r>
      <w:r w:rsidRPr="00DE3DE2">
        <w:rPr>
          <w:rStyle w:val="Emphasis"/>
          <w:i w:val="0"/>
          <w:iCs/>
          <w:vertAlign w:val="subscript"/>
        </w:rPr>
        <w:t>2</w:t>
      </w:r>
      <w:r w:rsidRPr="00D77D53">
        <w:t>-1)+(</w:t>
      </w:r>
      <w:r w:rsidRPr="00D77D53">
        <w:rPr>
          <w:rStyle w:val="Emphasis"/>
        </w:rPr>
        <w:t>H</w:t>
      </w:r>
      <w:r w:rsidRPr="007F67B8">
        <w:rPr>
          <w:vertAlign w:val="subscript"/>
        </w:rPr>
        <w:t>3</w:t>
      </w:r>
      <w:r w:rsidRPr="00D77D53">
        <w:t>-1)</w:t>
      </w:r>
      <w:r>
        <w:t xml:space="preserve">]. Place a value of ‘1’ as the first element of </w:t>
      </w:r>
      <w:r>
        <w:rPr>
          <w:b/>
          <w:bCs/>
        </w:rPr>
        <w:t>D</w:t>
      </w:r>
      <w:r>
        <w:t xml:space="preserve">, then position an identity matrix of size </w:t>
      </w:r>
      <w:r w:rsidRPr="00D77D53">
        <w:t>(</w:t>
      </w:r>
      <w:r w:rsidRPr="00D77D53">
        <w:rPr>
          <w:rStyle w:val="Emphasis"/>
        </w:rPr>
        <w:t>H</w:t>
      </w:r>
      <w:r w:rsidRPr="007F67B8">
        <w:rPr>
          <w:vertAlign w:val="subscript"/>
        </w:rPr>
        <w:t>2</w:t>
      </w:r>
      <w:r w:rsidRPr="00D77D53">
        <w:t>-1</w:t>
      </w:r>
      <w:r>
        <w:t>) in the third through 1+</w:t>
      </w:r>
      <w:r w:rsidRPr="00D77D53">
        <w:rPr>
          <w:rStyle w:val="Emphasis"/>
        </w:rPr>
        <w:t>H</w:t>
      </w:r>
      <w:r w:rsidRPr="00A36159">
        <w:rPr>
          <w:rStyle w:val="Emphasis"/>
          <w:vertAlign w:val="subscript"/>
        </w:rPr>
        <w:t>2</w:t>
      </w:r>
      <w:r>
        <w:rPr>
          <w:noProof/>
        </w:rPr>
        <w:t xml:space="preserve"> rows and the second through </w:t>
      </w:r>
      <w:r w:rsidRPr="00D77D53">
        <w:rPr>
          <w:rStyle w:val="Emphasis"/>
        </w:rPr>
        <w:t>H</w:t>
      </w:r>
      <w:r w:rsidRPr="00A36159">
        <w:rPr>
          <w:rStyle w:val="Emphasis"/>
          <w:vertAlign w:val="subscript"/>
        </w:rPr>
        <w:t>2</w:t>
      </w:r>
      <w:r>
        <w:rPr>
          <w:noProof/>
        </w:rPr>
        <w:t xml:space="preserve"> columns. Next position another identity matrix of size </w:t>
      </w:r>
      <w:r>
        <w:t>(</w:t>
      </w:r>
      <w:r w:rsidRPr="00D77D53">
        <w:rPr>
          <w:rStyle w:val="Emphasis"/>
        </w:rPr>
        <w:t>H</w:t>
      </w:r>
      <w:r w:rsidRPr="00A36159">
        <w:rPr>
          <w:vertAlign w:val="subscript"/>
        </w:rPr>
        <w:t>3</w:t>
      </w:r>
      <w:r w:rsidRPr="00D77D53">
        <w:t>-1</w:t>
      </w:r>
      <w:r>
        <w:t>) starting from the (3+</w:t>
      </w:r>
      <w:r w:rsidRPr="00D77D53">
        <w:rPr>
          <w:rStyle w:val="Emphasis"/>
        </w:rPr>
        <w:t>H</w:t>
      </w:r>
      <w:r w:rsidRPr="00DE3DE2">
        <w:rPr>
          <w:rStyle w:val="Emphasis"/>
          <w:i w:val="0"/>
          <w:iCs/>
          <w:vertAlign w:val="subscript"/>
        </w:rPr>
        <w:t>2</w:t>
      </w:r>
      <w:r w:rsidRPr="001F7E39">
        <w:rPr>
          <w:rStyle w:val="Emphasis"/>
          <w:i w:val="0"/>
          <w:iCs/>
        </w:rPr>
        <w:t>)</w:t>
      </w:r>
      <w:proofErr w:type="spellStart"/>
      <w:r w:rsidRPr="00C63E0F">
        <w:rPr>
          <w:rStyle w:val="Emphasis"/>
          <w:vertAlign w:val="superscript"/>
        </w:rPr>
        <w:t>th</w:t>
      </w:r>
      <w:proofErr w:type="spellEnd"/>
      <w:r w:rsidRPr="007F67B8">
        <w:rPr>
          <w:rStyle w:val="Emphasis"/>
          <w:vertAlign w:val="superscript"/>
        </w:rPr>
        <w:t xml:space="preserve"> </w:t>
      </w:r>
      <w:r>
        <w:rPr>
          <w:noProof/>
        </w:rPr>
        <w:t xml:space="preserve"> row through the (</w:t>
      </w:r>
      <w:r>
        <w:t>1+</w:t>
      </w:r>
      <w:r w:rsidRPr="00D77D53">
        <w:rPr>
          <w:rStyle w:val="Emphasis"/>
        </w:rPr>
        <w:t>H</w:t>
      </w:r>
      <w:r w:rsidRPr="00DE3DE2">
        <w:rPr>
          <w:rStyle w:val="Emphasis"/>
          <w:i w:val="0"/>
          <w:iCs/>
          <w:vertAlign w:val="subscript"/>
        </w:rPr>
        <w:t>2</w:t>
      </w:r>
      <w:r w:rsidRPr="00D77D53">
        <w:t>+</w:t>
      </w:r>
      <w:r w:rsidRPr="00D77D53">
        <w:rPr>
          <w:rStyle w:val="Emphasis"/>
        </w:rPr>
        <w:t>H</w:t>
      </w:r>
      <w:r w:rsidRPr="00A36159">
        <w:rPr>
          <w:vertAlign w:val="subscript"/>
        </w:rPr>
        <w:t>3</w:t>
      </w:r>
      <w:r>
        <w:rPr>
          <w:noProof/>
        </w:rPr>
        <w:t>)</w:t>
      </w:r>
      <w:proofErr w:type="spellStart"/>
      <w:r w:rsidRPr="00C63E0F">
        <w:rPr>
          <w:i/>
          <w:iCs/>
          <w:noProof/>
          <w:vertAlign w:val="superscript"/>
        </w:rPr>
        <w:t>th</w:t>
      </w:r>
      <w:proofErr w:type="spellEnd"/>
      <w:r>
        <w:rPr>
          <w:noProof/>
        </w:rPr>
        <w:t xml:space="preserve"> row and the </w:t>
      </w:r>
      <w:r>
        <w:t>(1+</w:t>
      </w:r>
      <w:r w:rsidRPr="00D77D53">
        <w:rPr>
          <w:rStyle w:val="Emphasis"/>
        </w:rPr>
        <w:t>H</w:t>
      </w:r>
      <w:r w:rsidRPr="00DE3DE2">
        <w:rPr>
          <w:rStyle w:val="Emphasis"/>
          <w:i w:val="0"/>
          <w:iCs/>
          <w:vertAlign w:val="subscript"/>
        </w:rPr>
        <w:t>2</w:t>
      </w:r>
      <w:r w:rsidRPr="003573C2">
        <w:rPr>
          <w:rStyle w:val="Emphasis"/>
          <w:i w:val="0"/>
          <w:iCs/>
        </w:rPr>
        <w:t>)</w:t>
      </w:r>
      <w:proofErr w:type="spellStart"/>
      <w:r w:rsidRPr="00C63E0F">
        <w:rPr>
          <w:rStyle w:val="Emphasis"/>
          <w:vertAlign w:val="superscript"/>
        </w:rPr>
        <w:t>th</w:t>
      </w:r>
      <w:proofErr w:type="spellEnd"/>
      <w:r>
        <w:rPr>
          <w:i/>
          <w:iCs/>
          <w:noProof/>
        </w:rPr>
        <w:t xml:space="preserve"> </w:t>
      </w:r>
      <w:r w:rsidRPr="00DE3DE2">
        <w:rPr>
          <w:noProof/>
        </w:rPr>
        <w:t>column</w:t>
      </w:r>
      <w:r>
        <w:rPr>
          <w:noProof/>
        </w:rPr>
        <w:t xml:space="preserve"> through the </w:t>
      </w:r>
      <w:r>
        <w:t>[</w:t>
      </w:r>
      <w:r w:rsidRPr="00D77D53">
        <w:rPr>
          <w:rStyle w:val="Emphasis"/>
        </w:rPr>
        <w:t>H</w:t>
      </w:r>
      <w:r w:rsidRPr="00A36159">
        <w:rPr>
          <w:rStyle w:val="Emphasis"/>
          <w:vertAlign w:val="subscript"/>
        </w:rPr>
        <w:t>2</w:t>
      </w:r>
      <w:r w:rsidRPr="00D77D53">
        <w:t>+</w:t>
      </w:r>
      <w:r w:rsidRPr="00D77D53">
        <w:rPr>
          <w:rStyle w:val="Emphasis"/>
        </w:rPr>
        <w:t>H</w:t>
      </w:r>
      <w:r w:rsidRPr="00A36159">
        <w:rPr>
          <w:vertAlign w:val="subscript"/>
        </w:rPr>
        <w:t>3</w:t>
      </w:r>
      <w:r w:rsidRPr="00D77D53">
        <w:t>-1</w:t>
      </w:r>
      <w:r>
        <w:t>]</w:t>
      </w:r>
      <w:proofErr w:type="spellStart"/>
      <w:r w:rsidRPr="00C63E0F">
        <w:rPr>
          <w:i/>
          <w:iCs/>
          <w:vertAlign w:val="superscript"/>
        </w:rPr>
        <w:t>th</w:t>
      </w:r>
      <w:proofErr w:type="spellEnd"/>
      <w:r>
        <w:t xml:space="preserve"> column. </w:t>
      </w:r>
      <w:r>
        <w:rPr>
          <w:noProof/>
        </w:rPr>
        <w:t xml:space="preserve">Next, define a zero element matrix </w:t>
      </w:r>
      <w:r w:rsidRPr="00A36159">
        <w:rPr>
          <w:position w:val="-14"/>
        </w:rPr>
        <w:object w:dxaOrig="620" w:dyaOrig="360" w14:anchorId="35F01ED4">
          <v:shape id="_x0000_i1099" type="#_x0000_t75" style="width:30.85pt;height:17.55pt" o:ole="">
            <v:imagedata r:id="rId156" o:title=""/>
          </v:shape>
          <o:OLEObject Type="Embed" ProgID="Equation.DSMT4" ShapeID="_x0000_i1099" DrawAspect="Content" ObjectID="_1812462001" r:id="rId157"/>
        </w:object>
      </w:r>
      <w:r>
        <w:t xml:space="preserve"> of size [1+</w:t>
      </w:r>
      <w:r w:rsidRPr="00D77D53">
        <w:t>(</w:t>
      </w:r>
      <w:r w:rsidRPr="00CC0514">
        <w:rPr>
          <w:rStyle w:val="Emphasis"/>
        </w:rPr>
        <w:t xml:space="preserve"> </w:t>
      </w:r>
      <w:r w:rsidRPr="00D77D53">
        <w:rPr>
          <w:rStyle w:val="Emphasis"/>
        </w:rPr>
        <w:t>H</w:t>
      </w:r>
      <w:r w:rsidRPr="00DE3DE2">
        <w:rPr>
          <w:rStyle w:val="Emphasis"/>
          <w:i w:val="0"/>
          <w:iCs/>
          <w:vertAlign w:val="subscript"/>
        </w:rPr>
        <w:t>2</w:t>
      </w:r>
      <w:r w:rsidRPr="00D77D53">
        <w:t>-1)+(</w:t>
      </w:r>
      <w:r w:rsidRPr="00D77D53">
        <w:rPr>
          <w:rStyle w:val="Emphasis"/>
        </w:rPr>
        <w:t>H</w:t>
      </w:r>
      <w:r w:rsidRPr="00A36159">
        <w:rPr>
          <w:vertAlign w:val="subscript"/>
        </w:rPr>
        <w:t>3</w:t>
      </w:r>
      <w:r w:rsidRPr="00D77D53">
        <w:t>-1)</w:t>
      </w:r>
      <w:r>
        <w:t>]</w:t>
      </w:r>
      <w:r w:rsidRPr="00D77D53">
        <w:t xml:space="preserve"> ×</w:t>
      </w:r>
      <w:r>
        <w:t xml:space="preserve"> [1+</w:t>
      </w:r>
      <w:r w:rsidRPr="00D77D53">
        <w:rPr>
          <w:rStyle w:val="Emphasis"/>
        </w:rPr>
        <w:t>H</w:t>
      </w:r>
      <w:r w:rsidRPr="00DE3DE2">
        <w:rPr>
          <w:rStyle w:val="Emphasis"/>
          <w:i w:val="0"/>
          <w:iCs/>
          <w:vertAlign w:val="subscript"/>
        </w:rPr>
        <w:t>2</w:t>
      </w:r>
      <w:r w:rsidRPr="00D77D53">
        <w:t>+</w:t>
      </w:r>
      <w:r w:rsidRPr="00D77D53">
        <w:rPr>
          <w:rStyle w:val="Emphasis"/>
        </w:rPr>
        <w:t>H</w:t>
      </w:r>
      <w:r w:rsidRPr="00A36159">
        <w:rPr>
          <w:vertAlign w:val="subscript"/>
        </w:rPr>
        <w:t>3</w:t>
      </w:r>
      <w:r>
        <w:t xml:space="preserve">]. Place a value of ‘1’ as the first element of the </w:t>
      </w:r>
      <w:r w:rsidRPr="007F67B8">
        <w:rPr>
          <w:color w:val="000000" w:themeColor="text1"/>
        </w:rPr>
        <w:t xml:space="preserve">matrix (this is for the ordered-response error term). </w:t>
      </w:r>
      <w:r>
        <w:t xml:space="preserve">Next, leaving alone column </w:t>
      </w:r>
      <w:r w:rsidRPr="00A36159">
        <w:rPr>
          <w:position w:val="-12"/>
        </w:rPr>
        <w:object w:dxaOrig="320" w:dyaOrig="360" w14:anchorId="57DB72DF">
          <v:shape id="_x0000_i1100" type="#_x0000_t75" style="width:16.7pt;height:17.55pt" o:ole="">
            <v:imagedata r:id="rId158" o:title=""/>
          </v:shape>
          <o:OLEObject Type="Embed" ProgID="Equation.DSMT4" ShapeID="_x0000_i1100" DrawAspect="Content" ObjectID="_1812462002" r:id="rId159"/>
        </w:object>
      </w:r>
      <w:r>
        <w:t xml:space="preserve">, insert an identity matrix of size </w:t>
      </w:r>
      <w:r w:rsidRPr="00D77D53">
        <w:t>(</w:t>
      </w:r>
      <w:r w:rsidRPr="00D77D53">
        <w:rPr>
          <w:rStyle w:val="Emphasis"/>
        </w:rPr>
        <w:t>H</w:t>
      </w:r>
      <w:r w:rsidRPr="00A36159">
        <w:rPr>
          <w:vertAlign w:val="subscript"/>
        </w:rPr>
        <w:t>2</w:t>
      </w:r>
      <w:r w:rsidRPr="00D77D53">
        <w:t>-1</w:t>
      </w:r>
      <w:r>
        <w:t xml:space="preserve">) in rows 2 to </w:t>
      </w:r>
      <w:r w:rsidRPr="00D77D53">
        <w:rPr>
          <w:rStyle w:val="Emphasis"/>
        </w:rPr>
        <w:t>H</w:t>
      </w:r>
      <w:r w:rsidRPr="00A36159">
        <w:rPr>
          <w:vertAlign w:val="subscript"/>
        </w:rPr>
        <w:t>2</w:t>
      </w:r>
      <w:r>
        <w:t xml:space="preserve"> and columns 2 to </w:t>
      </w:r>
      <w:r w:rsidRPr="00D77D53">
        <w:rPr>
          <w:rStyle w:val="Emphasis"/>
        </w:rPr>
        <w:t>H</w:t>
      </w:r>
      <w:r w:rsidRPr="00A36159">
        <w:rPr>
          <w:vertAlign w:val="subscript"/>
        </w:rPr>
        <w:t>2</w:t>
      </w:r>
      <w:r>
        <w:t xml:space="preserve">+1, followed by a column of ‘-1’ values in column </w:t>
      </w:r>
      <w:r w:rsidRPr="00A36159">
        <w:rPr>
          <w:position w:val="-12"/>
        </w:rPr>
        <w:object w:dxaOrig="320" w:dyaOrig="360" w14:anchorId="18D2B645">
          <v:shape id="_x0000_i1101" type="#_x0000_t75" style="width:16.7pt;height:17.55pt" o:ole="">
            <v:imagedata r:id="rId158" o:title=""/>
          </v:shape>
          <o:OLEObject Type="Embed" ProgID="Equation.DSMT4" ShapeID="_x0000_i1101" DrawAspect="Content" ObjectID="_1812462003" r:id="rId160"/>
        </w:object>
      </w:r>
      <w:r w:rsidRPr="0032039B">
        <w:t xml:space="preserve"> </w:t>
      </w:r>
      <w:r>
        <w:t xml:space="preserve">in rows 2 to </w:t>
      </w:r>
      <w:r w:rsidRPr="00D77D53">
        <w:rPr>
          <w:rStyle w:val="Emphasis"/>
        </w:rPr>
        <w:t>H</w:t>
      </w:r>
      <w:r w:rsidRPr="00A36159">
        <w:rPr>
          <w:vertAlign w:val="subscript"/>
        </w:rPr>
        <w:t>2</w:t>
      </w:r>
      <w:r>
        <w:t xml:space="preserve">). Also, leaving alone column </w:t>
      </w:r>
      <w:r w:rsidRPr="00A36159">
        <w:rPr>
          <w:position w:val="-12"/>
        </w:rPr>
        <w:object w:dxaOrig="300" w:dyaOrig="360" w14:anchorId="66A74610">
          <v:shape id="_x0000_i1102" type="#_x0000_t75" style="width:15pt;height:17.55pt" o:ole="">
            <v:imagedata r:id="rId161" o:title=""/>
          </v:shape>
          <o:OLEObject Type="Embed" ProgID="Equation.DSMT4" ShapeID="_x0000_i1102" DrawAspect="Content" ObjectID="_1812462004" r:id="rId162"/>
        </w:object>
      </w:r>
      <w:r>
        <w:t xml:space="preserve">, insert an identity matrix of size </w:t>
      </w:r>
      <w:r w:rsidRPr="00D77D53">
        <w:t>(</w:t>
      </w:r>
      <w:r w:rsidRPr="00D77D53">
        <w:rPr>
          <w:rStyle w:val="Emphasis"/>
        </w:rPr>
        <w:t>H</w:t>
      </w:r>
      <w:r>
        <w:rPr>
          <w:vertAlign w:val="subscript"/>
        </w:rPr>
        <w:t>3</w:t>
      </w:r>
      <w:r w:rsidRPr="00D77D53">
        <w:t>-1</w:t>
      </w:r>
      <w:r>
        <w:t>) in rows (</w:t>
      </w:r>
      <w:r w:rsidRPr="00D77D53">
        <w:rPr>
          <w:rStyle w:val="Emphasis"/>
        </w:rPr>
        <w:t>H</w:t>
      </w:r>
      <w:r w:rsidRPr="00A36159">
        <w:rPr>
          <w:vertAlign w:val="subscript"/>
        </w:rPr>
        <w:t>2</w:t>
      </w:r>
      <w:r>
        <w:t xml:space="preserve"> +1) </w:t>
      </w:r>
      <w:r w:rsidRPr="007F67B8">
        <w:t>to 1+(</w:t>
      </w:r>
      <w:r w:rsidRPr="007F67B8">
        <w:rPr>
          <w:rStyle w:val="Emphasis"/>
        </w:rPr>
        <w:t>H</w:t>
      </w:r>
      <w:r w:rsidRPr="000566E2">
        <w:rPr>
          <w:rStyle w:val="Emphasis"/>
          <w:i w:val="0"/>
          <w:iCs/>
          <w:vertAlign w:val="subscript"/>
        </w:rPr>
        <w:t>2</w:t>
      </w:r>
      <w:r w:rsidRPr="007F67B8">
        <w:t>-1)+(</w:t>
      </w:r>
      <w:r w:rsidRPr="007F67B8">
        <w:rPr>
          <w:rStyle w:val="Emphasis"/>
        </w:rPr>
        <w:t>H</w:t>
      </w:r>
      <w:r w:rsidRPr="007F67B8">
        <w:rPr>
          <w:vertAlign w:val="subscript"/>
        </w:rPr>
        <w:t>3</w:t>
      </w:r>
      <w:r w:rsidRPr="007F67B8">
        <w:t>-1) and columns (</w:t>
      </w:r>
      <w:r w:rsidRPr="007F67B8">
        <w:rPr>
          <w:rStyle w:val="Emphasis"/>
        </w:rPr>
        <w:t>H</w:t>
      </w:r>
      <w:r w:rsidRPr="007F67B8">
        <w:rPr>
          <w:vertAlign w:val="subscript"/>
        </w:rPr>
        <w:t>2</w:t>
      </w:r>
      <w:r w:rsidRPr="007F67B8">
        <w:t>+2) to (1+</w:t>
      </w:r>
      <w:r w:rsidRPr="007F67B8">
        <w:rPr>
          <w:rStyle w:val="Emphasis"/>
        </w:rPr>
        <w:t>H</w:t>
      </w:r>
      <w:r w:rsidRPr="000566E2">
        <w:rPr>
          <w:rStyle w:val="Emphasis"/>
          <w:i w:val="0"/>
          <w:iCs/>
          <w:vertAlign w:val="subscript"/>
        </w:rPr>
        <w:t>2</w:t>
      </w:r>
      <w:r w:rsidRPr="007F67B8">
        <w:t>+</w:t>
      </w:r>
      <w:r w:rsidRPr="007F67B8">
        <w:rPr>
          <w:rStyle w:val="Emphasis"/>
        </w:rPr>
        <w:t>H</w:t>
      </w:r>
      <w:r w:rsidRPr="007F67B8">
        <w:rPr>
          <w:vertAlign w:val="subscript"/>
        </w:rPr>
        <w:t>3</w:t>
      </w:r>
      <w:r w:rsidRPr="007F67B8">
        <w:t xml:space="preserve">), followed by a column of  ‘-1’ values in column </w:t>
      </w:r>
      <w:r w:rsidRPr="007F67B8">
        <w:rPr>
          <w:position w:val="-12"/>
        </w:rPr>
        <w:object w:dxaOrig="300" w:dyaOrig="360" w14:anchorId="3A37BB37">
          <v:shape id="_x0000_i1103" type="#_x0000_t75" style="width:15pt;height:17.55pt" o:ole="">
            <v:imagedata r:id="rId161" o:title=""/>
          </v:shape>
          <o:OLEObject Type="Embed" ProgID="Equation.DSMT4" ShapeID="_x0000_i1103" DrawAspect="Content" ObjectID="_1812462005" r:id="rId163"/>
        </w:object>
      </w:r>
      <w:r w:rsidRPr="007F67B8">
        <w:t xml:space="preserve"> in rows (</w:t>
      </w:r>
      <w:r w:rsidRPr="007F67B8">
        <w:rPr>
          <w:rStyle w:val="Emphasis"/>
        </w:rPr>
        <w:t>H</w:t>
      </w:r>
      <w:r w:rsidRPr="007F67B8">
        <w:rPr>
          <w:vertAlign w:val="subscript"/>
        </w:rPr>
        <w:t>2</w:t>
      </w:r>
      <w:r w:rsidRPr="007F67B8">
        <w:t xml:space="preserve"> +1) to  1+(</w:t>
      </w:r>
      <w:r w:rsidRPr="007F67B8">
        <w:rPr>
          <w:rStyle w:val="Emphasis"/>
        </w:rPr>
        <w:t xml:space="preserve"> H</w:t>
      </w:r>
      <w:r w:rsidRPr="00DE3DE2">
        <w:rPr>
          <w:rStyle w:val="Emphasis"/>
          <w:i w:val="0"/>
          <w:iCs/>
          <w:vertAlign w:val="subscript"/>
        </w:rPr>
        <w:t>2</w:t>
      </w:r>
      <w:r w:rsidRPr="007F67B8">
        <w:t>-1)+(</w:t>
      </w:r>
      <w:r w:rsidRPr="007F67B8">
        <w:rPr>
          <w:rStyle w:val="Emphasis"/>
        </w:rPr>
        <w:t>H</w:t>
      </w:r>
      <w:r w:rsidRPr="007F67B8">
        <w:rPr>
          <w:vertAlign w:val="subscript"/>
        </w:rPr>
        <w:t>3</w:t>
      </w:r>
      <w:r w:rsidRPr="007F67B8">
        <w:t>-1).</w:t>
      </w:r>
      <w:r w:rsidR="007C7E16">
        <w:tab/>
      </w:r>
    </w:p>
    <w:p w14:paraId="74A2AD50" w14:textId="25C35C11" w:rsidR="000566E2" w:rsidRDefault="000566E2" w:rsidP="000566E2">
      <w:pPr>
        <w:ind w:firstLine="720"/>
        <w:rPr>
          <w:noProof/>
        </w:rPr>
      </w:pPr>
      <w:bookmarkStart w:id="63" w:name="_Hlk199709077"/>
      <w:bookmarkEnd w:id="62"/>
      <w:r w:rsidRPr="007F67B8">
        <w:t xml:space="preserve">Next, define a set of lower thresholds </w:t>
      </w:r>
      <w:r w:rsidR="009E0E2D" w:rsidRPr="007F67B8">
        <w:rPr>
          <w:position w:val="-18"/>
        </w:rPr>
        <w:object w:dxaOrig="2480" w:dyaOrig="580" w14:anchorId="0715F9F0">
          <v:shape id="_x0000_i1104" type="#_x0000_t75" style="width:119.55pt;height:29.15pt" o:ole="">
            <v:imagedata r:id="rId164" o:title=""/>
          </v:shape>
          <o:OLEObject Type="Embed" ProgID="Equation.DSMT4" ShapeID="_x0000_i1104" DrawAspect="Content" ObjectID="_1812462006" r:id="rId165"/>
        </w:object>
      </w:r>
      <w:r w:rsidRPr="007F67B8">
        <w:rPr>
          <w:noProof/>
        </w:rPr>
        <w:t xml:space="preserve"> and upper thresholds</w:t>
      </w:r>
      <w:r w:rsidRPr="007F67B8">
        <w:t xml:space="preserve"> </w:t>
      </w:r>
      <w:r w:rsidR="009E0E2D" w:rsidRPr="007F67B8">
        <w:rPr>
          <w:position w:val="-18"/>
        </w:rPr>
        <w:object w:dxaOrig="2240" w:dyaOrig="580" w14:anchorId="71220E34">
          <v:shape id="_x0000_i1105" type="#_x0000_t75" style="width:111.85pt;height:29.15pt" o:ole="">
            <v:imagedata r:id="rId166" o:title=""/>
          </v:shape>
          <o:OLEObject Type="Embed" ProgID="Equation.DSMT4" ShapeID="_x0000_i1105" DrawAspect="Content" ObjectID="_1812462007" r:id="rId167"/>
        </w:object>
      </w:r>
      <w:r w:rsidRPr="007F67B8">
        <w:rPr>
          <w:noProof/>
        </w:rPr>
        <w:t xml:space="preserve"> Then we may write:</w:t>
      </w:r>
    </w:p>
    <w:p w14:paraId="1FDFC3E9" w14:textId="315D4B72" w:rsidR="000566E2" w:rsidRDefault="009E0E2D" w:rsidP="001E082B">
      <w:pPr>
        <w:spacing w:before="120" w:after="60"/>
      </w:pPr>
      <w:r w:rsidRPr="00A5304C">
        <w:rPr>
          <w:position w:val="-34"/>
        </w:rPr>
        <w:object w:dxaOrig="7320" w:dyaOrig="620" w14:anchorId="1AE04AF0">
          <v:shape id="_x0000_i1106" type="#_x0000_t75" style="width:366pt;height:31.3pt" o:ole="">
            <v:imagedata r:id="rId168" o:title=""/>
          </v:shape>
          <o:OLEObject Type="Embed" ProgID="Equation.DSMT4" ShapeID="_x0000_i1106" DrawAspect="Content" ObjectID="_1812462008" r:id="rId169"/>
        </w:object>
      </w:r>
      <w:r w:rsidR="000566E2">
        <w:t>,</w:t>
      </w:r>
      <w:r w:rsidR="000566E2" w:rsidRPr="00D77D53">
        <w:tab/>
      </w:r>
      <w:r w:rsidR="000566E2">
        <w:t xml:space="preserve">                   </w:t>
      </w:r>
      <w:r w:rsidR="000566E2" w:rsidRPr="00D77D53">
        <w:t>(</w:t>
      </w:r>
      <w:r w:rsidR="000566E2">
        <w:t>5</w:t>
      </w:r>
      <w:r w:rsidR="000566E2" w:rsidRPr="00D77D53">
        <w:t>)</w:t>
      </w:r>
    </w:p>
    <w:p w14:paraId="3726F61D" w14:textId="77777777" w:rsidR="001E082B" w:rsidRDefault="000566E2" w:rsidP="001E082B">
      <w:bookmarkStart w:id="64" w:name="_Hlk199709104"/>
      <w:bookmarkEnd w:id="63"/>
      <w:r>
        <w:t>w</w:t>
      </w:r>
      <w:r w:rsidRPr="00D77D53">
        <w:t xml:space="preserve">here </w:t>
      </w:r>
      <w:r w:rsidR="009E0E2D" w:rsidRPr="00A5304C">
        <w:rPr>
          <w:position w:val="-14"/>
        </w:rPr>
        <w:object w:dxaOrig="440" w:dyaOrig="400" w14:anchorId="7F0F8B55">
          <v:shape id="_x0000_i1107" type="#_x0000_t75" style="width:21.85pt;height:19.7pt" o:ole="">
            <v:imagedata r:id="rId170" o:title=""/>
          </v:shape>
          <o:OLEObject Type="Embed" ProgID="Equation.DSMT4" ShapeID="_x0000_i1107" DrawAspect="Content" ObjectID="_1812462009" r:id="rId171"/>
        </w:object>
      </w:r>
      <w:r w:rsidRPr="00D77D53">
        <w:t xml:space="preserve"> refers to the standard multivariate normal density function, and the integration domai</w:t>
      </w:r>
      <w:r w:rsidR="009E0E2D">
        <w:t xml:space="preserve">n </w:t>
      </w:r>
      <w:r w:rsidR="009E0E2D" w:rsidRPr="00A5304C">
        <w:rPr>
          <w:position w:val="-14"/>
        </w:rPr>
        <w:object w:dxaOrig="2439" w:dyaOrig="380" w14:anchorId="141042F8">
          <v:shape id="_x0000_i1108" type="#_x0000_t75" style="width:122.15pt;height:18.85pt" o:ole="">
            <v:imagedata r:id="rId172" o:title=""/>
          </v:shape>
          <o:OLEObject Type="Embed" ProgID="Equation.DSMT4" ShapeID="_x0000_i1108" DrawAspect="Content" ObjectID="_1812462010" r:id="rId173"/>
        </w:object>
      </w:r>
      <w:r w:rsidRPr="00D77D53">
        <w:rPr>
          <w:noProof/>
        </w:rPr>
        <w:t xml:space="preserve"> </w:t>
      </w:r>
      <w:r w:rsidRPr="00D77D53">
        <w:t xml:space="preserve">is the multivariate region of integration. </w:t>
      </w:r>
      <w:r w:rsidRPr="00D77D53">
        <w:rPr>
          <w:rFonts w:eastAsia="Times New Roman"/>
        </w:rPr>
        <w:t xml:space="preserve">The quasi-likelihood function for the entire sample is constructed as the product of individual-level </w:t>
      </w:r>
      <w:r>
        <w:rPr>
          <w:rFonts w:eastAsia="Times New Roman"/>
        </w:rPr>
        <w:t>quasi-</w:t>
      </w:r>
      <w:r w:rsidRPr="00D77D53">
        <w:rPr>
          <w:rFonts w:eastAsia="Times New Roman"/>
        </w:rPr>
        <w:t xml:space="preserve">likelihood </w:t>
      </w:r>
      <w:r w:rsidRPr="00D77D53">
        <w:rPr>
          <w:rFonts w:eastAsia="Times New Roman"/>
        </w:rPr>
        <w:lastRenderedPageBreak/>
        <w:t>contributions across all observations</w:t>
      </w:r>
      <w:r>
        <w:rPr>
          <w:rFonts w:eastAsia="Times New Roman"/>
        </w:rPr>
        <w:t xml:space="preserve">. In our empirical context, </w:t>
      </w:r>
      <w:r>
        <w:t xml:space="preserve">each individual likelihood requires the evaluation of a five-dimensional integral over the multivariate normal density function, which poses significant computational challenges using classical numerical integration methods. To address this computational burden, we employ Bhat’s (2018) matrix-based approximation method for evaluating multivariate normal cumulative distribution functions (MVNCD). This approach provides a computationally efficient and numerically stable framework for approximating the high-dimensional integrals inherent in the </w:t>
      </w:r>
      <w:proofErr w:type="spellStart"/>
      <w:r>
        <w:t>trivariate</w:t>
      </w:r>
      <w:proofErr w:type="spellEnd"/>
      <w:r>
        <w:t xml:space="preserve"> fractional response system.</w:t>
      </w:r>
    </w:p>
    <w:p w14:paraId="398C5D03" w14:textId="6BB19C2B" w:rsidR="002C5975" w:rsidRDefault="002C5975" w:rsidP="001E082B">
      <w:pPr>
        <w:rPr>
          <w:noProof/>
        </w:rPr>
      </w:pPr>
    </w:p>
    <w:p w14:paraId="648B4163" w14:textId="5A591E52" w:rsidR="00FD58F3" w:rsidRDefault="00141594" w:rsidP="001E082B">
      <w:pPr>
        <w:pStyle w:val="Heading1"/>
      </w:pPr>
      <w:bookmarkStart w:id="65" w:name="_Hlk199709134"/>
      <w:bookmarkEnd w:id="64"/>
      <w:r>
        <w:t xml:space="preserve"> </w:t>
      </w:r>
      <w:r w:rsidR="00FD58F3">
        <w:t>Empirical Resul</w:t>
      </w:r>
      <w:r w:rsidR="004E29C2">
        <w:t>t</w:t>
      </w:r>
      <w:r w:rsidR="00FD58F3">
        <w:t>s</w:t>
      </w:r>
    </w:p>
    <w:p w14:paraId="3C9675A1" w14:textId="29F8D088" w:rsidR="0091779C" w:rsidRDefault="00BF7E2C" w:rsidP="001E082B">
      <w:bookmarkStart w:id="66" w:name="_Hlk199709148"/>
      <w:bookmarkEnd w:id="65"/>
      <w:r>
        <w:t>In developing the final specification, we explored various combinations of variables and functional forms.</w:t>
      </w:r>
      <w:r w:rsidRPr="00BF7E2C">
        <w:rPr>
          <w:shd w:val="clear" w:color="auto" w:fill="FFFFFF"/>
        </w:rPr>
        <w:t xml:space="preserve"> </w:t>
      </w:r>
      <w:r>
        <w:rPr>
          <w:shd w:val="clear" w:color="auto" w:fill="FFFFFF"/>
        </w:rPr>
        <w:t xml:space="preserve">Initially, all variables in </w:t>
      </w:r>
      <w:r w:rsidR="004A3245">
        <w:t>grouped form</w:t>
      </w:r>
      <w:r w:rsidRPr="00BF7E2C">
        <w:t xml:space="preserve"> (such as income</w:t>
      </w:r>
      <w:r w:rsidR="00093A7B">
        <w:t>, CBG-level walkability index, CBG</w:t>
      </w:r>
      <w:r w:rsidR="00F0073B">
        <w:t>-</w:t>
      </w:r>
      <w:r w:rsidR="00093A7B">
        <w:t>level population density</w:t>
      </w:r>
      <w:r w:rsidRPr="00BF7E2C">
        <w:t>)</w:t>
      </w:r>
      <w:r w:rsidR="00093A7B">
        <w:t xml:space="preserve">, categorical </w:t>
      </w:r>
      <w:r w:rsidR="004A3245">
        <w:t xml:space="preserve">form </w:t>
      </w:r>
      <w:r w:rsidR="00093A7B">
        <w:t>(such as gender, race, and household lifecycle classification)</w:t>
      </w:r>
      <w:r w:rsidR="00F0073B">
        <w:t>,</w:t>
      </w:r>
      <w:r w:rsidRPr="00BF7E2C">
        <w:t xml:space="preserve"> </w:t>
      </w:r>
      <w:r w:rsidR="004A3245">
        <w:t xml:space="preserve">and a </w:t>
      </w:r>
      <w:r w:rsidRPr="00BF7E2C">
        <w:t>naturally discrete</w:t>
      </w:r>
      <w:r w:rsidR="00093A7B">
        <w:t xml:space="preserve"> </w:t>
      </w:r>
      <w:r w:rsidR="004A3245">
        <w:t xml:space="preserve">form </w:t>
      </w:r>
      <w:r w:rsidR="00093A7B">
        <w:t xml:space="preserve">(such as number of motorized vehicles in </w:t>
      </w:r>
      <w:r w:rsidR="00F0073B">
        <w:t xml:space="preserve">the </w:t>
      </w:r>
      <w:r w:rsidR="00093A7B">
        <w:t>household)</w:t>
      </w:r>
      <w:r w:rsidR="00093A7B">
        <w:rPr>
          <w:shd w:val="clear" w:color="auto" w:fill="FFFFFF"/>
        </w:rPr>
        <w:t xml:space="preserve"> </w:t>
      </w:r>
      <w:r>
        <w:rPr>
          <w:shd w:val="clear" w:color="auto" w:fill="FFFFFF"/>
        </w:rPr>
        <w:t>were included at their most granular level</w:t>
      </w:r>
      <w:r w:rsidR="00F0073B">
        <w:rPr>
          <w:shd w:val="clear" w:color="auto" w:fill="FFFFFF"/>
        </w:rPr>
        <w:t>. W</w:t>
      </w:r>
      <w:r>
        <w:rPr>
          <w:shd w:val="clear" w:color="auto" w:fill="FFFFFF"/>
        </w:rPr>
        <w:t>e gradually consolidated them based on statistical significance.</w:t>
      </w:r>
      <w:r w:rsidR="00B51821">
        <w:rPr>
          <w:shd w:val="clear" w:color="auto" w:fill="FFFFFF"/>
        </w:rPr>
        <w:t xml:space="preserve"> </w:t>
      </w:r>
      <w:r w:rsidR="00093A7B" w:rsidRPr="0008395A">
        <w:t>For continuous variables</w:t>
      </w:r>
      <w:r w:rsidR="00093A7B">
        <w:t xml:space="preserve">, </w:t>
      </w:r>
      <w:r w:rsidR="00093A7B" w:rsidRPr="0008395A">
        <w:t>such as</w:t>
      </w:r>
      <w:r w:rsidR="00093A7B" w:rsidRPr="00BF7E2C">
        <w:t xml:space="preserve"> age </w:t>
      </w:r>
      <w:r w:rsidR="002C5975">
        <w:t>and telework</w:t>
      </w:r>
      <w:r w:rsidR="00093A7B" w:rsidRPr="00BF7E2C">
        <w:t xml:space="preserve"> frequency,</w:t>
      </w:r>
      <w:r w:rsidR="002C5975">
        <w:t xml:space="preserve"> </w:t>
      </w:r>
      <w:r w:rsidR="00093A7B" w:rsidRPr="0008395A">
        <w:t>we tested various functional forms, including linear, logarithmic, piecewise linear, and dummy variable representations, to identify the optimal specifications.</w:t>
      </w:r>
      <w:r w:rsidR="00093A7B">
        <w:t xml:space="preserve"> </w:t>
      </w:r>
      <w:r w:rsidR="00B51821">
        <w:t>Our analysis indicated that representing age and telework days as dummy variables provided the best fit.</w:t>
      </w:r>
      <w:r w:rsidR="00FD5126">
        <w:t xml:space="preserve"> </w:t>
      </w:r>
      <w:r w:rsidR="00FD5126" w:rsidRPr="00FD5126">
        <w:t>The CBG-level walkability index was transformed from its original 10 categorical ranges into a continuous variable (1-10) for the final model specification, as our testing revealed this linear approach provided better statistical fit than categorical dummy variables.</w:t>
      </w:r>
      <w:r w:rsidR="00FD5126">
        <w:t xml:space="preserve"> </w:t>
      </w:r>
      <w:r w:rsidR="002C5975">
        <w:t xml:space="preserve">Additionally, we tested three representations of continuous location-based infrastructure variables: raw counts, density per population (establishments per capita), and density per area (establishments per square mile). </w:t>
      </w:r>
      <w:r w:rsidR="002C5975" w:rsidRPr="002C5975">
        <w:t xml:space="preserve">For the </w:t>
      </w:r>
      <w:r w:rsidR="002C5975">
        <w:t>online shopping</w:t>
      </w:r>
      <w:r w:rsidR="002C5975" w:rsidRPr="002C5975">
        <w:t xml:space="preserve"> frequency model, </w:t>
      </w:r>
      <w:r w:rsidR="002C5975">
        <w:t xml:space="preserve">the </w:t>
      </w:r>
      <w:r w:rsidR="002C5975" w:rsidRPr="002C5975">
        <w:t xml:space="preserve">two </w:t>
      </w:r>
      <w:r w:rsidR="002C5975">
        <w:t>significant predictors were</w:t>
      </w:r>
      <w:r w:rsidR="002C5975" w:rsidRPr="002C5975">
        <w:t xml:space="preserve"> retail establishment density per </w:t>
      </w:r>
      <w:r w:rsidR="007174A2">
        <w:t>100 people</w:t>
      </w:r>
      <w:r w:rsidR="002C5975" w:rsidRPr="002C5975">
        <w:t xml:space="preserve"> (continuous form) and binary post office density per </w:t>
      </w:r>
      <w:r w:rsidR="007174A2" w:rsidRPr="002C5975">
        <w:t>square mile</w:t>
      </w:r>
      <w:r w:rsidR="007174A2" w:rsidRPr="007174A2">
        <w:t xml:space="preserve"> </w:t>
      </w:r>
      <w:r w:rsidR="007174A2">
        <w:t>greater than</w:t>
      </w:r>
      <w:r w:rsidR="007174A2" w:rsidRPr="007174A2">
        <w:t xml:space="preserve"> 0.75 (90</w:t>
      </w:r>
      <w:r w:rsidR="007174A2" w:rsidRPr="007174A2">
        <w:rPr>
          <w:vertAlign w:val="superscript"/>
        </w:rPr>
        <w:t>th</w:t>
      </w:r>
      <w:r w:rsidR="007174A2">
        <w:t xml:space="preserve"> </w:t>
      </w:r>
      <w:r w:rsidR="007174A2" w:rsidRPr="007174A2">
        <w:t>percentile)</w:t>
      </w:r>
      <w:r w:rsidR="007174A2">
        <w:t xml:space="preserve">. </w:t>
      </w:r>
      <w:r w:rsidR="0091779C">
        <w:t>Specific threshold-based variables proved most effective for the delivery returns models</w:t>
      </w:r>
      <w:r w:rsidR="002C5975" w:rsidRPr="002C5975">
        <w:t xml:space="preserve">: </w:t>
      </w:r>
      <w:r w:rsidR="002C5975">
        <w:t>r</w:t>
      </w:r>
      <w:r w:rsidR="002C5975" w:rsidRPr="002C5975">
        <w:t>etail establishment density per square mile above</w:t>
      </w:r>
      <w:r w:rsidR="0091779C">
        <w:t xml:space="preserve"> the</w:t>
      </w:r>
      <w:r w:rsidR="002C5975" w:rsidRPr="002C5975">
        <w:t xml:space="preserve"> 90</w:t>
      </w:r>
      <w:r w:rsidR="002C5975" w:rsidRPr="002C5975">
        <w:rPr>
          <w:vertAlign w:val="superscript"/>
        </w:rPr>
        <w:t>th</w:t>
      </w:r>
      <w:r w:rsidR="002C5975" w:rsidRPr="002C5975">
        <w:t xml:space="preserve"> percentile</w:t>
      </w:r>
      <w:r w:rsidR="002C5975">
        <w:t>,</w:t>
      </w:r>
      <w:r w:rsidR="002C5975" w:rsidRPr="002C5975">
        <w:t xml:space="preserve"> </w:t>
      </w:r>
      <w:r w:rsidR="002C5975">
        <w:t>p</w:t>
      </w:r>
      <w:r w:rsidR="002C5975" w:rsidRPr="002C5975">
        <w:t xml:space="preserve">ost office density per square </w:t>
      </w:r>
      <w:r w:rsidR="002C5975" w:rsidRPr="0091779C">
        <w:t xml:space="preserve">mile above </w:t>
      </w:r>
      <w:r w:rsidR="0091779C" w:rsidRPr="0091779C">
        <w:t xml:space="preserve">the </w:t>
      </w:r>
      <w:r w:rsidR="002C5975" w:rsidRPr="0091779C">
        <w:t>90</w:t>
      </w:r>
      <w:r w:rsidR="002C5975" w:rsidRPr="0091779C">
        <w:rPr>
          <w:vertAlign w:val="superscript"/>
        </w:rPr>
        <w:t>th</w:t>
      </w:r>
      <w:r w:rsidR="002C5975" w:rsidRPr="0091779C">
        <w:t xml:space="preserve"> percentile, and</w:t>
      </w:r>
      <w:r w:rsidR="007174A2" w:rsidRPr="0091779C">
        <w:t xml:space="preserve"> third-party return points per 10,000 capita above</w:t>
      </w:r>
      <w:r w:rsidR="0091779C" w:rsidRPr="0091779C">
        <w:t xml:space="preserve"> the</w:t>
      </w:r>
      <w:r w:rsidR="007174A2" w:rsidRPr="0091779C">
        <w:t xml:space="preserve"> 50</w:t>
      </w:r>
      <w:r w:rsidR="007174A2" w:rsidRPr="0091779C">
        <w:rPr>
          <w:vertAlign w:val="superscript"/>
        </w:rPr>
        <w:t>th</w:t>
      </w:r>
      <w:r w:rsidR="007174A2" w:rsidRPr="0091779C">
        <w:t xml:space="preserve"> percentile. </w:t>
      </w:r>
      <w:r w:rsidR="002C5975" w:rsidRPr="0091779C">
        <w:t>We also</w:t>
      </w:r>
      <w:r w:rsidR="00B51821" w:rsidRPr="0091779C">
        <w:t xml:space="preserve"> explored potential interaction effects among key demographic and socioeconomic factors</w:t>
      </w:r>
      <w:r w:rsidR="0091779C" w:rsidRPr="0091779C">
        <w:t>,</w:t>
      </w:r>
      <w:r w:rsidR="00B51821" w:rsidRPr="0091779C">
        <w:t xml:space="preserve"> but found no statistically significant interactions, even at a marginal confidence level of 75%. At each step of this iterative process, we removed variables </w:t>
      </w:r>
      <w:r w:rsidR="00F0073B">
        <w:t>that lacked statistical significance or failed to substantially improve th</w:t>
      </w:r>
      <w:r w:rsidR="00B51821" w:rsidRPr="0091779C">
        <w:t>e model fit,</w:t>
      </w:r>
      <w:r w:rsidR="00D942B5" w:rsidRPr="0091779C">
        <w:t xml:space="preserve"> </w:t>
      </w:r>
      <w:r w:rsidR="00B51821" w:rsidRPr="0091779C">
        <w:t>using likelihood ratio tests to validate each more parsimonious specification. This methodical approach optimized statistical efficiency while minimizing estimation bias from overfitting and multicollinearity, leading to the final specification presented in Table 4.</w:t>
      </w:r>
      <w:r w:rsidR="0091779C" w:rsidRPr="0091779C">
        <w:t xml:space="preserve"> </w:t>
      </w:r>
    </w:p>
    <w:p w14:paraId="7FC46C5F" w14:textId="6A162090" w:rsidR="00B51821" w:rsidRPr="005E760B" w:rsidRDefault="0091779C" w:rsidP="005E760B">
      <w:pPr>
        <w:ind w:firstLine="720"/>
      </w:pPr>
      <w:r w:rsidRPr="0091779C">
        <w:t xml:space="preserve">Technically, the parameters in </w:t>
      </w:r>
      <w:r w:rsidR="00DB2567">
        <w:t>the “</w:t>
      </w:r>
      <w:r w:rsidR="00DB2567" w:rsidRPr="00DB2567">
        <w:t>Frequency of Online Shopping</w:t>
      </w:r>
      <w:r w:rsidR="00DB2567">
        <w:t xml:space="preserve">” </w:t>
      </w:r>
      <w:r w:rsidR="00057110">
        <w:t xml:space="preserve">column </w:t>
      </w:r>
      <w:r w:rsidR="00DB2567">
        <w:t>of</w:t>
      </w:r>
      <w:r w:rsidR="00DB2567" w:rsidRPr="00DB2567">
        <w:t xml:space="preserve"> </w:t>
      </w:r>
      <w:r w:rsidRPr="0091779C">
        <w:t>this table represent the elements of the</w:t>
      </w:r>
      <w:r w:rsidR="00DB2567">
        <w:t xml:space="preserve"> </w:t>
      </w:r>
      <w:r w:rsidR="009E0E2D" w:rsidRPr="00A5304C">
        <w:rPr>
          <w:position w:val="-10"/>
        </w:rPr>
        <w:object w:dxaOrig="200" w:dyaOrig="320" w14:anchorId="538386F0">
          <v:shape id="_x0000_i1109" type="#_x0000_t75" style="width:10.3pt;height:16.3pt" o:ole="">
            <v:imagedata r:id="rId174" o:title=""/>
          </v:shape>
          <o:OLEObject Type="Embed" ProgID="Equation.DSMT4" ShapeID="_x0000_i1109" DrawAspect="Content" ObjectID="_1812462011" r:id="rId175"/>
        </w:object>
      </w:r>
      <w:r w:rsidR="009E0E2D">
        <w:t xml:space="preserve"> </w:t>
      </w:r>
      <w:r w:rsidR="00DB2567">
        <w:t>vector</w:t>
      </w:r>
      <w:r w:rsidRPr="0091779C">
        <w:t xml:space="preserve">, </w:t>
      </w:r>
      <w:r w:rsidR="005E760B" w:rsidRPr="005E760B">
        <w:t>which reflects the effect of exogenous variables on the latent propensity underlying the ordinal shopping frequency outcome.</w:t>
      </w:r>
      <w:r w:rsidR="005E760B">
        <w:t xml:space="preserve"> </w:t>
      </w:r>
      <w:r w:rsidR="005E760B" w:rsidRPr="005E760B">
        <w:t xml:space="preserve">The parameters </w:t>
      </w:r>
      <w:r w:rsidR="005E760B">
        <w:t xml:space="preserve">presented </w:t>
      </w:r>
      <w:r w:rsidR="005E760B" w:rsidRPr="005E760B">
        <w:t xml:space="preserve">in the remaining columns represent elements of the </w:t>
      </w:r>
      <w:r w:rsidR="009E0E2D" w:rsidRPr="00A5304C">
        <w:rPr>
          <w:position w:val="-12"/>
        </w:rPr>
        <w:object w:dxaOrig="260" w:dyaOrig="360" w14:anchorId="49CEBB84">
          <v:shape id="_x0000_i1110" type="#_x0000_t75" style="width:12.85pt;height:18.45pt" o:ole="">
            <v:imagedata r:id="rId176" o:title=""/>
          </v:shape>
          <o:OLEObject Type="Embed" ProgID="Equation.DSMT4" ShapeID="_x0000_i1110" DrawAspect="Content" ObjectID="_1812462012" r:id="rId177"/>
        </w:object>
      </w:r>
      <w:r w:rsidR="005E760B">
        <w:t xml:space="preserve"> matrices, which reflect the effects of exogenous variables on the </w:t>
      </w:r>
      <w:r w:rsidR="005E760B" w:rsidRPr="005E760B">
        <w:rPr>
          <w:rStyle w:val="Strong"/>
          <w:b w:val="0"/>
          <w:bCs w:val="0"/>
        </w:rPr>
        <w:t>systematic utilities</w:t>
      </w:r>
      <w:r w:rsidR="005E760B">
        <w:t xml:space="preserve"> for the fractional response components (relative to </w:t>
      </w:r>
      <w:r w:rsidR="005E760B">
        <w:lastRenderedPageBreak/>
        <w:t>the reference alternative). However, f</w:t>
      </w:r>
      <w:r w:rsidR="005E760B" w:rsidRPr="005E760B">
        <w:t xml:space="preserve">or the binary </w:t>
      </w:r>
      <w:r w:rsidR="005E760B">
        <w:t xml:space="preserve">delivery </w:t>
      </w:r>
      <w:r w:rsidR="005E760B" w:rsidRPr="005E760B">
        <w:t xml:space="preserve">return rate model, parameters directly relate to the probability of returns (since this is a two-alternative fractional response where the probability of the second alternative equals the expected fraction). </w:t>
      </w:r>
      <w:r w:rsidRPr="0091779C">
        <w:t xml:space="preserve">Not all included variables achieve statistical significance at the 95% level. In fact, we retained two variables that are significant only at the 87% level (a t-statistic threshold of 1.53). Robustness checks confirmed that excluding these variables did not materially affect the sign, magnitude, or significance of other parameter estimates. Given their theoretical importance and the </w:t>
      </w:r>
      <w:r w:rsidR="005E760B">
        <w:t>consistent results across specifications with and without these variables</w:t>
      </w:r>
      <w:r w:rsidRPr="0091779C">
        <w:t xml:space="preserve">, we included them to maintain model completeness. </w:t>
      </w:r>
      <w:r w:rsidR="00B51821" w:rsidRPr="0091779C">
        <w:t>By being more inclusive in retaining exogenous variables, we hope that our findings will offer valuable insights for future investigations. Also,</w:t>
      </w:r>
      <w:r w:rsidRPr="0091779C">
        <w:t xml:space="preserve"> </w:t>
      </w:r>
      <w:r w:rsidR="00B51821" w:rsidRPr="0091779C">
        <w:t xml:space="preserve">a dash (“--”) next to </w:t>
      </w:r>
      <w:r w:rsidRPr="0091779C">
        <w:t>a</w:t>
      </w:r>
      <w:r w:rsidR="00B51821" w:rsidRPr="0091779C">
        <w:t xml:space="preserve"> variable indicates that the corresponding coefficient is not applicable to that specific outcome variable. A blank cell implies that the exogenous variable did not have a statistically significant association with the outcome. Finally, in some cases, the same coefficient (and t-statistic) may appear across columns or rows (or both) because earlier tests of coefficient equality could not be rejected.</w:t>
      </w:r>
    </w:p>
    <w:bookmarkEnd w:id="66"/>
    <w:p w14:paraId="62C0FC4E" w14:textId="1CF80894" w:rsidR="004E29C2" w:rsidRDefault="004E29C2" w:rsidP="00FD58F3"/>
    <w:p w14:paraId="4C741481" w14:textId="77777777" w:rsidR="00DE2532" w:rsidRDefault="00DE2532" w:rsidP="00FD58F3">
      <w:pPr>
        <w:sectPr w:rsidR="00DE2532">
          <w:pgSz w:w="12240" w:h="15840"/>
          <w:pgMar w:top="1440" w:right="1440" w:bottom="1440" w:left="1440" w:header="720" w:footer="720" w:gutter="0"/>
          <w:cols w:space="720"/>
          <w:docGrid w:linePitch="360"/>
        </w:sectPr>
      </w:pPr>
    </w:p>
    <w:p w14:paraId="64C775DA" w14:textId="2964D158" w:rsidR="00DE2532" w:rsidRPr="00141594" w:rsidRDefault="00DE2532" w:rsidP="001E082B">
      <w:pPr>
        <w:pStyle w:val="Caption"/>
        <w:spacing w:after="120"/>
        <w:rPr>
          <w:sz w:val="22"/>
          <w:szCs w:val="22"/>
        </w:rPr>
      </w:pPr>
      <w:r w:rsidRPr="00141594">
        <w:rPr>
          <w:sz w:val="22"/>
          <w:szCs w:val="22"/>
        </w:rPr>
        <w:lastRenderedPageBreak/>
        <w:t xml:space="preserve">Table </w:t>
      </w:r>
      <w:r w:rsidR="00E14142" w:rsidRPr="00141594">
        <w:rPr>
          <w:sz w:val="22"/>
          <w:szCs w:val="22"/>
        </w:rPr>
        <w:fldChar w:fldCharType="begin"/>
      </w:r>
      <w:r w:rsidR="00E14142" w:rsidRPr="00141594">
        <w:rPr>
          <w:sz w:val="22"/>
          <w:szCs w:val="22"/>
        </w:rPr>
        <w:instrText xml:space="preserve"> SEQ Table \* ARABIC </w:instrText>
      </w:r>
      <w:r w:rsidR="00E14142" w:rsidRPr="00141594">
        <w:rPr>
          <w:sz w:val="22"/>
          <w:szCs w:val="22"/>
        </w:rPr>
        <w:fldChar w:fldCharType="separate"/>
      </w:r>
      <w:r w:rsidR="00E46A5A" w:rsidRPr="00141594">
        <w:rPr>
          <w:noProof/>
          <w:sz w:val="22"/>
          <w:szCs w:val="22"/>
        </w:rPr>
        <w:t>4</w:t>
      </w:r>
      <w:r w:rsidR="00E14142" w:rsidRPr="00141594">
        <w:rPr>
          <w:noProof/>
          <w:sz w:val="22"/>
          <w:szCs w:val="22"/>
        </w:rPr>
        <w:fldChar w:fldCharType="end"/>
      </w:r>
      <w:r w:rsidR="004D27A7" w:rsidRPr="00141594">
        <w:rPr>
          <w:sz w:val="22"/>
          <w:szCs w:val="22"/>
        </w:rPr>
        <w:t xml:space="preserve"> </w:t>
      </w:r>
      <w:bookmarkStart w:id="67" w:name="_Hlk199709255"/>
      <w:r w:rsidR="004D27A7" w:rsidRPr="00141594">
        <w:rPr>
          <w:sz w:val="22"/>
          <w:szCs w:val="22"/>
        </w:rPr>
        <w:t>Estimation Results</w:t>
      </w:r>
      <w:bookmarkEnd w:id="67"/>
    </w:p>
    <w:tbl>
      <w:tblPr>
        <w:tblW w:w="5020" w:type="pct"/>
        <w:tblLayout w:type="fixed"/>
        <w:tblCellMar>
          <w:left w:w="29" w:type="dxa"/>
          <w:right w:w="29" w:type="dxa"/>
        </w:tblCellMar>
        <w:tblLook w:val="04A0" w:firstRow="1" w:lastRow="0" w:firstColumn="1" w:lastColumn="0" w:noHBand="0" w:noVBand="1"/>
      </w:tblPr>
      <w:tblGrid>
        <w:gridCol w:w="6229"/>
        <w:gridCol w:w="753"/>
        <w:gridCol w:w="759"/>
        <w:gridCol w:w="756"/>
        <w:gridCol w:w="756"/>
        <w:gridCol w:w="751"/>
        <w:gridCol w:w="762"/>
        <w:gridCol w:w="710"/>
        <w:gridCol w:w="710"/>
        <w:gridCol w:w="642"/>
        <w:gridCol w:w="724"/>
      </w:tblGrid>
      <w:tr w:rsidR="00DE2532" w:rsidRPr="00041602" w14:paraId="1008D5BF" w14:textId="77777777" w:rsidTr="0045025A">
        <w:trPr>
          <w:trHeight w:val="216"/>
          <w:tblHeader/>
        </w:trPr>
        <w:tc>
          <w:tcPr>
            <w:tcW w:w="2298" w:type="pct"/>
            <w:vMerge w:val="restart"/>
            <w:tcBorders>
              <w:top w:val="double" w:sz="6" w:space="0" w:color="auto"/>
              <w:left w:val="double" w:sz="6" w:space="0" w:color="auto"/>
              <w:bottom w:val="double" w:sz="6" w:space="0" w:color="000000"/>
              <w:right w:val="double" w:sz="6" w:space="0" w:color="auto"/>
            </w:tcBorders>
            <w:shd w:val="clear" w:color="auto" w:fill="auto"/>
            <w:vAlign w:val="center"/>
            <w:hideMark/>
          </w:tcPr>
          <w:p w14:paraId="1C92FFBB" w14:textId="77777777" w:rsidR="00DE2532" w:rsidRPr="00041602" w:rsidRDefault="00DE2532" w:rsidP="00DE2532">
            <w:pPr>
              <w:spacing w:line="240" w:lineRule="auto"/>
              <w:jc w:val="center"/>
              <w:rPr>
                <w:rFonts w:eastAsia="Times New Roman"/>
                <w:b/>
                <w:bCs/>
                <w:color w:val="000000"/>
                <w:sz w:val="20"/>
                <w:szCs w:val="20"/>
              </w:rPr>
            </w:pPr>
            <w:bookmarkStart w:id="68" w:name="_Hlk199709212"/>
            <w:r w:rsidRPr="00041602">
              <w:rPr>
                <w:rFonts w:eastAsia="Times New Roman"/>
                <w:b/>
                <w:bCs/>
                <w:color w:val="000000"/>
                <w:sz w:val="20"/>
                <w:szCs w:val="20"/>
              </w:rPr>
              <w:t>Variable</w:t>
            </w:r>
          </w:p>
        </w:tc>
        <w:tc>
          <w:tcPr>
            <w:tcW w:w="558" w:type="pct"/>
            <w:gridSpan w:val="2"/>
            <w:vMerge w:val="restart"/>
            <w:tcBorders>
              <w:top w:val="double" w:sz="6" w:space="0" w:color="auto"/>
              <w:left w:val="double" w:sz="6" w:space="0" w:color="auto"/>
              <w:bottom w:val="single" w:sz="4" w:space="0" w:color="000000"/>
              <w:right w:val="double" w:sz="6" w:space="0" w:color="000000"/>
            </w:tcBorders>
            <w:shd w:val="clear" w:color="auto" w:fill="auto"/>
            <w:vAlign w:val="center"/>
            <w:hideMark/>
          </w:tcPr>
          <w:p w14:paraId="4E6969BF" w14:textId="467147A1" w:rsidR="00DE2532" w:rsidRPr="00041602" w:rsidRDefault="00DE2532" w:rsidP="0068172F">
            <w:pPr>
              <w:spacing w:line="240" w:lineRule="auto"/>
              <w:jc w:val="center"/>
              <w:rPr>
                <w:rFonts w:eastAsia="Times New Roman"/>
                <w:b/>
                <w:bCs/>
                <w:color w:val="000000"/>
                <w:sz w:val="20"/>
                <w:szCs w:val="20"/>
              </w:rPr>
            </w:pPr>
            <w:r w:rsidRPr="00041602">
              <w:rPr>
                <w:rFonts w:eastAsia="Times New Roman"/>
                <w:b/>
                <w:bCs/>
                <w:color w:val="000000"/>
                <w:sz w:val="20"/>
                <w:szCs w:val="20"/>
              </w:rPr>
              <w:t>Frequency of Online Shopping</w:t>
            </w:r>
          </w:p>
        </w:tc>
        <w:tc>
          <w:tcPr>
            <w:tcW w:w="558" w:type="pct"/>
            <w:gridSpan w:val="2"/>
            <w:vMerge w:val="restart"/>
            <w:tcBorders>
              <w:top w:val="double" w:sz="6" w:space="0" w:color="auto"/>
              <w:left w:val="double" w:sz="6" w:space="0" w:color="auto"/>
              <w:bottom w:val="single" w:sz="4" w:space="0" w:color="000000"/>
              <w:right w:val="double" w:sz="4" w:space="0" w:color="auto"/>
            </w:tcBorders>
            <w:shd w:val="clear" w:color="auto" w:fill="auto"/>
            <w:vAlign w:val="center"/>
            <w:hideMark/>
          </w:tcPr>
          <w:p w14:paraId="3D0AA2CC" w14:textId="7C3F52CE" w:rsidR="00DE2532" w:rsidRPr="00041602" w:rsidRDefault="00DE2532" w:rsidP="0068172F">
            <w:pPr>
              <w:spacing w:line="240" w:lineRule="auto"/>
              <w:jc w:val="center"/>
              <w:rPr>
                <w:rFonts w:eastAsia="Times New Roman"/>
                <w:b/>
                <w:bCs/>
                <w:color w:val="000000"/>
                <w:sz w:val="20"/>
                <w:szCs w:val="20"/>
              </w:rPr>
            </w:pPr>
            <w:r w:rsidRPr="00041602">
              <w:rPr>
                <w:rFonts w:eastAsia="Times New Roman"/>
                <w:b/>
                <w:bCs/>
                <w:color w:val="000000"/>
                <w:sz w:val="20"/>
                <w:szCs w:val="20"/>
              </w:rPr>
              <w:t>Delivery Return Rate</w:t>
            </w:r>
          </w:p>
        </w:tc>
        <w:tc>
          <w:tcPr>
            <w:tcW w:w="1586" w:type="pct"/>
            <w:gridSpan w:val="6"/>
            <w:tcBorders>
              <w:top w:val="double" w:sz="6" w:space="0" w:color="auto"/>
              <w:left w:val="double" w:sz="4" w:space="0" w:color="auto"/>
              <w:bottom w:val="single" w:sz="4" w:space="0" w:color="auto"/>
              <w:right w:val="double" w:sz="4" w:space="0" w:color="auto"/>
            </w:tcBorders>
            <w:shd w:val="clear" w:color="auto" w:fill="auto"/>
            <w:vAlign w:val="center"/>
            <w:hideMark/>
          </w:tcPr>
          <w:p w14:paraId="5C1440DA" w14:textId="652F2A28" w:rsidR="00DE2532" w:rsidRPr="00041602" w:rsidRDefault="00DE2532" w:rsidP="0068172F">
            <w:pPr>
              <w:spacing w:line="240" w:lineRule="auto"/>
              <w:jc w:val="center"/>
              <w:rPr>
                <w:rFonts w:eastAsia="Times New Roman"/>
                <w:b/>
                <w:bCs/>
                <w:color w:val="000000"/>
                <w:sz w:val="20"/>
                <w:szCs w:val="20"/>
              </w:rPr>
            </w:pPr>
            <w:r w:rsidRPr="00041602">
              <w:rPr>
                <w:rFonts w:eastAsia="Times New Roman"/>
                <w:b/>
                <w:bCs/>
                <w:color w:val="000000"/>
                <w:sz w:val="20"/>
                <w:szCs w:val="20"/>
              </w:rPr>
              <w:t>Delivery Return Channel (</w:t>
            </w:r>
            <w:r w:rsidR="001E082B" w:rsidRPr="00041602">
              <w:rPr>
                <w:rFonts w:eastAsia="Times New Roman"/>
                <w:b/>
                <w:bCs/>
                <w:color w:val="000000"/>
                <w:sz w:val="20"/>
                <w:szCs w:val="20"/>
              </w:rPr>
              <w:t>B</w:t>
            </w:r>
            <w:r w:rsidRPr="00041602">
              <w:rPr>
                <w:rFonts w:eastAsia="Times New Roman"/>
                <w:b/>
                <w:bCs/>
                <w:color w:val="000000"/>
                <w:sz w:val="20"/>
                <w:szCs w:val="20"/>
              </w:rPr>
              <w:t>ase: Home Pickup)</w:t>
            </w:r>
          </w:p>
        </w:tc>
      </w:tr>
      <w:tr w:rsidR="0068172F" w:rsidRPr="00041602" w14:paraId="379DD713" w14:textId="77777777" w:rsidTr="0045025A">
        <w:trPr>
          <w:trHeight w:val="216"/>
          <w:tblHeader/>
        </w:trPr>
        <w:tc>
          <w:tcPr>
            <w:tcW w:w="2298" w:type="pct"/>
            <w:vMerge/>
            <w:tcBorders>
              <w:top w:val="double" w:sz="6" w:space="0" w:color="auto"/>
              <w:left w:val="double" w:sz="6" w:space="0" w:color="auto"/>
              <w:bottom w:val="double" w:sz="6" w:space="0" w:color="auto"/>
              <w:right w:val="double" w:sz="6" w:space="0" w:color="auto"/>
            </w:tcBorders>
            <w:vAlign w:val="center"/>
            <w:hideMark/>
          </w:tcPr>
          <w:p w14:paraId="3DFCBF1A" w14:textId="77777777" w:rsidR="00DE2532" w:rsidRPr="00041602" w:rsidRDefault="00DE2532" w:rsidP="00DE2532">
            <w:pPr>
              <w:spacing w:line="240" w:lineRule="auto"/>
              <w:jc w:val="left"/>
              <w:rPr>
                <w:rFonts w:eastAsia="Times New Roman"/>
                <w:b/>
                <w:bCs/>
                <w:color w:val="000000"/>
                <w:sz w:val="20"/>
                <w:szCs w:val="20"/>
              </w:rPr>
            </w:pPr>
          </w:p>
        </w:tc>
        <w:tc>
          <w:tcPr>
            <w:tcW w:w="558" w:type="pct"/>
            <w:gridSpan w:val="2"/>
            <w:vMerge/>
            <w:tcBorders>
              <w:top w:val="double" w:sz="6" w:space="0" w:color="auto"/>
              <w:left w:val="double" w:sz="6" w:space="0" w:color="auto"/>
              <w:bottom w:val="double" w:sz="6" w:space="0" w:color="auto"/>
              <w:right w:val="double" w:sz="6" w:space="0" w:color="000000"/>
            </w:tcBorders>
            <w:vAlign w:val="center"/>
            <w:hideMark/>
          </w:tcPr>
          <w:p w14:paraId="243C238F" w14:textId="77777777" w:rsidR="00DE2532" w:rsidRPr="00041602" w:rsidRDefault="00DE2532" w:rsidP="0068172F">
            <w:pPr>
              <w:spacing w:line="240" w:lineRule="auto"/>
              <w:jc w:val="center"/>
              <w:rPr>
                <w:rFonts w:eastAsia="Times New Roman"/>
                <w:b/>
                <w:bCs/>
                <w:color w:val="000000"/>
                <w:sz w:val="20"/>
                <w:szCs w:val="20"/>
              </w:rPr>
            </w:pPr>
          </w:p>
        </w:tc>
        <w:tc>
          <w:tcPr>
            <w:tcW w:w="558" w:type="pct"/>
            <w:gridSpan w:val="2"/>
            <w:vMerge/>
            <w:tcBorders>
              <w:top w:val="double" w:sz="6" w:space="0" w:color="auto"/>
              <w:left w:val="double" w:sz="6" w:space="0" w:color="auto"/>
              <w:bottom w:val="double" w:sz="6" w:space="0" w:color="auto"/>
              <w:right w:val="double" w:sz="4" w:space="0" w:color="auto"/>
            </w:tcBorders>
            <w:vAlign w:val="center"/>
            <w:hideMark/>
          </w:tcPr>
          <w:p w14:paraId="322CF9FE" w14:textId="77777777" w:rsidR="00DE2532" w:rsidRPr="00041602" w:rsidRDefault="00DE2532" w:rsidP="0068172F">
            <w:pPr>
              <w:spacing w:line="240" w:lineRule="auto"/>
              <w:jc w:val="center"/>
              <w:rPr>
                <w:rFonts w:eastAsia="Times New Roman"/>
                <w:b/>
                <w:bCs/>
                <w:color w:val="000000"/>
                <w:sz w:val="20"/>
                <w:szCs w:val="20"/>
              </w:rPr>
            </w:pPr>
          </w:p>
        </w:tc>
        <w:tc>
          <w:tcPr>
            <w:tcW w:w="558" w:type="pct"/>
            <w:gridSpan w:val="2"/>
            <w:tcBorders>
              <w:top w:val="nil"/>
              <w:left w:val="double" w:sz="4" w:space="0" w:color="auto"/>
              <w:bottom w:val="double" w:sz="6" w:space="0" w:color="auto"/>
              <w:right w:val="single" w:sz="4" w:space="0" w:color="000000"/>
            </w:tcBorders>
            <w:shd w:val="clear" w:color="auto" w:fill="auto"/>
            <w:vAlign w:val="center"/>
            <w:hideMark/>
          </w:tcPr>
          <w:p w14:paraId="027F6556" w14:textId="3A59D3F1" w:rsidR="00DE2532" w:rsidRPr="00041602" w:rsidRDefault="00DE2532" w:rsidP="0068172F">
            <w:pPr>
              <w:spacing w:line="240" w:lineRule="auto"/>
              <w:jc w:val="center"/>
              <w:rPr>
                <w:rFonts w:eastAsia="Times New Roman"/>
                <w:b/>
                <w:bCs/>
                <w:color w:val="000000"/>
                <w:sz w:val="20"/>
                <w:szCs w:val="20"/>
              </w:rPr>
            </w:pPr>
            <w:r w:rsidRPr="00041602">
              <w:rPr>
                <w:rFonts w:eastAsia="Times New Roman"/>
                <w:b/>
                <w:bCs/>
                <w:color w:val="000000"/>
                <w:sz w:val="20"/>
                <w:szCs w:val="20"/>
              </w:rPr>
              <w:t>Post</w:t>
            </w:r>
            <w:r w:rsidR="0068172F" w:rsidRPr="00041602">
              <w:rPr>
                <w:rFonts w:eastAsia="Times New Roman"/>
                <w:b/>
                <w:bCs/>
                <w:color w:val="000000"/>
                <w:sz w:val="20"/>
                <w:szCs w:val="20"/>
              </w:rPr>
              <w:t xml:space="preserve"> </w:t>
            </w:r>
            <w:r w:rsidRPr="00041602">
              <w:rPr>
                <w:rFonts w:eastAsia="Times New Roman"/>
                <w:b/>
                <w:bCs/>
                <w:color w:val="000000"/>
                <w:sz w:val="20"/>
                <w:szCs w:val="20"/>
              </w:rPr>
              <w:t>Office</w:t>
            </w:r>
          </w:p>
        </w:tc>
        <w:tc>
          <w:tcPr>
            <w:tcW w:w="524" w:type="pct"/>
            <w:gridSpan w:val="2"/>
            <w:tcBorders>
              <w:top w:val="nil"/>
              <w:left w:val="nil"/>
              <w:bottom w:val="double" w:sz="6" w:space="0" w:color="auto"/>
              <w:right w:val="single" w:sz="4" w:space="0" w:color="000000"/>
            </w:tcBorders>
            <w:shd w:val="clear" w:color="auto" w:fill="auto"/>
            <w:vAlign w:val="center"/>
            <w:hideMark/>
          </w:tcPr>
          <w:p w14:paraId="6C5F4278" w14:textId="59E4C911" w:rsidR="00DE2532" w:rsidRPr="00041602" w:rsidRDefault="00DE2532" w:rsidP="0068172F">
            <w:pPr>
              <w:spacing w:line="240" w:lineRule="auto"/>
              <w:jc w:val="center"/>
              <w:rPr>
                <w:rFonts w:eastAsia="Times New Roman"/>
                <w:b/>
                <w:bCs/>
                <w:color w:val="000000"/>
                <w:sz w:val="20"/>
                <w:szCs w:val="20"/>
              </w:rPr>
            </w:pPr>
            <w:r w:rsidRPr="00041602">
              <w:rPr>
                <w:rFonts w:eastAsia="Times New Roman"/>
                <w:b/>
                <w:bCs/>
                <w:color w:val="000000"/>
                <w:sz w:val="20"/>
                <w:szCs w:val="20"/>
              </w:rPr>
              <w:t>Amazon</w:t>
            </w:r>
            <w:r w:rsidR="0068172F" w:rsidRPr="00041602">
              <w:rPr>
                <w:rFonts w:eastAsia="Times New Roman"/>
                <w:b/>
                <w:bCs/>
                <w:color w:val="000000"/>
                <w:sz w:val="20"/>
                <w:szCs w:val="20"/>
              </w:rPr>
              <w:t xml:space="preserve"> </w:t>
            </w:r>
            <w:r w:rsidRPr="00041602">
              <w:rPr>
                <w:rFonts w:eastAsia="Times New Roman"/>
                <w:b/>
                <w:bCs/>
                <w:color w:val="000000"/>
                <w:sz w:val="20"/>
                <w:szCs w:val="20"/>
              </w:rPr>
              <w:t>Drop-off</w:t>
            </w:r>
          </w:p>
        </w:tc>
        <w:tc>
          <w:tcPr>
            <w:tcW w:w="504" w:type="pct"/>
            <w:gridSpan w:val="2"/>
            <w:tcBorders>
              <w:top w:val="nil"/>
              <w:left w:val="nil"/>
              <w:bottom w:val="double" w:sz="6" w:space="0" w:color="auto"/>
              <w:right w:val="double" w:sz="4" w:space="0" w:color="auto"/>
            </w:tcBorders>
            <w:shd w:val="clear" w:color="auto" w:fill="auto"/>
            <w:vAlign w:val="center"/>
            <w:hideMark/>
          </w:tcPr>
          <w:p w14:paraId="1D85F893" w14:textId="7D5D4136" w:rsidR="00DE2532" w:rsidRPr="00041602" w:rsidRDefault="00DE2532" w:rsidP="0068172F">
            <w:pPr>
              <w:spacing w:line="240" w:lineRule="auto"/>
              <w:jc w:val="center"/>
              <w:rPr>
                <w:rFonts w:eastAsia="Times New Roman"/>
                <w:b/>
                <w:bCs/>
                <w:color w:val="000000"/>
                <w:sz w:val="20"/>
                <w:szCs w:val="20"/>
              </w:rPr>
            </w:pPr>
            <w:r w:rsidRPr="00041602">
              <w:rPr>
                <w:rFonts w:eastAsia="Times New Roman"/>
                <w:b/>
                <w:bCs/>
                <w:color w:val="000000"/>
                <w:sz w:val="20"/>
                <w:szCs w:val="20"/>
              </w:rPr>
              <w:t>Physical</w:t>
            </w:r>
            <w:r w:rsidR="0068172F" w:rsidRPr="00041602">
              <w:rPr>
                <w:rFonts w:eastAsia="Times New Roman"/>
                <w:b/>
                <w:bCs/>
                <w:color w:val="000000"/>
                <w:sz w:val="20"/>
                <w:szCs w:val="20"/>
              </w:rPr>
              <w:t xml:space="preserve"> </w:t>
            </w:r>
            <w:r w:rsidRPr="00041602">
              <w:rPr>
                <w:rFonts w:eastAsia="Times New Roman"/>
                <w:b/>
                <w:bCs/>
                <w:color w:val="000000"/>
                <w:sz w:val="20"/>
                <w:szCs w:val="20"/>
              </w:rPr>
              <w:t>Store</w:t>
            </w:r>
          </w:p>
        </w:tc>
      </w:tr>
      <w:tr w:rsidR="0068172F" w:rsidRPr="00041602" w14:paraId="1F38447A" w14:textId="77777777" w:rsidTr="0045025A">
        <w:trPr>
          <w:trHeight w:val="216"/>
          <w:tblHeader/>
        </w:trPr>
        <w:tc>
          <w:tcPr>
            <w:tcW w:w="2298" w:type="pct"/>
            <w:vMerge/>
            <w:tcBorders>
              <w:top w:val="double" w:sz="6" w:space="0" w:color="auto"/>
              <w:left w:val="double" w:sz="6" w:space="0" w:color="auto"/>
              <w:bottom w:val="double" w:sz="6" w:space="0" w:color="000000"/>
              <w:right w:val="double" w:sz="6" w:space="0" w:color="auto"/>
            </w:tcBorders>
            <w:vAlign w:val="center"/>
            <w:hideMark/>
          </w:tcPr>
          <w:p w14:paraId="3D50CC2B" w14:textId="77777777" w:rsidR="00DE2532" w:rsidRPr="00041602" w:rsidRDefault="00DE2532" w:rsidP="00DE2532">
            <w:pPr>
              <w:spacing w:line="240" w:lineRule="auto"/>
              <w:jc w:val="left"/>
              <w:rPr>
                <w:rFonts w:eastAsia="Times New Roman"/>
                <w:b/>
                <w:bCs/>
                <w:color w:val="000000"/>
                <w:sz w:val="20"/>
                <w:szCs w:val="20"/>
              </w:rPr>
            </w:pPr>
          </w:p>
        </w:tc>
        <w:tc>
          <w:tcPr>
            <w:tcW w:w="278" w:type="pct"/>
            <w:tcBorders>
              <w:top w:val="double" w:sz="6" w:space="0" w:color="auto"/>
              <w:left w:val="nil"/>
              <w:bottom w:val="double" w:sz="6" w:space="0" w:color="auto"/>
              <w:right w:val="single" w:sz="4" w:space="0" w:color="auto"/>
            </w:tcBorders>
            <w:shd w:val="clear" w:color="auto" w:fill="auto"/>
            <w:vAlign w:val="center"/>
            <w:hideMark/>
          </w:tcPr>
          <w:p w14:paraId="5FB56669"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Coef.</w:t>
            </w:r>
          </w:p>
        </w:tc>
        <w:tc>
          <w:tcPr>
            <w:tcW w:w="280" w:type="pct"/>
            <w:tcBorders>
              <w:top w:val="double" w:sz="6" w:space="0" w:color="auto"/>
              <w:left w:val="nil"/>
              <w:bottom w:val="double" w:sz="6" w:space="0" w:color="auto"/>
              <w:right w:val="double" w:sz="6" w:space="0" w:color="auto"/>
            </w:tcBorders>
            <w:shd w:val="clear" w:color="auto" w:fill="auto"/>
            <w:vAlign w:val="center"/>
            <w:hideMark/>
          </w:tcPr>
          <w:p w14:paraId="4D26AD59"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t-stat</w:t>
            </w:r>
          </w:p>
        </w:tc>
        <w:tc>
          <w:tcPr>
            <w:tcW w:w="279" w:type="pct"/>
            <w:tcBorders>
              <w:top w:val="double" w:sz="6" w:space="0" w:color="auto"/>
              <w:left w:val="nil"/>
              <w:bottom w:val="double" w:sz="6" w:space="0" w:color="auto"/>
              <w:right w:val="single" w:sz="4" w:space="0" w:color="auto"/>
            </w:tcBorders>
            <w:shd w:val="clear" w:color="auto" w:fill="auto"/>
            <w:vAlign w:val="center"/>
            <w:hideMark/>
          </w:tcPr>
          <w:p w14:paraId="5FD51C0D"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Coef.</w:t>
            </w:r>
          </w:p>
        </w:tc>
        <w:tc>
          <w:tcPr>
            <w:tcW w:w="279" w:type="pct"/>
            <w:tcBorders>
              <w:top w:val="double" w:sz="6" w:space="0" w:color="auto"/>
              <w:left w:val="nil"/>
              <w:bottom w:val="double" w:sz="6" w:space="0" w:color="auto"/>
              <w:right w:val="double" w:sz="4" w:space="0" w:color="auto"/>
            </w:tcBorders>
            <w:shd w:val="clear" w:color="auto" w:fill="auto"/>
            <w:vAlign w:val="center"/>
            <w:hideMark/>
          </w:tcPr>
          <w:p w14:paraId="0DA20E12"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t-stat</w:t>
            </w:r>
          </w:p>
        </w:tc>
        <w:tc>
          <w:tcPr>
            <w:tcW w:w="277" w:type="pct"/>
            <w:tcBorders>
              <w:top w:val="double" w:sz="6" w:space="0" w:color="auto"/>
              <w:left w:val="double" w:sz="4" w:space="0" w:color="auto"/>
              <w:bottom w:val="double" w:sz="6" w:space="0" w:color="auto"/>
              <w:right w:val="single" w:sz="4" w:space="0" w:color="auto"/>
            </w:tcBorders>
            <w:shd w:val="clear" w:color="auto" w:fill="auto"/>
            <w:vAlign w:val="center"/>
            <w:hideMark/>
          </w:tcPr>
          <w:p w14:paraId="1D0278DF"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Coef.</w:t>
            </w:r>
          </w:p>
        </w:tc>
        <w:tc>
          <w:tcPr>
            <w:tcW w:w="281" w:type="pct"/>
            <w:tcBorders>
              <w:top w:val="double" w:sz="6" w:space="0" w:color="auto"/>
              <w:left w:val="nil"/>
              <w:bottom w:val="double" w:sz="6" w:space="0" w:color="auto"/>
              <w:right w:val="single" w:sz="4" w:space="0" w:color="auto"/>
            </w:tcBorders>
            <w:shd w:val="clear" w:color="auto" w:fill="auto"/>
            <w:vAlign w:val="center"/>
            <w:hideMark/>
          </w:tcPr>
          <w:p w14:paraId="02E3BC90"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t-stat</w:t>
            </w:r>
          </w:p>
        </w:tc>
        <w:tc>
          <w:tcPr>
            <w:tcW w:w="262" w:type="pct"/>
            <w:tcBorders>
              <w:top w:val="double" w:sz="6" w:space="0" w:color="auto"/>
              <w:left w:val="nil"/>
              <w:bottom w:val="double" w:sz="6" w:space="0" w:color="auto"/>
              <w:right w:val="single" w:sz="4" w:space="0" w:color="auto"/>
            </w:tcBorders>
            <w:shd w:val="clear" w:color="auto" w:fill="auto"/>
            <w:vAlign w:val="center"/>
            <w:hideMark/>
          </w:tcPr>
          <w:p w14:paraId="75C5809B"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Coef.</w:t>
            </w:r>
          </w:p>
        </w:tc>
        <w:tc>
          <w:tcPr>
            <w:tcW w:w="262" w:type="pct"/>
            <w:tcBorders>
              <w:top w:val="double" w:sz="6" w:space="0" w:color="auto"/>
              <w:left w:val="nil"/>
              <w:bottom w:val="double" w:sz="6" w:space="0" w:color="auto"/>
              <w:right w:val="single" w:sz="4" w:space="0" w:color="auto"/>
            </w:tcBorders>
            <w:shd w:val="clear" w:color="auto" w:fill="auto"/>
            <w:vAlign w:val="center"/>
            <w:hideMark/>
          </w:tcPr>
          <w:p w14:paraId="34E39F2A"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t-stat</w:t>
            </w:r>
          </w:p>
        </w:tc>
        <w:tc>
          <w:tcPr>
            <w:tcW w:w="237" w:type="pct"/>
            <w:tcBorders>
              <w:top w:val="double" w:sz="6" w:space="0" w:color="auto"/>
              <w:left w:val="nil"/>
              <w:bottom w:val="double" w:sz="6" w:space="0" w:color="auto"/>
              <w:right w:val="single" w:sz="4" w:space="0" w:color="auto"/>
            </w:tcBorders>
            <w:shd w:val="clear" w:color="auto" w:fill="auto"/>
            <w:vAlign w:val="center"/>
            <w:hideMark/>
          </w:tcPr>
          <w:p w14:paraId="1B5DEB8C"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Coef.</w:t>
            </w:r>
          </w:p>
        </w:tc>
        <w:tc>
          <w:tcPr>
            <w:tcW w:w="267" w:type="pct"/>
            <w:tcBorders>
              <w:top w:val="double" w:sz="6" w:space="0" w:color="auto"/>
              <w:left w:val="nil"/>
              <w:bottom w:val="double" w:sz="6" w:space="0" w:color="auto"/>
              <w:right w:val="double" w:sz="4" w:space="0" w:color="auto"/>
            </w:tcBorders>
            <w:shd w:val="clear" w:color="auto" w:fill="auto"/>
            <w:vAlign w:val="center"/>
            <w:hideMark/>
          </w:tcPr>
          <w:p w14:paraId="7D2212CD" w14:textId="77777777" w:rsidR="00DE2532" w:rsidRPr="00041602" w:rsidRDefault="00DE2532" w:rsidP="00DE2532">
            <w:pPr>
              <w:spacing w:line="240" w:lineRule="auto"/>
              <w:jc w:val="center"/>
              <w:rPr>
                <w:rFonts w:eastAsia="Times New Roman"/>
                <w:b/>
                <w:bCs/>
                <w:color w:val="000000"/>
                <w:sz w:val="20"/>
                <w:szCs w:val="20"/>
              </w:rPr>
            </w:pPr>
            <w:r w:rsidRPr="00041602">
              <w:rPr>
                <w:rFonts w:eastAsia="Times New Roman"/>
                <w:b/>
                <w:bCs/>
                <w:color w:val="000000"/>
                <w:sz w:val="20"/>
                <w:szCs w:val="20"/>
              </w:rPr>
              <w:t>t-stat</w:t>
            </w:r>
          </w:p>
        </w:tc>
      </w:tr>
      <w:tr w:rsidR="00DE2532" w:rsidRPr="00041602" w14:paraId="58EA6CF4" w14:textId="77777777" w:rsidTr="00041602">
        <w:trPr>
          <w:trHeight w:val="216"/>
        </w:trPr>
        <w:tc>
          <w:tcPr>
            <w:tcW w:w="5000" w:type="pct"/>
            <w:gridSpan w:val="11"/>
            <w:tcBorders>
              <w:top w:val="double" w:sz="6" w:space="0" w:color="auto"/>
              <w:left w:val="double" w:sz="6" w:space="0" w:color="auto"/>
              <w:bottom w:val="single" w:sz="4" w:space="0" w:color="auto"/>
              <w:right w:val="double" w:sz="6" w:space="0" w:color="000000"/>
            </w:tcBorders>
            <w:shd w:val="clear" w:color="auto" w:fill="auto"/>
            <w:noWrap/>
            <w:vAlign w:val="center"/>
            <w:hideMark/>
          </w:tcPr>
          <w:p w14:paraId="4CA7B57D" w14:textId="77777777" w:rsidR="00DE2532" w:rsidRPr="00041602" w:rsidRDefault="00DE2532" w:rsidP="00041602">
            <w:pPr>
              <w:spacing w:line="240" w:lineRule="auto"/>
              <w:jc w:val="left"/>
              <w:rPr>
                <w:rFonts w:eastAsia="Times New Roman"/>
                <w:b/>
                <w:bCs/>
                <w:color w:val="000000"/>
                <w:sz w:val="20"/>
                <w:szCs w:val="20"/>
              </w:rPr>
            </w:pPr>
            <w:r w:rsidRPr="00041602">
              <w:rPr>
                <w:rFonts w:eastAsia="Times New Roman"/>
                <w:b/>
                <w:bCs/>
                <w:color w:val="000000"/>
                <w:sz w:val="20"/>
                <w:szCs w:val="20"/>
              </w:rPr>
              <w:t xml:space="preserve">Individual/Household </w:t>
            </w:r>
            <w:proofErr w:type="spellStart"/>
            <w:r w:rsidRPr="00041602">
              <w:rPr>
                <w:rFonts w:eastAsia="Times New Roman"/>
                <w:b/>
                <w:bCs/>
                <w:color w:val="000000"/>
                <w:sz w:val="20"/>
                <w:szCs w:val="20"/>
              </w:rPr>
              <w:t>Sociodemographics</w:t>
            </w:r>
            <w:proofErr w:type="spellEnd"/>
          </w:p>
        </w:tc>
      </w:tr>
      <w:tr w:rsidR="0068172F" w:rsidRPr="00041602" w14:paraId="57513D93"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34629FBD" w14:textId="46182AAD" w:rsidR="00DE2532" w:rsidRPr="00041602" w:rsidRDefault="00DE2532" w:rsidP="00041602">
            <w:pPr>
              <w:spacing w:line="240" w:lineRule="auto"/>
              <w:ind w:firstLineChars="100" w:firstLine="201"/>
              <w:jc w:val="left"/>
              <w:rPr>
                <w:rFonts w:eastAsia="Times New Roman"/>
                <w:b/>
                <w:bCs/>
                <w:i/>
                <w:iCs/>
                <w:color w:val="000000"/>
                <w:sz w:val="20"/>
                <w:szCs w:val="20"/>
              </w:rPr>
            </w:pPr>
            <w:r w:rsidRPr="00041602">
              <w:rPr>
                <w:rFonts w:eastAsia="Times New Roman"/>
                <w:b/>
                <w:bCs/>
                <w:i/>
                <w:iCs/>
                <w:color w:val="000000"/>
                <w:sz w:val="20"/>
                <w:szCs w:val="20"/>
              </w:rPr>
              <w:t xml:space="preserve">Gender </w:t>
            </w:r>
            <w:r w:rsidRPr="00041602">
              <w:rPr>
                <w:rFonts w:eastAsia="Times New Roman"/>
                <w:i/>
                <w:iCs/>
                <w:color w:val="000000"/>
                <w:sz w:val="20"/>
                <w:szCs w:val="20"/>
              </w:rPr>
              <w:t xml:space="preserve">(Base: </w:t>
            </w:r>
            <w:proofErr w:type="gramStart"/>
            <w:r w:rsidRPr="00041602">
              <w:rPr>
                <w:rFonts w:eastAsia="Times New Roman"/>
                <w:i/>
                <w:iCs/>
                <w:color w:val="000000"/>
                <w:sz w:val="20"/>
                <w:szCs w:val="20"/>
              </w:rPr>
              <w:t>Ma</w:t>
            </w:r>
            <w:r w:rsidR="00A32290" w:rsidRPr="00041602">
              <w:rPr>
                <w:rFonts w:eastAsia="Times New Roman"/>
                <w:i/>
                <w:iCs/>
                <w:color w:val="000000"/>
                <w:sz w:val="20"/>
                <w:szCs w:val="20"/>
              </w:rPr>
              <w:t>n</w:t>
            </w:r>
            <w:proofErr w:type="gramEnd"/>
            <w:r w:rsidRPr="00041602">
              <w:rPr>
                <w:rFonts w:eastAsia="Times New Roman"/>
                <w:i/>
                <w:iCs/>
                <w:color w:val="000000"/>
                <w:sz w:val="20"/>
                <w:szCs w:val="20"/>
              </w:rPr>
              <w:t xml:space="preserve"> or Other)</w:t>
            </w:r>
          </w:p>
        </w:tc>
        <w:tc>
          <w:tcPr>
            <w:tcW w:w="278" w:type="pct"/>
            <w:tcBorders>
              <w:top w:val="nil"/>
              <w:left w:val="nil"/>
              <w:bottom w:val="dotted" w:sz="4" w:space="0" w:color="auto"/>
              <w:right w:val="single" w:sz="4" w:space="0" w:color="auto"/>
            </w:tcBorders>
            <w:shd w:val="clear" w:color="auto" w:fill="auto"/>
            <w:noWrap/>
            <w:vAlign w:val="center"/>
            <w:hideMark/>
          </w:tcPr>
          <w:p w14:paraId="4696D9F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2435D84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40B761C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562DFEE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3D98E34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2D54AC5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2464FF6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51A775F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2065C3F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7B1B09B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3CA60E5A"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62B406F1" w14:textId="48505D06" w:rsidR="00DE2532" w:rsidRPr="00041602" w:rsidRDefault="00A32290"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Woman</w:t>
            </w:r>
          </w:p>
        </w:tc>
        <w:tc>
          <w:tcPr>
            <w:tcW w:w="278" w:type="pct"/>
            <w:tcBorders>
              <w:top w:val="nil"/>
              <w:left w:val="nil"/>
              <w:bottom w:val="single" w:sz="4" w:space="0" w:color="auto"/>
              <w:right w:val="single" w:sz="4" w:space="0" w:color="auto"/>
            </w:tcBorders>
            <w:shd w:val="clear" w:color="auto" w:fill="auto"/>
            <w:noWrap/>
            <w:vAlign w:val="center"/>
            <w:hideMark/>
          </w:tcPr>
          <w:p w14:paraId="2F7B43E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27</w:t>
            </w:r>
          </w:p>
        </w:tc>
        <w:tc>
          <w:tcPr>
            <w:tcW w:w="280" w:type="pct"/>
            <w:tcBorders>
              <w:top w:val="nil"/>
              <w:left w:val="nil"/>
              <w:bottom w:val="single" w:sz="4" w:space="0" w:color="auto"/>
              <w:right w:val="double" w:sz="6" w:space="0" w:color="auto"/>
            </w:tcBorders>
            <w:shd w:val="clear" w:color="auto" w:fill="auto"/>
            <w:noWrap/>
            <w:vAlign w:val="center"/>
            <w:hideMark/>
          </w:tcPr>
          <w:p w14:paraId="26E82A5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0.46</w:t>
            </w:r>
          </w:p>
        </w:tc>
        <w:tc>
          <w:tcPr>
            <w:tcW w:w="279" w:type="pct"/>
            <w:tcBorders>
              <w:top w:val="nil"/>
              <w:left w:val="nil"/>
              <w:bottom w:val="single" w:sz="4" w:space="0" w:color="auto"/>
              <w:right w:val="single" w:sz="4" w:space="0" w:color="auto"/>
            </w:tcBorders>
            <w:shd w:val="clear" w:color="auto" w:fill="auto"/>
            <w:noWrap/>
            <w:vAlign w:val="center"/>
            <w:hideMark/>
          </w:tcPr>
          <w:p w14:paraId="33AE15E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3</w:t>
            </w:r>
          </w:p>
        </w:tc>
        <w:tc>
          <w:tcPr>
            <w:tcW w:w="279" w:type="pct"/>
            <w:tcBorders>
              <w:top w:val="nil"/>
              <w:left w:val="nil"/>
              <w:bottom w:val="single" w:sz="4" w:space="0" w:color="auto"/>
              <w:right w:val="double" w:sz="6" w:space="0" w:color="auto"/>
            </w:tcBorders>
            <w:shd w:val="clear" w:color="auto" w:fill="auto"/>
            <w:noWrap/>
            <w:vAlign w:val="center"/>
            <w:hideMark/>
          </w:tcPr>
          <w:p w14:paraId="388A991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97</w:t>
            </w:r>
          </w:p>
        </w:tc>
        <w:tc>
          <w:tcPr>
            <w:tcW w:w="277" w:type="pct"/>
            <w:tcBorders>
              <w:top w:val="nil"/>
              <w:left w:val="nil"/>
              <w:bottom w:val="single" w:sz="4" w:space="0" w:color="auto"/>
              <w:right w:val="single" w:sz="4" w:space="0" w:color="auto"/>
            </w:tcBorders>
            <w:shd w:val="clear" w:color="auto" w:fill="auto"/>
            <w:noWrap/>
            <w:vAlign w:val="center"/>
            <w:hideMark/>
          </w:tcPr>
          <w:p w14:paraId="381F788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single" w:sz="4" w:space="0" w:color="auto"/>
              <w:right w:val="single" w:sz="4" w:space="0" w:color="auto"/>
            </w:tcBorders>
            <w:shd w:val="clear" w:color="auto" w:fill="auto"/>
            <w:noWrap/>
            <w:vAlign w:val="center"/>
            <w:hideMark/>
          </w:tcPr>
          <w:p w14:paraId="2A5F618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tcPr>
          <w:p w14:paraId="282C6DE1" w14:textId="120BA58E" w:rsidR="00DE2532" w:rsidRPr="00041602" w:rsidRDefault="00DE2532" w:rsidP="00041602">
            <w:pPr>
              <w:spacing w:line="240" w:lineRule="auto"/>
              <w:jc w:val="right"/>
              <w:rPr>
                <w:rFonts w:eastAsia="Times New Roman"/>
                <w:color w:val="000000"/>
                <w:sz w:val="20"/>
                <w:szCs w:val="20"/>
              </w:rPr>
            </w:pPr>
          </w:p>
        </w:tc>
        <w:tc>
          <w:tcPr>
            <w:tcW w:w="262" w:type="pct"/>
            <w:tcBorders>
              <w:top w:val="nil"/>
              <w:left w:val="nil"/>
              <w:bottom w:val="single" w:sz="4" w:space="0" w:color="auto"/>
              <w:right w:val="single" w:sz="4" w:space="0" w:color="auto"/>
            </w:tcBorders>
            <w:shd w:val="clear" w:color="auto" w:fill="auto"/>
            <w:noWrap/>
            <w:vAlign w:val="center"/>
          </w:tcPr>
          <w:p w14:paraId="4B800650" w14:textId="5EE1A88A" w:rsidR="00DE2532" w:rsidRPr="00041602" w:rsidRDefault="00DE2532" w:rsidP="00041602">
            <w:pPr>
              <w:spacing w:line="240" w:lineRule="auto"/>
              <w:jc w:val="right"/>
              <w:rPr>
                <w:rFonts w:eastAsia="Times New Roman"/>
                <w:color w:val="000000"/>
                <w:sz w:val="20"/>
                <w:szCs w:val="20"/>
              </w:rPr>
            </w:pPr>
          </w:p>
        </w:tc>
        <w:tc>
          <w:tcPr>
            <w:tcW w:w="237" w:type="pct"/>
            <w:tcBorders>
              <w:top w:val="nil"/>
              <w:left w:val="nil"/>
              <w:bottom w:val="single" w:sz="4" w:space="0" w:color="auto"/>
              <w:right w:val="single" w:sz="4" w:space="0" w:color="auto"/>
            </w:tcBorders>
            <w:shd w:val="clear" w:color="auto" w:fill="auto"/>
            <w:noWrap/>
            <w:vAlign w:val="center"/>
            <w:hideMark/>
          </w:tcPr>
          <w:p w14:paraId="097F000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81</w:t>
            </w:r>
          </w:p>
        </w:tc>
        <w:tc>
          <w:tcPr>
            <w:tcW w:w="267" w:type="pct"/>
            <w:tcBorders>
              <w:top w:val="nil"/>
              <w:left w:val="nil"/>
              <w:bottom w:val="single" w:sz="4" w:space="0" w:color="auto"/>
              <w:right w:val="double" w:sz="6" w:space="0" w:color="auto"/>
            </w:tcBorders>
            <w:shd w:val="clear" w:color="auto" w:fill="auto"/>
            <w:noWrap/>
            <w:vAlign w:val="center"/>
            <w:hideMark/>
          </w:tcPr>
          <w:p w14:paraId="68310BF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77</w:t>
            </w:r>
          </w:p>
        </w:tc>
      </w:tr>
      <w:tr w:rsidR="0045025A" w:rsidRPr="00041602" w14:paraId="1D381063" w14:textId="77777777" w:rsidTr="0045025A">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1ECF9948" w14:textId="5F6B9DE5" w:rsidR="0045025A" w:rsidRPr="00041602" w:rsidRDefault="0045025A" w:rsidP="0045025A">
            <w:pPr>
              <w:spacing w:line="240" w:lineRule="auto"/>
              <w:ind w:left="43" w:firstLine="180"/>
              <w:jc w:val="left"/>
              <w:rPr>
                <w:rFonts w:eastAsia="Times New Roman"/>
                <w:color w:val="000000"/>
                <w:sz w:val="20"/>
                <w:szCs w:val="20"/>
              </w:rPr>
            </w:pPr>
            <w:r w:rsidRPr="00041602">
              <w:rPr>
                <w:rFonts w:eastAsia="Times New Roman"/>
                <w:b/>
                <w:bCs/>
                <w:i/>
                <w:iCs/>
                <w:color w:val="000000"/>
                <w:sz w:val="20"/>
                <w:szCs w:val="20"/>
              </w:rPr>
              <w:t>Age</w:t>
            </w:r>
            <w:r w:rsidRPr="00041602">
              <w:rPr>
                <w:rFonts w:eastAsia="Times New Roman"/>
                <w:i/>
                <w:iCs/>
                <w:color w:val="000000"/>
                <w:sz w:val="20"/>
                <w:szCs w:val="20"/>
              </w:rPr>
              <w:t xml:space="preserve"> (Base: 26 to 55 years)</w:t>
            </w:r>
          </w:p>
        </w:tc>
      </w:tr>
      <w:tr w:rsidR="0068172F" w:rsidRPr="00041602" w14:paraId="028FD73F"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7E0A8BC0"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18 to 25</w:t>
            </w:r>
          </w:p>
        </w:tc>
        <w:tc>
          <w:tcPr>
            <w:tcW w:w="278" w:type="pct"/>
            <w:tcBorders>
              <w:top w:val="nil"/>
              <w:left w:val="nil"/>
              <w:bottom w:val="dotted" w:sz="4" w:space="0" w:color="auto"/>
              <w:right w:val="single" w:sz="4" w:space="0" w:color="auto"/>
            </w:tcBorders>
            <w:shd w:val="clear" w:color="auto" w:fill="auto"/>
            <w:noWrap/>
            <w:vAlign w:val="center"/>
            <w:hideMark/>
          </w:tcPr>
          <w:p w14:paraId="75A02EC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1D2F3CA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383744C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3B55C21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64047AC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1AE6C62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tcPr>
          <w:p w14:paraId="224CF0A2" w14:textId="45CACEE4" w:rsidR="00DE2532" w:rsidRPr="00041602" w:rsidRDefault="00DE2532" w:rsidP="00041602">
            <w:pPr>
              <w:spacing w:line="240" w:lineRule="auto"/>
              <w:jc w:val="right"/>
              <w:rPr>
                <w:rFonts w:eastAsia="Times New Roman"/>
                <w:color w:val="000000"/>
                <w:sz w:val="20"/>
                <w:szCs w:val="20"/>
              </w:rPr>
            </w:pPr>
          </w:p>
        </w:tc>
        <w:tc>
          <w:tcPr>
            <w:tcW w:w="262" w:type="pct"/>
            <w:tcBorders>
              <w:top w:val="nil"/>
              <w:left w:val="nil"/>
              <w:bottom w:val="dotted" w:sz="4" w:space="0" w:color="auto"/>
              <w:right w:val="single" w:sz="4" w:space="0" w:color="auto"/>
            </w:tcBorders>
            <w:shd w:val="clear" w:color="auto" w:fill="auto"/>
            <w:noWrap/>
            <w:vAlign w:val="center"/>
          </w:tcPr>
          <w:p w14:paraId="7CB8333E" w14:textId="466FB04A" w:rsidR="00DE2532" w:rsidRPr="00041602" w:rsidRDefault="00DE2532" w:rsidP="00041602">
            <w:pPr>
              <w:spacing w:line="240" w:lineRule="auto"/>
              <w:jc w:val="right"/>
              <w:rPr>
                <w:rFonts w:eastAsia="Times New Roman"/>
                <w:color w:val="000000"/>
                <w:sz w:val="20"/>
                <w:szCs w:val="20"/>
              </w:rPr>
            </w:pPr>
          </w:p>
        </w:tc>
        <w:tc>
          <w:tcPr>
            <w:tcW w:w="237" w:type="pct"/>
            <w:tcBorders>
              <w:top w:val="nil"/>
              <w:left w:val="nil"/>
              <w:bottom w:val="dotted" w:sz="4" w:space="0" w:color="auto"/>
              <w:right w:val="single" w:sz="4" w:space="0" w:color="auto"/>
            </w:tcBorders>
            <w:shd w:val="clear" w:color="auto" w:fill="auto"/>
            <w:noWrap/>
            <w:vAlign w:val="center"/>
            <w:hideMark/>
          </w:tcPr>
          <w:p w14:paraId="4192BAC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579</w:t>
            </w:r>
          </w:p>
        </w:tc>
        <w:tc>
          <w:tcPr>
            <w:tcW w:w="267" w:type="pct"/>
            <w:tcBorders>
              <w:top w:val="nil"/>
              <w:left w:val="nil"/>
              <w:bottom w:val="dotted" w:sz="4" w:space="0" w:color="auto"/>
              <w:right w:val="double" w:sz="6" w:space="0" w:color="auto"/>
            </w:tcBorders>
            <w:shd w:val="clear" w:color="auto" w:fill="auto"/>
            <w:noWrap/>
            <w:vAlign w:val="center"/>
            <w:hideMark/>
          </w:tcPr>
          <w:p w14:paraId="351505E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30</w:t>
            </w:r>
          </w:p>
        </w:tc>
      </w:tr>
      <w:tr w:rsidR="0068172F" w:rsidRPr="00041602" w14:paraId="38577C05"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63413013"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56 to 64</w:t>
            </w:r>
          </w:p>
        </w:tc>
        <w:tc>
          <w:tcPr>
            <w:tcW w:w="278" w:type="pct"/>
            <w:tcBorders>
              <w:top w:val="nil"/>
              <w:left w:val="nil"/>
              <w:bottom w:val="dotted" w:sz="4" w:space="0" w:color="auto"/>
              <w:right w:val="single" w:sz="4" w:space="0" w:color="auto"/>
            </w:tcBorders>
            <w:shd w:val="clear" w:color="auto" w:fill="auto"/>
            <w:noWrap/>
            <w:vAlign w:val="center"/>
            <w:hideMark/>
          </w:tcPr>
          <w:p w14:paraId="56DE3ED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271DAB3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383DAF5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40</w:t>
            </w:r>
          </w:p>
        </w:tc>
        <w:tc>
          <w:tcPr>
            <w:tcW w:w="279" w:type="pct"/>
            <w:tcBorders>
              <w:top w:val="nil"/>
              <w:left w:val="nil"/>
              <w:bottom w:val="dotted" w:sz="4" w:space="0" w:color="auto"/>
              <w:right w:val="double" w:sz="6" w:space="0" w:color="auto"/>
            </w:tcBorders>
            <w:shd w:val="clear" w:color="auto" w:fill="auto"/>
            <w:noWrap/>
            <w:vAlign w:val="center"/>
            <w:hideMark/>
          </w:tcPr>
          <w:p w14:paraId="317CD1C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96</w:t>
            </w:r>
          </w:p>
        </w:tc>
        <w:tc>
          <w:tcPr>
            <w:tcW w:w="277" w:type="pct"/>
            <w:tcBorders>
              <w:top w:val="nil"/>
              <w:left w:val="nil"/>
              <w:bottom w:val="dotted" w:sz="4" w:space="0" w:color="auto"/>
              <w:right w:val="single" w:sz="4" w:space="0" w:color="auto"/>
            </w:tcBorders>
            <w:shd w:val="clear" w:color="auto" w:fill="auto"/>
            <w:noWrap/>
            <w:vAlign w:val="center"/>
            <w:hideMark/>
          </w:tcPr>
          <w:p w14:paraId="1C88C77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4657EF1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367C830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61BA669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46FDEB7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164035A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2426BC90"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0F3DADAD"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65 or more</w:t>
            </w:r>
          </w:p>
        </w:tc>
        <w:tc>
          <w:tcPr>
            <w:tcW w:w="278" w:type="pct"/>
            <w:tcBorders>
              <w:top w:val="nil"/>
              <w:left w:val="nil"/>
              <w:bottom w:val="single" w:sz="4" w:space="0" w:color="auto"/>
              <w:right w:val="single" w:sz="4" w:space="0" w:color="auto"/>
            </w:tcBorders>
            <w:shd w:val="clear" w:color="auto" w:fill="auto"/>
            <w:noWrap/>
            <w:vAlign w:val="center"/>
            <w:hideMark/>
          </w:tcPr>
          <w:p w14:paraId="4C3C81D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070</w:t>
            </w:r>
          </w:p>
        </w:tc>
        <w:tc>
          <w:tcPr>
            <w:tcW w:w="280" w:type="pct"/>
            <w:tcBorders>
              <w:top w:val="nil"/>
              <w:left w:val="nil"/>
              <w:bottom w:val="single" w:sz="4" w:space="0" w:color="auto"/>
              <w:right w:val="double" w:sz="6" w:space="0" w:color="auto"/>
            </w:tcBorders>
            <w:shd w:val="clear" w:color="auto" w:fill="auto"/>
            <w:noWrap/>
            <w:vAlign w:val="center"/>
            <w:hideMark/>
          </w:tcPr>
          <w:p w14:paraId="484EE81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45</w:t>
            </w:r>
          </w:p>
        </w:tc>
        <w:tc>
          <w:tcPr>
            <w:tcW w:w="279" w:type="pct"/>
            <w:tcBorders>
              <w:top w:val="nil"/>
              <w:left w:val="nil"/>
              <w:bottom w:val="single" w:sz="4" w:space="0" w:color="auto"/>
              <w:right w:val="single" w:sz="4" w:space="0" w:color="auto"/>
            </w:tcBorders>
            <w:shd w:val="clear" w:color="auto" w:fill="auto"/>
            <w:noWrap/>
            <w:vAlign w:val="center"/>
            <w:hideMark/>
          </w:tcPr>
          <w:p w14:paraId="162A3D9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40</w:t>
            </w:r>
          </w:p>
        </w:tc>
        <w:tc>
          <w:tcPr>
            <w:tcW w:w="279" w:type="pct"/>
            <w:tcBorders>
              <w:top w:val="nil"/>
              <w:left w:val="nil"/>
              <w:bottom w:val="single" w:sz="4" w:space="0" w:color="auto"/>
              <w:right w:val="double" w:sz="6" w:space="0" w:color="auto"/>
            </w:tcBorders>
            <w:shd w:val="clear" w:color="auto" w:fill="auto"/>
            <w:noWrap/>
            <w:vAlign w:val="center"/>
            <w:hideMark/>
          </w:tcPr>
          <w:p w14:paraId="6D89295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96</w:t>
            </w:r>
          </w:p>
        </w:tc>
        <w:tc>
          <w:tcPr>
            <w:tcW w:w="277" w:type="pct"/>
            <w:tcBorders>
              <w:top w:val="nil"/>
              <w:left w:val="nil"/>
              <w:bottom w:val="single" w:sz="4" w:space="0" w:color="auto"/>
              <w:right w:val="single" w:sz="4" w:space="0" w:color="auto"/>
            </w:tcBorders>
            <w:shd w:val="clear" w:color="auto" w:fill="auto"/>
            <w:noWrap/>
            <w:vAlign w:val="center"/>
            <w:hideMark/>
          </w:tcPr>
          <w:p w14:paraId="4203A88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12</w:t>
            </w:r>
          </w:p>
        </w:tc>
        <w:tc>
          <w:tcPr>
            <w:tcW w:w="281" w:type="pct"/>
            <w:tcBorders>
              <w:top w:val="nil"/>
              <w:left w:val="nil"/>
              <w:bottom w:val="single" w:sz="4" w:space="0" w:color="auto"/>
              <w:right w:val="single" w:sz="4" w:space="0" w:color="auto"/>
            </w:tcBorders>
            <w:shd w:val="clear" w:color="auto" w:fill="auto"/>
            <w:noWrap/>
            <w:vAlign w:val="center"/>
            <w:hideMark/>
          </w:tcPr>
          <w:p w14:paraId="2165064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18</w:t>
            </w:r>
          </w:p>
        </w:tc>
        <w:tc>
          <w:tcPr>
            <w:tcW w:w="262" w:type="pct"/>
            <w:tcBorders>
              <w:top w:val="nil"/>
              <w:left w:val="nil"/>
              <w:bottom w:val="single" w:sz="4" w:space="0" w:color="auto"/>
              <w:right w:val="single" w:sz="4" w:space="0" w:color="auto"/>
            </w:tcBorders>
            <w:shd w:val="clear" w:color="auto" w:fill="auto"/>
            <w:noWrap/>
            <w:vAlign w:val="center"/>
            <w:hideMark/>
          </w:tcPr>
          <w:p w14:paraId="3BADC2D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hideMark/>
          </w:tcPr>
          <w:p w14:paraId="1418295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single" w:sz="4" w:space="0" w:color="auto"/>
              <w:right w:val="single" w:sz="4" w:space="0" w:color="auto"/>
            </w:tcBorders>
            <w:shd w:val="clear" w:color="auto" w:fill="auto"/>
            <w:noWrap/>
            <w:vAlign w:val="center"/>
            <w:hideMark/>
          </w:tcPr>
          <w:p w14:paraId="7DF6BEC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single" w:sz="4" w:space="0" w:color="auto"/>
              <w:right w:val="double" w:sz="6" w:space="0" w:color="auto"/>
            </w:tcBorders>
            <w:shd w:val="clear" w:color="auto" w:fill="auto"/>
            <w:noWrap/>
            <w:vAlign w:val="center"/>
            <w:hideMark/>
          </w:tcPr>
          <w:p w14:paraId="7E01BFC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7F1AD097"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7D1CAB9D" w14:textId="77777777" w:rsidR="00DE2532" w:rsidRPr="00041602" w:rsidRDefault="00DE2532" w:rsidP="00041602">
            <w:pPr>
              <w:spacing w:line="240" w:lineRule="auto"/>
              <w:ind w:firstLineChars="100" w:firstLine="201"/>
              <w:jc w:val="left"/>
              <w:rPr>
                <w:rFonts w:eastAsia="Times New Roman"/>
                <w:b/>
                <w:bCs/>
                <w:i/>
                <w:iCs/>
                <w:color w:val="000000"/>
                <w:sz w:val="20"/>
                <w:szCs w:val="20"/>
              </w:rPr>
            </w:pPr>
            <w:r w:rsidRPr="00041602">
              <w:rPr>
                <w:rFonts w:eastAsia="Times New Roman"/>
                <w:b/>
                <w:bCs/>
                <w:i/>
                <w:iCs/>
                <w:color w:val="000000"/>
                <w:sz w:val="20"/>
                <w:szCs w:val="20"/>
              </w:rPr>
              <w:t xml:space="preserve">Race </w:t>
            </w:r>
          </w:p>
        </w:tc>
        <w:tc>
          <w:tcPr>
            <w:tcW w:w="278" w:type="pct"/>
            <w:tcBorders>
              <w:top w:val="nil"/>
              <w:left w:val="nil"/>
              <w:bottom w:val="dotted" w:sz="4" w:space="0" w:color="auto"/>
              <w:right w:val="single" w:sz="4" w:space="0" w:color="auto"/>
            </w:tcBorders>
            <w:shd w:val="clear" w:color="auto" w:fill="auto"/>
            <w:noWrap/>
            <w:vAlign w:val="center"/>
            <w:hideMark/>
          </w:tcPr>
          <w:p w14:paraId="4FF094E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5B8E41B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7B7B8F0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4E2AC3F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59AC3B5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3F6D27F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59A2DA6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57A1EA6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79A944D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6DC3798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1419CC3B"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42C11DE0"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 xml:space="preserve">White </w:t>
            </w:r>
            <w:r w:rsidRPr="00041602">
              <w:rPr>
                <w:rFonts w:eastAsia="Times New Roman"/>
                <w:i/>
                <w:iCs/>
                <w:color w:val="000000"/>
                <w:sz w:val="20"/>
                <w:szCs w:val="20"/>
              </w:rPr>
              <w:t>(Base: Not white)</w:t>
            </w:r>
          </w:p>
        </w:tc>
        <w:tc>
          <w:tcPr>
            <w:tcW w:w="278" w:type="pct"/>
            <w:tcBorders>
              <w:top w:val="nil"/>
              <w:left w:val="nil"/>
              <w:bottom w:val="dotted" w:sz="4" w:space="0" w:color="auto"/>
              <w:right w:val="single" w:sz="4" w:space="0" w:color="auto"/>
            </w:tcBorders>
            <w:shd w:val="clear" w:color="auto" w:fill="auto"/>
            <w:noWrap/>
            <w:vAlign w:val="center"/>
            <w:hideMark/>
          </w:tcPr>
          <w:p w14:paraId="05A3FF4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7F86208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579A1EE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4E9F56C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51D0331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46</w:t>
            </w:r>
          </w:p>
        </w:tc>
        <w:tc>
          <w:tcPr>
            <w:tcW w:w="281" w:type="pct"/>
            <w:tcBorders>
              <w:top w:val="nil"/>
              <w:left w:val="nil"/>
              <w:bottom w:val="dotted" w:sz="4" w:space="0" w:color="auto"/>
              <w:right w:val="single" w:sz="4" w:space="0" w:color="auto"/>
            </w:tcBorders>
            <w:shd w:val="clear" w:color="auto" w:fill="auto"/>
            <w:noWrap/>
            <w:vAlign w:val="center"/>
            <w:hideMark/>
          </w:tcPr>
          <w:p w14:paraId="3B4487F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21</w:t>
            </w:r>
          </w:p>
        </w:tc>
        <w:tc>
          <w:tcPr>
            <w:tcW w:w="262" w:type="pct"/>
            <w:tcBorders>
              <w:top w:val="nil"/>
              <w:left w:val="nil"/>
              <w:bottom w:val="dotted" w:sz="4" w:space="0" w:color="auto"/>
              <w:right w:val="single" w:sz="4" w:space="0" w:color="auto"/>
            </w:tcBorders>
            <w:shd w:val="clear" w:color="auto" w:fill="auto"/>
            <w:noWrap/>
            <w:vAlign w:val="center"/>
            <w:hideMark/>
          </w:tcPr>
          <w:p w14:paraId="4F20F8A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3EF0FEE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3E6FE00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64F1320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1AC2FA33"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61318CE3"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 xml:space="preserve">Black or African American </w:t>
            </w:r>
          </w:p>
          <w:p w14:paraId="3CBCAD0E" w14:textId="63DAEFE2"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i/>
                <w:iCs/>
                <w:color w:val="000000"/>
                <w:sz w:val="20"/>
                <w:szCs w:val="20"/>
              </w:rPr>
              <w:t>(Base: Not Black or African American)</w:t>
            </w:r>
          </w:p>
        </w:tc>
        <w:tc>
          <w:tcPr>
            <w:tcW w:w="278" w:type="pct"/>
            <w:tcBorders>
              <w:top w:val="nil"/>
              <w:left w:val="nil"/>
              <w:bottom w:val="dotted" w:sz="4" w:space="0" w:color="auto"/>
              <w:right w:val="single" w:sz="4" w:space="0" w:color="auto"/>
            </w:tcBorders>
            <w:shd w:val="clear" w:color="auto" w:fill="auto"/>
            <w:noWrap/>
            <w:vAlign w:val="center"/>
            <w:hideMark/>
          </w:tcPr>
          <w:p w14:paraId="2D47BFB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12</w:t>
            </w:r>
          </w:p>
        </w:tc>
        <w:tc>
          <w:tcPr>
            <w:tcW w:w="280" w:type="pct"/>
            <w:tcBorders>
              <w:top w:val="nil"/>
              <w:left w:val="nil"/>
              <w:bottom w:val="dotted" w:sz="4" w:space="0" w:color="auto"/>
              <w:right w:val="double" w:sz="6" w:space="0" w:color="auto"/>
            </w:tcBorders>
            <w:shd w:val="clear" w:color="auto" w:fill="auto"/>
            <w:noWrap/>
            <w:vAlign w:val="center"/>
            <w:hideMark/>
          </w:tcPr>
          <w:p w14:paraId="349289D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4.86</w:t>
            </w:r>
          </w:p>
        </w:tc>
        <w:tc>
          <w:tcPr>
            <w:tcW w:w="279" w:type="pct"/>
            <w:tcBorders>
              <w:top w:val="nil"/>
              <w:left w:val="nil"/>
              <w:bottom w:val="dotted" w:sz="4" w:space="0" w:color="auto"/>
              <w:right w:val="single" w:sz="4" w:space="0" w:color="auto"/>
            </w:tcBorders>
            <w:shd w:val="clear" w:color="auto" w:fill="auto"/>
            <w:noWrap/>
            <w:vAlign w:val="center"/>
            <w:hideMark/>
          </w:tcPr>
          <w:p w14:paraId="74BF36C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66A54E2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6EB5051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3192118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4BB7931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5C93409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182182C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58A3B0D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2E0B8E50"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450539D0"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 xml:space="preserve">Asian </w:t>
            </w:r>
            <w:r w:rsidRPr="00041602">
              <w:rPr>
                <w:rFonts w:eastAsia="Times New Roman"/>
                <w:i/>
                <w:iCs/>
                <w:color w:val="000000"/>
                <w:sz w:val="20"/>
                <w:szCs w:val="20"/>
              </w:rPr>
              <w:t>(Base: Not Asian)</w:t>
            </w:r>
          </w:p>
        </w:tc>
        <w:tc>
          <w:tcPr>
            <w:tcW w:w="278" w:type="pct"/>
            <w:tcBorders>
              <w:top w:val="nil"/>
              <w:left w:val="nil"/>
              <w:bottom w:val="single" w:sz="4" w:space="0" w:color="auto"/>
              <w:right w:val="single" w:sz="4" w:space="0" w:color="auto"/>
            </w:tcBorders>
            <w:shd w:val="clear" w:color="auto" w:fill="auto"/>
            <w:noWrap/>
            <w:vAlign w:val="center"/>
            <w:hideMark/>
          </w:tcPr>
          <w:p w14:paraId="7487BEB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single" w:sz="4" w:space="0" w:color="auto"/>
              <w:right w:val="double" w:sz="6" w:space="0" w:color="auto"/>
            </w:tcBorders>
            <w:shd w:val="clear" w:color="auto" w:fill="auto"/>
            <w:noWrap/>
            <w:vAlign w:val="center"/>
            <w:hideMark/>
          </w:tcPr>
          <w:p w14:paraId="16AD8B9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single" w:sz="4" w:space="0" w:color="auto"/>
              <w:right w:val="single" w:sz="4" w:space="0" w:color="auto"/>
            </w:tcBorders>
            <w:shd w:val="clear" w:color="auto" w:fill="auto"/>
            <w:noWrap/>
            <w:vAlign w:val="center"/>
            <w:hideMark/>
          </w:tcPr>
          <w:p w14:paraId="1AD0F06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70</w:t>
            </w:r>
          </w:p>
        </w:tc>
        <w:tc>
          <w:tcPr>
            <w:tcW w:w="279" w:type="pct"/>
            <w:tcBorders>
              <w:top w:val="nil"/>
              <w:left w:val="nil"/>
              <w:bottom w:val="single" w:sz="4" w:space="0" w:color="auto"/>
              <w:right w:val="double" w:sz="6" w:space="0" w:color="auto"/>
            </w:tcBorders>
            <w:shd w:val="clear" w:color="auto" w:fill="auto"/>
            <w:noWrap/>
            <w:vAlign w:val="center"/>
            <w:hideMark/>
          </w:tcPr>
          <w:p w14:paraId="5CA3835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18</w:t>
            </w:r>
          </w:p>
        </w:tc>
        <w:tc>
          <w:tcPr>
            <w:tcW w:w="277" w:type="pct"/>
            <w:tcBorders>
              <w:top w:val="nil"/>
              <w:left w:val="nil"/>
              <w:bottom w:val="single" w:sz="4" w:space="0" w:color="auto"/>
              <w:right w:val="single" w:sz="4" w:space="0" w:color="auto"/>
            </w:tcBorders>
            <w:shd w:val="clear" w:color="auto" w:fill="auto"/>
            <w:noWrap/>
            <w:vAlign w:val="center"/>
            <w:hideMark/>
          </w:tcPr>
          <w:p w14:paraId="07F3B93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single" w:sz="4" w:space="0" w:color="auto"/>
              <w:right w:val="single" w:sz="4" w:space="0" w:color="auto"/>
            </w:tcBorders>
            <w:shd w:val="clear" w:color="auto" w:fill="auto"/>
            <w:noWrap/>
            <w:vAlign w:val="center"/>
            <w:hideMark/>
          </w:tcPr>
          <w:p w14:paraId="2C1452E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hideMark/>
          </w:tcPr>
          <w:p w14:paraId="22BE754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hideMark/>
          </w:tcPr>
          <w:p w14:paraId="7FA56E6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single" w:sz="4" w:space="0" w:color="auto"/>
              <w:right w:val="single" w:sz="4" w:space="0" w:color="auto"/>
            </w:tcBorders>
            <w:shd w:val="clear" w:color="auto" w:fill="auto"/>
            <w:noWrap/>
            <w:vAlign w:val="center"/>
            <w:hideMark/>
          </w:tcPr>
          <w:p w14:paraId="0888F77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single" w:sz="4" w:space="0" w:color="auto"/>
              <w:right w:val="double" w:sz="6" w:space="0" w:color="auto"/>
            </w:tcBorders>
            <w:shd w:val="clear" w:color="auto" w:fill="auto"/>
            <w:noWrap/>
            <w:vAlign w:val="center"/>
            <w:hideMark/>
          </w:tcPr>
          <w:p w14:paraId="098AD49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45025A" w:rsidRPr="00041602" w14:paraId="242ADB90" w14:textId="77777777" w:rsidTr="0045025A">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37AA87DC" w14:textId="0BF1E667" w:rsidR="0045025A" w:rsidRPr="0045025A" w:rsidRDefault="0045025A" w:rsidP="0045025A">
            <w:pPr>
              <w:spacing w:line="240" w:lineRule="auto"/>
              <w:ind w:firstLineChars="100" w:firstLine="201"/>
              <w:jc w:val="left"/>
              <w:rPr>
                <w:rFonts w:eastAsia="Times New Roman"/>
                <w:b/>
                <w:bCs/>
                <w:i/>
                <w:iCs/>
                <w:color w:val="000000"/>
                <w:sz w:val="20"/>
                <w:szCs w:val="20"/>
              </w:rPr>
            </w:pPr>
            <w:r w:rsidRPr="00041602">
              <w:rPr>
                <w:rFonts w:eastAsia="Times New Roman"/>
                <w:b/>
                <w:bCs/>
                <w:i/>
                <w:iCs/>
                <w:color w:val="000000"/>
                <w:sz w:val="20"/>
                <w:szCs w:val="20"/>
              </w:rPr>
              <w:t xml:space="preserve">Formal Education Level </w:t>
            </w:r>
            <w:r w:rsidRPr="00041602">
              <w:rPr>
                <w:rFonts w:eastAsia="Times New Roman"/>
                <w:i/>
                <w:iCs/>
                <w:color w:val="000000"/>
                <w:sz w:val="20"/>
                <w:szCs w:val="20"/>
              </w:rPr>
              <w:t>(Base: Less than a Bachelor’s degree)</w:t>
            </w:r>
          </w:p>
        </w:tc>
      </w:tr>
      <w:tr w:rsidR="0068172F" w:rsidRPr="00041602" w14:paraId="5DEFBD66"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1A7E16E1"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Bachelor’s degree</w:t>
            </w:r>
          </w:p>
        </w:tc>
        <w:tc>
          <w:tcPr>
            <w:tcW w:w="278" w:type="pct"/>
            <w:tcBorders>
              <w:top w:val="nil"/>
              <w:left w:val="nil"/>
              <w:bottom w:val="dotted" w:sz="4" w:space="0" w:color="auto"/>
              <w:right w:val="single" w:sz="4" w:space="0" w:color="auto"/>
            </w:tcBorders>
            <w:shd w:val="clear" w:color="auto" w:fill="auto"/>
            <w:noWrap/>
            <w:vAlign w:val="center"/>
            <w:hideMark/>
          </w:tcPr>
          <w:p w14:paraId="7240869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04</w:t>
            </w:r>
          </w:p>
        </w:tc>
        <w:tc>
          <w:tcPr>
            <w:tcW w:w="280" w:type="pct"/>
            <w:tcBorders>
              <w:top w:val="nil"/>
              <w:left w:val="nil"/>
              <w:bottom w:val="dotted" w:sz="4" w:space="0" w:color="auto"/>
              <w:right w:val="double" w:sz="6" w:space="0" w:color="auto"/>
            </w:tcBorders>
            <w:shd w:val="clear" w:color="auto" w:fill="auto"/>
            <w:noWrap/>
            <w:vAlign w:val="center"/>
            <w:hideMark/>
          </w:tcPr>
          <w:p w14:paraId="307801F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1.19</w:t>
            </w:r>
          </w:p>
        </w:tc>
        <w:tc>
          <w:tcPr>
            <w:tcW w:w="279" w:type="pct"/>
            <w:tcBorders>
              <w:top w:val="nil"/>
              <w:left w:val="nil"/>
              <w:bottom w:val="dotted" w:sz="4" w:space="0" w:color="auto"/>
              <w:right w:val="single" w:sz="4" w:space="0" w:color="auto"/>
            </w:tcBorders>
            <w:shd w:val="clear" w:color="auto" w:fill="auto"/>
            <w:noWrap/>
            <w:vAlign w:val="center"/>
            <w:hideMark/>
          </w:tcPr>
          <w:p w14:paraId="06EFE95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6</w:t>
            </w:r>
          </w:p>
        </w:tc>
        <w:tc>
          <w:tcPr>
            <w:tcW w:w="279" w:type="pct"/>
            <w:tcBorders>
              <w:top w:val="nil"/>
              <w:left w:val="nil"/>
              <w:bottom w:val="dotted" w:sz="4" w:space="0" w:color="auto"/>
              <w:right w:val="double" w:sz="6" w:space="0" w:color="auto"/>
            </w:tcBorders>
            <w:shd w:val="clear" w:color="auto" w:fill="auto"/>
            <w:noWrap/>
            <w:vAlign w:val="center"/>
            <w:hideMark/>
          </w:tcPr>
          <w:p w14:paraId="3CD7D0E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84</w:t>
            </w:r>
          </w:p>
        </w:tc>
        <w:tc>
          <w:tcPr>
            <w:tcW w:w="277" w:type="pct"/>
            <w:tcBorders>
              <w:top w:val="nil"/>
              <w:left w:val="nil"/>
              <w:bottom w:val="dotted" w:sz="4" w:space="0" w:color="auto"/>
              <w:right w:val="single" w:sz="4" w:space="0" w:color="auto"/>
            </w:tcBorders>
            <w:shd w:val="clear" w:color="auto" w:fill="auto"/>
            <w:noWrap/>
            <w:vAlign w:val="center"/>
            <w:hideMark/>
          </w:tcPr>
          <w:p w14:paraId="3E75F20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44</w:t>
            </w:r>
          </w:p>
        </w:tc>
        <w:tc>
          <w:tcPr>
            <w:tcW w:w="281" w:type="pct"/>
            <w:tcBorders>
              <w:top w:val="nil"/>
              <w:left w:val="nil"/>
              <w:bottom w:val="dotted" w:sz="4" w:space="0" w:color="auto"/>
              <w:right w:val="single" w:sz="4" w:space="0" w:color="auto"/>
            </w:tcBorders>
            <w:shd w:val="clear" w:color="auto" w:fill="auto"/>
            <w:noWrap/>
            <w:vAlign w:val="center"/>
            <w:hideMark/>
          </w:tcPr>
          <w:p w14:paraId="4DD2D4A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3.57</w:t>
            </w:r>
          </w:p>
        </w:tc>
        <w:tc>
          <w:tcPr>
            <w:tcW w:w="262" w:type="pct"/>
            <w:tcBorders>
              <w:top w:val="nil"/>
              <w:left w:val="nil"/>
              <w:bottom w:val="dotted" w:sz="4" w:space="0" w:color="auto"/>
              <w:right w:val="single" w:sz="4" w:space="0" w:color="auto"/>
            </w:tcBorders>
            <w:shd w:val="clear" w:color="auto" w:fill="auto"/>
            <w:noWrap/>
            <w:vAlign w:val="center"/>
            <w:hideMark/>
          </w:tcPr>
          <w:p w14:paraId="2C34E9E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44</w:t>
            </w:r>
          </w:p>
        </w:tc>
        <w:tc>
          <w:tcPr>
            <w:tcW w:w="262" w:type="pct"/>
            <w:tcBorders>
              <w:top w:val="nil"/>
              <w:left w:val="nil"/>
              <w:bottom w:val="dotted" w:sz="4" w:space="0" w:color="auto"/>
              <w:right w:val="single" w:sz="4" w:space="0" w:color="auto"/>
            </w:tcBorders>
            <w:shd w:val="clear" w:color="auto" w:fill="auto"/>
            <w:noWrap/>
            <w:vAlign w:val="center"/>
            <w:hideMark/>
          </w:tcPr>
          <w:p w14:paraId="04FE179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3.57</w:t>
            </w:r>
          </w:p>
        </w:tc>
        <w:tc>
          <w:tcPr>
            <w:tcW w:w="237" w:type="pct"/>
            <w:tcBorders>
              <w:top w:val="nil"/>
              <w:left w:val="nil"/>
              <w:bottom w:val="dotted" w:sz="4" w:space="0" w:color="auto"/>
              <w:right w:val="single" w:sz="4" w:space="0" w:color="auto"/>
            </w:tcBorders>
            <w:shd w:val="clear" w:color="auto" w:fill="auto"/>
            <w:noWrap/>
            <w:vAlign w:val="center"/>
            <w:hideMark/>
          </w:tcPr>
          <w:p w14:paraId="22DBB91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6257D0B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153A6B05"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5141CA9F"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Graduate degree</w:t>
            </w:r>
          </w:p>
        </w:tc>
        <w:tc>
          <w:tcPr>
            <w:tcW w:w="278" w:type="pct"/>
            <w:tcBorders>
              <w:top w:val="nil"/>
              <w:left w:val="nil"/>
              <w:bottom w:val="single" w:sz="4" w:space="0" w:color="auto"/>
              <w:right w:val="single" w:sz="4" w:space="0" w:color="auto"/>
            </w:tcBorders>
            <w:shd w:val="clear" w:color="auto" w:fill="auto"/>
            <w:noWrap/>
            <w:vAlign w:val="center"/>
            <w:hideMark/>
          </w:tcPr>
          <w:p w14:paraId="6407040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93</w:t>
            </w:r>
          </w:p>
        </w:tc>
        <w:tc>
          <w:tcPr>
            <w:tcW w:w="280" w:type="pct"/>
            <w:tcBorders>
              <w:top w:val="nil"/>
              <w:left w:val="nil"/>
              <w:bottom w:val="single" w:sz="4" w:space="0" w:color="auto"/>
              <w:right w:val="double" w:sz="6" w:space="0" w:color="auto"/>
            </w:tcBorders>
            <w:shd w:val="clear" w:color="auto" w:fill="auto"/>
            <w:noWrap/>
            <w:vAlign w:val="center"/>
            <w:hideMark/>
          </w:tcPr>
          <w:p w14:paraId="7C33AC8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2.81</w:t>
            </w:r>
          </w:p>
        </w:tc>
        <w:tc>
          <w:tcPr>
            <w:tcW w:w="279" w:type="pct"/>
            <w:tcBorders>
              <w:top w:val="nil"/>
              <w:left w:val="nil"/>
              <w:bottom w:val="single" w:sz="4" w:space="0" w:color="auto"/>
              <w:right w:val="single" w:sz="4" w:space="0" w:color="auto"/>
            </w:tcBorders>
            <w:shd w:val="clear" w:color="auto" w:fill="auto"/>
            <w:noWrap/>
            <w:vAlign w:val="center"/>
            <w:hideMark/>
          </w:tcPr>
          <w:p w14:paraId="656ECBA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6</w:t>
            </w:r>
          </w:p>
        </w:tc>
        <w:tc>
          <w:tcPr>
            <w:tcW w:w="279" w:type="pct"/>
            <w:tcBorders>
              <w:top w:val="nil"/>
              <w:left w:val="nil"/>
              <w:bottom w:val="single" w:sz="4" w:space="0" w:color="auto"/>
              <w:right w:val="double" w:sz="6" w:space="0" w:color="auto"/>
            </w:tcBorders>
            <w:shd w:val="clear" w:color="auto" w:fill="auto"/>
            <w:noWrap/>
            <w:vAlign w:val="center"/>
            <w:hideMark/>
          </w:tcPr>
          <w:p w14:paraId="66869A7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84</w:t>
            </w:r>
          </w:p>
        </w:tc>
        <w:tc>
          <w:tcPr>
            <w:tcW w:w="277" w:type="pct"/>
            <w:tcBorders>
              <w:top w:val="nil"/>
              <w:left w:val="nil"/>
              <w:bottom w:val="single" w:sz="4" w:space="0" w:color="auto"/>
              <w:right w:val="single" w:sz="4" w:space="0" w:color="auto"/>
            </w:tcBorders>
            <w:shd w:val="clear" w:color="auto" w:fill="auto"/>
            <w:noWrap/>
            <w:vAlign w:val="center"/>
            <w:hideMark/>
          </w:tcPr>
          <w:p w14:paraId="54E0527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44</w:t>
            </w:r>
          </w:p>
        </w:tc>
        <w:tc>
          <w:tcPr>
            <w:tcW w:w="281" w:type="pct"/>
            <w:tcBorders>
              <w:top w:val="nil"/>
              <w:left w:val="nil"/>
              <w:bottom w:val="single" w:sz="4" w:space="0" w:color="auto"/>
              <w:right w:val="single" w:sz="4" w:space="0" w:color="auto"/>
            </w:tcBorders>
            <w:shd w:val="clear" w:color="auto" w:fill="auto"/>
            <w:noWrap/>
            <w:vAlign w:val="center"/>
            <w:hideMark/>
          </w:tcPr>
          <w:p w14:paraId="3CC8A8E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3.57</w:t>
            </w:r>
          </w:p>
        </w:tc>
        <w:tc>
          <w:tcPr>
            <w:tcW w:w="262" w:type="pct"/>
            <w:tcBorders>
              <w:top w:val="nil"/>
              <w:left w:val="nil"/>
              <w:bottom w:val="single" w:sz="4" w:space="0" w:color="auto"/>
              <w:right w:val="single" w:sz="4" w:space="0" w:color="auto"/>
            </w:tcBorders>
            <w:shd w:val="clear" w:color="auto" w:fill="auto"/>
            <w:noWrap/>
            <w:vAlign w:val="center"/>
            <w:hideMark/>
          </w:tcPr>
          <w:p w14:paraId="790366B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44</w:t>
            </w:r>
          </w:p>
        </w:tc>
        <w:tc>
          <w:tcPr>
            <w:tcW w:w="262" w:type="pct"/>
            <w:tcBorders>
              <w:top w:val="nil"/>
              <w:left w:val="nil"/>
              <w:bottom w:val="single" w:sz="4" w:space="0" w:color="auto"/>
              <w:right w:val="single" w:sz="4" w:space="0" w:color="auto"/>
            </w:tcBorders>
            <w:shd w:val="clear" w:color="auto" w:fill="auto"/>
            <w:noWrap/>
            <w:vAlign w:val="center"/>
            <w:hideMark/>
          </w:tcPr>
          <w:p w14:paraId="1287CC4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3.57</w:t>
            </w:r>
          </w:p>
        </w:tc>
        <w:tc>
          <w:tcPr>
            <w:tcW w:w="237" w:type="pct"/>
            <w:tcBorders>
              <w:top w:val="nil"/>
              <w:left w:val="nil"/>
              <w:bottom w:val="single" w:sz="4" w:space="0" w:color="auto"/>
              <w:right w:val="single" w:sz="4" w:space="0" w:color="auto"/>
            </w:tcBorders>
            <w:shd w:val="clear" w:color="auto" w:fill="auto"/>
            <w:noWrap/>
            <w:vAlign w:val="center"/>
            <w:hideMark/>
          </w:tcPr>
          <w:p w14:paraId="7EB38A6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single" w:sz="4" w:space="0" w:color="auto"/>
              <w:right w:val="double" w:sz="6" w:space="0" w:color="auto"/>
            </w:tcBorders>
            <w:shd w:val="clear" w:color="auto" w:fill="auto"/>
            <w:noWrap/>
            <w:vAlign w:val="center"/>
            <w:hideMark/>
          </w:tcPr>
          <w:p w14:paraId="48D101A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45025A" w:rsidRPr="00041602" w14:paraId="37F84546" w14:textId="77777777" w:rsidTr="0045025A">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1354D190" w14:textId="4A0F730F" w:rsidR="0045025A" w:rsidRPr="00041602" w:rsidRDefault="0045025A" w:rsidP="0045025A">
            <w:pPr>
              <w:spacing w:line="240" w:lineRule="auto"/>
              <w:ind w:firstLineChars="100" w:firstLine="201"/>
              <w:jc w:val="left"/>
              <w:rPr>
                <w:rFonts w:eastAsia="Times New Roman"/>
                <w:color w:val="000000"/>
                <w:sz w:val="20"/>
                <w:szCs w:val="20"/>
              </w:rPr>
            </w:pPr>
            <w:r w:rsidRPr="00041602">
              <w:rPr>
                <w:rFonts w:eastAsia="Times New Roman"/>
                <w:b/>
                <w:bCs/>
                <w:i/>
                <w:iCs/>
                <w:color w:val="000000"/>
                <w:sz w:val="20"/>
                <w:szCs w:val="20"/>
              </w:rPr>
              <w:t>Household Income</w:t>
            </w:r>
            <w:r w:rsidRPr="00041602">
              <w:rPr>
                <w:rFonts w:eastAsia="Times New Roman"/>
                <w:i/>
                <w:iCs/>
                <w:color w:val="000000"/>
                <w:sz w:val="20"/>
                <w:szCs w:val="20"/>
              </w:rPr>
              <w:t xml:space="preserve"> (Base: Less than $25,000)</w:t>
            </w:r>
          </w:p>
        </w:tc>
      </w:tr>
      <w:tr w:rsidR="0068172F" w:rsidRPr="00041602" w14:paraId="2C86F849"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05F2E5E8"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25,000-$49,999</w:t>
            </w:r>
          </w:p>
        </w:tc>
        <w:tc>
          <w:tcPr>
            <w:tcW w:w="278" w:type="pct"/>
            <w:tcBorders>
              <w:top w:val="nil"/>
              <w:left w:val="nil"/>
              <w:bottom w:val="dotted" w:sz="4" w:space="0" w:color="auto"/>
              <w:right w:val="single" w:sz="4" w:space="0" w:color="auto"/>
            </w:tcBorders>
            <w:shd w:val="clear" w:color="auto" w:fill="auto"/>
            <w:noWrap/>
            <w:vAlign w:val="center"/>
            <w:hideMark/>
          </w:tcPr>
          <w:p w14:paraId="526AAAD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19</w:t>
            </w:r>
          </w:p>
        </w:tc>
        <w:tc>
          <w:tcPr>
            <w:tcW w:w="280" w:type="pct"/>
            <w:tcBorders>
              <w:top w:val="nil"/>
              <w:left w:val="nil"/>
              <w:bottom w:val="dotted" w:sz="4" w:space="0" w:color="auto"/>
              <w:right w:val="double" w:sz="6" w:space="0" w:color="auto"/>
            </w:tcBorders>
            <w:shd w:val="clear" w:color="auto" w:fill="auto"/>
            <w:noWrap/>
            <w:vAlign w:val="center"/>
            <w:hideMark/>
          </w:tcPr>
          <w:p w14:paraId="61297F8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4.90</w:t>
            </w:r>
          </w:p>
        </w:tc>
        <w:tc>
          <w:tcPr>
            <w:tcW w:w="279" w:type="pct"/>
            <w:tcBorders>
              <w:top w:val="nil"/>
              <w:left w:val="nil"/>
              <w:bottom w:val="dotted" w:sz="4" w:space="0" w:color="auto"/>
              <w:right w:val="single" w:sz="4" w:space="0" w:color="auto"/>
            </w:tcBorders>
            <w:shd w:val="clear" w:color="auto" w:fill="auto"/>
            <w:noWrap/>
            <w:vAlign w:val="center"/>
            <w:hideMark/>
          </w:tcPr>
          <w:p w14:paraId="100DF86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02FFF85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30E5EDE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7FE5874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238361A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0246C3D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6FD436C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3B46F73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005E399C"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50EFD34C"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50,000-$74,999</w:t>
            </w:r>
          </w:p>
        </w:tc>
        <w:tc>
          <w:tcPr>
            <w:tcW w:w="278" w:type="pct"/>
            <w:tcBorders>
              <w:top w:val="nil"/>
              <w:left w:val="nil"/>
              <w:bottom w:val="dotted" w:sz="4" w:space="0" w:color="auto"/>
              <w:right w:val="single" w:sz="4" w:space="0" w:color="auto"/>
            </w:tcBorders>
            <w:shd w:val="clear" w:color="auto" w:fill="auto"/>
            <w:noWrap/>
            <w:vAlign w:val="center"/>
            <w:hideMark/>
          </w:tcPr>
          <w:p w14:paraId="1B89EF1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73</w:t>
            </w:r>
          </w:p>
        </w:tc>
        <w:tc>
          <w:tcPr>
            <w:tcW w:w="280" w:type="pct"/>
            <w:tcBorders>
              <w:top w:val="nil"/>
              <w:left w:val="nil"/>
              <w:bottom w:val="dotted" w:sz="4" w:space="0" w:color="auto"/>
              <w:right w:val="double" w:sz="6" w:space="0" w:color="auto"/>
            </w:tcBorders>
            <w:shd w:val="clear" w:color="auto" w:fill="auto"/>
            <w:noWrap/>
            <w:vAlign w:val="center"/>
            <w:hideMark/>
          </w:tcPr>
          <w:p w14:paraId="15A60F1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8.26</w:t>
            </w:r>
          </w:p>
        </w:tc>
        <w:tc>
          <w:tcPr>
            <w:tcW w:w="279" w:type="pct"/>
            <w:tcBorders>
              <w:top w:val="nil"/>
              <w:left w:val="nil"/>
              <w:bottom w:val="dotted" w:sz="4" w:space="0" w:color="auto"/>
              <w:right w:val="single" w:sz="4" w:space="0" w:color="auto"/>
            </w:tcBorders>
            <w:shd w:val="clear" w:color="auto" w:fill="auto"/>
            <w:noWrap/>
            <w:vAlign w:val="center"/>
            <w:hideMark/>
          </w:tcPr>
          <w:p w14:paraId="1E9D8EA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1D7606A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53E98BF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41AC042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7F295D6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09</w:t>
            </w:r>
          </w:p>
        </w:tc>
        <w:tc>
          <w:tcPr>
            <w:tcW w:w="262" w:type="pct"/>
            <w:tcBorders>
              <w:top w:val="nil"/>
              <w:left w:val="nil"/>
              <w:bottom w:val="dotted" w:sz="4" w:space="0" w:color="auto"/>
              <w:right w:val="single" w:sz="4" w:space="0" w:color="auto"/>
            </w:tcBorders>
            <w:shd w:val="clear" w:color="auto" w:fill="auto"/>
            <w:noWrap/>
            <w:vAlign w:val="center"/>
            <w:hideMark/>
          </w:tcPr>
          <w:p w14:paraId="70F152E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02</w:t>
            </w:r>
          </w:p>
        </w:tc>
        <w:tc>
          <w:tcPr>
            <w:tcW w:w="237" w:type="pct"/>
            <w:tcBorders>
              <w:top w:val="nil"/>
              <w:left w:val="nil"/>
              <w:bottom w:val="dotted" w:sz="4" w:space="0" w:color="auto"/>
              <w:right w:val="single" w:sz="4" w:space="0" w:color="auto"/>
            </w:tcBorders>
            <w:shd w:val="clear" w:color="auto" w:fill="auto"/>
            <w:noWrap/>
            <w:vAlign w:val="center"/>
            <w:hideMark/>
          </w:tcPr>
          <w:p w14:paraId="7506F03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2639542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77E415DA"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39D4B631"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75,000-$99,999</w:t>
            </w:r>
          </w:p>
        </w:tc>
        <w:tc>
          <w:tcPr>
            <w:tcW w:w="278" w:type="pct"/>
            <w:tcBorders>
              <w:top w:val="nil"/>
              <w:left w:val="nil"/>
              <w:bottom w:val="dotted" w:sz="4" w:space="0" w:color="auto"/>
              <w:right w:val="single" w:sz="4" w:space="0" w:color="auto"/>
            </w:tcBorders>
            <w:shd w:val="clear" w:color="auto" w:fill="auto"/>
            <w:noWrap/>
            <w:vAlign w:val="center"/>
            <w:hideMark/>
          </w:tcPr>
          <w:p w14:paraId="305E493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542</w:t>
            </w:r>
          </w:p>
        </w:tc>
        <w:tc>
          <w:tcPr>
            <w:tcW w:w="280" w:type="pct"/>
            <w:tcBorders>
              <w:top w:val="nil"/>
              <w:left w:val="nil"/>
              <w:bottom w:val="dotted" w:sz="4" w:space="0" w:color="auto"/>
              <w:right w:val="double" w:sz="6" w:space="0" w:color="auto"/>
            </w:tcBorders>
            <w:shd w:val="clear" w:color="auto" w:fill="auto"/>
            <w:noWrap/>
            <w:vAlign w:val="center"/>
            <w:hideMark/>
          </w:tcPr>
          <w:p w14:paraId="2C2AF1C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2.73</w:t>
            </w:r>
          </w:p>
        </w:tc>
        <w:tc>
          <w:tcPr>
            <w:tcW w:w="279" w:type="pct"/>
            <w:tcBorders>
              <w:top w:val="nil"/>
              <w:left w:val="nil"/>
              <w:bottom w:val="dotted" w:sz="4" w:space="0" w:color="auto"/>
              <w:right w:val="single" w:sz="4" w:space="0" w:color="auto"/>
            </w:tcBorders>
            <w:shd w:val="clear" w:color="auto" w:fill="auto"/>
            <w:noWrap/>
            <w:vAlign w:val="center"/>
            <w:hideMark/>
          </w:tcPr>
          <w:p w14:paraId="06897D3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6395635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75121CC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52E72CB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09ABB00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09</w:t>
            </w:r>
          </w:p>
        </w:tc>
        <w:tc>
          <w:tcPr>
            <w:tcW w:w="262" w:type="pct"/>
            <w:tcBorders>
              <w:top w:val="nil"/>
              <w:left w:val="nil"/>
              <w:bottom w:val="dotted" w:sz="4" w:space="0" w:color="auto"/>
              <w:right w:val="single" w:sz="4" w:space="0" w:color="auto"/>
            </w:tcBorders>
            <w:shd w:val="clear" w:color="auto" w:fill="auto"/>
            <w:noWrap/>
            <w:vAlign w:val="center"/>
            <w:hideMark/>
          </w:tcPr>
          <w:p w14:paraId="1A8C582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02</w:t>
            </w:r>
          </w:p>
        </w:tc>
        <w:tc>
          <w:tcPr>
            <w:tcW w:w="237" w:type="pct"/>
            <w:tcBorders>
              <w:top w:val="nil"/>
              <w:left w:val="nil"/>
              <w:bottom w:val="dotted" w:sz="4" w:space="0" w:color="auto"/>
              <w:right w:val="single" w:sz="4" w:space="0" w:color="auto"/>
            </w:tcBorders>
            <w:shd w:val="clear" w:color="auto" w:fill="auto"/>
            <w:noWrap/>
            <w:vAlign w:val="center"/>
            <w:hideMark/>
          </w:tcPr>
          <w:p w14:paraId="151DB93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3056400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43952CB5"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042731F4"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100,000-$149,999</w:t>
            </w:r>
          </w:p>
        </w:tc>
        <w:tc>
          <w:tcPr>
            <w:tcW w:w="278" w:type="pct"/>
            <w:tcBorders>
              <w:top w:val="nil"/>
              <w:left w:val="nil"/>
              <w:bottom w:val="dotted" w:sz="4" w:space="0" w:color="auto"/>
              <w:right w:val="single" w:sz="4" w:space="0" w:color="auto"/>
            </w:tcBorders>
            <w:shd w:val="clear" w:color="auto" w:fill="auto"/>
            <w:noWrap/>
            <w:vAlign w:val="center"/>
            <w:hideMark/>
          </w:tcPr>
          <w:p w14:paraId="6EB4048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542</w:t>
            </w:r>
          </w:p>
        </w:tc>
        <w:tc>
          <w:tcPr>
            <w:tcW w:w="280" w:type="pct"/>
            <w:tcBorders>
              <w:top w:val="nil"/>
              <w:left w:val="nil"/>
              <w:bottom w:val="dotted" w:sz="4" w:space="0" w:color="auto"/>
              <w:right w:val="double" w:sz="6" w:space="0" w:color="auto"/>
            </w:tcBorders>
            <w:shd w:val="clear" w:color="auto" w:fill="auto"/>
            <w:noWrap/>
            <w:vAlign w:val="center"/>
            <w:hideMark/>
          </w:tcPr>
          <w:p w14:paraId="0B1E934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2.73</w:t>
            </w:r>
          </w:p>
        </w:tc>
        <w:tc>
          <w:tcPr>
            <w:tcW w:w="279" w:type="pct"/>
            <w:tcBorders>
              <w:top w:val="nil"/>
              <w:left w:val="nil"/>
              <w:bottom w:val="dotted" w:sz="4" w:space="0" w:color="auto"/>
              <w:right w:val="single" w:sz="4" w:space="0" w:color="auto"/>
            </w:tcBorders>
            <w:shd w:val="clear" w:color="auto" w:fill="auto"/>
            <w:noWrap/>
            <w:vAlign w:val="center"/>
            <w:hideMark/>
          </w:tcPr>
          <w:p w14:paraId="2F05A5F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06BC1ED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79F8D7F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5A828DE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5D8AA8F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41</w:t>
            </w:r>
          </w:p>
        </w:tc>
        <w:tc>
          <w:tcPr>
            <w:tcW w:w="262" w:type="pct"/>
            <w:tcBorders>
              <w:top w:val="nil"/>
              <w:left w:val="nil"/>
              <w:bottom w:val="dotted" w:sz="4" w:space="0" w:color="auto"/>
              <w:right w:val="single" w:sz="4" w:space="0" w:color="auto"/>
            </w:tcBorders>
            <w:shd w:val="clear" w:color="auto" w:fill="auto"/>
            <w:noWrap/>
            <w:vAlign w:val="center"/>
            <w:hideMark/>
          </w:tcPr>
          <w:p w14:paraId="2B80E19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88</w:t>
            </w:r>
          </w:p>
        </w:tc>
        <w:tc>
          <w:tcPr>
            <w:tcW w:w="237" w:type="pct"/>
            <w:tcBorders>
              <w:top w:val="nil"/>
              <w:left w:val="nil"/>
              <w:bottom w:val="dotted" w:sz="4" w:space="0" w:color="auto"/>
              <w:right w:val="single" w:sz="4" w:space="0" w:color="auto"/>
            </w:tcBorders>
            <w:shd w:val="clear" w:color="auto" w:fill="auto"/>
            <w:noWrap/>
            <w:vAlign w:val="center"/>
            <w:hideMark/>
          </w:tcPr>
          <w:p w14:paraId="0A5B8A9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74DFAA4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34FDC91A"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4CE0E269"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150,000+</w:t>
            </w:r>
          </w:p>
        </w:tc>
        <w:tc>
          <w:tcPr>
            <w:tcW w:w="278" w:type="pct"/>
            <w:tcBorders>
              <w:top w:val="nil"/>
              <w:left w:val="nil"/>
              <w:bottom w:val="single" w:sz="4" w:space="0" w:color="auto"/>
              <w:right w:val="single" w:sz="4" w:space="0" w:color="auto"/>
            </w:tcBorders>
            <w:shd w:val="clear" w:color="auto" w:fill="auto"/>
            <w:noWrap/>
            <w:vAlign w:val="center"/>
            <w:hideMark/>
          </w:tcPr>
          <w:p w14:paraId="6A5ABAF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666</w:t>
            </w:r>
          </w:p>
        </w:tc>
        <w:tc>
          <w:tcPr>
            <w:tcW w:w="280" w:type="pct"/>
            <w:tcBorders>
              <w:top w:val="nil"/>
              <w:left w:val="nil"/>
              <w:bottom w:val="single" w:sz="4" w:space="0" w:color="auto"/>
              <w:right w:val="double" w:sz="6" w:space="0" w:color="auto"/>
            </w:tcBorders>
            <w:shd w:val="clear" w:color="auto" w:fill="auto"/>
            <w:noWrap/>
            <w:vAlign w:val="center"/>
            <w:hideMark/>
          </w:tcPr>
          <w:p w14:paraId="35C4B53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4.16</w:t>
            </w:r>
          </w:p>
        </w:tc>
        <w:tc>
          <w:tcPr>
            <w:tcW w:w="279" w:type="pct"/>
            <w:tcBorders>
              <w:top w:val="nil"/>
              <w:left w:val="nil"/>
              <w:bottom w:val="single" w:sz="4" w:space="0" w:color="auto"/>
              <w:right w:val="single" w:sz="4" w:space="0" w:color="auto"/>
            </w:tcBorders>
            <w:shd w:val="clear" w:color="auto" w:fill="auto"/>
            <w:noWrap/>
            <w:vAlign w:val="center"/>
            <w:hideMark/>
          </w:tcPr>
          <w:p w14:paraId="566893A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single" w:sz="4" w:space="0" w:color="auto"/>
              <w:right w:val="double" w:sz="6" w:space="0" w:color="auto"/>
            </w:tcBorders>
            <w:shd w:val="clear" w:color="auto" w:fill="auto"/>
            <w:noWrap/>
            <w:vAlign w:val="center"/>
            <w:hideMark/>
          </w:tcPr>
          <w:p w14:paraId="04F5995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single" w:sz="4" w:space="0" w:color="auto"/>
              <w:right w:val="single" w:sz="4" w:space="0" w:color="auto"/>
            </w:tcBorders>
            <w:shd w:val="clear" w:color="auto" w:fill="auto"/>
            <w:noWrap/>
            <w:vAlign w:val="center"/>
            <w:hideMark/>
          </w:tcPr>
          <w:p w14:paraId="5D080AA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single" w:sz="4" w:space="0" w:color="auto"/>
              <w:right w:val="single" w:sz="4" w:space="0" w:color="auto"/>
            </w:tcBorders>
            <w:shd w:val="clear" w:color="auto" w:fill="auto"/>
            <w:noWrap/>
            <w:vAlign w:val="center"/>
            <w:hideMark/>
          </w:tcPr>
          <w:p w14:paraId="188E5C8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hideMark/>
          </w:tcPr>
          <w:p w14:paraId="28814E9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hideMark/>
          </w:tcPr>
          <w:p w14:paraId="03AFACC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single" w:sz="4" w:space="0" w:color="auto"/>
              <w:right w:val="single" w:sz="4" w:space="0" w:color="auto"/>
            </w:tcBorders>
            <w:shd w:val="clear" w:color="auto" w:fill="auto"/>
            <w:noWrap/>
            <w:vAlign w:val="center"/>
            <w:hideMark/>
          </w:tcPr>
          <w:p w14:paraId="0584063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single" w:sz="4" w:space="0" w:color="auto"/>
              <w:right w:val="double" w:sz="6" w:space="0" w:color="auto"/>
            </w:tcBorders>
            <w:shd w:val="clear" w:color="auto" w:fill="auto"/>
            <w:noWrap/>
            <w:vAlign w:val="center"/>
            <w:hideMark/>
          </w:tcPr>
          <w:p w14:paraId="34EE4C9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154C20" w:rsidRPr="00041602" w14:paraId="049460DC"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60E321CB" w14:textId="4062D2A5" w:rsidR="00154C20" w:rsidRPr="00041602" w:rsidRDefault="00154C20" w:rsidP="00154C20">
            <w:pPr>
              <w:spacing w:line="240" w:lineRule="auto"/>
              <w:ind w:firstLine="223"/>
              <w:jc w:val="left"/>
              <w:rPr>
                <w:rFonts w:eastAsia="Times New Roman"/>
                <w:color w:val="000000"/>
                <w:sz w:val="20"/>
                <w:szCs w:val="20"/>
              </w:rPr>
            </w:pPr>
            <w:r w:rsidRPr="00041602">
              <w:rPr>
                <w:rFonts w:eastAsia="Times New Roman"/>
                <w:b/>
                <w:bCs/>
                <w:i/>
                <w:iCs/>
                <w:color w:val="000000"/>
                <w:sz w:val="20"/>
                <w:szCs w:val="20"/>
              </w:rPr>
              <w:t xml:space="preserve">Number of Motorized Vehicles </w:t>
            </w:r>
            <w:r w:rsidRPr="00041602">
              <w:rPr>
                <w:rFonts w:eastAsia="Times New Roman"/>
                <w:i/>
                <w:iCs/>
                <w:color w:val="000000"/>
                <w:sz w:val="20"/>
                <w:szCs w:val="20"/>
              </w:rPr>
              <w:t>(Base: &gt;0 Vehicles</w:t>
            </w:r>
            <w:r>
              <w:rPr>
                <w:rFonts w:eastAsia="Times New Roman"/>
                <w:i/>
                <w:iCs/>
                <w:color w:val="000000"/>
                <w:sz w:val="20"/>
                <w:szCs w:val="20"/>
              </w:rPr>
              <w:t>)</w:t>
            </w:r>
          </w:p>
        </w:tc>
      </w:tr>
      <w:tr w:rsidR="0068172F" w:rsidRPr="00041602" w14:paraId="128024CF" w14:textId="77777777" w:rsidTr="00154C20">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hideMark/>
          </w:tcPr>
          <w:p w14:paraId="1E6772C6"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Zero vehicles</w:t>
            </w:r>
          </w:p>
        </w:tc>
        <w:tc>
          <w:tcPr>
            <w:tcW w:w="278" w:type="pct"/>
            <w:tcBorders>
              <w:top w:val="dotted" w:sz="4" w:space="0" w:color="auto"/>
              <w:left w:val="nil"/>
              <w:bottom w:val="single" w:sz="4" w:space="0" w:color="auto"/>
              <w:right w:val="single" w:sz="4" w:space="0" w:color="auto"/>
            </w:tcBorders>
            <w:shd w:val="clear" w:color="auto" w:fill="auto"/>
            <w:noWrap/>
            <w:vAlign w:val="center"/>
            <w:hideMark/>
          </w:tcPr>
          <w:p w14:paraId="01AAD4A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28</w:t>
            </w:r>
          </w:p>
        </w:tc>
        <w:tc>
          <w:tcPr>
            <w:tcW w:w="280" w:type="pct"/>
            <w:tcBorders>
              <w:top w:val="dotted" w:sz="4" w:space="0" w:color="auto"/>
              <w:left w:val="nil"/>
              <w:bottom w:val="single" w:sz="4" w:space="0" w:color="auto"/>
              <w:right w:val="double" w:sz="6" w:space="0" w:color="auto"/>
            </w:tcBorders>
            <w:shd w:val="clear" w:color="auto" w:fill="auto"/>
            <w:noWrap/>
            <w:vAlign w:val="center"/>
            <w:hideMark/>
          </w:tcPr>
          <w:p w14:paraId="11AC990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14</w:t>
            </w:r>
          </w:p>
        </w:tc>
        <w:tc>
          <w:tcPr>
            <w:tcW w:w="279" w:type="pct"/>
            <w:tcBorders>
              <w:top w:val="dotted" w:sz="4" w:space="0" w:color="auto"/>
              <w:left w:val="nil"/>
              <w:bottom w:val="single" w:sz="4" w:space="0" w:color="auto"/>
              <w:right w:val="single" w:sz="4" w:space="0" w:color="auto"/>
            </w:tcBorders>
            <w:shd w:val="clear" w:color="auto" w:fill="auto"/>
            <w:noWrap/>
            <w:vAlign w:val="center"/>
            <w:hideMark/>
          </w:tcPr>
          <w:p w14:paraId="2578832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94</w:t>
            </w:r>
          </w:p>
        </w:tc>
        <w:tc>
          <w:tcPr>
            <w:tcW w:w="279" w:type="pct"/>
            <w:tcBorders>
              <w:top w:val="dotted" w:sz="4" w:space="0" w:color="auto"/>
              <w:left w:val="nil"/>
              <w:bottom w:val="single" w:sz="4" w:space="0" w:color="auto"/>
              <w:right w:val="double" w:sz="6" w:space="0" w:color="auto"/>
            </w:tcBorders>
            <w:shd w:val="clear" w:color="auto" w:fill="auto"/>
            <w:noWrap/>
            <w:vAlign w:val="center"/>
            <w:hideMark/>
          </w:tcPr>
          <w:p w14:paraId="1B4B800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09</w:t>
            </w:r>
          </w:p>
        </w:tc>
        <w:tc>
          <w:tcPr>
            <w:tcW w:w="277" w:type="pct"/>
            <w:tcBorders>
              <w:top w:val="dotted" w:sz="4" w:space="0" w:color="auto"/>
              <w:left w:val="nil"/>
              <w:bottom w:val="single" w:sz="4" w:space="0" w:color="auto"/>
              <w:right w:val="single" w:sz="4" w:space="0" w:color="auto"/>
            </w:tcBorders>
            <w:shd w:val="clear" w:color="auto" w:fill="auto"/>
            <w:noWrap/>
            <w:vAlign w:val="center"/>
            <w:hideMark/>
          </w:tcPr>
          <w:p w14:paraId="3A7C3E4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76</w:t>
            </w:r>
          </w:p>
        </w:tc>
        <w:tc>
          <w:tcPr>
            <w:tcW w:w="281" w:type="pct"/>
            <w:tcBorders>
              <w:top w:val="dotted" w:sz="4" w:space="0" w:color="auto"/>
              <w:left w:val="nil"/>
              <w:bottom w:val="single" w:sz="4" w:space="0" w:color="auto"/>
              <w:right w:val="single" w:sz="4" w:space="0" w:color="auto"/>
            </w:tcBorders>
            <w:shd w:val="clear" w:color="auto" w:fill="auto"/>
            <w:noWrap/>
            <w:vAlign w:val="center"/>
            <w:hideMark/>
          </w:tcPr>
          <w:p w14:paraId="4B6CFAA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80</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2ED9F8D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76</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7B2B63A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80</w:t>
            </w:r>
          </w:p>
        </w:tc>
        <w:tc>
          <w:tcPr>
            <w:tcW w:w="237" w:type="pct"/>
            <w:tcBorders>
              <w:top w:val="dotted" w:sz="4" w:space="0" w:color="auto"/>
              <w:left w:val="nil"/>
              <w:bottom w:val="single" w:sz="4" w:space="0" w:color="auto"/>
              <w:right w:val="single" w:sz="4" w:space="0" w:color="auto"/>
            </w:tcBorders>
            <w:shd w:val="clear" w:color="auto" w:fill="auto"/>
            <w:noWrap/>
            <w:vAlign w:val="center"/>
            <w:hideMark/>
          </w:tcPr>
          <w:p w14:paraId="4A9C10C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single" w:sz="4" w:space="0" w:color="auto"/>
              <w:right w:val="double" w:sz="6" w:space="0" w:color="auto"/>
            </w:tcBorders>
            <w:shd w:val="clear" w:color="auto" w:fill="auto"/>
            <w:noWrap/>
            <w:vAlign w:val="center"/>
            <w:hideMark/>
          </w:tcPr>
          <w:p w14:paraId="603CAB2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154C20" w:rsidRPr="00041602" w14:paraId="38F578CE"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3472F388" w14:textId="02F01B6F" w:rsidR="00154C20" w:rsidRPr="00041602" w:rsidRDefault="00154C20" w:rsidP="00154C20">
            <w:pPr>
              <w:spacing w:line="240" w:lineRule="auto"/>
              <w:ind w:firstLine="223"/>
              <w:jc w:val="left"/>
              <w:rPr>
                <w:rFonts w:eastAsia="Times New Roman"/>
                <w:color w:val="000000"/>
                <w:sz w:val="20"/>
                <w:szCs w:val="20"/>
              </w:rPr>
            </w:pPr>
            <w:r w:rsidRPr="00041602">
              <w:rPr>
                <w:rFonts w:eastAsia="Times New Roman"/>
                <w:b/>
                <w:bCs/>
                <w:i/>
                <w:iCs/>
                <w:color w:val="000000"/>
                <w:sz w:val="20"/>
                <w:szCs w:val="20"/>
              </w:rPr>
              <w:t>Life Cycle Classification</w:t>
            </w:r>
          </w:p>
        </w:tc>
      </w:tr>
      <w:tr w:rsidR="0068172F" w:rsidRPr="00041602" w14:paraId="1611CBEE"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480BD4C5"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 xml:space="preserve">2+ adults </w:t>
            </w:r>
            <w:r w:rsidRPr="00041602">
              <w:rPr>
                <w:rFonts w:eastAsia="Times New Roman"/>
                <w:i/>
                <w:iCs/>
                <w:color w:val="000000"/>
                <w:sz w:val="20"/>
                <w:szCs w:val="20"/>
              </w:rPr>
              <w:t>(Base: One adult)</w:t>
            </w:r>
          </w:p>
        </w:tc>
        <w:tc>
          <w:tcPr>
            <w:tcW w:w="278" w:type="pct"/>
            <w:tcBorders>
              <w:top w:val="nil"/>
              <w:left w:val="nil"/>
              <w:bottom w:val="dotted" w:sz="4" w:space="0" w:color="auto"/>
              <w:right w:val="single" w:sz="4" w:space="0" w:color="auto"/>
            </w:tcBorders>
            <w:shd w:val="clear" w:color="auto" w:fill="auto"/>
            <w:noWrap/>
            <w:vAlign w:val="center"/>
            <w:hideMark/>
          </w:tcPr>
          <w:p w14:paraId="08EE5C8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75</w:t>
            </w:r>
          </w:p>
        </w:tc>
        <w:tc>
          <w:tcPr>
            <w:tcW w:w="280" w:type="pct"/>
            <w:tcBorders>
              <w:top w:val="nil"/>
              <w:left w:val="nil"/>
              <w:bottom w:val="dotted" w:sz="4" w:space="0" w:color="auto"/>
              <w:right w:val="double" w:sz="6" w:space="0" w:color="auto"/>
            </w:tcBorders>
            <w:shd w:val="clear" w:color="auto" w:fill="auto"/>
            <w:noWrap/>
            <w:vAlign w:val="center"/>
            <w:hideMark/>
          </w:tcPr>
          <w:p w14:paraId="3B5FEA5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5.15</w:t>
            </w:r>
          </w:p>
        </w:tc>
        <w:tc>
          <w:tcPr>
            <w:tcW w:w="279" w:type="pct"/>
            <w:tcBorders>
              <w:top w:val="nil"/>
              <w:left w:val="nil"/>
              <w:bottom w:val="dotted" w:sz="4" w:space="0" w:color="auto"/>
              <w:right w:val="single" w:sz="4" w:space="0" w:color="auto"/>
            </w:tcBorders>
            <w:shd w:val="clear" w:color="auto" w:fill="auto"/>
            <w:noWrap/>
            <w:vAlign w:val="center"/>
            <w:hideMark/>
          </w:tcPr>
          <w:p w14:paraId="69AE539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5FC999F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5424E8A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26FE50E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05722F3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0889480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159C736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2E0522B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2031B494"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43C93031"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 xml:space="preserve">Presence of children </w:t>
            </w:r>
            <w:r w:rsidRPr="00041602">
              <w:rPr>
                <w:rFonts w:eastAsia="Times New Roman"/>
                <w:i/>
                <w:iCs/>
                <w:color w:val="000000"/>
                <w:sz w:val="20"/>
                <w:szCs w:val="20"/>
              </w:rPr>
              <w:t>(Base: No children present)</w:t>
            </w:r>
          </w:p>
        </w:tc>
        <w:tc>
          <w:tcPr>
            <w:tcW w:w="278" w:type="pct"/>
            <w:tcBorders>
              <w:top w:val="nil"/>
              <w:left w:val="nil"/>
              <w:bottom w:val="dotted" w:sz="4" w:space="0" w:color="auto"/>
              <w:right w:val="single" w:sz="4" w:space="0" w:color="auto"/>
            </w:tcBorders>
            <w:shd w:val="clear" w:color="auto" w:fill="auto"/>
            <w:noWrap/>
            <w:vAlign w:val="center"/>
            <w:hideMark/>
          </w:tcPr>
          <w:p w14:paraId="184AB3A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42</w:t>
            </w:r>
          </w:p>
        </w:tc>
        <w:tc>
          <w:tcPr>
            <w:tcW w:w="280" w:type="pct"/>
            <w:tcBorders>
              <w:top w:val="nil"/>
              <w:left w:val="nil"/>
              <w:bottom w:val="dotted" w:sz="4" w:space="0" w:color="auto"/>
              <w:right w:val="double" w:sz="6" w:space="0" w:color="auto"/>
            </w:tcBorders>
            <w:shd w:val="clear" w:color="auto" w:fill="auto"/>
            <w:noWrap/>
            <w:vAlign w:val="center"/>
            <w:hideMark/>
          </w:tcPr>
          <w:p w14:paraId="04D9C33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3.79</w:t>
            </w:r>
          </w:p>
        </w:tc>
        <w:tc>
          <w:tcPr>
            <w:tcW w:w="279" w:type="pct"/>
            <w:tcBorders>
              <w:top w:val="nil"/>
              <w:left w:val="nil"/>
              <w:bottom w:val="dotted" w:sz="4" w:space="0" w:color="auto"/>
              <w:right w:val="single" w:sz="4" w:space="0" w:color="auto"/>
            </w:tcBorders>
            <w:shd w:val="clear" w:color="auto" w:fill="auto"/>
            <w:noWrap/>
            <w:vAlign w:val="center"/>
            <w:hideMark/>
          </w:tcPr>
          <w:p w14:paraId="3122D06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7</w:t>
            </w:r>
          </w:p>
        </w:tc>
        <w:tc>
          <w:tcPr>
            <w:tcW w:w="279" w:type="pct"/>
            <w:tcBorders>
              <w:top w:val="nil"/>
              <w:left w:val="nil"/>
              <w:bottom w:val="dotted" w:sz="4" w:space="0" w:color="auto"/>
              <w:right w:val="double" w:sz="6" w:space="0" w:color="auto"/>
            </w:tcBorders>
            <w:shd w:val="clear" w:color="auto" w:fill="auto"/>
            <w:noWrap/>
            <w:vAlign w:val="center"/>
            <w:hideMark/>
          </w:tcPr>
          <w:p w14:paraId="1FA1B47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82</w:t>
            </w:r>
          </w:p>
        </w:tc>
        <w:tc>
          <w:tcPr>
            <w:tcW w:w="277" w:type="pct"/>
            <w:tcBorders>
              <w:top w:val="nil"/>
              <w:left w:val="nil"/>
              <w:bottom w:val="dotted" w:sz="4" w:space="0" w:color="auto"/>
              <w:right w:val="single" w:sz="4" w:space="0" w:color="auto"/>
            </w:tcBorders>
            <w:shd w:val="clear" w:color="auto" w:fill="auto"/>
            <w:noWrap/>
            <w:vAlign w:val="center"/>
            <w:hideMark/>
          </w:tcPr>
          <w:p w14:paraId="19952A2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0A7EC36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3C1A365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54A3296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12783C0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6</w:t>
            </w:r>
          </w:p>
        </w:tc>
        <w:tc>
          <w:tcPr>
            <w:tcW w:w="267" w:type="pct"/>
            <w:tcBorders>
              <w:top w:val="nil"/>
              <w:left w:val="nil"/>
              <w:bottom w:val="dotted" w:sz="4" w:space="0" w:color="auto"/>
              <w:right w:val="double" w:sz="6" w:space="0" w:color="auto"/>
            </w:tcBorders>
            <w:shd w:val="clear" w:color="auto" w:fill="auto"/>
            <w:noWrap/>
            <w:vAlign w:val="center"/>
            <w:hideMark/>
          </w:tcPr>
          <w:p w14:paraId="29A453D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53</w:t>
            </w:r>
          </w:p>
        </w:tc>
      </w:tr>
      <w:tr w:rsidR="00DE2532" w:rsidRPr="00041602" w14:paraId="6BE96C79" w14:textId="77777777" w:rsidTr="00041602">
        <w:trPr>
          <w:trHeight w:val="216"/>
        </w:trPr>
        <w:tc>
          <w:tcPr>
            <w:tcW w:w="5000" w:type="pct"/>
            <w:gridSpan w:val="11"/>
            <w:tcBorders>
              <w:top w:val="single" w:sz="4" w:space="0" w:color="auto"/>
              <w:left w:val="double" w:sz="6" w:space="0" w:color="auto"/>
              <w:bottom w:val="single" w:sz="4" w:space="0" w:color="auto"/>
              <w:right w:val="double" w:sz="6" w:space="0" w:color="000000"/>
            </w:tcBorders>
            <w:shd w:val="clear" w:color="auto" w:fill="auto"/>
            <w:noWrap/>
            <w:vAlign w:val="center"/>
            <w:hideMark/>
          </w:tcPr>
          <w:p w14:paraId="2DE95833" w14:textId="344B1ACC" w:rsidR="00DE2532" w:rsidRPr="00041602" w:rsidRDefault="00DE2532" w:rsidP="00041602">
            <w:pPr>
              <w:spacing w:line="240" w:lineRule="auto"/>
              <w:jc w:val="left"/>
              <w:rPr>
                <w:rFonts w:eastAsia="Times New Roman"/>
                <w:b/>
                <w:bCs/>
                <w:color w:val="000000"/>
                <w:sz w:val="20"/>
                <w:szCs w:val="20"/>
              </w:rPr>
            </w:pPr>
            <w:r w:rsidRPr="00041602">
              <w:rPr>
                <w:rFonts w:eastAsia="Times New Roman"/>
                <w:b/>
                <w:bCs/>
                <w:color w:val="000000"/>
                <w:sz w:val="20"/>
                <w:szCs w:val="20"/>
              </w:rPr>
              <w:t>Employment Characteristics</w:t>
            </w:r>
          </w:p>
        </w:tc>
      </w:tr>
      <w:tr w:rsidR="00154C20" w:rsidRPr="00041602" w14:paraId="30DFA15F"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25906E2E" w14:textId="42BE50A3" w:rsidR="00154C20" w:rsidRPr="00041602" w:rsidRDefault="00154C20" w:rsidP="00154C20">
            <w:pPr>
              <w:spacing w:line="240" w:lineRule="auto"/>
              <w:ind w:firstLine="220"/>
              <w:jc w:val="left"/>
              <w:rPr>
                <w:rFonts w:eastAsia="Times New Roman"/>
                <w:color w:val="000000"/>
                <w:sz w:val="20"/>
                <w:szCs w:val="20"/>
              </w:rPr>
            </w:pPr>
            <w:r w:rsidRPr="00041602">
              <w:rPr>
                <w:rFonts w:eastAsia="Times New Roman"/>
                <w:b/>
                <w:bCs/>
                <w:i/>
                <w:iCs/>
                <w:color w:val="000000"/>
                <w:sz w:val="20"/>
                <w:szCs w:val="20"/>
              </w:rPr>
              <w:t xml:space="preserve">Employment Status </w:t>
            </w:r>
            <w:r w:rsidRPr="00041602">
              <w:rPr>
                <w:rFonts w:eastAsia="Times New Roman"/>
                <w:i/>
                <w:iCs/>
                <w:color w:val="000000"/>
                <w:sz w:val="20"/>
                <w:szCs w:val="20"/>
              </w:rPr>
              <w:t>(Base: Not employed</w:t>
            </w:r>
            <w:r>
              <w:rPr>
                <w:rFonts w:eastAsia="Times New Roman"/>
                <w:i/>
                <w:iCs/>
                <w:color w:val="000000"/>
                <w:sz w:val="20"/>
                <w:szCs w:val="20"/>
              </w:rPr>
              <w:t>)</w:t>
            </w:r>
          </w:p>
        </w:tc>
      </w:tr>
      <w:tr w:rsidR="0068172F" w:rsidRPr="00041602" w14:paraId="16A280D2" w14:textId="77777777" w:rsidTr="00154C20">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hideMark/>
          </w:tcPr>
          <w:p w14:paraId="79B91431"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Employed</w:t>
            </w:r>
          </w:p>
        </w:tc>
        <w:tc>
          <w:tcPr>
            <w:tcW w:w="278" w:type="pct"/>
            <w:tcBorders>
              <w:top w:val="dotted" w:sz="4" w:space="0" w:color="auto"/>
              <w:left w:val="nil"/>
              <w:bottom w:val="single" w:sz="4" w:space="0" w:color="auto"/>
              <w:right w:val="single" w:sz="4" w:space="0" w:color="auto"/>
            </w:tcBorders>
            <w:shd w:val="clear" w:color="auto" w:fill="auto"/>
            <w:noWrap/>
            <w:vAlign w:val="center"/>
            <w:hideMark/>
          </w:tcPr>
          <w:p w14:paraId="4C488F9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3</w:t>
            </w:r>
          </w:p>
        </w:tc>
        <w:tc>
          <w:tcPr>
            <w:tcW w:w="280" w:type="pct"/>
            <w:tcBorders>
              <w:top w:val="dotted" w:sz="4" w:space="0" w:color="auto"/>
              <w:left w:val="nil"/>
              <w:bottom w:val="single" w:sz="4" w:space="0" w:color="auto"/>
              <w:right w:val="double" w:sz="6" w:space="0" w:color="auto"/>
            </w:tcBorders>
            <w:shd w:val="clear" w:color="auto" w:fill="auto"/>
            <w:noWrap/>
            <w:vAlign w:val="center"/>
            <w:hideMark/>
          </w:tcPr>
          <w:p w14:paraId="16B8799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4.75</w:t>
            </w:r>
          </w:p>
        </w:tc>
        <w:tc>
          <w:tcPr>
            <w:tcW w:w="279" w:type="pct"/>
            <w:tcBorders>
              <w:top w:val="dotted" w:sz="4" w:space="0" w:color="auto"/>
              <w:left w:val="nil"/>
              <w:bottom w:val="single" w:sz="4" w:space="0" w:color="auto"/>
              <w:right w:val="single" w:sz="4" w:space="0" w:color="auto"/>
            </w:tcBorders>
            <w:shd w:val="clear" w:color="auto" w:fill="auto"/>
            <w:noWrap/>
            <w:vAlign w:val="center"/>
            <w:hideMark/>
          </w:tcPr>
          <w:p w14:paraId="3E1CFCA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single" w:sz="4" w:space="0" w:color="auto"/>
              <w:right w:val="double" w:sz="6" w:space="0" w:color="auto"/>
            </w:tcBorders>
            <w:shd w:val="clear" w:color="auto" w:fill="auto"/>
            <w:noWrap/>
            <w:vAlign w:val="center"/>
            <w:hideMark/>
          </w:tcPr>
          <w:p w14:paraId="791677D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single" w:sz="4" w:space="0" w:color="auto"/>
              <w:right w:val="single" w:sz="4" w:space="0" w:color="auto"/>
            </w:tcBorders>
            <w:shd w:val="clear" w:color="auto" w:fill="auto"/>
            <w:noWrap/>
            <w:vAlign w:val="center"/>
            <w:hideMark/>
          </w:tcPr>
          <w:p w14:paraId="6E00BB7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single" w:sz="4" w:space="0" w:color="auto"/>
              <w:right w:val="single" w:sz="4" w:space="0" w:color="auto"/>
            </w:tcBorders>
            <w:shd w:val="clear" w:color="auto" w:fill="auto"/>
            <w:noWrap/>
            <w:vAlign w:val="center"/>
            <w:hideMark/>
          </w:tcPr>
          <w:p w14:paraId="2D2492F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6F277D6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59039B0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single" w:sz="4" w:space="0" w:color="auto"/>
              <w:right w:val="single" w:sz="4" w:space="0" w:color="auto"/>
            </w:tcBorders>
            <w:shd w:val="clear" w:color="auto" w:fill="auto"/>
            <w:noWrap/>
            <w:vAlign w:val="center"/>
            <w:hideMark/>
          </w:tcPr>
          <w:p w14:paraId="7A606DF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single" w:sz="4" w:space="0" w:color="auto"/>
              <w:right w:val="double" w:sz="6" w:space="0" w:color="auto"/>
            </w:tcBorders>
            <w:shd w:val="clear" w:color="auto" w:fill="auto"/>
            <w:noWrap/>
            <w:vAlign w:val="center"/>
            <w:hideMark/>
          </w:tcPr>
          <w:p w14:paraId="606826B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154C20" w:rsidRPr="00041602" w14:paraId="4D6609ED"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63339849" w14:textId="4676411B" w:rsidR="00154C20" w:rsidRPr="00041602" w:rsidRDefault="00154C20" w:rsidP="00154C20">
            <w:pPr>
              <w:spacing w:line="240" w:lineRule="auto"/>
              <w:ind w:firstLine="220"/>
              <w:jc w:val="left"/>
              <w:rPr>
                <w:rFonts w:eastAsia="Times New Roman"/>
                <w:color w:val="000000"/>
                <w:sz w:val="20"/>
                <w:szCs w:val="20"/>
              </w:rPr>
            </w:pPr>
            <w:r w:rsidRPr="00041602">
              <w:rPr>
                <w:rFonts w:eastAsia="Times New Roman"/>
                <w:b/>
                <w:bCs/>
                <w:i/>
                <w:iCs/>
                <w:color w:val="000000"/>
                <w:sz w:val="20"/>
                <w:szCs w:val="20"/>
              </w:rPr>
              <w:t xml:space="preserve">Telework Arrangements </w:t>
            </w:r>
            <w:r w:rsidRPr="00041602">
              <w:rPr>
                <w:rFonts w:eastAsia="Times New Roman"/>
                <w:i/>
                <w:iCs/>
                <w:color w:val="000000"/>
                <w:sz w:val="20"/>
                <w:szCs w:val="20"/>
              </w:rPr>
              <w:t>(Base: No telework</w:t>
            </w:r>
            <w:r>
              <w:rPr>
                <w:rFonts w:eastAsia="Times New Roman"/>
                <w:i/>
                <w:iCs/>
                <w:color w:val="000000"/>
                <w:sz w:val="20"/>
                <w:szCs w:val="20"/>
              </w:rPr>
              <w:t>)</w:t>
            </w:r>
          </w:p>
        </w:tc>
      </w:tr>
      <w:tr w:rsidR="0068172F" w:rsidRPr="00041602" w14:paraId="7332005F"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5543E568" w14:textId="77777777"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Telework daily</w:t>
            </w:r>
          </w:p>
        </w:tc>
        <w:tc>
          <w:tcPr>
            <w:tcW w:w="278" w:type="pct"/>
            <w:tcBorders>
              <w:top w:val="nil"/>
              <w:left w:val="nil"/>
              <w:bottom w:val="dotted" w:sz="4" w:space="0" w:color="auto"/>
              <w:right w:val="single" w:sz="4" w:space="0" w:color="auto"/>
            </w:tcBorders>
            <w:shd w:val="clear" w:color="auto" w:fill="auto"/>
            <w:noWrap/>
            <w:vAlign w:val="center"/>
            <w:hideMark/>
          </w:tcPr>
          <w:p w14:paraId="28C4A5B8"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69</w:t>
            </w:r>
          </w:p>
        </w:tc>
        <w:tc>
          <w:tcPr>
            <w:tcW w:w="280" w:type="pct"/>
            <w:tcBorders>
              <w:top w:val="nil"/>
              <w:left w:val="nil"/>
              <w:bottom w:val="dotted" w:sz="4" w:space="0" w:color="auto"/>
              <w:right w:val="double" w:sz="6" w:space="0" w:color="auto"/>
            </w:tcBorders>
            <w:shd w:val="clear" w:color="auto" w:fill="auto"/>
            <w:noWrap/>
            <w:vAlign w:val="center"/>
            <w:hideMark/>
          </w:tcPr>
          <w:p w14:paraId="1B163CA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6.96</w:t>
            </w:r>
          </w:p>
        </w:tc>
        <w:tc>
          <w:tcPr>
            <w:tcW w:w="279" w:type="pct"/>
            <w:tcBorders>
              <w:top w:val="nil"/>
              <w:left w:val="nil"/>
              <w:bottom w:val="dotted" w:sz="4" w:space="0" w:color="auto"/>
              <w:right w:val="single" w:sz="4" w:space="0" w:color="auto"/>
            </w:tcBorders>
            <w:shd w:val="clear" w:color="auto" w:fill="auto"/>
            <w:noWrap/>
            <w:vAlign w:val="center"/>
            <w:hideMark/>
          </w:tcPr>
          <w:p w14:paraId="3F212D4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3</w:t>
            </w:r>
          </w:p>
        </w:tc>
        <w:tc>
          <w:tcPr>
            <w:tcW w:w="279" w:type="pct"/>
            <w:tcBorders>
              <w:top w:val="nil"/>
              <w:left w:val="nil"/>
              <w:bottom w:val="dotted" w:sz="4" w:space="0" w:color="auto"/>
              <w:right w:val="double" w:sz="6" w:space="0" w:color="auto"/>
            </w:tcBorders>
            <w:shd w:val="clear" w:color="auto" w:fill="auto"/>
            <w:noWrap/>
            <w:vAlign w:val="center"/>
            <w:hideMark/>
          </w:tcPr>
          <w:p w14:paraId="76D2E47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74</w:t>
            </w:r>
          </w:p>
        </w:tc>
        <w:tc>
          <w:tcPr>
            <w:tcW w:w="277" w:type="pct"/>
            <w:tcBorders>
              <w:top w:val="nil"/>
              <w:left w:val="nil"/>
              <w:bottom w:val="dotted" w:sz="4" w:space="0" w:color="auto"/>
              <w:right w:val="single" w:sz="4" w:space="0" w:color="auto"/>
            </w:tcBorders>
            <w:shd w:val="clear" w:color="auto" w:fill="auto"/>
            <w:noWrap/>
            <w:vAlign w:val="center"/>
            <w:hideMark/>
          </w:tcPr>
          <w:p w14:paraId="13949E9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29</w:t>
            </w:r>
          </w:p>
        </w:tc>
        <w:tc>
          <w:tcPr>
            <w:tcW w:w="281" w:type="pct"/>
            <w:tcBorders>
              <w:top w:val="nil"/>
              <w:left w:val="nil"/>
              <w:bottom w:val="dotted" w:sz="4" w:space="0" w:color="auto"/>
              <w:right w:val="single" w:sz="4" w:space="0" w:color="auto"/>
            </w:tcBorders>
            <w:shd w:val="clear" w:color="auto" w:fill="auto"/>
            <w:noWrap/>
            <w:vAlign w:val="center"/>
            <w:hideMark/>
          </w:tcPr>
          <w:p w14:paraId="479531E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27</w:t>
            </w:r>
          </w:p>
        </w:tc>
        <w:tc>
          <w:tcPr>
            <w:tcW w:w="262" w:type="pct"/>
            <w:tcBorders>
              <w:top w:val="nil"/>
              <w:left w:val="nil"/>
              <w:bottom w:val="dotted" w:sz="4" w:space="0" w:color="auto"/>
              <w:right w:val="single" w:sz="4" w:space="0" w:color="auto"/>
            </w:tcBorders>
            <w:shd w:val="clear" w:color="auto" w:fill="auto"/>
            <w:noWrap/>
            <w:vAlign w:val="center"/>
            <w:hideMark/>
          </w:tcPr>
          <w:p w14:paraId="41A8D22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41</w:t>
            </w:r>
          </w:p>
        </w:tc>
        <w:tc>
          <w:tcPr>
            <w:tcW w:w="262" w:type="pct"/>
            <w:tcBorders>
              <w:top w:val="nil"/>
              <w:left w:val="nil"/>
              <w:bottom w:val="dotted" w:sz="4" w:space="0" w:color="auto"/>
              <w:right w:val="single" w:sz="4" w:space="0" w:color="auto"/>
            </w:tcBorders>
            <w:shd w:val="clear" w:color="auto" w:fill="auto"/>
            <w:noWrap/>
            <w:vAlign w:val="center"/>
            <w:hideMark/>
          </w:tcPr>
          <w:p w14:paraId="0492C41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3.01</w:t>
            </w:r>
          </w:p>
        </w:tc>
        <w:tc>
          <w:tcPr>
            <w:tcW w:w="237" w:type="pct"/>
            <w:tcBorders>
              <w:top w:val="nil"/>
              <w:left w:val="nil"/>
              <w:bottom w:val="dotted" w:sz="4" w:space="0" w:color="auto"/>
              <w:right w:val="single" w:sz="4" w:space="0" w:color="auto"/>
            </w:tcBorders>
            <w:shd w:val="clear" w:color="auto" w:fill="auto"/>
            <w:noWrap/>
            <w:vAlign w:val="center"/>
            <w:hideMark/>
          </w:tcPr>
          <w:p w14:paraId="0D7A4AE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95</w:t>
            </w:r>
          </w:p>
        </w:tc>
        <w:tc>
          <w:tcPr>
            <w:tcW w:w="267" w:type="pct"/>
            <w:tcBorders>
              <w:top w:val="nil"/>
              <w:left w:val="nil"/>
              <w:bottom w:val="dotted" w:sz="4" w:space="0" w:color="auto"/>
              <w:right w:val="double" w:sz="6" w:space="0" w:color="auto"/>
            </w:tcBorders>
            <w:shd w:val="clear" w:color="auto" w:fill="auto"/>
            <w:noWrap/>
            <w:vAlign w:val="center"/>
            <w:hideMark/>
          </w:tcPr>
          <w:p w14:paraId="2797520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63</w:t>
            </w:r>
          </w:p>
        </w:tc>
      </w:tr>
      <w:tr w:rsidR="0068172F" w:rsidRPr="00041602" w14:paraId="0BD9E415" w14:textId="77777777" w:rsidTr="0045025A">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hideMark/>
          </w:tcPr>
          <w:p w14:paraId="6045410F" w14:textId="2C980F3B" w:rsidR="00DE2532" w:rsidRPr="00041602" w:rsidRDefault="00DE2532" w:rsidP="0004160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Telework at least on</w:t>
            </w:r>
            <w:r w:rsidR="004D27A7" w:rsidRPr="00041602">
              <w:rPr>
                <w:rFonts w:eastAsia="Times New Roman"/>
                <w:color w:val="000000"/>
                <w:sz w:val="20"/>
                <w:szCs w:val="20"/>
              </w:rPr>
              <w:t>c</w:t>
            </w:r>
            <w:r w:rsidRPr="00041602">
              <w:rPr>
                <w:rFonts w:eastAsia="Times New Roman"/>
                <w:color w:val="000000"/>
                <w:sz w:val="20"/>
                <w:szCs w:val="20"/>
              </w:rPr>
              <w:t>e per week</w:t>
            </w:r>
          </w:p>
        </w:tc>
        <w:tc>
          <w:tcPr>
            <w:tcW w:w="278" w:type="pct"/>
            <w:tcBorders>
              <w:top w:val="nil"/>
              <w:left w:val="nil"/>
              <w:bottom w:val="single" w:sz="4" w:space="0" w:color="auto"/>
              <w:right w:val="single" w:sz="4" w:space="0" w:color="auto"/>
            </w:tcBorders>
            <w:shd w:val="clear" w:color="auto" w:fill="auto"/>
            <w:noWrap/>
            <w:vAlign w:val="center"/>
            <w:hideMark/>
          </w:tcPr>
          <w:p w14:paraId="5BDDC2B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65</w:t>
            </w:r>
          </w:p>
        </w:tc>
        <w:tc>
          <w:tcPr>
            <w:tcW w:w="280" w:type="pct"/>
            <w:tcBorders>
              <w:top w:val="nil"/>
              <w:left w:val="nil"/>
              <w:bottom w:val="single" w:sz="4" w:space="0" w:color="auto"/>
              <w:right w:val="double" w:sz="6" w:space="0" w:color="auto"/>
            </w:tcBorders>
            <w:shd w:val="clear" w:color="auto" w:fill="auto"/>
            <w:noWrap/>
            <w:vAlign w:val="center"/>
            <w:hideMark/>
          </w:tcPr>
          <w:p w14:paraId="6584311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4.06</w:t>
            </w:r>
          </w:p>
        </w:tc>
        <w:tc>
          <w:tcPr>
            <w:tcW w:w="279" w:type="pct"/>
            <w:tcBorders>
              <w:top w:val="nil"/>
              <w:left w:val="nil"/>
              <w:bottom w:val="single" w:sz="4" w:space="0" w:color="auto"/>
              <w:right w:val="single" w:sz="4" w:space="0" w:color="auto"/>
            </w:tcBorders>
            <w:shd w:val="clear" w:color="auto" w:fill="auto"/>
            <w:noWrap/>
            <w:vAlign w:val="center"/>
            <w:hideMark/>
          </w:tcPr>
          <w:p w14:paraId="1B5BF8D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133</w:t>
            </w:r>
          </w:p>
        </w:tc>
        <w:tc>
          <w:tcPr>
            <w:tcW w:w="279" w:type="pct"/>
            <w:tcBorders>
              <w:top w:val="nil"/>
              <w:left w:val="nil"/>
              <w:bottom w:val="single" w:sz="4" w:space="0" w:color="auto"/>
              <w:right w:val="double" w:sz="6" w:space="0" w:color="auto"/>
            </w:tcBorders>
            <w:shd w:val="clear" w:color="auto" w:fill="auto"/>
            <w:noWrap/>
            <w:vAlign w:val="center"/>
            <w:hideMark/>
          </w:tcPr>
          <w:p w14:paraId="32659CB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74</w:t>
            </w:r>
          </w:p>
        </w:tc>
        <w:tc>
          <w:tcPr>
            <w:tcW w:w="277" w:type="pct"/>
            <w:tcBorders>
              <w:top w:val="nil"/>
              <w:left w:val="nil"/>
              <w:bottom w:val="single" w:sz="4" w:space="0" w:color="auto"/>
              <w:right w:val="single" w:sz="4" w:space="0" w:color="auto"/>
            </w:tcBorders>
            <w:shd w:val="clear" w:color="auto" w:fill="auto"/>
            <w:noWrap/>
            <w:vAlign w:val="center"/>
            <w:hideMark/>
          </w:tcPr>
          <w:p w14:paraId="7F398E5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29</w:t>
            </w:r>
          </w:p>
        </w:tc>
        <w:tc>
          <w:tcPr>
            <w:tcW w:w="281" w:type="pct"/>
            <w:tcBorders>
              <w:top w:val="nil"/>
              <w:left w:val="nil"/>
              <w:bottom w:val="single" w:sz="4" w:space="0" w:color="auto"/>
              <w:right w:val="single" w:sz="4" w:space="0" w:color="auto"/>
            </w:tcBorders>
            <w:shd w:val="clear" w:color="auto" w:fill="auto"/>
            <w:noWrap/>
            <w:vAlign w:val="center"/>
            <w:hideMark/>
          </w:tcPr>
          <w:p w14:paraId="5E1771F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27</w:t>
            </w:r>
          </w:p>
        </w:tc>
        <w:tc>
          <w:tcPr>
            <w:tcW w:w="262" w:type="pct"/>
            <w:tcBorders>
              <w:top w:val="nil"/>
              <w:left w:val="nil"/>
              <w:bottom w:val="single" w:sz="4" w:space="0" w:color="auto"/>
              <w:right w:val="single" w:sz="4" w:space="0" w:color="auto"/>
            </w:tcBorders>
            <w:shd w:val="clear" w:color="auto" w:fill="auto"/>
            <w:noWrap/>
            <w:vAlign w:val="center"/>
            <w:hideMark/>
          </w:tcPr>
          <w:p w14:paraId="447C8F1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41</w:t>
            </w:r>
          </w:p>
        </w:tc>
        <w:tc>
          <w:tcPr>
            <w:tcW w:w="262" w:type="pct"/>
            <w:tcBorders>
              <w:top w:val="nil"/>
              <w:left w:val="nil"/>
              <w:bottom w:val="single" w:sz="4" w:space="0" w:color="auto"/>
              <w:right w:val="single" w:sz="4" w:space="0" w:color="auto"/>
            </w:tcBorders>
            <w:shd w:val="clear" w:color="auto" w:fill="auto"/>
            <w:noWrap/>
            <w:vAlign w:val="center"/>
            <w:hideMark/>
          </w:tcPr>
          <w:p w14:paraId="798B18B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3.01</w:t>
            </w:r>
          </w:p>
        </w:tc>
        <w:tc>
          <w:tcPr>
            <w:tcW w:w="237" w:type="pct"/>
            <w:tcBorders>
              <w:top w:val="nil"/>
              <w:left w:val="nil"/>
              <w:bottom w:val="single" w:sz="4" w:space="0" w:color="auto"/>
              <w:right w:val="single" w:sz="4" w:space="0" w:color="auto"/>
            </w:tcBorders>
            <w:shd w:val="clear" w:color="auto" w:fill="auto"/>
            <w:noWrap/>
            <w:vAlign w:val="center"/>
            <w:hideMark/>
          </w:tcPr>
          <w:p w14:paraId="683FDB6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95</w:t>
            </w:r>
          </w:p>
        </w:tc>
        <w:tc>
          <w:tcPr>
            <w:tcW w:w="267" w:type="pct"/>
            <w:tcBorders>
              <w:top w:val="nil"/>
              <w:left w:val="nil"/>
              <w:bottom w:val="single" w:sz="4" w:space="0" w:color="auto"/>
              <w:right w:val="double" w:sz="6" w:space="0" w:color="auto"/>
            </w:tcBorders>
            <w:shd w:val="clear" w:color="auto" w:fill="auto"/>
            <w:noWrap/>
            <w:vAlign w:val="center"/>
            <w:hideMark/>
          </w:tcPr>
          <w:p w14:paraId="74D0DDC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63</w:t>
            </w:r>
          </w:p>
        </w:tc>
      </w:tr>
      <w:tr w:rsidR="00DE2532" w:rsidRPr="00041602" w14:paraId="11AA33E6" w14:textId="77777777" w:rsidTr="00041602">
        <w:trPr>
          <w:trHeight w:val="216"/>
        </w:trPr>
        <w:tc>
          <w:tcPr>
            <w:tcW w:w="5000" w:type="pct"/>
            <w:gridSpan w:val="11"/>
            <w:tcBorders>
              <w:top w:val="single" w:sz="4" w:space="0" w:color="auto"/>
              <w:left w:val="double" w:sz="6" w:space="0" w:color="auto"/>
              <w:bottom w:val="single" w:sz="4" w:space="0" w:color="auto"/>
              <w:right w:val="double" w:sz="6" w:space="0" w:color="000000"/>
            </w:tcBorders>
            <w:shd w:val="clear" w:color="auto" w:fill="auto"/>
            <w:noWrap/>
            <w:vAlign w:val="center"/>
            <w:hideMark/>
          </w:tcPr>
          <w:p w14:paraId="410FAE9A" w14:textId="77777777" w:rsidR="00DE2532" w:rsidRPr="00041602" w:rsidRDefault="00DE2532" w:rsidP="00DE2532">
            <w:pPr>
              <w:spacing w:line="240" w:lineRule="auto"/>
              <w:jc w:val="left"/>
              <w:rPr>
                <w:rFonts w:eastAsia="Times New Roman"/>
                <w:b/>
                <w:bCs/>
                <w:color w:val="000000"/>
                <w:sz w:val="20"/>
                <w:szCs w:val="20"/>
              </w:rPr>
            </w:pPr>
            <w:r w:rsidRPr="00041602">
              <w:rPr>
                <w:rFonts w:eastAsia="Times New Roman"/>
                <w:b/>
                <w:bCs/>
                <w:color w:val="000000"/>
                <w:sz w:val="20"/>
                <w:szCs w:val="20"/>
              </w:rPr>
              <w:lastRenderedPageBreak/>
              <w:t>Residential Location Attributes</w:t>
            </w:r>
          </w:p>
        </w:tc>
      </w:tr>
      <w:tr w:rsidR="00154C20" w:rsidRPr="00041602" w14:paraId="7A495796"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3C6B452B" w14:textId="526BE8E4" w:rsidR="00154C20" w:rsidRPr="00041602" w:rsidRDefault="00154C20" w:rsidP="00154C20">
            <w:pPr>
              <w:spacing w:line="240" w:lineRule="auto"/>
              <w:ind w:firstLine="216"/>
              <w:jc w:val="left"/>
              <w:rPr>
                <w:rFonts w:eastAsia="Times New Roman"/>
                <w:color w:val="000000"/>
                <w:sz w:val="20"/>
                <w:szCs w:val="20"/>
              </w:rPr>
            </w:pPr>
            <w:r w:rsidRPr="00041602">
              <w:rPr>
                <w:rFonts w:eastAsia="Times New Roman"/>
                <w:b/>
                <w:bCs/>
                <w:i/>
                <w:iCs/>
                <w:color w:val="000000"/>
                <w:sz w:val="20"/>
                <w:szCs w:val="20"/>
              </w:rPr>
              <w:t xml:space="preserve">CBG Population Density </w:t>
            </w:r>
            <w:r w:rsidRPr="00041602">
              <w:rPr>
                <w:rFonts w:eastAsia="Times New Roman"/>
                <w:i/>
                <w:iCs/>
                <w:color w:val="000000"/>
                <w:sz w:val="20"/>
                <w:szCs w:val="20"/>
              </w:rPr>
              <w:t>(persons per square mile</w:t>
            </w:r>
            <w:r>
              <w:rPr>
                <w:rFonts w:eastAsia="Times New Roman"/>
                <w:i/>
                <w:iCs/>
                <w:color w:val="000000"/>
                <w:sz w:val="20"/>
                <w:szCs w:val="20"/>
              </w:rPr>
              <w:t>)</w:t>
            </w:r>
          </w:p>
        </w:tc>
      </w:tr>
      <w:tr w:rsidR="0068172F" w:rsidRPr="00041602" w14:paraId="773B156F" w14:textId="77777777" w:rsidTr="00154C20">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hideMark/>
          </w:tcPr>
          <w:p w14:paraId="4055081C" w14:textId="77777777" w:rsidR="00DE2532" w:rsidRPr="00041602" w:rsidRDefault="00DE2532" w:rsidP="00DE253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10,000 or higher</w:t>
            </w:r>
          </w:p>
        </w:tc>
        <w:tc>
          <w:tcPr>
            <w:tcW w:w="278" w:type="pct"/>
            <w:tcBorders>
              <w:top w:val="dotted" w:sz="4" w:space="0" w:color="auto"/>
              <w:left w:val="nil"/>
              <w:bottom w:val="single" w:sz="4" w:space="0" w:color="auto"/>
              <w:right w:val="single" w:sz="4" w:space="0" w:color="auto"/>
            </w:tcBorders>
            <w:shd w:val="clear" w:color="auto" w:fill="auto"/>
            <w:noWrap/>
            <w:vAlign w:val="center"/>
            <w:hideMark/>
          </w:tcPr>
          <w:p w14:paraId="1924F88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095</w:t>
            </w:r>
          </w:p>
        </w:tc>
        <w:tc>
          <w:tcPr>
            <w:tcW w:w="280" w:type="pct"/>
            <w:tcBorders>
              <w:top w:val="dotted" w:sz="4" w:space="0" w:color="auto"/>
              <w:left w:val="nil"/>
              <w:bottom w:val="single" w:sz="4" w:space="0" w:color="auto"/>
              <w:right w:val="double" w:sz="6" w:space="0" w:color="auto"/>
            </w:tcBorders>
            <w:shd w:val="clear" w:color="auto" w:fill="auto"/>
            <w:noWrap/>
            <w:vAlign w:val="center"/>
            <w:hideMark/>
          </w:tcPr>
          <w:p w14:paraId="3A5E610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39</w:t>
            </w:r>
          </w:p>
        </w:tc>
        <w:tc>
          <w:tcPr>
            <w:tcW w:w="279" w:type="pct"/>
            <w:tcBorders>
              <w:top w:val="dotted" w:sz="4" w:space="0" w:color="auto"/>
              <w:left w:val="nil"/>
              <w:bottom w:val="single" w:sz="4" w:space="0" w:color="auto"/>
              <w:right w:val="single" w:sz="4" w:space="0" w:color="auto"/>
            </w:tcBorders>
            <w:shd w:val="clear" w:color="auto" w:fill="auto"/>
            <w:noWrap/>
            <w:vAlign w:val="center"/>
            <w:hideMark/>
          </w:tcPr>
          <w:p w14:paraId="51BC2BA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single" w:sz="4" w:space="0" w:color="auto"/>
              <w:right w:val="double" w:sz="6" w:space="0" w:color="auto"/>
            </w:tcBorders>
            <w:shd w:val="clear" w:color="auto" w:fill="auto"/>
            <w:noWrap/>
            <w:vAlign w:val="center"/>
            <w:hideMark/>
          </w:tcPr>
          <w:p w14:paraId="3AE423D3"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single" w:sz="4" w:space="0" w:color="auto"/>
              <w:right w:val="single" w:sz="4" w:space="0" w:color="auto"/>
            </w:tcBorders>
            <w:shd w:val="clear" w:color="auto" w:fill="auto"/>
            <w:noWrap/>
            <w:vAlign w:val="center"/>
            <w:hideMark/>
          </w:tcPr>
          <w:p w14:paraId="5D3F344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single" w:sz="4" w:space="0" w:color="auto"/>
              <w:right w:val="single" w:sz="4" w:space="0" w:color="auto"/>
            </w:tcBorders>
            <w:shd w:val="clear" w:color="auto" w:fill="auto"/>
            <w:noWrap/>
            <w:vAlign w:val="center"/>
            <w:hideMark/>
          </w:tcPr>
          <w:p w14:paraId="5CC5BE2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291D55C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6571A60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single" w:sz="4" w:space="0" w:color="auto"/>
              <w:right w:val="single" w:sz="4" w:space="0" w:color="auto"/>
            </w:tcBorders>
            <w:shd w:val="clear" w:color="auto" w:fill="auto"/>
            <w:noWrap/>
            <w:vAlign w:val="center"/>
            <w:hideMark/>
          </w:tcPr>
          <w:p w14:paraId="53FB9E2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single" w:sz="4" w:space="0" w:color="auto"/>
              <w:right w:val="double" w:sz="6" w:space="0" w:color="auto"/>
            </w:tcBorders>
            <w:shd w:val="clear" w:color="auto" w:fill="auto"/>
            <w:noWrap/>
            <w:vAlign w:val="center"/>
            <w:hideMark/>
          </w:tcPr>
          <w:p w14:paraId="76F02EA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154C20" w:rsidRPr="00041602" w14:paraId="7D9E92B0"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59FDEDF4" w14:textId="086BC575" w:rsidR="00154C20" w:rsidRPr="00041602" w:rsidRDefault="00154C20" w:rsidP="00154C20">
            <w:pPr>
              <w:spacing w:line="240" w:lineRule="auto"/>
              <w:ind w:firstLine="216"/>
              <w:jc w:val="left"/>
              <w:rPr>
                <w:rFonts w:eastAsia="Times New Roman"/>
                <w:color w:val="000000"/>
                <w:sz w:val="20"/>
                <w:szCs w:val="20"/>
              </w:rPr>
            </w:pPr>
            <w:r w:rsidRPr="00041602">
              <w:rPr>
                <w:rFonts w:eastAsia="Times New Roman"/>
                <w:b/>
                <w:bCs/>
                <w:i/>
                <w:iCs/>
                <w:color w:val="000000"/>
                <w:sz w:val="20"/>
                <w:szCs w:val="20"/>
              </w:rPr>
              <w:t>CBG Walkability Index</w:t>
            </w:r>
          </w:p>
        </w:tc>
      </w:tr>
      <w:tr w:rsidR="0068172F" w:rsidRPr="00041602" w14:paraId="156A6B9C" w14:textId="77777777" w:rsidTr="00154C20">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hideMark/>
          </w:tcPr>
          <w:p w14:paraId="1875B996" w14:textId="41844E27" w:rsidR="008715CF" w:rsidRPr="00041602" w:rsidRDefault="008715CF" w:rsidP="00652A21">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 xml:space="preserve">Walkability Index </w:t>
            </w:r>
            <w:r w:rsidR="00CA6418" w:rsidRPr="00041602">
              <w:rPr>
                <w:rFonts w:eastAsia="Times New Roman"/>
                <w:color w:val="000000"/>
                <w:sz w:val="20"/>
                <w:szCs w:val="20"/>
              </w:rPr>
              <w:t>[range:</w:t>
            </w:r>
            <w:r w:rsidRPr="00041602">
              <w:rPr>
                <w:rFonts w:eastAsia="Times New Roman"/>
                <w:color w:val="000000"/>
                <w:sz w:val="20"/>
                <w:szCs w:val="20"/>
              </w:rPr>
              <w:t>1-10</w:t>
            </w:r>
            <w:r w:rsidR="00CA6418" w:rsidRPr="00041602">
              <w:rPr>
                <w:rFonts w:eastAsia="Times New Roman"/>
                <w:color w:val="000000"/>
                <w:sz w:val="20"/>
                <w:szCs w:val="20"/>
              </w:rPr>
              <w:t>]</w:t>
            </w:r>
          </w:p>
        </w:tc>
        <w:tc>
          <w:tcPr>
            <w:tcW w:w="278" w:type="pct"/>
            <w:tcBorders>
              <w:top w:val="dotted" w:sz="4" w:space="0" w:color="auto"/>
              <w:left w:val="nil"/>
              <w:bottom w:val="single" w:sz="4" w:space="0" w:color="auto"/>
              <w:right w:val="single" w:sz="4" w:space="0" w:color="auto"/>
            </w:tcBorders>
            <w:shd w:val="clear" w:color="auto" w:fill="auto"/>
            <w:noWrap/>
            <w:vAlign w:val="center"/>
            <w:hideMark/>
          </w:tcPr>
          <w:p w14:paraId="775D727A"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0.013</w:t>
            </w:r>
          </w:p>
        </w:tc>
        <w:tc>
          <w:tcPr>
            <w:tcW w:w="280" w:type="pct"/>
            <w:tcBorders>
              <w:top w:val="dotted" w:sz="4" w:space="0" w:color="auto"/>
              <w:left w:val="nil"/>
              <w:bottom w:val="single" w:sz="4" w:space="0" w:color="auto"/>
              <w:right w:val="double" w:sz="6" w:space="0" w:color="auto"/>
            </w:tcBorders>
            <w:shd w:val="clear" w:color="auto" w:fill="auto"/>
            <w:noWrap/>
            <w:vAlign w:val="center"/>
            <w:hideMark/>
          </w:tcPr>
          <w:p w14:paraId="56FD9AFE"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2.27</w:t>
            </w:r>
          </w:p>
        </w:tc>
        <w:tc>
          <w:tcPr>
            <w:tcW w:w="279" w:type="pct"/>
            <w:tcBorders>
              <w:top w:val="dotted" w:sz="4" w:space="0" w:color="auto"/>
              <w:left w:val="nil"/>
              <w:bottom w:val="single" w:sz="4" w:space="0" w:color="auto"/>
              <w:right w:val="single" w:sz="4" w:space="0" w:color="auto"/>
            </w:tcBorders>
            <w:shd w:val="clear" w:color="auto" w:fill="auto"/>
            <w:noWrap/>
            <w:vAlign w:val="center"/>
            <w:hideMark/>
          </w:tcPr>
          <w:p w14:paraId="5A2FF909"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single" w:sz="4" w:space="0" w:color="auto"/>
              <w:right w:val="double" w:sz="6" w:space="0" w:color="auto"/>
            </w:tcBorders>
            <w:shd w:val="clear" w:color="auto" w:fill="auto"/>
            <w:noWrap/>
            <w:vAlign w:val="center"/>
            <w:hideMark/>
          </w:tcPr>
          <w:p w14:paraId="7D71A449"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single" w:sz="4" w:space="0" w:color="auto"/>
              <w:right w:val="single" w:sz="4" w:space="0" w:color="auto"/>
            </w:tcBorders>
            <w:shd w:val="clear" w:color="auto" w:fill="auto"/>
            <w:noWrap/>
            <w:vAlign w:val="center"/>
            <w:hideMark/>
          </w:tcPr>
          <w:p w14:paraId="0BB87271"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single" w:sz="4" w:space="0" w:color="auto"/>
              <w:right w:val="single" w:sz="4" w:space="0" w:color="auto"/>
            </w:tcBorders>
            <w:shd w:val="clear" w:color="auto" w:fill="auto"/>
            <w:noWrap/>
            <w:vAlign w:val="center"/>
            <w:hideMark/>
          </w:tcPr>
          <w:p w14:paraId="3E0B1E82"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4B9E49AD"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127D53A2"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single" w:sz="4" w:space="0" w:color="auto"/>
              <w:right w:val="single" w:sz="4" w:space="0" w:color="auto"/>
            </w:tcBorders>
            <w:shd w:val="clear" w:color="auto" w:fill="auto"/>
            <w:noWrap/>
            <w:vAlign w:val="center"/>
            <w:hideMark/>
          </w:tcPr>
          <w:p w14:paraId="6CFE22E6"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single" w:sz="4" w:space="0" w:color="auto"/>
              <w:right w:val="double" w:sz="6" w:space="0" w:color="auto"/>
            </w:tcBorders>
            <w:shd w:val="clear" w:color="auto" w:fill="auto"/>
            <w:noWrap/>
            <w:vAlign w:val="center"/>
            <w:hideMark/>
          </w:tcPr>
          <w:p w14:paraId="6C8DC278"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154C20" w:rsidRPr="00041602" w14:paraId="4AD54265"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044449F1" w14:textId="4BD05C84" w:rsidR="00154C20" w:rsidRPr="00041602" w:rsidRDefault="00154C20" w:rsidP="00154C20">
            <w:pPr>
              <w:spacing w:line="240" w:lineRule="auto"/>
              <w:ind w:firstLine="216"/>
              <w:jc w:val="left"/>
              <w:rPr>
                <w:rFonts w:eastAsia="Times New Roman"/>
                <w:color w:val="000000"/>
                <w:sz w:val="20"/>
                <w:szCs w:val="20"/>
              </w:rPr>
            </w:pPr>
            <w:r w:rsidRPr="00041602">
              <w:rPr>
                <w:rFonts w:eastAsia="Times New Roman"/>
                <w:b/>
                <w:bCs/>
                <w:i/>
                <w:iCs/>
                <w:color w:val="000000"/>
                <w:sz w:val="20"/>
                <w:szCs w:val="20"/>
              </w:rPr>
              <w:t>Area Type</w:t>
            </w:r>
            <w:r w:rsidRPr="00041602">
              <w:rPr>
                <w:rFonts w:eastAsia="Times New Roman"/>
                <w:i/>
                <w:iCs/>
                <w:color w:val="000000"/>
                <w:sz w:val="20"/>
                <w:szCs w:val="20"/>
              </w:rPr>
              <w:t xml:space="preserve"> (Base: Urban or Suburban</w:t>
            </w:r>
            <w:r>
              <w:rPr>
                <w:rFonts w:eastAsia="Times New Roman"/>
                <w:i/>
                <w:iCs/>
                <w:color w:val="000000"/>
                <w:sz w:val="20"/>
                <w:szCs w:val="20"/>
              </w:rPr>
              <w:t>)</w:t>
            </w:r>
          </w:p>
        </w:tc>
      </w:tr>
      <w:tr w:rsidR="0068172F" w:rsidRPr="00041602" w14:paraId="748281DA" w14:textId="77777777" w:rsidTr="00154C20">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hideMark/>
          </w:tcPr>
          <w:p w14:paraId="2F71B65A" w14:textId="77777777" w:rsidR="008715CF" w:rsidRPr="00041602" w:rsidRDefault="008715CF" w:rsidP="00047368">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Rural</w:t>
            </w:r>
          </w:p>
        </w:tc>
        <w:tc>
          <w:tcPr>
            <w:tcW w:w="278" w:type="pct"/>
            <w:tcBorders>
              <w:top w:val="dotted" w:sz="4" w:space="0" w:color="auto"/>
              <w:left w:val="nil"/>
              <w:bottom w:val="single" w:sz="4" w:space="0" w:color="auto"/>
              <w:right w:val="single" w:sz="4" w:space="0" w:color="auto"/>
            </w:tcBorders>
            <w:shd w:val="clear" w:color="auto" w:fill="auto"/>
            <w:noWrap/>
            <w:vAlign w:val="center"/>
            <w:hideMark/>
          </w:tcPr>
          <w:p w14:paraId="386D71C3"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dotted" w:sz="4" w:space="0" w:color="auto"/>
              <w:left w:val="nil"/>
              <w:bottom w:val="single" w:sz="4" w:space="0" w:color="auto"/>
              <w:right w:val="double" w:sz="6" w:space="0" w:color="auto"/>
            </w:tcBorders>
            <w:shd w:val="clear" w:color="auto" w:fill="auto"/>
            <w:noWrap/>
            <w:vAlign w:val="center"/>
            <w:hideMark/>
          </w:tcPr>
          <w:p w14:paraId="59B2223A"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single" w:sz="4" w:space="0" w:color="auto"/>
              <w:right w:val="single" w:sz="4" w:space="0" w:color="auto"/>
            </w:tcBorders>
            <w:shd w:val="clear" w:color="auto" w:fill="auto"/>
            <w:noWrap/>
            <w:vAlign w:val="center"/>
            <w:hideMark/>
          </w:tcPr>
          <w:p w14:paraId="21D7E37D"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0.166</w:t>
            </w:r>
          </w:p>
        </w:tc>
        <w:tc>
          <w:tcPr>
            <w:tcW w:w="279" w:type="pct"/>
            <w:tcBorders>
              <w:top w:val="dotted" w:sz="4" w:space="0" w:color="auto"/>
              <w:left w:val="nil"/>
              <w:bottom w:val="single" w:sz="4" w:space="0" w:color="auto"/>
              <w:right w:val="double" w:sz="6" w:space="0" w:color="auto"/>
            </w:tcBorders>
            <w:shd w:val="clear" w:color="auto" w:fill="auto"/>
            <w:noWrap/>
            <w:vAlign w:val="center"/>
            <w:hideMark/>
          </w:tcPr>
          <w:p w14:paraId="723EF2C5"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1.80</w:t>
            </w:r>
          </w:p>
        </w:tc>
        <w:tc>
          <w:tcPr>
            <w:tcW w:w="277" w:type="pct"/>
            <w:tcBorders>
              <w:top w:val="dotted" w:sz="4" w:space="0" w:color="auto"/>
              <w:left w:val="nil"/>
              <w:bottom w:val="single" w:sz="4" w:space="0" w:color="auto"/>
              <w:right w:val="single" w:sz="4" w:space="0" w:color="auto"/>
            </w:tcBorders>
            <w:shd w:val="clear" w:color="auto" w:fill="auto"/>
            <w:noWrap/>
            <w:vAlign w:val="center"/>
            <w:hideMark/>
          </w:tcPr>
          <w:p w14:paraId="73F470E4"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single" w:sz="4" w:space="0" w:color="auto"/>
              <w:right w:val="single" w:sz="4" w:space="0" w:color="auto"/>
            </w:tcBorders>
            <w:shd w:val="clear" w:color="auto" w:fill="auto"/>
            <w:noWrap/>
            <w:vAlign w:val="center"/>
            <w:hideMark/>
          </w:tcPr>
          <w:p w14:paraId="039BC874"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0A65B3BB"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0.681</w:t>
            </w:r>
          </w:p>
        </w:tc>
        <w:tc>
          <w:tcPr>
            <w:tcW w:w="262" w:type="pct"/>
            <w:tcBorders>
              <w:top w:val="dotted" w:sz="4" w:space="0" w:color="auto"/>
              <w:left w:val="nil"/>
              <w:bottom w:val="single" w:sz="4" w:space="0" w:color="auto"/>
              <w:right w:val="single" w:sz="4" w:space="0" w:color="auto"/>
            </w:tcBorders>
            <w:shd w:val="clear" w:color="auto" w:fill="auto"/>
            <w:noWrap/>
            <w:vAlign w:val="center"/>
            <w:hideMark/>
          </w:tcPr>
          <w:p w14:paraId="7AACB923"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2.97</w:t>
            </w:r>
          </w:p>
        </w:tc>
        <w:tc>
          <w:tcPr>
            <w:tcW w:w="237" w:type="pct"/>
            <w:tcBorders>
              <w:top w:val="dotted" w:sz="4" w:space="0" w:color="auto"/>
              <w:left w:val="nil"/>
              <w:bottom w:val="single" w:sz="4" w:space="0" w:color="auto"/>
              <w:right w:val="single" w:sz="4" w:space="0" w:color="auto"/>
            </w:tcBorders>
            <w:shd w:val="clear" w:color="auto" w:fill="auto"/>
            <w:noWrap/>
            <w:vAlign w:val="center"/>
            <w:hideMark/>
          </w:tcPr>
          <w:p w14:paraId="4F477A5C"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single" w:sz="4" w:space="0" w:color="auto"/>
              <w:right w:val="double" w:sz="6" w:space="0" w:color="auto"/>
            </w:tcBorders>
            <w:shd w:val="clear" w:color="auto" w:fill="auto"/>
            <w:noWrap/>
            <w:vAlign w:val="center"/>
            <w:hideMark/>
          </w:tcPr>
          <w:p w14:paraId="042E0500" w14:textId="77777777" w:rsidR="008715CF" w:rsidRPr="00041602" w:rsidRDefault="008715CF"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154C20" w:rsidRPr="00041602" w14:paraId="4C56BBFC"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465BD713" w14:textId="3955E96B" w:rsidR="00154C20" w:rsidRPr="00041602" w:rsidRDefault="00154C20" w:rsidP="00154C20">
            <w:pPr>
              <w:spacing w:line="240" w:lineRule="auto"/>
              <w:ind w:firstLine="216"/>
              <w:jc w:val="left"/>
              <w:rPr>
                <w:rFonts w:eastAsia="Times New Roman"/>
                <w:color w:val="000000"/>
                <w:sz w:val="20"/>
                <w:szCs w:val="20"/>
              </w:rPr>
            </w:pPr>
            <w:r w:rsidRPr="00041602">
              <w:rPr>
                <w:rFonts w:eastAsia="Times New Roman"/>
                <w:b/>
                <w:bCs/>
                <w:i/>
                <w:iCs/>
                <w:color w:val="000000"/>
                <w:sz w:val="20"/>
                <w:szCs w:val="20"/>
              </w:rPr>
              <w:t>Retail Establishments in County of Residence</w:t>
            </w:r>
          </w:p>
        </w:tc>
      </w:tr>
      <w:tr w:rsidR="0068172F" w:rsidRPr="00041602" w14:paraId="202AAFF7"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545DE039" w14:textId="77777777" w:rsidR="00DE2532" w:rsidRPr="00041602" w:rsidRDefault="00DE2532" w:rsidP="00DE253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 xml:space="preserve">Retail establishment density </w:t>
            </w:r>
          </w:p>
          <w:p w14:paraId="1509C8DF" w14:textId="6BE9BD8C" w:rsidR="00DE2532" w:rsidRPr="00041602" w:rsidRDefault="00DE2532" w:rsidP="00DE2532">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establishments per 100 people)</w:t>
            </w:r>
            <w:r w:rsidR="00CA6418" w:rsidRPr="00041602">
              <w:rPr>
                <w:rFonts w:eastAsia="Times New Roman"/>
                <w:color w:val="000000"/>
                <w:sz w:val="20"/>
                <w:szCs w:val="20"/>
              </w:rPr>
              <w:t xml:space="preserve"> [range: 0.02-1.54]</w:t>
            </w:r>
          </w:p>
        </w:tc>
        <w:tc>
          <w:tcPr>
            <w:tcW w:w="278" w:type="pct"/>
            <w:tcBorders>
              <w:top w:val="nil"/>
              <w:left w:val="nil"/>
              <w:bottom w:val="dotted" w:sz="4" w:space="0" w:color="auto"/>
              <w:right w:val="single" w:sz="4" w:space="0" w:color="auto"/>
            </w:tcBorders>
            <w:shd w:val="clear" w:color="auto" w:fill="auto"/>
            <w:noWrap/>
            <w:vAlign w:val="center"/>
            <w:hideMark/>
          </w:tcPr>
          <w:p w14:paraId="336BD19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52</w:t>
            </w:r>
          </w:p>
        </w:tc>
        <w:tc>
          <w:tcPr>
            <w:tcW w:w="280" w:type="pct"/>
            <w:tcBorders>
              <w:top w:val="nil"/>
              <w:left w:val="nil"/>
              <w:bottom w:val="dotted" w:sz="4" w:space="0" w:color="auto"/>
              <w:right w:val="double" w:sz="6" w:space="0" w:color="auto"/>
            </w:tcBorders>
            <w:shd w:val="clear" w:color="auto" w:fill="auto"/>
            <w:noWrap/>
            <w:vAlign w:val="center"/>
            <w:hideMark/>
          </w:tcPr>
          <w:p w14:paraId="4A53E7F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85</w:t>
            </w:r>
          </w:p>
        </w:tc>
        <w:tc>
          <w:tcPr>
            <w:tcW w:w="279" w:type="pct"/>
            <w:tcBorders>
              <w:top w:val="nil"/>
              <w:left w:val="nil"/>
              <w:bottom w:val="dotted" w:sz="4" w:space="0" w:color="auto"/>
              <w:right w:val="single" w:sz="4" w:space="0" w:color="auto"/>
            </w:tcBorders>
            <w:shd w:val="clear" w:color="auto" w:fill="auto"/>
            <w:noWrap/>
            <w:vAlign w:val="center"/>
            <w:hideMark/>
          </w:tcPr>
          <w:p w14:paraId="0FF5E5D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677F220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134A285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1EFB30E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258F1150"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7C980147"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6E75EB1D"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3CC9AE2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0DEC6677"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20AD4723" w14:textId="13A2F3F6" w:rsidR="00DE2532" w:rsidRPr="00041602" w:rsidRDefault="00DE2532" w:rsidP="0068172F">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Retail establishments density per square mile &gt; 7.95</w:t>
            </w:r>
            <w:r w:rsidR="0068172F" w:rsidRPr="00041602">
              <w:rPr>
                <w:rFonts w:eastAsia="Times New Roman"/>
                <w:color w:val="000000"/>
                <w:sz w:val="20"/>
                <w:szCs w:val="20"/>
              </w:rPr>
              <w:t xml:space="preserve"> </w:t>
            </w:r>
            <w:r w:rsidRPr="00041602">
              <w:rPr>
                <w:rFonts w:eastAsia="Times New Roman"/>
                <w:color w:val="000000"/>
                <w:sz w:val="20"/>
                <w:szCs w:val="20"/>
              </w:rPr>
              <w:t>(90th percentile)</w:t>
            </w:r>
          </w:p>
        </w:tc>
        <w:tc>
          <w:tcPr>
            <w:tcW w:w="278" w:type="pct"/>
            <w:tcBorders>
              <w:top w:val="nil"/>
              <w:left w:val="nil"/>
              <w:bottom w:val="single" w:sz="4" w:space="0" w:color="auto"/>
              <w:right w:val="single" w:sz="4" w:space="0" w:color="auto"/>
            </w:tcBorders>
            <w:shd w:val="clear" w:color="auto" w:fill="auto"/>
            <w:noWrap/>
            <w:vAlign w:val="center"/>
            <w:hideMark/>
          </w:tcPr>
          <w:p w14:paraId="328ECA3B"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single" w:sz="4" w:space="0" w:color="auto"/>
              <w:right w:val="double" w:sz="6" w:space="0" w:color="auto"/>
            </w:tcBorders>
            <w:shd w:val="clear" w:color="auto" w:fill="auto"/>
            <w:noWrap/>
            <w:vAlign w:val="center"/>
            <w:hideMark/>
          </w:tcPr>
          <w:p w14:paraId="2AF0FBF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single" w:sz="4" w:space="0" w:color="auto"/>
              <w:right w:val="single" w:sz="4" w:space="0" w:color="auto"/>
            </w:tcBorders>
            <w:shd w:val="clear" w:color="auto" w:fill="auto"/>
            <w:noWrap/>
            <w:vAlign w:val="center"/>
            <w:hideMark/>
          </w:tcPr>
          <w:p w14:paraId="79FF3E5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single" w:sz="4" w:space="0" w:color="auto"/>
              <w:right w:val="double" w:sz="6" w:space="0" w:color="auto"/>
            </w:tcBorders>
            <w:shd w:val="clear" w:color="auto" w:fill="auto"/>
            <w:noWrap/>
            <w:vAlign w:val="center"/>
            <w:hideMark/>
          </w:tcPr>
          <w:p w14:paraId="5006B8D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single" w:sz="4" w:space="0" w:color="auto"/>
              <w:right w:val="single" w:sz="4" w:space="0" w:color="auto"/>
            </w:tcBorders>
            <w:shd w:val="clear" w:color="auto" w:fill="auto"/>
            <w:noWrap/>
            <w:vAlign w:val="center"/>
            <w:hideMark/>
          </w:tcPr>
          <w:p w14:paraId="2CEDDD0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08</w:t>
            </w:r>
          </w:p>
        </w:tc>
        <w:tc>
          <w:tcPr>
            <w:tcW w:w="281" w:type="pct"/>
            <w:tcBorders>
              <w:top w:val="nil"/>
              <w:left w:val="nil"/>
              <w:bottom w:val="single" w:sz="4" w:space="0" w:color="auto"/>
              <w:right w:val="single" w:sz="4" w:space="0" w:color="auto"/>
            </w:tcBorders>
            <w:shd w:val="clear" w:color="auto" w:fill="auto"/>
            <w:noWrap/>
            <w:vAlign w:val="center"/>
            <w:hideMark/>
          </w:tcPr>
          <w:p w14:paraId="3C4650D5"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59</w:t>
            </w:r>
          </w:p>
        </w:tc>
        <w:tc>
          <w:tcPr>
            <w:tcW w:w="262" w:type="pct"/>
            <w:tcBorders>
              <w:top w:val="nil"/>
              <w:left w:val="nil"/>
              <w:bottom w:val="single" w:sz="4" w:space="0" w:color="auto"/>
              <w:right w:val="single" w:sz="4" w:space="0" w:color="auto"/>
            </w:tcBorders>
            <w:shd w:val="clear" w:color="auto" w:fill="auto"/>
            <w:noWrap/>
            <w:vAlign w:val="center"/>
            <w:hideMark/>
          </w:tcPr>
          <w:p w14:paraId="7097C0AF"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473</w:t>
            </w:r>
          </w:p>
        </w:tc>
        <w:tc>
          <w:tcPr>
            <w:tcW w:w="262" w:type="pct"/>
            <w:tcBorders>
              <w:top w:val="nil"/>
              <w:left w:val="nil"/>
              <w:bottom w:val="single" w:sz="4" w:space="0" w:color="auto"/>
              <w:right w:val="single" w:sz="4" w:space="0" w:color="auto"/>
            </w:tcBorders>
            <w:shd w:val="clear" w:color="auto" w:fill="auto"/>
            <w:noWrap/>
            <w:vAlign w:val="center"/>
            <w:hideMark/>
          </w:tcPr>
          <w:p w14:paraId="08C7FA7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49</w:t>
            </w:r>
          </w:p>
        </w:tc>
        <w:tc>
          <w:tcPr>
            <w:tcW w:w="237" w:type="pct"/>
            <w:tcBorders>
              <w:top w:val="nil"/>
              <w:left w:val="nil"/>
              <w:bottom w:val="single" w:sz="4" w:space="0" w:color="auto"/>
              <w:right w:val="single" w:sz="4" w:space="0" w:color="auto"/>
            </w:tcBorders>
            <w:shd w:val="clear" w:color="auto" w:fill="auto"/>
            <w:noWrap/>
            <w:vAlign w:val="center"/>
            <w:hideMark/>
          </w:tcPr>
          <w:p w14:paraId="7ADFF7CC"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389</w:t>
            </w:r>
          </w:p>
        </w:tc>
        <w:tc>
          <w:tcPr>
            <w:tcW w:w="267" w:type="pct"/>
            <w:tcBorders>
              <w:top w:val="nil"/>
              <w:left w:val="nil"/>
              <w:bottom w:val="single" w:sz="4" w:space="0" w:color="auto"/>
              <w:right w:val="double" w:sz="6" w:space="0" w:color="auto"/>
            </w:tcBorders>
            <w:shd w:val="clear" w:color="auto" w:fill="auto"/>
            <w:noWrap/>
            <w:vAlign w:val="center"/>
            <w:hideMark/>
          </w:tcPr>
          <w:p w14:paraId="7D324E2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1.93</w:t>
            </w:r>
          </w:p>
        </w:tc>
      </w:tr>
      <w:tr w:rsidR="00DE2532" w:rsidRPr="00041602" w14:paraId="78A4F2D9" w14:textId="77777777" w:rsidTr="00041602">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bottom"/>
            <w:hideMark/>
          </w:tcPr>
          <w:p w14:paraId="65B1FF88" w14:textId="63B1FA01" w:rsidR="00DE2532" w:rsidRPr="00041602" w:rsidRDefault="00DE2532" w:rsidP="00154C20">
            <w:pPr>
              <w:spacing w:line="240" w:lineRule="auto"/>
              <w:ind w:firstLine="220"/>
              <w:jc w:val="left"/>
              <w:rPr>
                <w:rFonts w:eastAsia="Times New Roman"/>
                <w:color w:val="000000"/>
                <w:sz w:val="20"/>
                <w:szCs w:val="20"/>
              </w:rPr>
            </w:pPr>
            <w:r w:rsidRPr="00041602">
              <w:rPr>
                <w:rFonts w:eastAsia="Times New Roman"/>
                <w:b/>
                <w:bCs/>
                <w:i/>
                <w:iCs/>
                <w:color w:val="000000"/>
                <w:sz w:val="20"/>
                <w:szCs w:val="20"/>
              </w:rPr>
              <w:t xml:space="preserve">Third-Party Return Points </w:t>
            </w:r>
            <w:r w:rsidR="004D51DA" w:rsidRPr="00041602">
              <w:rPr>
                <w:rFonts w:eastAsia="Times New Roman"/>
                <w:b/>
                <w:bCs/>
                <w:i/>
                <w:iCs/>
                <w:color w:val="000000"/>
                <w:sz w:val="20"/>
                <w:szCs w:val="20"/>
              </w:rPr>
              <w:t xml:space="preserve">in </w:t>
            </w:r>
            <w:r w:rsidRPr="00041602">
              <w:rPr>
                <w:rFonts w:eastAsia="Times New Roman"/>
                <w:b/>
                <w:bCs/>
                <w:i/>
                <w:iCs/>
                <w:color w:val="000000"/>
                <w:sz w:val="20"/>
                <w:szCs w:val="20"/>
              </w:rPr>
              <w:t xml:space="preserve">County </w:t>
            </w:r>
            <w:r w:rsidR="004D51DA" w:rsidRPr="00041602">
              <w:rPr>
                <w:rFonts w:eastAsia="Times New Roman"/>
                <w:b/>
                <w:bCs/>
                <w:i/>
                <w:iCs/>
                <w:color w:val="000000"/>
                <w:sz w:val="20"/>
                <w:szCs w:val="20"/>
              </w:rPr>
              <w:t xml:space="preserve">of Residence </w:t>
            </w:r>
            <w:r w:rsidRPr="00041602">
              <w:rPr>
                <w:rFonts w:eastAsia="Times New Roman"/>
                <w:i/>
                <w:iCs/>
                <w:color w:val="000000"/>
                <w:sz w:val="20"/>
                <w:szCs w:val="20"/>
              </w:rPr>
              <w:t xml:space="preserve">(Base: </w:t>
            </w:r>
            <w:r w:rsidR="008C5A6F" w:rsidRPr="00041602">
              <w:rPr>
                <w:rFonts w:eastAsia="Times New Roman"/>
                <w:i/>
                <w:iCs/>
                <w:color w:val="000000"/>
                <w:sz w:val="20"/>
                <w:szCs w:val="20"/>
              </w:rPr>
              <w:t xml:space="preserve">Third-party return points per 10,000 capita </w:t>
            </w:r>
            <w:r w:rsidR="00FD5126" w:rsidRPr="00041602">
              <w:rPr>
                <w:rFonts w:eastAsia="Times New Roman"/>
                <w:i/>
                <w:iCs/>
                <w:color w:val="000000"/>
                <w:sz w:val="20"/>
                <w:szCs w:val="20"/>
              </w:rPr>
              <w:t>≤</w:t>
            </w:r>
            <w:r w:rsidR="008C5A6F" w:rsidRPr="00041602">
              <w:rPr>
                <w:rFonts w:eastAsia="Times New Roman"/>
                <w:i/>
                <w:iCs/>
                <w:color w:val="000000"/>
                <w:sz w:val="20"/>
                <w:szCs w:val="20"/>
              </w:rPr>
              <w:t xml:space="preserve"> 0.3)</w:t>
            </w:r>
          </w:p>
        </w:tc>
      </w:tr>
      <w:tr w:rsidR="0068172F" w:rsidRPr="00041602" w14:paraId="00E80FA0"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6B0564FE" w14:textId="2DC1BF43" w:rsidR="00DE2532" w:rsidRPr="00041602" w:rsidRDefault="00DE2532" w:rsidP="0068172F">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Third-party return points per 10,000 capita &gt; 0.3 (50</w:t>
            </w:r>
            <w:r w:rsidRPr="00041602">
              <w:rPr>
                <w:rFonts w:eastAsia="Times New Roman"/>
                <w:color w:val="000000"/>
                <w:sz w:val="20"/>
                <w:szCs w:val="20"/>
                <w:vertAlign w:val="superscript"/>
              </w:rPr>
              <w:t>th</w:t>
            </w:r>
            <w:r w:rsidR="004D27A7" w:rsidRPr="00041602">
              <w:rPr>
                <w:rFonts w:eastAsia="Times New Roman"/>
                <w:color w:val="000000"/>
                <w:sz w:val="20"/>
                <w:szCs w:val="20"/>
                <w:vertAlign w:val="superscript"/>
              </w:rPr>
              <w:t xml:space="preserve"> </w:t>
            </w:r>
            <w:r w:rsidRPr="00041602">
              <w:rPr>
                <w:rFonts w:eastAsia="Times New Roman"/>
                <w:color w:val="000000"/>
                <w:sz w:val="20"/>
                <w:szCs w:val="20"/>
              </w:rPr>
              <w:t>percentile)</w:t>
            </w:r>
          </w:p>
        </w:tc>
        <w:tc>
          <w:tcPr>
            <w:tcW w:w="278" w:type="pct"/>
            <w:tcBorders>
              <w:top w:val="nil"/>
              <w:left w:val="nil"/>
              <w:bottom w:val="single" w:sz="4" w:space="0" w:color="auto"/>
              <w:right w:val="single" w:sz="4" w:space="0" w:color="auto"/>
            </w:tcBorders>
            <w:shd w:val="clear" w:color="auto" w:fill="auto"/>
            <w:noWrap/>
            <w:vAlign w:val="center"/>
            <w:hideMark/>
          </w:tcPr>
          <w:p w14:paraId="49004F59"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single" w:sz="4" w:space="0" w:color="auto"/>
              <w:right w:val="double" w:sz="6" w:space="0" w:color="auto"/>
            </w:tcBorders>
            <w:shd w:val="clear" w:color="auto" w:fill="auto"/>
            <w:noWrap/>
            <w:vAlign w:val="center"/>
            <w:hideMark/>
          </w:tcPr>
          <w:p w14:paraId="2BF0D28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single" w:sz="4" w:space="0" w:color="auto"/>
              <w:right w:val="single" w:sz="4" w:space="0" w:color="auto"/>
            </w:tcBorders>
            <w:shd w:val="clear" w:color="auto" w:fill="auto"/>
            <w:noWrap/>
            <w:vAlign w:val="center"/>
            <w:hideMark/>
          </w:tcPr>
          <w:p w14:paraId="50C9BD5E"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076</w:t>
            </w:r>
          </w:p>
        </w:tc>
        <w:tc>
          <w:tcPr>
            <w:tcW w:w="279" w:type="pct"/>
            <w:tcBorders>
              <w:top w:val="nil"/>
              <w:left w:val="nil"/>
              <w:bottom w:val="single" w:sz="4" w:space="0" w:color="auto"/>
              <w:right w:val="double" w:sz="6" w:space="0" w:color="auto"/>
            </w:tcBorders>
            <w:shd w:val="clear" w:color="auto" w:fill="auto"/>
            <w:noWrap/>
            <w:vAlign w:val="center"/>
            <w:hideMark/>
          </w:tcPr>
          <w:p w14:paraId="667292B1"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32</w:t>
            </w:r>
          </w:p>
        </w:tc>
        <w:tc>
          <w:tcPr>
            <w:tcW w:w="277" w:type="pct"/>
            <w:tcBorders>
              <w:top w:val="nil"/>
              <w:left w:val="nil"/>
              <w:bottom w:val="single" w:sz="4" w:space="0" w:color="auto"/>
              <w:right w:val="single" w:sz="4" w:space="0" w:color="auto"/>
            </w:tcBorders>
            <w:shd w:val="clear" w:color="auto" w:fill="auto"/>
            <w:noWrap/>
            <w:vAlign w:val="center"/>
            <w:hideMark/>
          </w:tcPr>
          <w:p w14:paraId="54727E7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single" w:sz="4" w:space="0" w:color="auto"/>
              <w:right w:val="single" w:sz="4" w:space="0" w:color="auto"/>
            </w:tcBorders>
            <w:shd w:val="clear" w:color="auto" w:fill="auto"/>
            <w:noWrap/>
            <w:vAlign w:val="center"/>
            <w:hideMark/>
          </w:tcPr>
          <w:p w14:paraId="4769B5B4"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hideMark/>
          </w:tcPr>
          <w:p w14:paraId="3D6C8F8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0.204</w:t>
            </w:r>
          </w:p>
        </w:tc>
        <w:tc>
          <w:tcPr>
            <w:tcW w:w="262" w:type="pct"/>
            <w:tcBorders>
              <w:top w:val="nil"/>
              <w:left w:val="nil"/>
              <w:bottom w:val="single" w:sz="4" w:space="0" w:color="auto"/>
              <w:right w:val="single" w:sz="4" w:space="0" w:color="auto"/>
            </w:tcBorders>
            <w:shd w:val="clear" w:color="auto" w:fill="auto"/>
            <w:noWrap/>
            <w:vAlign w:val="center"/>
            <w:hideMark/>
          </w:tcPr>
          <w:p w14:paraId="08CA5542"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2.05</w:t>
            </w:r>
          </w:p>
        </w:tc>
        <w:tc>
          <w:tcPr>
            <w:tcW w:w="237" w:type="pct"/>
            <w:tcBorders>
              <w:top w:val="nil"/>
              <w:left w:val="nil"/>
              <w:bottom w:val="single" w:sz="4" w:space="0" w:color="auto"/>
              <w:right w:val="single" w:sz="4" w:space="0" w:color="auto"/>
            </w:tcBorders>
            <w:shd w:val="clear" w:color="auto" w:fill="auto"/>
            <w:noWrap/>
            <w:vAlign w:val="center"/>
            <w:hideMark/>
          </w:tcPr>
          <w:p w14:paraId="55356F16"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single" w:sz="4" w:space="0" w:color="auto"/>
              <w:right w:val="double" w:sz="6" w:space="0" w:color="auto"/>
            </w:tcBorders>
            <w:shd w:val="clear" w:color="auto" w:fill="auto"/>
            <w:noWrap/>
            <w:vAlign w:val="center"/>
            <w:hideMark/>
          </w:tcPr>
          <w:p w14:paraId="7DF37BFA" w14:textId="77777777" w:rsidR="00DE2532" w:rsidRPr="00041602" w:rsidRDefault="00DE2532"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FD5126" w:rsidRPr="00041602" w14:paraId="27A04101" w14:textId="77777777" w:rsidTr="00041602">
        <w:trPr>
          <w:trHeight w:val="216"/>
        </w:trPr>
        <w:tc>
          <w:tcPr>
            <w:tcW w:w="5000" w:type="pct"/>
            <w:gridSpan w:val="11"/>
            <w:tcBorders>
              <w:top w:val="single" w:sz="4" w:space="0" w:color="auto"/>
              <w:left w:val="double" w:sz="6" w:space="0" w:color="auto"/>
              <w:bottom w:val="dotted" w:sz="4" w:space="0" w:color="auto"/>
              <w:right w:val="double" w:sz="6" w:space="0" w:color="auto"/>
            </w:tcBorders>
            <w:shd w:val="clear" w:color="auto" w:fill="auto"/>
            <w:noWrap/>
            <w:vAlign w:val="bottom"/>
          </w:tcPr>
          <w:p w14:paraId="17335713" w14:textId="66C86E2E" w:rsidR="00FD5126" w:rsidRPr="00041602" w:rsidRDefault="00FD5126" w:rsidP="00154C20">
            <w:pPr>
              <w:spacing w:line="240" w:lineRule="auto"/>
              <w:ind w:firstLine="220"/>
              <w:jc w:val="left"/>
              <w:rPr>
                <w:rFonts w:eastAsia="Times New Roman"/>
                <w:color w:val="000000"/>
                <w:sz w:val="20"/>
                <w:szCs w:val="20"/>
              </w:rPr>
            </w:pPr>
            <w:r w:rsidRPr="00041602">
              <w:rPr>
                <w:rFonts w:eastAsia="Times New Roman"/>
                <w:b/>
                <w:bCs/>
                <w:i/>
                <w:iCs/>
                <w:color w:val="000000"/>
                <w:sz w:val="20"/>
                <w:szCs w:val="20"/>
              </w:rPr>
              <w:t>Post Offices in County</w:t>
            </w:r>
            <w:r w:rsidRPr="00041602">
              <w:rPr>
                <w:rFonts w:eastAsia="Times New Roman"/>
                <w:i/>
                <w:iCs/>
                <w:color w:val="000000"/>
                <w:sz w:val="20"/>
                <w:szCs w:val="20"/>
              </w:rPr>
              <w:t xml:space="preserve"> </w:t>
            </w:r>
            <w:r w:rsidRPr="00041602">
              <w:rPr>
                <w:rFonts w:eastAsia="Times New Roman"/>
                <w:b/>
                <w:bCs/>
                <w:i/>
                <w:iCs/>
                <w:color w:val="000000"/>
                <w:sz w:val="20"/>
                <w:szCs w:val="20"/>
              </w:rPr>
              <w:t>of Residence</w:t>
            </w:r>
          </w:p>
        </w:tc>
      </w:tr>
      <w:tr w:rsidR="0068172F" w:rsidRPr="00041602" w14:paraId="67B579F4" w14:textId="77777777" w:rsidTr="0045025A">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tcPr>
          <w:p w14:paraId="49EA99AE" w14:textId="3902714F" w:rsidR="00FD5126" w:rsidRPr="00041602" w:rsidRDefault="00FD5126" w:rsidP="0068172F">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Post Office density per mile squared &gt; 0.75 (90</w:t>
            </w:r>
            <w:r w:rsidRPr="00041602">
              <w:rPr>
                <w:rFonts w:eastAsia="Times New Roman"/>
                <w:color w:val="000000"/>
                <w:sz w:val="20"/>
                <w:szCs w:val="20"/>
                <w:vertAlign w:val="superscript"/>
              </w:rPr>
              <w:t>th</w:t>
            </w:r>
            <w:r w:rsidRPr="00041602">
              <w:rPr>
                <w:rFonts w:eastAsia="Times New Roman"/>
                <w:color w:val="000000"/>
                <w:sz w:val="20"/>
                <w:szCs w:val="20"/>
              </w:rPr>
              <w:t xml:space="preserve"> percentile)</w:t>
            </w:r>
          </w:p>
        </w:tc>
        <w:tc>
          <w:tcPr>
            <w:tcW w:w="278" w:type="pct"/>
            <w:tcBorders>
              <w:top w:val="dotted" w:sz="4" w:space="0" w:color="auto"/>
              <w:left w:val="nil"/>
              <w:bottom w:val="single" w:sz="4" w:space="0" w:color="auto"/>
              <w:right w:val="single" w:sz="4" w:space="0" w:color="auto"/>
            </w:tcBorders>
            <w:shd w:val="clear" w:color="auto" w:fill="auto"/>
            <w:noWrap/>
            <w:vAlign w:val="center"/>
          </w:tcPr>
          <w:p w14:paraId="48168BA4" w14:textId="075D40DC"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0.059</w:t>
            </w:r>
          </w:p>
        </w:tc>
        <w:tc>
          <w:tcPr>
            <w:tcW w:w="280" w:type="pct"/>
            <w:tcBorders>
              <w:top w:val="dotted" w:sz="4" w:space="0" w:color="auto"/>
              <w:left w:val="nil"/>
              <w:bottom w:val="single" w:sz="4" w:space="0" w:color="auto"/>
              <w:right w:val="double" w:sz="6" w:space="0" w:color="auto"/>
            </w:tcBorders>
            <w:shd w:val="clear" w:color="auto" w:fill="auto"/>
            <w:noWrap/>
            <w:vAlign w:val="center"/>
          </w:tcPr>
          <w:p w14:paraId="23F7EDD8" w14:textId="1F8DFC09"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1.59</w:t>
            </w:r>
          </w:p>
        </w:tc>
        <w:tc>
          <w:tcPr>
            <w:tcW w:w="279" w:type="pct"/>
            <w:tcBorders>
              <w:top w:val="dotted" w:sz="4" w:space="0" w:color="auto"/>
              <w:left w:val="nil"/>
              <w:bottom w:val="single" w:sz="4" w:space="0" w:color="auto"/>
              <w:right w:val="single" w:sz="4" w:space="0" w:color="auto"/>
            </w:tcBorders>
            <w:shd w:val="clear" w:color="auto" w:fill="auto"/>
            <w:noWrap/>
            <w:vAlign w:val="center"/>
          </w:tcPr>
          <w:p w14:paraId="796C3415" w14:textId="250A9D05"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single" w:sz="4" w:space="0" w:color="auto"/>
              <w:right w:val="double" w:sz="6" w:space="0" w:color="auto"/>
            </w:tcBorders>
            <w:shd w:val="clear" w:color="auto" w:fill="auto"/>
            <w:noWrap/>
            <w:vAlign w:val="center"/>
          </w:tcPr>
          <w:p w14:paraId="471707CF" w14:textId="233681B0"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single" w:sz="4" w:space="0" w:color="auto"/>
              <w:right w:val="single" w:sz="4" w:space="0" w:color="auto"/>
            </w:tcBorders>
            <w:shd w:val="clear" w:color="auto" w:fill="auto"/>
            <w:noWrap/>
            <w:vAlign w:val="center"/>
          </w:tcPr>
          <w:p w14:paraId="5993658B" w14:textId="7D1A119A"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0.222</w:t>
            </w:r>
          </w:p>
        </w:tc>
        <w:tc>
          <w:tcPr>
            <w:tcW w:w="281" w:type="pct"/>
            <w:tcBorders>
              <w:top w:val="dotted" w:sz="4" w:space="0" w:color="auto"/>
              <w:left w:val="nil"/>
              <w:bottom w:val="single" w:sz="4" w:space="0" w:color="auto"/>
              <w:right w:val="single" w:sz="4" w:space="0" w:color="auto"/>
            </w:tcBorders>
            <w:shd w:val="clear" w:color="auto" w:fill="auto"/>
            <w:noWrap/>
            <w:vAlign w:val="center"/>
          </w:tcPr>
          <w:p w14:paraId="06AB5B11" w14:textId="6C224AE3"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1.78</w:t>
            </w:r>
          </w:p>
        </w:tc>
        <w:tc>
          <w:tcPr>
            <w:tcW w:w="262" w:type="pct"/>
            <w:tcBorders>
              <w:top w:val="dotted" w:sz="4" w:space="0" w:color="auto"/>
              <w:left w:val="nil"/>
              <w:bottom w:val="single" w:sz="4" w:space="0" w:color="auto"/>
              <w:right w:val="single" w:sz="4" w:space="0" w:color="auto"/>
            </w:tcBorders>
            <w:shd w:val="clear" w:color="auto" w:fill="auto"/>
            <w:noWrap/>
            <w:vAlign w:val="center"/>
          </w:tcPr>
          <w:p w14:paraId="76D15F48" w14:textId="7A9FCFBC"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tcPr>
          <w:p w14:paraId="594151A1" w14:textId="5FF16771"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single" w:sz="4" w:space="0" w:color="auto"/>
              <w:right w:val="single" w:sz="4" w:space="0" w:color="auto"/>
            </w:tcBorders>
            <w:shd w:val="clear" w:color="auto" w:fill="auto"/>
            <w:noWrap/>
            <w:vAlign w:val="center"/>
          </w:tcPr>
          <w:p w14:paraId="39E56CB9" w14:textId="4B1A358A"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single" w:sz="4" w:space="0" w:color="auto"/>
              <w:right w:val="double" w:sz="6" w:space="0" w:color="auto"/>
            </w:tcBorders>
            <w:shd w:val="clear" w:color="auto" w:fill="auto"/>
            <w:noWrap/>
            <w:vAlign w:val="center"/>
          </w:tcPr>
          <w:p w14:paraId="3188C9E1" w14:textId="4784C0A8"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154C20" w:rsidRPr="00041602" w14:paraId="04471F8A" w14:textId="77777777" w:rsidTr="00154C20">
        <w:trPr>
          <w:trHeight w:val="216"/>
        </w:trPr>
        <w:tc>
          <w:tcPr>
            <w:tcW w:w="5000" w:type="pct"/>
            <w:gridSpan w:val="11"/>
            <w:tcBorders>
              <w:top w:val="nil"/>
              <w:left w:val="double" w:sz="6" w:space="0" w:color="auto"/>
              <w:bottom w:val="dotted" w:sz="4" w:space="0" w:color="auto"/>
              <w:right w:val="double" w:sz="6" w:space="0" w:color="auto"/>
            </w:tcBorders>
            <w:shd w:val="clear" w:color="auto" w:fill="auto"/>
            <w:noWrap/>
            <w:vAlign w:val="center"/>
          </w:tcPr>
          <w:p w14:paraId="5A1C21BC" w14:textId="72D8DA34" w:rsidR="00154C20" w:rsidRPr="00041602" w:rsidRDefault="00154C20" w:rsidP="00154C20">
            <w:pPr>
              <w:spacing w:line="240" w:lineRule="auto"/>
              <w:ind w:firstLine="220"/>
              <w:jc w:val="left"/>
              <w:rPr>
                <w:rFonts w:eastAsia="Times New Roman"/>
                <w:color w:val="000000"/>
                <w:sz w:val="20"/>
                <w:szCs w:val="20"/>
              </w:rPr>
            </w:pPr>
            <w:r w:rsidRPr="00041602">
              <w:rPr>
                <w:rFonts w:eastAsia="Times New Roman"/>
                <w:b/>
                <w:bCs/>
                <w:i/>
                <w:iCs/>
                <w:color w:val="000000"/>
                <w:sz w:val="20"/>
                <w:szCs w:val="20"/>
              </w:rPr>
              <w:t>Region</w:t>
            </w:r>
            <w:r w:rsidRPr="00041602">
              <w:rPr>
                <w:rFonts w:eastAsia="Times New Roman"/>
                <w:i/>
                <w:iCs/>
                <w:color w:val="000000"/>
                <w:sz w:val="20"/>
                <w:szCs w:val="20"/>
              </w:rPr>
              <w:t xml:space="preserve"> (Base: Northeast or South</w:t>
            </w:r>
            <w:r>
              <w:rPr>
                <w:rFonts w:eastAsia="Times New Roman"/>
                <w:i/>
                <w:iCs/>
                <w:color w:val="000000"/>
                <w:sz w:val="20"/>
                <w:szCs w:val="20"/>
              </w:rPr>
              <w:t>)</w:t>
            </w:r>
          </w:p>
        </w:tc>
      </w:tr>
      <w:tr w:rsidR="0068172F" w:rsidRPr="00041602" w14:paraId="2DE70860"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7790D551" w14:textId="77777777" w:rsidR="00FD5126" w:rsidRPr="00041602" w:rsidRDefault="00FD5126" w:rsidP="00FD5126">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West</w:t>
            </w:r>
          </w:p>
        </w:tc>
        <w:tc>
          <w:tcPr>
            <w:tcW w:w="278" w:type="pct"/>
            <w:tcBorders>
              <w:top w:val="nil"/>
              <w:left w:val="nil"/>
              <w:bottom w:val="dotted" w:sz="4" w:space="0" w:color="auto"/>
              <w:right w:val="single" w:sz="4" w:space="0" w:color="auto"/>
            </w:tcBorders>
            <w:shd w:val="clear" w:color="auto" w:fill="auto"/>
            <w:noWrap/>
            <w:vAlign w:val="center"/>
            <w:hideMark/>
          </w:tcPr>
          <w:p w14:paraId="0A54799E"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65CA592B"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1ECBBE5C"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09528CF1"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3EF5B1E6"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0.113</w:t>
            </w:r>
          </w:p>
        </w:tc>
        <w:tc>
          <w:tcPr>
            <w:tcW w:w="281" w:type="pct"/>
            <w:tcBorders>
              <w:top w:val="nil"/>
              <w:left w:val="nil"/>
              <w:bottom w:val="dotted" w:sz="4" w:space="0" w:color="auto"/>
              <w:right w:val="single" w:sz="4" w:space="0" w:color="auto"/>
            </w:tcBorders>
            <w:shd w:val="clear" w:color="auto" w:fill="auto"/>
            <w:noWrap/>
            <w:vAlign w:val="center"/>
            <w:hideMark/>
          </w:tcPr>
          <w:p w14:paraId="72B68ECE"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1.53</w:t>
            </w:r>
          </w:p>
        </w:tc>
        <w:tc>
          <w:tcPr>
            <w:tcW w:w="262" w:type="pct"/>
            <w:tcBorders>
              <w:top w:val="nil"/>
              <w:left w:val="nil"/>
              <w:bottom w:val="dotted" w:sz="4" w:space="0" w:color="auto"/>
              <w:right w:val="single" w:sz="4" w:space="0" w:color="auto"/>
            </w:tcBorders>
            <w:shd w:val="clear" w:color="auto" w:fill="auto"/>
            <w:noWrap/>
            <w:vAlign w:val="center"/>
            <w:hideMark/>
          </w:tcPr>
          <w:p w14:paraId="60917543"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474C7211"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5AC0D123"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0.113</w:t>
            </w:r>
          </w:p>
        </w:tc>
        <w:tc>
          <w:tcPr>
            <w:tcW w:w="267" w:type="pct"/>
            <w:tcBorders>
              <w:top w:val="nil"/>
              <w:left w:val="nil"/>
              <w:bottom w:val="dotted" w:sz="4" w:space="0" w:color="auto"/>
              <w:right w:val="double" w:sz="6" w:space="0" w:color="auto"/>
            </w:tcBorders>
            <w:shd w:val="clear" w:color="auto" w:fill="auto"/>
            <w:noWrap/>
            <w:vAlign w:val="center"/>
            <w:hideMark/>
          </w:tcPr>
          <w:p w14:paraId="32241930"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1.85</w:t>
            </w:r>
          </w:p>
        </w:tc>
      </w:tr>
      <w:tr w:rsidR="0068172F" w:rsidRPr="00041602" w14:paraId="681904FD"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hideMark/>
          </w:tcPr>
          <w:p w14:paraId="13391EB9" w14:textId="77777777" w:rsidR="00FD5126" w:rsidRPr="00041602" w:rsidRDefault="00FD5126" w:rsidP="00FD5126">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Midwest</w:t>
            </w:r>
          </w:p>
        </w:tc>
        <w:tc>
          <w:tcPr>
            <w:tcW w:w="278" w:type="pct"/>
            <w:tcBorders>
              <w:top w:val="nil"/>
              <w:left w:val="nil"/>
              <w:bottom w:val="single" w:sz="4" w:space="0" w:color="auto"/>
              <w:right w:val="single" w:sz="4" w:space="0" w:color="auto"/>
            </w:tcBorders>
            <w:shd w:val="clear" w:color="auto" w:fill="auto"/>
            <w:noWrap/>
            <w:vAlign w:val="center"/>
            <w:hideMark/>
          </w:tcPr>
          <w:p w14:paraId="115C5C80"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single" w:sz="4" w:space="0" w:color="auto"/>
              <w:right w:val="double" w:sz="6" w:space="0" w:color="auto"/>
            </w:tcBorders>
            <w:shd w:val="clear" w:color="auto" w:fill="auto"/>
            <w:noWrap/>
            <w:vAlign w:val="center"/>
            <w:hideMark/>
          </w:tcPr>
          <w:p w14:paraId="1F55644F"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single" w:sz="4" w:space="0" w:color="auto"/>
              <w:right w:val="single" w:sz="4" w:space="0" w:color="auto"/>
            </w:tcBorders>
            <w:shd w:val="clear" w:color="auto" w:fill="auto"/>
            <w:noWrap/>
            <w:vAlign w:val="center"/>
            <w:hideMark/>
          </w:tcPr>
          <w:p w14:paraId="29F5DAF4"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single" w:sz="4" w:space="0" w:color="auto"/>
              <w:right w:val="double" w:sz="6" w:space="0" w:color="auto"/>
            </w:tcBorders>
            <w:shd w:val="clear" w:color="auto" w:fill="auto"/>
            <w:noWrap/>
            <w:vAlign w:val="center"/>
            <w:hideMark/>
          </w:tcPr>
          <w:p w14:paraId="57DD9B94"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single" w:sz="4" w:space="0" w:color="auto"/>
              <w:right w:val="single" w:sz="4" w:space="0" w:color="auto"/>
            </w:tcBorders>
            <w:shd w:val="clear" w:color="auto" w:fill="auto"/>
            <w:noWrap/>
            <w:vAlign w:val="center"/>
            <w:hideMark/>
          </w:tcPr>
          <w:p w14:paraId="6BA66DE8"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0.270</w:t>
            </w:r>
          </w:p>
        </w:tc>
        <w:tc>
          <w:tcPr>
            <w:tcW w:w="281" w:type="pct"/>
            <w:tcBorders>
              <w:top w:val="nil"/>
              <w:left w:val="nil"/>
              <w:bottom w:val="single" w:sz="4" w:space="0" w:color="auto"/>
              <w:right w:val="single" w:sz="4" w:space="0" w:color="auto"/>
            </w:tcBorders>
            <w:shd w:val="clear" w:color="auto" w:fill="auto"/>
            <w:noWrap/>
            <w:vAlign w:val="center"/>
            <w:hideMark/>
          </w:tcPr>
          <w:p w14:paraId="6AD341C2"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2.98</w:t>
            </w:r>
          </w:p>
        </w:tc>
        <w:tc>
          <w:tcPr>
            <w:tcW w:w="262" w:type="pct"/>
            <w:tcBorders>
              <w:top w:val="nil"/>
              <w:left w:val="nil"/>
              <w:bottom w:val="single" w:sz="4" w:space="0" w:color="auto"/>
              <w:right w:val="single" w:sz="4" w:space="0" w:color="auto"/>
            </w:tcBorders>
            <w:shd w:val="clear" w:color="auto" w:fill="auto"/>
            <w:noWrap/>
            <w:vAlign w:val="center"/>
            <w:hideMark/>
          </w:tcPr>
          <w:p w14:paraId="458E9FA5"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single" w:sz="4" w:space="0" w:color="auto"/>
              <w:right w:val="single" w:sz="4" w:space="0" w:color="auto"/>
            </w:tcBorders>
            <w:shd w:val="clear" w:color="auto" w:fill="auto"/>
            <w:noWrap/>
            <w:vAlign w:val="center"/>
            <w:hideMark/>
          </w:tcPr>
          <w:p w14:paraId="0B8F53A3"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single" w:sz="4" w:space="0" w:color="auto"/>
              <w:right w:val="single" w:sz="4" w:space="0" w:color="auto"/>
            </w:tcBorders>
            <w:shd w:val="clear" w:color="auto" w:fill="auto"/>
            <w:noWrap/>
            <w:vAlign w:val="center"/>
            <w:hideMark/>
          </w:tcPr>
          <w:p w14:paraId="14884DC3"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single" w:sz="4" w:space="0" w:color="auto"/>
              <w:right w:val="double" w:sz="6" w:space="0" w:color="auto"/>
            </w:tcBorders>
            <w:shd w:val="clear" w:color="auto" w:fill="auto"/>
            <w:noWrap/>
            <w:vAlign w:val="center"/>
            <w:hideMark/>
          </w:tcPr>
          <w:p w14:paraId="4C1BF87F" w14:textId="77777777" w:rsidR="00FD5126" w:rsidRPr="00041602" w:rsidRDefault="00FD5126"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1AB53996" w14:textId="77777777" w:rsidTr="0045025A">
        <w:trPr>
          <w:trHeight w:val="216"/>
        </w:trPr>
        <w:tc>
          <w:tcPr>
            <w:tcW w:w="2298" w:type="pct"/>
            <w:tcBorders>
              <w:top w:val="nil"/>
              <w:left w:val="double" w:sz="6" w:space="0" w:color="auto"/>
              <w:bottom w:val="single" w:sz="4" w:space="0" w:color="auto"/>
              <w:right w:val="double" w:sz="6" w:space="0" w:color="auto"/>
            </w:tcBorders>
            <w:shd w:val="clear" w:color="auto" w:fill="auto"/>
            <w:noWrap/>
            <w:vAlign w:val="center"/>
          </w:tcPr>
          <w:p w14:paraId="7157A340" w14:textId="21E64BE6" w:rsidR="00587387" w:rsidRPr="00041602" w:rsidRDefault="00587387" w:rsidP="00154C20">
            <w:pPr>
              <w:spacing w:line="240" w:lineRule="auto"/>
              <w:jc w:val="left"/>
              <w:rPr>
                <w:rFonts w:eastAsia="Times New Roman"/>
                <w:color w:val="000000"/>
                <w:sz w:val="20"/>
                <w:szCs w:val="20"/>
              </w:rPr>
            </w:pPr>
            <w:r w:rsidRPr="00041602">
              <w:rPr>
                <w:rFonts w:eastAsia="Times New Roman"/>
                <w:b/>
                <w:bCs/>
                <w:color w:val="000000"/>
                <w:sz w:val="20"/>
                <w:szCs w:val="20"/>
              </w:rPr>
              <w:t>Thresholds and Constants</w:t>
            </w:r>
          </w:p>
        </w:tc>
        <w:tc>
          <w:tcPr>
            <w:tcW w:w="278" w:type="pct"/>
            <w:tcBorders>
              <w:top w:val="nil"/>
              <w:left w:val="nil"/>
              <w:bottom w:val="single" w:sz="4" w:space="0" w:color="auto"/>
              <w:right w:val="single" w:sz="4" w:space="0" w:color="auto"/>
            </w:tcBorders>
            <w:shd w:val="clear" w:color="auto" w:fill="auto"/>
            <w:noWrap/>
            <w:vAlign w:val="bottom"/>
          </w:tcPr>
          <w:p w14:paraId="4A1ED50C" w14:textId="77777777" w:rsidR="00587387" w:rsidRPr="00041602" w:rsidRDefault="00587387" w:rsidP="00587387">
            <w:pPr>
              <w:spacing w:line="240" w:lineRule="auto"/>
              <w:jc w:val="left"/>
              <w:rPr>
                <w:rFonts w:eastAsia="Times New Roman"/>
                <w:color w:val="000000"/>
                <w:sz w:val="20"/>
                <w:szCs w:val="20"/>
              </w:rPr>
            </w:pPr>
          </w:p>
        </w:tc>
        <w:tc>
          <w:tcPr>
            <w:tcW w:w="280" w:type="pct"/>
            <w:tcBorders>
              <w:top w:val="nil"/>
              <w:left w:val="nil"/>
              <w:bottom w:val="single" w:sz="4" w:space="0" w:color="auto"/>
              <w:right w:val="double" w:sz="6" w:space="0" w:color="auto"/>
            </w:tcBorders>
            <w:shd w:val="clear" w:color="auto" w:fill="auto"/>
            <w:noWrap/>
            <w:vAlign w:val="bottom"/>
          </w:tcPr>
          <w:p w14:paraId="1BDFFE82" w14:textId="77777777" w:rsidR="00587387" w:rsidRPr="00041602" w:rsidRDefault="00587387" w:rsidP="00587387">
            <w:pPr>
              <w:spacing w:line="240" w:lineRule="auto"/>
              <w:jc w:val="left"/>
              <w:rPr>
                <w:rFonts w:eastAsia="Times New Roman"/>
                <w:color w:val="000000"/>
                <w:sz w:val="20"/>
                <w:szCs w:val="20"/>
              </w:rPr>
            </w:pPr>
          </w:p>
        </w:tc>
        <w:tc>
          <w:tcPr>
            <w:tcW w:w="279" w:type="pct"/>
            <w:tcBorders>
              <w:top w:val="nil"/>
              <w:left w:val="nil"/>
              <w:bottom w:val="single" w:sz="4" w:space="0" w:color="auto"/>
              <w:right w:val="single" w:sz="4" w:space="0" w:color="auto"/>
            </w:tcBorders>
            <w:shd w:val="clear" w:color="auto" w:fill="auto"/>
            <w:noWrap/>
            <w:vAlign w:val="center"/>
          </w:tcPr>
          <w:p w14:paraId="7B339033" w14:textId="77777777" w:rsidR="00587387" w:rsidRPr="00041602" w:rsidRDefault="00587387" w:rsidP="00587387">
            <w:pPr>
              <w:spacing w:line="240" w:lineRule="auto"/>
              <w:jc w:val="right"/>
              <w:rPr>
                <w:rFonts w:eastAsia="Times New Roman"/>
                <w:color w:val="000000"/>
                <w:sz w:val="20"/>
                <w:szCs w:val="20"/>
              </w:rPr>
            </w:pPr>
          </w:p>
        </w:tc>
        <w:tc>
          <w:tcPr>
            <w:tcW w:w="279" w:type="pct"/>
            <w:tcBorders>
              <w:top w:val="nil"/>
              <w:left w:val="nil"/>
              <w:bottom w:val="single" w:sz="4" w:space="0" w:color="auto"/>
              <w:right w:val="double" w:sz="6" w:space="0" w:color="auto"/>
            </w:tcBorders>
            <w:shd w:val="clear" w:color="auto" w:fill="auto"/>
            <w:noWrap/>
            <w:vAlign w:val="center"/>
          </w:tcPr>
          <w:p w14:paraId="042FDF9B" w14:textId="77777777" w:rsidR="00587387" w:rsidRPr="00041602" w:rsidRDefault="00587387" w:rsidP="00587387">
            <w:pPr>
              <w:spacing w:line="240" w:lineRule="auto"/>
              <w:jc w:val="right"/>
              <w:rPr>
                <w:rFonts w:eastAsia="Times New Roman"/>
                <w:color w:val="000000"/>
                <w:sz w:val="20"/>
                <w:szCs w:val="20"/>
              </w:rPr>
            </w:pPr>
          </w:p>
        </w:tc>
        <w:tc>
          <w:tcPr>
            <w:tcW w:w="277" w:type="pct"/>
            <w:tcBorders>
              <w:top w:val="nil"/>
              <w:left w:val="nil"/>
              <w:bottom w:val="single" w:sz="4" w:space="0" w:color="auto"/>
              <w:right w:val="single" w:sz="4" w:space="0" w:color="auto"/>
            </w:tcBorders>
            <w:shd w:val="clear" w:color="auto" w:fill="auto"/>
            <w:noWrap/>
            <w:vAlign w:val="center"/>
          </w:tcPr>
          <w:p w14:paraId="3BA1E027" w14:textId="77777777" w:rsidR="00587387" w:rsidRPr="00041602" w:rsidRDefault="00587387" w:rsidP="00587387">
            <w:pPr>
              <w:spacing w:line="240" w:lineRule="auto"/>
              <w:jc w:val="right"/>
              <w:rPr>
                <w:rFonts w:eastAsia="Times New Roman"/>
                <w:color w:val="000000"/>
                <w:sz w:val="20"/>
                <w:szCs w:val="20"/>
              </w:rPr>
            </w:pPr>
          </w:p>
        </w:tc>
        <w:tc>
          <w:tcPr>
            <w:tcW w:w="281" w:type="pct"/>
            <w:tcBorders>
              <w:top w:val="nil"/>
              <w:left w:val="nil"/>
              <w:bottom w:val="single" w:sz="4" w:space="0" w:color="auto"/>
              <w:right w:val="single" w:sz="4" w:space="0" w:color="auto"/>
            </w:tcBorders>
            <w:shd w:val="clear" w:color="auto" w:fill="auto"/>
            <w:noWrap/>
            <w:vAlign w:val="center"/>
          </w:tcPr>
          <w:p w14:paraId="4C20FD67" w14:textId="77777777" w:rsidR="00587387" w:rsidRPr="00041602" w:rsidRDefault="00587387" w:rsidP="00587387">
            <w:pPr>
              <w:spacing w:line="240" w:lineRule="auto"/>
              <w:jc w:val="right"/>
              <w:rPr>
                <w:rFonts w:eastAsia="Times New Roman"/>
                <w:color w:val="000000"/>
                <w:sz w:val="20"/>
                <w:szCs w:val="20"/>
              </w:rPr>
            </w:pPr>
          </w:p>
        </w:tc>
        <w:tc>
          <w:tcPr>
            <w:tcW w:w="262" w:type="pct"/>
            <w:tcBorders>
              <w:top w:val="nil"/>
              <w:left w:val="nil"/>
              <w:bottom w:val="single" w:sz="4" w:space="0" w:color="auto"/>
              <w:right w:val="single" w:sz="4" w:space="0" w:color="auto"/>
            </w:tcBorders>
            <w:shd w:val="clear" w:color="auto" w:fill="auto"/>
            <w:noWrap/>
            <w:vAlign w:val="bottom"/>
          </w:tcPr>
          <w:p w14:paraId="28A62BF7" w14:textId="77777777" w:rsidR="00587387" w:rsidRPr="00041602" w:rsidRDefault="00587387" w:rsidP="00587387">
            <w:pPr>
              <w:spacing w:line="240" w:lineRule="auto"/>
              <w:jc w:val="left"/>
              <w:rPr>
                <w:rFonts w:eastAsia="Times New Roman"/>
                <w:color w:val="000000"/>
                <w:sz w:val="20"/>
                <w:szCs w:val="20"/>
              </w:rPr>
            </w:pPr>
          </w:p>
        </w:tc>
        <w:tc>
          <w:tcPr>
            <w:tcW w:w="262" w:type="pct"/>
            <w:tcBorders>
              <w:top w:val="nil"/>
              <w:left w:val="nil"/>
              <w:bottom w:val="single" w:sz="4" w:space="0" w:color="auto"/>
              <w:right w:val="single" w:sz="4" w:space="0" w:color="auto"/>
            </w:tcBorders>
            <w:shd w:val="clear" w:color="auto" w:fill="auto"/>
            <w:noWrap/>
            <w:vAlign w:val="bottom"/>
          </w:tcPr>
          <w:p w14:paraId="09F16A84" w14:textId="77777777" w:rsidR="00587387" w:rsidRPr="00041602" w:rsidRDefault="00587387" w:rsidP="00587387">
            <w:pPr>
              <w:spacing w:line="240" w:lineRule="auto"/>
              <w:jc w:val="left"/>
              <w:rPr>
                <w:rFonts w:eastAsia="Times New Roman"/>
                <w:color w:val="000000"/>
                <w:sz w:val="20"/>
                <w:szCs w:val="20"/>
              </w:rPr>
            </w:pPr>
          </w:p>
        </w:tc>
        <w:tc>
          <w:tcPr>
            <w:tcW w:w="237" w:type="pct"/>
            <w:tcBorders>
              <w:top w:val="nil"/>
              <w:left w:val="nil"/>
              <w:bottom w:val="single" w:sz="4" w:space="0" w:color="auto"/>
              <w:right w:val="single" w:sz="4" w:space="0" w:color="auto"/>
            </w:tcBorders>
            <w:shd w:val="clear" w:color="auto" w:fill="auto"/>
            <w:noWrap/>
            <w:vAlign w:val="bottom"/>
          </w:tcPr>
          <w:p w14:paraId="0D8FFDE2" w14:textId="77777777" w:rsidR="00587387" w:rsidRPr="00041602" w:rsidRDefault="00587387" w:rsidP="00587387">
            <w:pPr>
              <w:spacing w:line="240" w:lineRule="auto"/>
              <w:jc w:val="left"/>
              <w:rPr>
                <w:rFonts w:eastAsia="Times New Roman"/>
                <w:color w:val="000000"/>
                <w:sz w:val="20"/>
                <w:szCs w:val="20"/>
              </w:rPr>
            </w:pPr>
          </w:p>
        </w:tc>
        <w:tc>
          <w:tcPr>
            <w:tcW w:w="267" w:type="pct"/>
            <w:tcBorders>
              <w:top w:val="nil"/>
              <w:left w:val="nil"/>
              <w:bottom w:val="single" w:sz="4" w:space="0" w:color="auto"/>
              <w:right w:val="double" w:sz="6" w:space="0" w:color="auto"/>
            </w:tcBorders>
            <w:shd w:val="clear" w:color="auto" w:fill="auto"/>
            <w:noWrap/>
            <w:vAlign w:val="bottom"/>
          </w:tcPr>
          <w:p w14:paraId="680B75DB" w14:textId="77777777" w:rsidR="00587387" w:rsidRPr="00041602" w:rsidRDefault="00587387" w:rsidP="00587387">
            <w:pPr>
              <w:spacing w:line="240" w:lineRule="auto"/>
              <w:jc w:val="left"/>
              <w:rPr>
                <w:rFonts w:eastAsia="Times New Roman"/>
                <w:color w:val="000000"/>
                <w:sz w:val="20"/>
                <w:szCs w:val="20"/>
              </w:rPr>
            </w:pPr>
          </w:p>
        </w:tc>
      </w:tr>
      <w:tr w:rsidR="0068172F" w:rsidRPr="00041602" w14:paraId="4EC75644" w14:textId="77777777" w:rsidTr="0045025A">
        <w:trPr>
          <w:trHeight w:val="216"/>
        </w:trPr>
        <w:tc>
          <w:tcPr>
            <w:tcW w:w="2298" w:type="pct"/>
            <w:tcBorders>
              <w:top w:val="single" w:sz="4" w:space="0" w:color="auto"/>
              <w:left w:val="double" w:sz="6" w:space="0" w:color="auto"/>
              <w:bottom w:val="dotted" w:sz="4" w:space="0" w:color="auto"/>
              <w:right w:val="double" w:sz="6" w:space="0" w:color="auto"/>
            </w:tcBorders>
            <w:shd w:val="clear" w:color="auto" w:fill="auto"/>
            <w:noWrap/>
            <w:vAlign w:val="center"/>
          </w:tcPr>
          <w:p w14:paraId="7AF165A6" w14:textId="1AFA683C"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Constant</w:t>
            </w:r>
          </w:p>
        </w:tc>
        <w:tc>
          <w:tcPr>
            <w:tcW w:w="278" w:type="pct"/>
            <w:tcBorders>
              <w:top w:val="single" w:sz="4" w:space="0" w:color="auto"/>
              <w:left w:val="nil"/>
              <w:bottom w:val="dotted" w:sz="4" w:space="0" w:color="auto"/>
              <w:right w:val="single" w:sz="4" w:space="0" w:color="auto"/>
            </w:tcBorders>
            <w:shd w:val="clear" w:color="auto" w:fill="auto"/>
            <w:noWrap/>
            <w:vAlign w:val="center"/>
          </w:tcPr>
          <w:p w14:paraId="19D5873F" w14:textId="137D89AF"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single" w:sz="4" w:space="0" w:color="auto"/>
              <w:left w:val="nil"/>
              <w:bottom w:val="dotted" w:sz="4" w:space="0" w:color="auto"/>
              <w:right w:val="double" w:sz="6" w:space="0" w:color="auto"/>
            </w:tcBorders>
            <w:shd w:val="clear" w:color="auto" w:fill="auto"/>
            <w:noWrap/>
            <w:vAlign w:val="center"/>
          </w:tcPr>
          <w:p w14:paraId="2FB22BC4" w14:textId="5217C7C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single" w:sz="4" w:space="0" w:color="auto"/>
              <w:left w:val="nil"/>
              <w:bottom w:val="dotted" w:sz="4" w:space="0" w:color="auto"/>
              <w:right w:val="single" w:sz="4" w:space="0" w:color="auto"/>
            </w:tcBorders>
            <w:shd w:val="clear" w:color="auto" w:fill="auto"/>
            <w:noWrap/>
            <w:vAlign w:val="center"/>
          </w:tcPr>
          <w:p w14:paraId="6145DAAA" w14:textId="755808E3"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432</w:t>
            </w:r>
          </w:p>
        </w:tc>
        <w:tc>
          <w:tcPr>
            <w:tcW w:w="279" w:type="pct"/>
            <w:tcBorders>
              <w:top w:val="single" w:sz="4" w:space="0" w:color="auto"/>
              <w:left w:val="nil"/>
              <w:bottom w:val="dotted" w:sz="4" w:space="0" w:color="auto"/>
              <w:right w:val="double" w:sz="6" w:space="0" w:color="auto"/>
            </w:tcBorders>
            <w:shd w:val="clear" w:color="auto" w:fill="auto"/>
            <w:noWrap/>
            <w:vAlign w:val="center"/>
          </w:tcPr>
          <w:p w14:paraId="4FE28B24" w14:textId="4D59E65F"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3.80</w:t>
            </w:r>
          </w:p>
        </w:tc>
        <w:tc>
          <w:tcPr>
            <w:tcW w:w="277" w:type="pct"/>
            <w:tcBorders>
              <w:top w:val="single" w:sz="4" w:space="0" w:color="auto"/>
              <w:left w:val="nil"/>
              <w:bottom w:val="dotted" w:sz="4" w:space="0" w:color="auto"/>
              <w:right w:val="single" w:sz="4" w:space="0" w:color="auto"/>
            </w:tcBorders>
            <w:shd w:val="clear" w:color="auto" w:fill="auto"/>
            <w:noWrap/>
            <w:vAlign w:val="center"/>
          </w:tcPr>
          <w:p w14:paraId="4100C6AF" w14:textId="0CE7B8BC"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203</w:t>
            </w:r>
          </w:p>
        </w:tc>
        <w:tc>
          <w:tcPr>
            <w:tcW w:w="281" w:type="pct"/>
            <w:tcBorders>
              <w:top w:val="single" w:sz="4" w:space="0" w:color="auto"/>
              <w:left w:val="nil"/>
              <w:bottom w:val="dotted" w:sz="4" w:space="0" w:color="auto"/>
              <w:right w:val="single" w:sz="4" w:space="0" w:color="auto"/>
            </w:tcBorders>
            <w:shd w:val="clear" w:color="auto" w:fill="auto"/>
            <w:noWrap/>
            <w:vAlign w:val="center"/>
          </w:tcPr>
          <w:p w14:paraId="55D302E9" w14:textId="30A6BF31"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21</w:t>
            </w:r>
          </w:p>
        </w:tc>
        <w:tc>
          <w:tcPr>
            <w:tcW w:w="262" w:type="pct"/>
            <w:tcBorders>
              <w:top w:val="single" w:sz="4" w:space="0" w:color="auto"/>
              <w:left w:val="nil"/>
              <w:bottom w:val="dotted" w:sz="4" w:space="0" w:color="auto"/>
              <w:right w:val="single" w:sz="4" w:space="0" w:color="auto"/>
            </w:tcBorders>
            <w:shd w:val="clear" w:color="auto" w:fill="auto"/>
            <w:noWrap/>
            <w:vAlign w:val="center"/>
          </w:tcPr>
          <w:p w14:paraId="1B238E99" w14:textId="08018BCD"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921</w:t>
            </w:r>
          </w:p>
        </w:tc>
        <w:tc>
          <w:tcPr>
            <w:tcW w:w="262" w:type="pct"/>
            <w:tcBorders>
              <w:top w:val="single" w:sz="4" w:space="0" w:color="auto"/>
              <w:left w:val="nil"/>
              <w:bottom w:val="dotted" w:sz="4" w:space="0" w:color="auto"/>
              <w:right w:val="single" w:sz="4" w:space="0" w:color="auto"/>
            </w:tcBorders>
            <w:shd w:val="clear" w:color="auto" w:fill="auto"/>
            <w:noWrap/>
            <w:vAlign w:val="center"/>
          </w:tcPr>
          <w:p w14:paraId="3E2230EA" w14:textId="3E5CF883"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5.68</w:t>
            </w:r>
          </w:p>
        </w:tc>
        <w:tc>
          <w:tcPr>
            <w:tcW w:w="237" w:type="pct"/>
            <w:tcBorders>
              <w:top w:val="single" w:sz="4" w:space="0" w:color="auto"/>
              <w:left w:val="nil"/>
              <w:bottom w:val="dotted" w:sz="4" w:space="0" w:color="auto"/>
              <w:right w:val="single" w:sz="4" w:space="0" w:color="auto"/>
            </w:tcBorders>
            <w:shd w:val="clear" w:color="auto" w:fill="auto"/>
            <w:noWrap/>
            <w:vAlign w:val="center"/>
          </w:tcPr>
          <w:p w14:paraId="40BB56BA" w14:textId="0FB6868B"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562</w:t>
            </w:r>
          </w:p>
        </w:tc>
        <w:tc>
          <w:tcPr>
            <w:tcW w:w="267" w:type="pct"/>
            <w:tcBorders>
              <w:top w:val="single" w:sz="4" w:space="0" w:color="auto"/>
              <w:left w:val="nil"/>
              <w:bottom w:val="dotted" w:sz="4" w:space="0" w:color="auto"/>
              <w:right w:val="double" w:sz="6" w:space="0" w:color="auto"/>
            </w:tcBorders>
            <w:shd w:val="clear" w:color="auto" w:fill="auto"/>
            <w:noWrap/>
            <w:vAlign w:val="center"/>
          </w:tcPr>
          <w:p w14:paraId="6DFAEF9D" w14:textId="68544AE0"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4.30</w:t>
            </w:r>
          </w:p>
        </w:tc>
      </w:tr>
      <w:tr w:rsidR="0068172F" w:rsidRPr="00041602" w14:paraId="62F3FF8E" w14:textId="77777777" w:rsidTr="0045025A">
        <w:trPr>
          <w:trHeight w:val="216"/>
        </w:trPr>
        <w:tc>
          <w:tcPr>
            <w:tcW w:w="2298" w:type="pct"/>
            <w:tcBorders>
              <w:top w:val="dotted" w:sz="4" w:space="0" w:color="auto"/>
              <w:left w:val="double" w:sz="6" w:space="0" w:color="auto"/>
              <w:bottom w:val="dotted" w:sz="4" w:space="0" w:color="auto"/>
              <w:right w:val="double" w:sz="6" w:space="0" w:color="auto"/>
            </w:tcBorders>
            <w:shd w:val="clear" w:color="auto" w:fill="auto"/>
            <w:noWrap/>
            <w:vAlign w:val="center"/>
          </w:tcPr>
          <w:p w14:paraId="2FC93F1E" w14:textId="04C95F0D"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Threshold 0|1</w:t>
            </w:r>
          </w:p>
        </w:tc>
        <w:tc>
          <w:tcPr>
            <w:tcW w:w="278" w:type="pct"/>
            <w:tcBorders>
              <w:top w:val="dotted" w:sz="4" w:space="0" w:color="auto"/>
              <w:left w:val="nil"/>
              <w:bottom w:val="dotted" w:sz="4" w:space="0" w:color="auto"/>
              <w:right w:val="single" w:sz="4" w:space="0" w:color="auto"/>
            </w:tcBorders>
            <w:shd w:val="clear" w:color="auto" w:fill="auto"/>
            <w:noWrap/>
            <w:vAlign w:val="center"/>
          </w:tcPr>
          <w:p w14:paraId="568731FF" w14:textId="3C5029E0"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108</w:t>
            </w:r>
          </w:p>
        </w:tc>
        <w:tc>
          <w:tcPr>
            <w:tcW w:w="280" w:type="pct"/>
            <w:tcBorders>
              <w:top w:val="dotted" w:sz="4" w:space="0" w:color="auto"/>
              <w:left w:val="nil"/>
              <w:bottom w:val="dotted" w:sz="4" w:space="0" w:color="auto"/>
              <w:right w:val="double" w:sz="6" w:space="0" w:color="auto"/>
            </w:tcBorders>
            <w:shd w:val="clear" w:color="auto" w:fill="auto"/>
            <w:noWrap/>
            <w:vAlign w:val="center"/>
          </w:tcPr>
          <w:p w14:paraId="1B95E426" w14:textId="6A633A08"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47</w:t>
            </w:r>
          </w:p>
        </w:tc>
        <w:tc>
          <w:tcPr>
            <w:tcW w:w="279" w:type="pct"/>
            <w:tcBorders>
              <w:top w:val="dotted" w:sz="4" w:space="0" w:color="auto"/>
              <w:left w:val="nil"/>
              <w:bottom w:val="dotted" w:sz="4" w:space="0" w:color="auto"/>
              <w:right w:val="single" w:sz="4" w:space="0" w:color="auto"/>
            </w:tcBorders>
            <w:shd w:val="clear" w:color="auto" w:fill="auto"/>
            <w:noWrap/>
            <w:vAlign w:val="center"/>
          </w:tcPr>
          <w:p w14:paraId="605E377B" w14:textId="7BB645EE"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dotted" w:sz="4" w:space="0" w:color="auto"/>
              <w:right w:val="double" w:sz="6" w:space="0" w:color="auto"/>
            </w:tcBorders>
            <w:shd w:val="clear" w:color="auto" w:fill="auto"/>
            <w:noWrap/>
            <w:vAlign w:val="center"/>
          </w:tcPr>
          <w:p w14:paraId="198353EF" w14:textId="1AA5B36C"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dotted" w:sz="4" w:space="0" w:color="auto"/>
              <w:right w:val="single" w:sz="4" w:space="0" w:color="auto"/>
            </w:tcBorders>
            <w:shd w:val="clear" w:color="auto" w:fill="auto"/>
            <w:noWrap/>
            <w:vAlign w:val="center"/>
          </w:tcPr>
          <w:p w14:paraId="5E37C107" w14:textId="61E108BB"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dotted" w:sz="4" w:space="0" w:color="auto"/>
              <w:right w:val="single" w:sz="4" w:space="0" w:color="auto"/>
            </w:tcBorders>
            <w:shd w:val="clear" w:color="auto" w:fill="auto"/>
            <w:noWrap/>
            <w:vAlign w:val="center"/>
          </w:tcPr>
          <w:p w14:paraId="1BF51524" w14:textId="1118C740"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dotted" w:sz="4" w:space="0" w:color="auto"/>
              <w:right w:val="single" w:sz="4" w:space="0" w:color="auto"/>
            </w:tcBorders>
            <w:shd w:val="clear" w:color="auto" w:fill="auto"/>
            <w:noWrap/>
            <w:vAlign w:val="center"/>
          </w:tcPr>
          <w:p w14:paraId="2438D9A0" w14:textId="7EA0A981"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dotted" w:sz="4" w:space="0" w:color="auto"/>
              <w:right w:val="single" w:sz="4" w:space="0" w:color="auto"/>
            </w:tcBorders>
            <w:shd w:val="clear" w:color="auto" w:fill="auto"/>
            <w:noWrap/>
            <w:vAlign w:val="center"/>
          </w:tcPr>
          <w:p w14:paraId="340196E8" w14:textId="7493B019"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dotted" w:sz="4" w:space="0" w:color="auto"/>
              <w:right w:val="single" w:sz="4" w:space="0" w:color="auto"/>
            </w:tcBorders>
            <w:shd w:val="clear" w:color="auto" w:fill="auto"/>
            <w:noWrap/>
            <w:vAlign w:val="center"/>
          </w:tcPr>
          <w:p w14:paraId="3C071C92" w14:textId="60D7A132"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dotted" w:sz="4" w:space="0" w:color="auto"/>
              <w:right w:val="double" w:sz="6" w:space="0" w:color="auto"/>
            </w:tcBorders>
            <w:shd w:val="clear" w:color="auto" w:fill="auto"/>
            <w:noWrap/>
            <w:vAlign w:val="center"/>
          </w:tcPr>
          <w:p w14:paraId="77DFE228" w14:textId="4B4FED94"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494A4D3A" w14:textId="77777777" w:rsidTr="0045025A">
        <w:trPr>
          <w:trHeight w:val="216"/>
        </w:trPr>
        <w:tc>
          <w:tcPr>
            <w:tcW w:w="2298" w:type="pct"/>
            <w:tcBorders>
              <w:top w:val="dotted" w:sz="4" w:space="0" w:color="auto"/>
              <w:left w:val="double" w:sz="6" w:space="0" w:color="auto"/>
              <w:bottom w:val="dotted" w:sz="4" w:space="0" w:color="auto"/>
              <w:right w:val="double" w:sz="6" w:space="0" w:color="auto"/>
            </w:tcBorders>
            <w:shd w:val="clear" w:color="auto" w:fill="auto"/>
            <w:noWrap/>
            <w:vAlign w:val="center"/>
          </w:tcPr>
          <w:p w14:paraId="307F7CF3" w14:textId="545A2E9E"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Threshold 1|2</w:t>
            </w:r>
          </w:p>
        </w:tc>
        <w:tc>
          <w:tcPr>
            <w:tcW w:w="278" w:type="pct"/>
            <w:tcBorders>
              <w:top w:val="dotted" w:sz="4" w:space="0" w:color="auto"/>
              <w:left w:val="nil"/>
              <w:bottom w:val="dotted" w:sz="4" w:space="0" w:color="auto"/>
              <w:right w:val="single" w:sz="4" w:space="0" w:color="auto"/>
            </w:tcBorders>
            <w:shd w:val="clear" w:color="auto" w:fill="auto"/>
            <w:noWrap/>
            <w:vAlign w:val="center"/>
          </w:tcPr>
          <w:p w14:paraId="25E93119" w14:textId="22BB33CC"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613</w:t>
            </w:r>
          </w:p>
        </w:tc>
        <w:tc>
          <w:tcPr>
            <w:tcW w:w="280" w:type="pct"/>
            <w:tcBorders>
              <w:top w:val="dotted" w:sz="4" w:space="0" w:color="auto"/>
              <w:left w:val="nil"/>
              <w:bottom w:val="dotted" w:sz="4" w:space="0" w:color="auto"/>
              <w:right w:val="double" w:sz="6" w:space="0" w:color="auto"/>
            </w:tcBorders>
            <w:shd w:val="clear" w:color="auto" w:fill="auto"/>
            <w:noWrap/>
            <w:vAlign w:val="center"/>
          </w:tcPr>
          <w:p w14:paraId="7E0D561C" w14:textId="02BEEF22"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8.32</w:t>
            </w:r>
          </w:p>
        </w:tc>
        <w:tc>
          <w:tcPr>
            <w:tcW w:w="279" w:type="pct"/>
            <w:tcBorders>
              <w:top w:val="dotted" w:sz="4" w:space="0" w:color="auto"/>
              <w:left w:val="nil"/>
              <w:bottom w:val="dotted" w:sz="4" w:space="0" w:color="auto"/>
              <w:right w:val="single" w:sz="4" w:space="0" w:color="auto"/>
            </w:tcBorders>
            <w:shd w:val="clear" w:color="auto" w:fill="auto"/>
            <w:noWrap/>
            <w:vAlign w:val="center"/>
          </w:tcPr>
          <w:p w14:paraId="60AD5BB1" w14:textId="71E88C8B"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dotted" w:sz="4" w:space="0" w:color="auto"/>
              <w:right w:val="double" w:sz="6" w:space="0" w:color="auto"/>
            </w:tcBorders>
            <w:shd w:val="clear" w:color="auto" w:fill="auto"/>
            <w:noWrap/>
            <w:vAlign w:val="center"/>
          </w:tcPr>
          <w:p w14:paraId="75A38850" w14:textId="01649C40"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dotted" w:sz="4" w:space="0" w:color="auto"/>
              <w:right w:val="single" w:sz="4" w:space="0" w:color="auto"/>
            </w:tcBorders>
            <w:shd w:val="clear" w:color="auto" w:fill="auto"/>
            <w:noWrap/>
            <w:vAlign w:val="center"/>
          </w:tcPr>
          <w:p w14:paraId="1DB15E4D" w14:textId="0BCAEF16"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dotted" w:sz="4" w:space="0" w:color="auto"/>
              <w:right w:val="single" w:sz="4" w:space="0" w:color="auto"/>
            </w:tcBorders>
            <w:shd w:val="clear" w:color="auto" w:fill="auto"/>
            <w:noWrap/>
            <w:vAlign w:val="center"/>
          </w:tcPr>
          <w:p w14:paraId="387B5F8E" w14:textId="0342DC70"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dotted" w:sz="4" w:space="0" w:color="auto"/>
              <w:right w:val="single" w:sz="4" w:space="0" w:color="auto"/>
            </w:tcBorders>
            <w:shd w:val="clear" w:color="auto" w:fill="auto"/>
            <w:noWrap/>
            <w:vAlign w:val="center"/>
          </w:tcPr>
          <w:p w14:paraId="700D8B2C" w14:textId="370F7191"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dotted" w:sz="4" w:space="0" w:color="auto"/>
              <w:right w:val="single" w:sz="4" w:space="0" w:color="auto"/>
            </w:tcBorders>
            <w:shd w:val="clear" w:color="auto" w:fill="auto"/>
            <w:noWrap/>
            <w:vAlign w:val="center"/>
          </w:tcPr>
          <w:p w14:paraId="52A106DA" w14:textId="6684A4B3"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dotted" w:sz="4" w:space="0" w:color="auto"/>
              <w:right w:val="single" w:sz="4" w:space="0" w:color="auto"/>
            </w:tcBorders>
            <w:shd w:val="clear" w:color="auto" w:fill="auto"/>
            <w:noWrap/>
            <w:vAlign w:val="center"/>
          </w:tcPr>
          <w:p w14:paraId="0690BA62" w14:textId="09AF5819"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dotted" w:sz="4" w:space="0" w:color="auto"/>
              <w:right w:val="double" w:sz="6" w:space="0" w:color="auto"/>
            </w:tcBorders>
            <w:shd w:val="clear" w:color="auto" w:fill="auto"/>
            <w:noWrap/>
            <w:vAlign w:val="center"/>
          </w:tcPr>
          <w:p w14:paraId="794AE544" w14:textId="26D36E3B"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57514C17" w14:textId="77777777" w:rsidTr="0045025A">
        <w:trPr>
          <w:trHeight w:val="216"/>
        </w:trPr>
        <w:tc>
          <w:tcPr>
            <w:tcW w:w="2298" w:type="pct"/>
            <w:tcBorders>
              <w:top w:val="dotted" w:sz="4" w:space="0" w:color="auto"/>
              <w:left w:val="double" w:sz="6" w:space="0" w:color="auto"/>
              <w:bottom w:val="dotted" w:sz="4" w:space="0" w:color="auto"/>
              <w:right w:val="double" w:sz="6" w:space="0" w:color="auto"/>
            </w:tcBorders>
            <w:shd w:val="clear" w:color="auto" w:fill="auto"/>
            <w:noWrap/>
            <w:vAlign w:val="center"/>
          </w:tcPr>
          <w:p w14:paraId="605C5714" w14:textId="18389B49"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Threshold 2|3</w:t>
            </w:r>
          </w:p>
        </w:tc>
        <w:tc>
          <w:tcPr>
            <w:tcW w:w="278" w:type="pct"/>
            <w:tcBorders>
              <w:top w:val="dotted" w:sz="4" w:space="0" w:color="auto"/>
              <w:left w:val="nil"/>
              <w:bottom w:val="dotted" w:sz="4" w:space="0" w:color="auto"/>
              <w:right w:val="single" w:sz="4" w:space="0" w:color="auto"/>
            </w:tcBorders>
            <w:shd w:val="clear" w:color="auto" w:fill="auto"/>
            <w:noWrap/>
            <w:vAlign w:val="center"/>
          </w:tcPr>
          <w:p w14:paraId="518577A0" w14:textId="4EAA0ECB"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012</w:t>
            </w:r>
          </w:p>
        </w:tc>
        <w:tc>
          <w:tcPr>
            <w:tcW w:w="280" w:type="pct"/>
            <w:tcBorders>
              <w:top w:val="dotted" w:sz="4" w:space="0" w:color="auto"/>
              <w:left w:val="nil"/>
              <w:bottom w:val="dotted" w:sz="4" w:space="0" w:color="auto"/>
              <w:right w:val="double" w:sz="6" w:space="0" w:color="auto"/>
            </w:tcBorders>
            <w:shd w:val="clear" w:color="auto" w:fill="auto"/>
            <w:noWrap/>
            <w:vAlign w:val="center"/>
          </w:tcPr>
          <w:p w14:paraId="084B1B68" w14:textId="6D066254"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3.72</w:t>
            </w:r>
          </w:p>
        </w:tc>
        <w:tc>
          <w:tcPr>
            <w:tcW w:w="279" w:type="pct"/>
            <w:tcBorders>
              <w:top w:val="dotted" w:sz="4" w:space="0" w:color="auto"/>
              <w:left w:val="nil"/>
              <w:bottom w:val="dotted" w:sz="4" w:space="0" w:color="auto"/>
              <w:right w:val="single" w:sz="4" w:space="0" w:color="auto"/>
            </w:tcBorders>
            <w:shd w:val="clear" w:color="auto" w:fill="auto"/>
            <w:noWrap/>
            <w:vAlign w:val="center"/>
          </w:tcPr>
          <w:p w14:paraId="446715EF" w14:textId="28F70F8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dotted" w:sz="4" w:space="0" w:color="auto"/>
              <w:right w:val="double" w:sz="6" w:space="0" w:color="auto"/>
            </w:tcBorders>
            <w:shd w:val="clear" w:color="auto" w:fill="auto"/>
            <w:noWrap/>
            <w:vAlign w:val="center"/>
          </w:tcPr>
          <w:p w14:paraId="41C151A8" w14:textId="291B6DCF"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dotted" w:sz="4" w:space="0" w:color="auto"/>
              <w:right w:val="single" w:sz="4" w:space="0" w:color="auto"/>
            </w:tcBorders>
            <w:shd w:val="clear" w:color="auto" w:fill="auto"/>
            <w:noWrap/>
            <w:vAlign w:val="center"/>
          </w:tcPr>
          <w:p w14:paraId="30668016" w14:textId="1C5067C8"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dotted" w:sz="4" w:space="0" w:color="auto"/>
              <w:right w:val="single" w:sz="4" w:space="0" w:color="auto"/>
            </w:tcBorders>
            <w:shd w:val="clear" w:color="auto" w:fill="auto"/>
            <w:noWrap/>
            <w:vAlign w:val="center"/>
          </w:tcPr>
          <w:p w14:paraId="674C8E9A" w14:textId="53AA255E"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dotted" w:sz="4" w:space="0" w:color="auto"/>
              <w:right w:val="single" w:sz="4" w:space="0" w:color="auto"/>
            </w:tcBorders>
            <w:shd w:val="clear" w:color="auto" w:fill="auto"/>
            <w:noWrap/>
            <w:vAlign w:val="center"/>
          </w:tcPr>
          <w:p w14:paraId="7F079623" w14:textId="41686C74"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dotted" w:sz="4" w:space="0" w:color="auto"/>
              <w:right w:val="single" w:sz="4" w:space="0" w:color="auto"/>
            </w:tcBorders>
            <w:shd w:val="clear" w:color="auto" w:fill="auto"/>
            <w:noWrap/>
            <w:vAlign w:val="center"/>
          </w:tcPr>
          <w:p w14:paraId="6117C801" w14:textId="5E1567CB"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dotted" w:sz="4" w:space="0" w:color="auto"/>
              <w:right w:val="single" w:sz="4" w:space="0" w:color="auto"/>
            </w:tcBorders>
            <w:shd w:val="clear" w:color="auto" w:fill="auto"/>
            <w:noWrap/>
            <w:vAlign w:val="center"/>
          </w:tcPr>
          <w:p w14:paraId="6860C1FA" w14:textId="763BC5C9"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dotted" w:sz="4" w:space="0" w:color="auto"/>
              <w:right w:val="double" w:sz="6" w:space="0" w:color="auto"/>
            </w:tcBorders>
            <w:shd w:val="clear" w:color="auto" w:fill="auto"/>
            <w:noWrap/>
            <w:vAlign w:val="center"/>
          </w:tcPr>
          <w:p w14:paraId="62FE7813" w14:textId="6E1FB790"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4862E820" w14:textId="77777777" w:rsidTr="0045025A">
        <w:trPr>
          <w:trHeight w:val="216"/>
        </w:trPr>
        <w:tc>
          <w:tcPr>
            <w:tcW w:w="2298" w:type="pct"/>
            <w:tcBorders>
              <w:top w:val="dotted" w:sz="4" w:space="0" w:color="auto"/>
              <w:left w:val="double" w:sz="6" w:space="0" w:color="auto"/>
              <w:bottom w:val="single" w:sz="4" w:space="0" w:color="auto"/>
              <w:right w:val="double" w:sz="6" w:space="0" w:color="auto"/>
            </w:tcBorders>
            <w:shd w:val="clear" w:color="auto" w:fill="auto"/>
            <w:noWrap/>
            <w:vAlign w:val="center"/>
          </w:tcPr>
          <w:p w14:paraId="1A926EC8" w14:textId="51D1FFC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Threshold 3|4</w:t>
            </w:r>
          </w:p>
        </w:tc>
        <w:tc>
          <w:tcPr>
            <w:tcW w:w="278" w:type="pct"/>
            <w:tcBorders>
              <w:top w:val="dotted" w:sz="4" w:space="0" w:color="auto"/>
              <w:left w:val="nil"/>
              <w:bottom w:val="single" w:sz="4" w:space="0" w:color="auto"/>
              <w:right w:val="single" w:sz="4" w:space="0" w:color="auto"/>
            </w:tcBorders>
            <w:shd w:val="clear" w:color="auto" w:fill="auto"/>
            <w:noWrap/>
            <w:vAlign w:val="center"/>
          </w:tcPr>
          <w:p w14:paraId="7EB0A8CC" w14:textId="004E67DD"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594</w:t>
            </w:r>
          </w:p>
        </w:tc>
        <w:tc>
          <w:tcPr>
            <w:tcW w:w="280" w:type="pct"/>
            <w:tcBorders>
              <w:top w:val="dotted" w:sz="4" w:space="0" w:color="auto"/>
              <w:left w:val="nil"/>
              <w:bottom w:val="single" w:sz="4" w:space="0" w:color="auto"/>
              <w:right w:val="double" w:sz="6" w:space="0" w:color="auto"/>
            </w:tcBorders>
            <w:shd w:val="clear" w:color="auto" w:fill="auto"/>
            <w:noWrap/>
            <w:vAlign w:val="center"/>
          </w:tcPr>
          <w:p w14:paraId="5A489883" w14:textId="5AF33258"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21.52</w:t>
            </w:r>
          </w:p>
        </w:tc>
        <w:tc>
          <w:tcPr>
            <w:tcW w:w="279" w:type="pct"/>
            <w:tcBorders>
              <w:top w:val="dotted" w:sz="4" w:space="0" w:color="auto"/>
              <w:left w:val="nil"/>
              <w:bottom w:val="single" w:sz="4" w:space="0" w:color="auto"/>
              <w:right w:val="single" w:sz="4" w:space="0" w:color="auto"/>
            </w:tcBorders>
            <w:shd w:val="clear" w:color="auto" w:fill="auto"/>
            <w:noWrap/>
            <w:vAlign w:val="center"/>
          </w:tcPr>
          <w:p w14:paraId="2E0FC3EA" w14:textId="3EDF487D"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single" w:sz="4" w:space="0" w:color="auto"/>
              <w:right w:val="double" w:sz="6" w:space="0" w:color="auto"/>
            </w:tcBorders>
            <w:shd w:val="clear" w:color="auto" w:fill="auto"/>
            <w:noWrap/>
            <w:vAlign w:val="center"/>
          </w:tcPr>
          <w:p w14:paraId="2DDBB82F" w14:textId="16ECC891"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single" w:sz="4" w:space="0" w:color="auto"/>
              <w:right w:val="single" w:sz="4" w:space="0" w:color="auto"/>
            </w:tcBorders>
            <w:shd w:val="clear" w:color="auto" w:fill="auto"/>
            <w:noWrap/>
            <w:vAlign w:val="center"/>
          </w:tcPr>
          <w:p w14:paraId="6135A42F" w14:textId="14D71E66"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dotted" w:sz="4" w:space="0" w:color="auto"/>
              <w:left w:val="nil"/>
              <w:bottom w:val="single" w:sz="4" w:space="0" w:color="auto"/>
              <w:right w:val="single" w:sz="4" w:space="0" w:color="auto"/>
            </w:tcBorders>
            <w:shd w:val="clear" w:color="auto" w:fill="auto"/>
            <w:noWrap/>
            <w:vAlign w:val="center"/>
          </w:tcPr>
          <w:p w14:paraId="61E8995B" w14:textId="1BB5D99E"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tcPr>
          <w:p w14:paraId="335022AF" w14:textId="2A6A3C78"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single" w:sz="4" w:space="0" w:color="auto"/>
              <w:right w:val="single" w:sz="4" w:space="0" w:color="auto"/>
            </w:tcBorders>
            <w:shd w:val="clear" w:color="auto" w:fill="auto"/>
            <w:noWrap/>
            <w:vAlign w:val="center"/>
          </w:tcPr>
          <w:p w14:paraId="244F5942" w14:textId="489E98AA"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single" w:sz="4" w:space="0" w:color="auto"/>
              <w:right w:val="single" w:sz="4" w:space="0" w:color="auto"/>
            </w:tcBorders>
            <w:shd w:val="clear" w:color="auto" w:fill="auto"/>
            <w:noWrap/>
            <w:vAlign w:val="center"/>
          </w:tcPr>
          <w:p w14:paraId="13200FF9" w14:textId="0753A022"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dotted" w:sz="4" w:space="0" w:color="auto"/>
              <w:left w:val="nil"/>
              <w:bottom w:val="single" w:sz="4" w:space="0" w:color="auto"/>
              <w:right w:val="double" w:sz="6" w:space="0" w:color="auto"/>
            </w:tcBorders>
            <w:shd w:val="clear" w:color="auto" w:fill="auto"/>
            <w:noWrap/>
            <w:vAlign w:val="center"/>
          </w:tcPr>
          <w:p w14:paraId="50117283" w14:textId="2E32DAD2"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587387" w:rsidRPr="00041602" w14:paraId="37F33217" w14:textId="77777777" w:rsidTr="00041602">
        <w:trPr>
          <w:trHeight w:val="216"/>
        </w:trPr>
        <w:tc>
          <w:tcPr>
            <w:tcW w:w="5000" w:type="pct"/>
            <w:gridSpan w:val="11"/>
            <w:tcBorders>
              <w:top w:val="single" w:sz="4" w:space="0" w:color="auto"/>
              <w:left w:val="double" w:sz="6" w:space="0" w:color="auto"/>
              <w:bottom w:val="single" w:sz="4" w:space="0" w:color="auto"/>
              <w:right w:val="double" w:sz="6" w:space="0" w:color="000000"/>
            </w:tcBorders>
            <w:shd w:val="clear" w:color="auto" w:fill="auto"/>
            <w:noWrap/>
            <w:vAlign w:val="center"/>
            <w:hideMark/>
          </w:tcPr>
          <w:p w14:paraId="22E14A7C" w14:textId="02C60F49" w:rsidR="00587387" w:rsidRPr="00041602" w:rsidRDefault="00587387" w:rsidP="00587387">
            <w:pPr>
              <w:spacing w:line="240" w:lineRule="auto"/>
              <w:jc w:val="left"/>
              <w:rPr>
                <w:rFonts w:eastAsia="Times New Roman"/>
                <w:b/>
                <w:bCs/>
                <w:color w:val="000000"/>
                <w:sz w:val="20"/>
                <w:szCs w:val="20"/>
              </w:rPr>
            </w:pPr>
            <w:r w:rsidRPr="00041602">
              <w:rPr>
                <w:rFonts w:eastAsia="Times New Roman"/>
                <w:b/>
                <w:bCs/>
                <w:color w:val="000000"/>
                <w:sz w:val="20"/>
                <w:szCs w:val="20"/>
              </w:rPr>
              <w:t>Endogenous Variables</w:t>
            </w:r>
          </w:p>
        </w:tc>
      </w:tr>
      <w:tr w:rsidR="0068172F" w:rsidRPr="00041602" w14:paraId="67561826"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07D57B4B"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Frequency of online shopping &gt; 5 per month</w:t>
            </w:r>
          </w:p>
        </w:tc>
        <w:tc>
          <w:tcPr>
            <w:tcW w:w="278" w:type="pct"/>
            <w:tcBorders>
              <w:top w:val="nil"/>
              <w:left w:val="nil"/>
              <w:bottom w:val="dotted" w:sz="4" w:space="0" w:color="auto"/>
              <w:right w:val="single" w:sz="4" w:space="0" w:color="auto"/>
            </w:tcBorders>
            <w:shd w:val="clear" w:color="auto" w:fill="auto"/>
            <w:noWrap/>
            <w:vAlign w:val="center"/>
            <w:hideMark/>
          </w:tcPr>
          <w:p w14:paraId="23E7A50B"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single" w:sz="4" w:space="0" w:color="auto"/>
            </w:tcBorders>
            <w:shd w:val="clear" w:color="auto" w:fill="auto"/>
            <w:noWrap/>
            <w:vAlign w:val="center"/>
            <w:hideMark/>
          </w:tcPr>
          <w:p w14:paraId="08B364B3"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double" w:sz="6" w:space="0" w:color="auto"/>
              <w:bottom w:val="dotted" w:sz="4" w:space="0" w:color="auto"/>
              <w:right w:val="single" w:sz="4" w:space="0" w:color="auto"/>
            </w:tcBorders>
            <w:shd w:val="clear" w:color="auto" w:fill="auto"/>
            <w:noWrap/>
            <w:vAlign w:val="center"/>
            <w:hideMark/>
          </w:tcPr>
          <w:p w14:paraId="652AE85D"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141</w:t>
            </w:r>
          </w:p>
        </w:tc>
        <w:tc>
          <w:tcPr>
            <w:tcW w:w="279" w:type="pct"/>
            <w:tcBorders>
              <w:top w:val="nil"/>
              <w:left w:val="nil"/>
              <w:bottom w:val="dotted" w:sz="4" w:space="0" w:color="auto"/>
              <w:right w:val="single" w:sz="4" w:space="0" w:color="auto"/>
            </w:tcBorders>
            <w:shd w:val="clear" w:color="auto" w:fill="auto"/>
            <w:noWrap/>
            <w:vAlign w:val="center"/>
            <w:hideMark/>
          </w:tcPr>
          <w:p w14:paraId="3A21209C"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85</w:t>
            </w:r>
          </w:p>
        </w:tc>
        <w:tc>
          <w:tcPr>
            <w:tcW w:w="277" w:type="pct"/>
            <w:tcBorders>
              <w:top w:val="nil"/>
              <w:left w:val="double" w:sz="6" w:space="0" w:color="auto"/>
              <w:bottom w:val="dotted" w:sz="4" w:space="0" w:color="auto"/>
              <w:right w:val="single" w:sz="4" w:space="0" w:color="auto"/>
            </w:tcBorders>
            <w:shd w:val="clear" w:color="auto" w:fill="auto"/>
            <w:noWrap/>
            <w:vAlign w:val="center"/>
            <w:hideMark/>
          </w:tcPr>
          <w:p w14:paraId="23ECDEEF"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51313DA1"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69163C47"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15135420"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218F0B6C"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7" w:type="pct"/>
            <w:tcBorders>
              <w:top w:val="nil"/>
              <w:left w:val="nil"/>
              <w:bottom w:val="dotted" w:sz="4" w:space="0" w:color="auto"/>
              <w:right w:val="double" w:sz="6" w:space="0" w:color="auto"/>
            </w:tcBorders>
            <w:shd w:val="clear" w:color="auto" w:fill="auto"/>
            <w:noWrap/>
            <w:vAlign w:val="center"/>
            <w:hideMark/>
          </w:tcPr>
          <w:p w14:paraId="07B5DFC4"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r>
      <w:tr w:rsidR="0068172F" w:rsidRPr="00041602" w14:paraId="21A1310F"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6CE9619D"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Frequency of online shopping</w:t>
            </w:r>
          </w:p>
        </w:tc>
        <w:tc>
          <w:tcPr>
            <w:tcW w:w="278" w:type="pct"/>
            <w:tcBorders>
              <w:top w:val="nil"/>
              <w:left w:val="nil"/>
              <w:bottom w:val="dotted" w:sz="4" w:space="0" w:color="auto"/>
              <w:right w:val="single" w:sz="4" w:space="0" w:color="auto"/>
            </w:tcBorders>
            <w:shd w:val="clear" w:color="auto" w:fill="auto"/>
            <w:noWrap/>
            <w:vAlign w:val="center"/>
            <w:hideMark/>
          </w:tcPr>
          <w:p w14:paraId="5052AEE2"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0F0BEED8"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57D686AB"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5BF942C8"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0483EBBF"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53F79FE1"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5DBD5BFE"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447F16A2"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tted" w:sz="4" w:space="0" w:color="auto"/>
              <w:right w:val="single" w:sz="4" w:space="0" w:color="auto"/>
            </w:tcBorders>
            <w:shd w:val="clear" w:color="auto" w:fill="auto"/>
            <w:noWrap/>
            <w:vAlign w:val="center"/>
            <w:hideMark/>
          </w:tcPr>
          <w:p w14:paraId="5A942C40"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010</w:t>
            </w:r>
          </w:p>
        </w:tc>
        <w:tc>
          <w:tcPr>
            <w:tcW w:w="267" w:type="pct"/>
            <w:tcBorders>
              <w:top w:val="nil"/>
              <w:left w:val="nil"/>
              <w:bottom w:val="dotted" w:sz="4" w:space="0" w:color="auto"/>
              <w:right w:val="double" w:sz="6" w:space="0" w:color="auto"/>
            </w:tcBorders>
            <w:shd w:val="clear" w:color="auto" w:fill="auto"/>
            <w:noWrap/>
            <w:vAlign w:val="center"/>
            <w:hideMark/>
          </w:tcPr>
          <w:p w14:paraId="01728692"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75</w:t>
            </w:r>
          </w:p>
        </w:tc>
      </w:tr>
      <w:tr w:rsidR="0068172F" w:rsidRPr="00041602" w14:paraId="172C7E96" w14:textId="77777777" w:rsidTr="0045025A">
        <w:trPr>
          <w:trHeight w:val="216"/>
        </w:trPr>
        <w:tc>
          <w:tcPr>
            <w:tcW w:w="2298" w:type="pct"/>
            <w:tcBorders>
              <w:top w:val="dotted" w:sz="4" w:space="0" w:color="auto"/>
              <w:left w:val="double" w:sz="6" w:space="0" w:color="auto"/>
              <w:bottom w:val="double" w:sz="4" w:space="0" w:color="auto"/>
              <w:right w:val="double" w:sz="6" w:space="0" w:color="auto"/>
            </w:tcBorders>
            <w:shd w:val="clear" w:color="auto" w:fill="auto"/>
            <w:noWrap/>
            <w:vAlign w:val="center"/>
            <w:hideMark/>
          </w:tcPr>
          <w:p w14:paraId="3FE3D1C2"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Delivery return rate (0-1)</w:t>
            </w:r>
          </w:p>
        </w:tc>
        <w:tc>
          <w:tcPr>
            <w:tcW w:w="278" w:type="pct"/>
            <w:tcBorders>
              <w:top w:val="dotted" w:sz="4" w:space="0" w:color="auto"/>
              <w:left w:val="nil"/>
              <w:bottom w:val="double" w:sz="4" w:space="0" w:color="auto"/>
              <w:right w:val="single" w:sz="4" w:space="0" w:color="auto"/>
            </w:tcBorders>
            <w:shd w:val="clear" w:color="auto" w:fill="auto"/>
            <w:noWrap/>
            <w:vAlign w:val="center"/>
            <w:hideMark/>
          </w:tcPr>
          <w:p w14:paraId="21F2E57E"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dotted" w:sz="4" w:space="0" w:color="auto"/>
              <w:left w:val="nil"/>
              <w:bottom w:val="double" w:sz="4" w:space="0" w:color="auto"/>
              <w:right w:val="double" w:sz="6" w:space="0" w:color="auto"/>
            </w:tcBorders>
            <w:shd w:val="clear" w:color="auto" w:fill="auto"/>
            <w:noWrap/>
            <w:vAlign w:val="center"/>
            <w:hideMark/>
          </w:tcPr>
          <w:p w14:paraId="7E5AE50B"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double" w:sz="4" w:space="0" w:color="auto"/>
              <w:right w:val="single" w:sz="4" w:space="0" w:color="auto"/>
            </w:tcBorders>
            <w:shd w:val="clear" w:color="auto" w:fill="auto"/>
            <w:noWrap/>
            <w:vAlign w:val="center"/>
            <w:hideMark/>
          </w:tcPr>
          <w:p w14:paraId="0011C1C6"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dotted" w:sz="4" w:space="0" w:color="auto"/>
              <w:left w:val="nil"/>
              <w:bottom w:val="double" w:sz="4" w:space="0" w:color="auto"/>
              <w:right w:val="double" w:sz="6" w:space="0" w:color="auto"/>
            </w:tcBorders>
            <w:shd w:val="clear" w:color="auto" w:fill="auto"/>
            <w:noWrap/>
            <w:vAlign w:val="center"/>
            <w:hideMark/>
          </w:tcPr>
          <w:p w14:paraId="44437643"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dotted" w:sz="4" w:space="0" w:color="auto"/>
              <w:left w:val="nil"/>
              <w:bottom w:val="double" w:sz="4" w:space="0" w:color="auto"/>
              <w:right w:val="single" w:sz="4" w:space="0" w:color="auto"/>
            </w:tcBorders>
            <w:shd w:val="clear" w:color="auto" w:fill="auto"/>
            <w:noWrap/>
            <w:vAlign w:val="center"/>
            <w:hideMark/>
          </w:tcPr>
          <w:p w14:paraId="6B1CBE0F"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444</w:t>
            </w:r>
          </w:p>
        </w:tc>
        <w:tc>
          <w:tcPr>
            <w:tcW w:w="281" w:type="pct"/>
            <w:tcBorders>
              <w:top w:val="dotted" w:sz="4" w:space="0" w:color="auto"/>
              <w:left w:val="nil"/>
              <w:bottom w:val="double" w:sz="4" w:space="0" w:color="auto"/>
              <w:right w:val="single" w:sz="4" w:space="0" w:color="auto"/>
            </w:tcBorders>
            <w:shd w:val="clear" w:color="auto" w:fill="auto"/>
            <w:noWrap/>
            <w:vAlign w:val="center"/>
            <w:hideMark/>
          </w:tcPr>
          <w:p w14:paraId="48B42522"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3.28</w:t>
            </w:r>
          </w:p>
        </w:tc>
        <w:tc>
          <w:tcPr>
            <w:tcW w:w="262" w:type="pct"/>
            <w:tcBorders>
              <w:top w:val="dotted" w:sz="4" w:space="0" w:color="auto"/>
              <w:left w:val="nil"/>
              <w:bottom w:val="double" w:sz="4" w:space="0" w:color="auto"/>
              <w:right w:val="single" w:sz="4" w:space="0" w:color="auto"/>
            </w:tcBorders>
            <w:shd w:val="clear" w:color="auto" w:fill="auto"/>
            <w:noWrap/>
            <w:vAlign w:val="center"/>
            <w:hideMark/>
          </w:tcPr>
          <w:p w14:paraId="4201618B"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dotted" w:sz="4" w:space="0" w:color="auto"/>
              <w:left w:val="nil"/>
              <w:bottom w:val="double" w:sz="4" w:space="0" w:color="auto"/>
              <w:right w:val="single" w:sz="4" w:space="0" w:color="auto"/>
            </w:tcBorders>
            <w:shd w:val="clear" w:color="auto" w:fill="auto"/>
            <w:noWrap/>
            <w:vAlign w:val="center"/>
            <w:hideMark/>
          </w:tcPr>
          <w:p w14:paraId="4A07E351"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dotted" w:sz="4" w:space="0" w:color="auto"/>
              <w:left w:val="nil"/>
              <w:bottom w:val="double" w:sz="4" w:space="0" w:color="auto"/>
              <w:right w:val="single" w:sz="4" w:space="0" w:color="auto"/>
            </w:tcBorders>
            <w:shd w:val="clear" w:color="auto" w:fill="auto"/>
            <w:noWrap/>
            <w:vAlign w:val="center"/>
            <w:hideMark/>
          </w:tcPr>
          <w:p w14:paraId="2BA881C1"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505</w:t>
            </w:r>
          </w:p>
        </w:tc>
        <w:tc>
          <w:tcPr>
            <w:tcW w:w="267" w:type="pct"/>
            <w:tcBorders>
              <w:top w:val="dotted" w:sz="4" w:space="0" w:color="auto"/>
              <w:left w:val="nil"/>
              <w:bottom w:val="double" w:sz="4" w:space="0" w:color="auto"/>
              <w:right w:val="double" w:sz="6" w:space="0" w:color="auto"/>
            </w:tcBorders>
            <w:shd w:val="clear" w:color="auto" w:fill="auto"/>
            <w:noWrap/>
            <w:vAlign w:val="center"/>
            <w:hideMark/>
          </w:tcPr>
          <w:p w14:paraId="7A868F18"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3.16</w:t>
            </w:r>
          </w:p>
        </w:tc>
      </w:tr>
      <w:tr w:rsidR="00587387" w:rsidRPr="00041602" w14:paraId="0949B0D3" w14:textId="77777777" w:rsidTr="00041602">
        <w:trPr>
          <w:trHeight w:val="216"/>
        </w:trPr>
        <w:tc>
          <w:tcPr>
            <w:tcW w:w="5000" w:type="pct"/>
            <w:gridSpan w:val="11"/>
            <w:tcBorders>
              <w:top w:val="double" w:sz="4" w:space="0" w:color="auto"/>
              <w:left w:val="double" w:sz="6" w:space="0" w:color="auto"/>
              <w:bottom w:val="single" w:sz="4" w:space="0" w:color="auto"/>
              <w:right w:val="double" w:sz="6" w:space="0" w:color="000000"/>
            </w:tcBorders>
            <w:shd w:val="clear" w:color="auto" w:fill="auto"/>
            <w:noWrap/>
            <w:vAlign w:val="center"/>
            <w:hideMark/>
          </w:tcPr>
          <w:p w14:paraId="3316B5D0" w14:textId="77777777" w:rsidR="00587387" w:rsidRPr="00041602" w:rsidRDefault="00587387" w:rsidP="00587387">
            <w:pPr>
              <w:spacing w:line="240" w:lineRule="auto"/>
              <w:jc w:val="left"/>
              <w:rPr>
                <w:rFonts w:eastAsia="Times New Roman"/>
                <w:b/>
                <w:bCs/>
                <w:color w:val="000000"/>
                <w:sz w:val="20"/>
                <w:szCs w:val="20"/>
              </w:rPr>
            </w:pPr>
            <w:r w:rsidRPr="00041602">
              <w:rPr>
                <w:rFonts w:eastAsia="Times New Roman"/>
                <w:b/>
                <w:bCs/>
                <w:color w:val="000000"/>
                <w:sz w:val="20"/>
                <w:szCs w:val="20"/>
              </w:rPr>
              <w:t>Correlations</w:t>
            </w:r>
          </w:p>
        </w:tc>
      </w:tr>
      <w:tr w:rsidR="0068172F" w:rsidRPr="00041602" w14:paraId="17E44170"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6B115455"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Frequency of Online Shopping</w:t>
            </w:r>
          </w:p>
        </w:tc>
        <w:tc>
          <w:tcPr>
            <w:tcW w:w="278" w:type="pct"/>
            <w:tcBorders>
              <w:top w:val="dotted" w:sz="4" w:space="0" w:color="auto"/>
              <w:left w:val="nil"/>
              <w:bottom w:val="dotted" w:sz="4" w:space="0" w:color="auto"/>
              <w:right w:val="single" w:sz="4" w:space="0" w:color="auto"/>
            </w:tcBorders>
            <w:shd w:val="clear" w:color="auto" w:fill="auto"/>
            <w:noWrap/>
            <w:vAlign w:val="center"/>
            <w:hideMark/>
          </w:tcPr>
          <w:p w14:paraId="12DD3E3D"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000</w:t>
            </w:r>
          </w:p>
        </w:tc>
        <w:tc>
          <w:tcPr>
            <w:tcW w:w="280" w:type="pct"/>
            <w:tcBorders>
              <w:top w:val="dotted" w:sz="4" w:space="0" w:color="auto"/>
              <w:left w:val="nil"/>
              <w:bottom w:val="dotted" w:sz="4" w:space="0" w:color="auto"/>
              <w:right w:val="double" w:sz="6" w:space="0" w:color="auto"/>
            </w:tcBorders>
            <w:shd w:val="clear" w:color="auto" w:fill="auto"/>
            <w:noWrap/>
            <w:vAlign w:val="center"/>
            <w:hideMark/>
          </w:tcPr>
          <w:p w14:paraId="4CA9594A"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79" w:type="pct"/>
            <w:tcBorders>
              <w:top w:val="nil"/>
              <w:left w:val="nil"/>
              <w:bottom w:val="dotted" w:sz="4" w:space="0" w:color="auto"/>
              <w:right w:val="single" w:sz="4" w:space="0" w:color="auto"/>
            </w:tcBorders>
            <w:shd w:val="clear" w:color="auto" w:fill="auto"/>
            <w:noWrap/>
            <w:vAlign w:val="center"/>
            <w:hideMark/>
          </w:tcPr>
          <w:p w14:paraId="17D34F64"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077</w:t>
            </w:r>
          </w:p>
        </w:tc>
        <w:tc>
          <w:tcPr>
            <w:tcW w:w="279" w:type="pct"/>
            <w:tcBorders>
              <w:top w:val="nil"/>
              <w:left w:val="nil"/>
              <w:bottom w:val="dotted" w:sz="4" w:space="0" w:color="auto"/>
              <w:right w:val="double" w:sz="6" w:space="0" w:color="auto"/>
            </w:tcBorders>
            <w:shd w:val="clear" w:color="auto" w:fill="auto"/>
            <w:noWrap/>
            <w:vAlign w:val="center"/>
            <w:hideMark/>
          </w:tcPr>
          <w:p w14:paraId="20996B33"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20</w:t>
            </w:r>
          </w:p>
        </w:tc>
        <w:tc>
          <w:tcPr>
            <w:tcW w:w="277" w:type="pct"/>
            <w:tcBorders>
              <w:top w:val="nil"/>
              <w:left w:val="nil"/>
              <w:bottom w:val="dotted" w:sz="4" w:space="0" w:color="auto"/>
              <w:right w:val="single" w:sz="4" w:space="0" w:color="auto"/>
            </w:tcBorders>
            <w:shd w:val="clear" w:color="auto" w:fill="auto"/>
            <w:noWrap/>
            <w:vAlign w:val="center"/>
            <w:hideMark/>
          </w:tcPr>
          <w:p w14:paraId="38B23C06"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477</w:t>
            </w:r>
          </w:p>
        </w:tc>
        <w:tc>
          <w:tcPr>
            <w:tcW w:w="281" w:type="pct"/>
            <w:tcBorders>
              <w:top w:val="nil"/>
              <w:left w:val="nil"/>
              <w:bottom w:val="dotted" w:sz="4" w:space="0" w:color="auto"/>
              <w:right w:val="single" w:sz="4" w:space="0" w:color="auto"/>
            </w:tcBorders>
            <w:shd w:val="clear" w:color="auto" w:fill="auto"/>
            <w:noWrap/>
            <w:vAlign w:val="center"/>
            <w:hideMark/>
          </w:tcPr>
          <w:p w14:paraId="28B58A5F"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9.47</w:t>
            </w:r>
          </w:p>
        </w:tc>
        <w:tc>
          <w:tcPr>
            <w:tcW w:w="262" w:type="pct"/>
            <w:tcBorders>
              <w:top w:val="nil"/>
              <w:left w:val="nil"/>
              <w:bottom w:val="dotted" w:sz="4" w:space="0" w:color="auto"/>
              <w:right w:val="single" w:sz="4" w:space="0" w:color="auto"/>
            </w:tcBorders>
            <w:shd w:val="clear" w:color="auto" w:fill="auto"/>
            <w:noWrap/>
            <w:vAlign w:val="center"/>
            <w:hideMark/>
          </w:tcPr>
          <w:p w14:paraId="578A3055"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430</w:t>
            </w:r>
          </w:p>
        </w:tc>
        <w:tc>
          <w:tcPr>
            <w:tcW w:w="262" w:type="pct"/>
            <w:tcBorders>
              <w:top w:val="nil"/>
              <w:left w:val="nil"/>
              <w:bottom w:val="dotted" w:sz="4" w:space="0" w:color="auto"/>
              <w:right w:val="single" w:sz="4" w:space="0" w:color="auto"/>
            </w:tcBorders>
            <w:shd w:val="clear" w:color="auto" w:fill="auto"/>
            <w:noWrap/>
            <w:vAlign w:val="center"/>
            <w:hideMark/>
          </w:tcPr>
          <w:p w14:paraId="6B6D1434"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6.87</w:t>
            </w:r>
          </w:p>
        </w:tc>
        <w:tc>
          <w:tcPr>
            <w:tcW w:w="237" w:type="pct"/>
            <w:tcBorders>
              <w:top w:val="nil"/>
              <w:left w:val="nil"/>
              <w:bottom w:val="dotted" w:sz="4" w:space="0" w:color="auto"/>
              <w:right w:val="single" w:sz="4" w:space="0" w:color="auto"/>
            </w:tcBorders>
            <w:shd w:val="clear" w:color="auto" w:fill="auto"/>
            <w:noWrap/>
            <w:vAlign w:val="center"/>
            <w:hideMark/>
          </w:tcPr>
          <w:p w14:paraId="52ACFB3C"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303</w:t>
            </w:r>
          </w:p>
        </w:tc>
        <w:tc>
          <w:tcPr>
            <w:tcW w:w="267" w:type="pct"/>
            <w:tcBorders>
              <w:top w:val="nil"/>
              <w:left w:val="nil"/>
              <w:bottom w:val="dotted" w:sz="4" w:space="0" w:color="auto"/>
              <w:right w:val="double" w:sz="6" w:space="0" w:color="auto"/>
            </w:tcBorders>
            <w:shd w:val="clear" w:color="auto" w:fill="auto"/>
            <w:noWrap/>
            <w:vAlign w:val="center"/>
            <w:hideMark/>
          </w:tcPr>
          <w:p w14:paraId="512F1FD0"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3.78</w:t>
            </w:r>
          </w:p>
        </w:tc>
      </w:tr>
      <w:tr w:rsidR="0068172F" w:rsidRPr="00041602" w14:paraId="7B021606"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2AAF151E"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Delivery Return Rate</w:t>
            </w:r>
          </w:p>
        </w:tc>
        <w:tc>
          <w:tcPr>
            <w:tcW w:w="278" w:type="pct"/>
            <w:tcBorders>
              <w:top w:val="nil"/>
              <w:left w:val="nil"/>
              <w:bottom w:val="dotted" w:sz="4" w:space="0" w:color="auto"/>
              <w:right w:val="single" w:sz="4" w:space="0" w:color="auto"/>
            </w:tcBorders>
            <w:shd w:val="clear" w:color="auto" w:fill="auto"/>
            <w:noWrap/>
            <w:vAlign w:val="center"/>
            <w:hideMark/>
          </w:tcPr>
          <w:p w14:paraId="19C9F8EA"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745EFAC0"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7AC69E78"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000</w:t>
            </w:r>
          </w:p>
        </w:tc>
        <w:tc>
          <w:tcPr>
            <w:tcW w:w="279" w:type="pct"/>
            <w:tcBorders>
              <w:top w:val="nil"/>
              <w:left w:val="nil"/>
              <w:bottom w:val="dotted" w:sz="4" w:space="0" w:color="auto"/>
              <w:right w:val="double" w:sz="6" w:space="0" w:color="auto"/>
            </w:tcBorders>
            <w:shd w:val="clear" w:color="auto" w:fill="auto"/>
            <w:noWrap/>
            <w:vAlign w:val="center"/>
            <w:hideMark/>
          </w:tcPr>
          <w:p w14:paraId="30BA5236"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77" w:type="pct"/>
            <w:tcBorders>
              <w:top w:val="nil"/>
              <w:left w:val="nil"/>
              <w:bottom w:val="dotted" w:sz="4" w:space="0" w:color="auto"/>
              <w:right w:val="single" w:sz="4" w:space="0" w:color="auto"/>
            </w:tcBorders>
            <w:shd w:val="clear" w:color="auto" w:fill="auto"/>
            <w:noWrap/>
            <w:vAlign w:val="center"/>
            <w:hideMark/>
          </w:tcPr>
          <w:p w14:paraId="76F0BBC1"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026</w:t>
            </w:r>
          </w:p>
        </w:tc>
        <w:tc>
          <w:tcPr>
            <w:tcW w:w="281" w:type="pct"/>
            <w:tcBorders>
              <w:top w:val="nil"/>
              <w:left w:val="nil"/>
              <w:bottom w:val="dotted" w:sz="4" w:space="0" w:color="auto"/>
              <w:right w:val="single" w:sz="4" w:space="0" w:color="auto"/>
            </w:tcBorders>
            <w:shd w:val="clear" w:color="auto" w:fill="auto"/>
            <w:noWrap/>
            <w:vAlign w:val="center"/>
            <w:hideMark/>
          </w:tcPr>
          <w:p w14:paraId="0C5FC8A9"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06</w:t>
            </w:r>
          </w:p>
        </w:tc>
        <w:tc>
          <w:tcPr>
            <w:tcW w:w="262" w:type="pct"/>
            <w:tcBorders>
              <w:top w:val="nil"/>
              <w:left w:val="nil"/>
              <w:bottom w:val="dotted" w:sz="4" w:space="0" w:color="auto"/>
              <w:right w:val="single" w:sz="4" w:space="0" w:color="auto"/>
            </w:tcBorders>
            <w:shd w:val="clear" w:color="auto" w:fill="auto"/>
            <w:noWrap/>
            <w:vAlign w:val="center"/>
            <w:hideMark/>
          </w:tcPr>
          <w:p w14:paraId="51A1C473"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027</w:t>
            </w:r>
          </w:p>
        </w:tc>
        <w:tc>
          <w:tcPr>
            <w:tcW w:w="262" w:type="pct"/>
            <w:tcBorders>
              <w:top w:val="nil"/>
              <w:left w:val="nil"/>
              <w:bottom w:val="dotted" w:sz="4" w:space="0" w:color="auto"/>
              <w:right w:val="single" w:sz="4" w:space="0" w:color="auto"/>
            </w:tcBorders>
            <w:shd w:val="clear" w:color="auto" w:fill="auto"/>
            <w:noWrap/>
            <w:vAlign w:val="center"/>
            <w:hideMark/>
          </w:tcPr>
          <w:p w14:paraId="45FA4D70"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05</w:t>
            </w:r>
          </w:p>
        </w:tc>
        <w:tc>
          <w:tcPr>
            <w:tcW w:w="237" w:type="pct"/>
            <w:tcBorders>
              <w:top w:val="nil"/>
              <w:left w:val="nil"/>
              <w:bottom w:val="dotted" w:sz="4" w:space="0" w:color="auto"/>
              <w:right w:val="single" w:sz="4" w:space="0" w:color="auto"/>
            </w:tcBorders>
            <w:shd w:val="clear" w:color="auto" w:fill="auto"/>
            <w:noWrap/>
            <w:vAlign w:val="center"/>
            <w:hideMark/>
          </w:tcPr>
          <w:p w14:paraId="2E799D7A"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0.102</w:t>
            </w:r>
          </w:p>
        </w:tc>
        <w:tc>
          <w:tcPr>
            <w:tcW w:w="267" w:type="pct"/>
            <w:tcBorders>
              <w:top w:val="nil"/>
              <w:left w:val="nil"/>
              <w:bottom w:val="dotted" w:sz="4" w:space="0" w:color="auto"/>
              <w:right w:val="double" w:sz="6" w:space="0" w:color="auto"/>
            </w:tcBorders>
            <w:shd w:val="clear" w:color="auto" w:fill="auto"/>
            <w:noWrap/>
            <w:vAlign w:val="center"/>
            <w:hideMark/>
          </w:tcPr>
          <w:p w14:paraId="0A9B185B"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02</w:t>
            </w:r>
          </w:p>
        </w:tc>
      </w:tr>
      <w:tr w:rsidR="0068172F" w:rsidRPr="00041602" w14:paraId="14EF7C99"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1A13E283"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Post Office Return Channel</w:t>
            </w:r>
          </w:p>
        </w:tc>
        <w:tc>
          <w:tcPr>
            <w:tcW w:w="278" w:type="pct"/>
            <w:tcBorders>
              <w:top w:val="nil"/>
              <w:left w:val="nil"/>
              <w:bottom w:val="dotted" w:sz="4" w:space="0" w:color="auto"/>
              <w:right w:val="single" w:sz="4" w:space="0" w:color="auto"/>
            </w:tcBorders>
            <w:shd w:val="clear" w:color="auto" w:fill="auto"/>
            <w:noWrap/>
            <w:vAlign w:val="center"/>
            <w:hideMark/>
          </w:tcPr>
          <w:p w14:paraId="07E578A9"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0952A04C"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41DC403A"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3998C8E3"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355F81CF"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000</w:t>
            </w:r>
          </w:p>
        </w:tc>
        <w:tc>
          <w:tcPr>
            <w:tcW w:w="281" w:type="pct"/>
            <w:tcBorders>
              <w:top w:val="nil"/>
              <w:left w:val="nil"/>
              <w:bottom w:val="dotted" w:sz="4" w:space="0" w:color="auto"/>
              <w:right w:val="single" w:sz="4" w:space="0" w:color="auto"/>
            </w:tcBorders>
            <w:shd w:val="clear" w:color="auto" w:fill="auto"/>
            <w:noWrap/>
            <w:vAlign w:val="center"/>
            <w:hideMark/>
          </w:tcPr>
          <w:p w14:paraId="2C03B7C5"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62" w:type="pct"/>
            <w:tcBorders>
              <w:top w:val="nil"/>
              <w:left w:val="nil"/>
              <w:bottom w:val="dotted" w:sz="4" w:space="0" w:color="auto"/>
              <w:right w:val="single" w:sz="4" w:space="0" w:color="auto"/>
            </w:tcBorders>
            <w:shd w:val="clear" w:color="auto" w:fill="auto"/>
            <w:noWrap/>
            <w:vAlign w:val="center"/>
            <w:hideMark/>
          </w:tcPr>
          <w:p w14:paraId="25ADC4AE"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62" w:type="pct"/>
            <w:tcBorders>
              <w:top w:val="nil"/>
              <w:left w:val="nil"/>
              <w:bottom w:val="dotted" w:sz="4" w:space="0" w:color="auto"/>
              <w:right w:val="single" w:sz="4" w:space="0" w:color="auto"/>
            </w:tcBorders>
            <w:shd w:val="clear" w:color="auto" w:fill="auto"/>
            <w:noWrap/>
            <w:vAlign w:val="center"/>
            <w:hideMark/>
          </w:tcPr>
          <w:p w14:paraId="165EFEF6"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37" w:type="pct"/>
            <w:tcBorders>
              <w:top w:val="nil"/>
              <w:left w:val="nil"/>
              <w:bottom w:val="dotted" w:sz="4" w:space="0" w:color="auto"/>
              <w:right w:val="single" w:sz="4" w:space="0" w:color="auto"/>
            </w:tcBorders>
            <w:shd w:val="clear" w:color="auto" w:fill="auto"/>
            <w:noWrap/>
            <w:vAlign w:val="center"/>
            <w:hideMark/>
          </w:tcPr>
          <w:p w14:paraId="5567DC3D"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67" w:type="pct"/>
            <w:tcBorders>
              <w:top w:val="nil"/>
              <w:left w:val="nil"/>
              <w:bottom w:val="dotted" w:sz="4" w:space="0" w:color="auto"/>
              <w:right w:val="double" w:sz="6" w:space="0" w:color="auto"/>
            </w:tcBorders>
            <w:shd w:val="clear" w:color="auto" w:fill="auto"/>
            <w:noWrap/>
            <w:vAlign w:val="center"/>
            <w:hideMark/>
          </w:tcPr>
          <w:p w14:paraId="0C78E4D5"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w:t>
            </w:r>
          </w:p>
        </w:tc>
      </w:tr>
      <w:tr w:rsidR="0068172F" w:rsidRPr="00041602" w14:paraId="6AF54C2C" w14:textId="77777777" w:rsidTr="0045025A">
        <w:trPr>
          <w:trHeight w:val="216"/>
        </w:trPr>
        <w:tc>
          <w:tcPr>
            <w:tcW w:w="2298" w:type="pct"/>
            <w:tcBorders>
              <w:top w:val="nil"/>
              <w:left w:val="double" w:sz="6" w:space="0" w:color="auto"/>
              <w:bottom w:val="dotted" w:sz="4" w:space="0" w:color="auto"/>
              <w:right w:val="double" w:sz="6" w:space="0" w:color="auto"/>
            </w:tcBorders>
            <w:shd w:val="clear" w:color="auto" w:fill="auto"/>
            <w:noWrap/>
            <w:vAlign w:val="center"/>
            <w:hideMark/>
          </w:tcPr>
          <w:p w14:paraId="428BBC6B"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Amazon Drop-off Return Channel</w:t>
            </w:r>
          </w:p>
        </w:tc>
        <w:tc>
          <w:tcPr>
            <w:tcW w:w="278" w:type="pct"/>
            <w:tcBorders>
              <w:top w:val="nil"/>
              <w:left w:val="nil"/>
              <w:bottom w:val="dotted" w:sz="4" w:space="0" w:color="auto"/>
              <w:right w:val="single" w:sz="4" w:space="0" w:color="auto"/>
            </w:tcBorders>
            <w:shd w:val="clear" w:color="auto" w:fill="auto"/>
            <w:noWrap/>
            <w:vAlign w:val="center"/>
            <w:hideMark/>
          </w:tcPr>
          <w:p w14:paraId="05C82F9D"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tted" w:sz="4" w:space="0" w:color="auto"/>
              <w:right w:val="double" w:sz="6" w:space="0" w:color="auto"/>
            </w:tcBorders>
            <w:shd w:val="clear" w:color="auto" w:fill="auto"/>
            <w:noWrap/>
            <w:vAlign w:val="center"/>
            <w:hideMark/>
          </w:tcPr>
          <w:p w14:paraId="6BD74C3C"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single" w:sz="4" w:space="0" w:color="auto"/>
            </w:tcBorders>
            <w:shd w:val="clear" w:color="auto" w:fill="auto"/>
            <w:noWrap/>
            <w:vAlign w:val="center"/>
            <w:hideMark/>
          </w:tcPr>
          <w:p w14:paraId="3D948E76"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tted" w:sz="4" w:space="0" w:color="auto"/>
              <w:right w:val="double" w:sz="6" w:space="0" w:color="auto"/>
            </w:tcBorders>
            <w:shd w:val="clear" w:color="auto" w:fill="auto"/>
            <w:noWrap/>
            <w:vAlign w:val="center"/>
            <w:hideMark/>
          </w:tcPr>
          <w:p w14:paraId="072A17AB"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tted" w:sz="4" w:space="0" w:color="auto"/>
              <w:right w:val="single" w:sz="4" w:space="0" w:color="auto"/>
            </w:tcBorders>
            <w:shd w:val="clear" w:color="auto" w:fill="auto"/>
            <w:noWrap/>
            <w:vAlign w:val="center"/>
            <w:hideMark/>
          </w:tcPr>
          <w:p w14:paraId="74DAA394"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tted" w:sz="4" w:space="0" w:color="auto"/>
              <w:right w:val="single" w:sz="4" w:space="0" w:color="auto"/>
            </w:tcBorders>
            <w:shd w:val="clear" w:color="auto" w:fill="auto"/>
            <w:noWrap/>
            <w:vAlign w:val="center"/>
            <w:hideMark/>
          </w:tcPr>
          <w:p w14:paraId="02C26845"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tted" w:sz="4" w:space="0" w:color="auto"/>
              <w:right w:val="single" w:sz="4" w:space="0" w:color="auto"/>
            </w:tcBorders>
            <w:shd w:val="clear" w:color="auto" w:fill="auto"/>
            <w:noWrap/>
            <w:vAlign w:val="center"/>
            <w:hideMark/>
          </w:tcPr>
          <w:p w14:paraId="7726CA26"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000</w:t>
            </w:r>
          </w:p>
        </w:tc>
        <w:tc>
          <w:tcPr>
            <w:tcW w:w="262" w:type="pct"/>
            <w:tcBorders>
              <w:top w:val="nil"/>
              <w:left w:val="nil"/>
              <w:bottom w:val="dotted" w:sz="4" w:space="0" w:color="auto"/>
              <w:right w:val="single" w:sz="4" w:space="0" w:color="auto"/>
            </w:tcBorders>
            <w:shd w:val="clear" w:color="auto" w:fill="auto"/>
            <w:noWrap/>
            <w:vAlign w:val="center"/>
            <w:hideMark/>
          </w:tcPr>
          <w:p w14:paraId="2625FEA8"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37" w:type="pct"/>
            <w:tcBorders>
              <w:top w:val="nil"/>
              <w:left w:val="nil"/>
              <w:bottom w:val="dotted" w:sz="4" w:space="0" w:color="auto"/>
              <w:right w:val="single" w:sz="4" w:space="0" w:color="auto"/>
            </w:tcBorders>
            <w:shd w:val="clear" w:color="auto" w:fill="auto"/>
            <w:noWrap/>
            <w:vAlign w:val="center"/>
            <w:hideMark/>
          </w:tcPr>
          <w:p w14:paraId="1AA73E56"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c>
          <w:tcPr>
            <w:tcW w:w="267" w:type="pct"/>
            <w:tcBorders>
              <w:top w:val="nil"/>
              <w:left w:val="nil"/>
              <w:bottom w:val="dotted" w:sz="4" w:space="0" w:color="auto"/>
              <w:right w:val="double" w:sz="6" w:space="0" w:color="auto"/>
            </w:tcBorders>
            <w:shd w:val="clear" w:color="auto" w:fill="auto"/>
            <w:noWrap/>
            <w:vAlign w:val="center"/>
            <w:hideMark/>
          </w:tcPr>
          <w:p w14:paraId="1D0F31C6"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w:t>
            </w:r>
          </w:p>
        </w:tc>
      </w:tr>
      <w:tr w:rsidR="0068172F" w:rsidRPr="00041602" w14:paraId="11398E2A" w14:textId="77777777" w:rsidTr="0045025A">
        <w:trPr>
          <w:trHeight w:val="216"/>
        </w:trPr>
        <w:tc>
          <w:tcPr>
            <w:tcW w:w="2298" w:type="pct"/>
            <w:tcBorders>
              <w:top w:val="nil"/>
              <w:left w:val="double" w:sz="6" w:space="0" w:color="auto"/>
              <w:bottom w:val="double" w:sz="6" w:space="0" w:color="auto"/>
              <w:right w:val="double" w:sz="6" w:space="0" w:color="auto"/>
            </w:tcBorders>
            <w:shd w:val="clear" w:color="auto" w:fill="auto"/>
            <w:noWrap/>
            <w:vAlign w:val="center"/>
            <w:hideMark/>
          </w:tcPr>
          <w:p w14:paraId="5F782C9E" w14:textId="77777777" w:rsidR="00587387" w:rsidRPr="00041602" w:rsidRDefault="00587387" w:rsidP="00587387">
            <w:pPr>
              <w:spacing w:line="240" w:lineRule="auto"/>
              <w:ind w:firstLineChars="200" w:firstLine="400"/>
              <w:jc w:val="left"/>
              <w:rPr>
                <w:rFonts w:eastAsia="Times New Roman"/>
                <w:color w:val="000000"/>
                <w:sz w:val="20"/>
                <w:szCs w:val="20"/>
              </w:rPr>
            </w:pPr>
            <w:r w:rsidRPr="00041602">
              <w:rPr>
                <w:rFonts w:eastAsia="Times New Roman"/>
                <w:color w:val="000000"/>
                <w:sz w:val="20"/>
                <w:szCs w:val="20"/>
              </w:rPr>
              <w:t>Physical Store Return Channel</w:t>
            </w:r>
          </w:p>
        </w:tc>
        <w:tc>
          <w:tcPr>
            <w:tcW w:w="278" w:type="pct"/>
            <w:tcBorders>
              <w:top w:val="nil"/>
              <w:left w:val="nil"/>
              <w:bottom w:val="double" w:sz="6" w:space="0" w:color="auto"/>
              <w:right w:val="single" w:sz="4" w:space="0" w:color="auto"/>
            </w:tcBorders>
            <w:shd w:val="clear" w:color="auto" w:fill="auto"/>
            <w:noWrap/>
            <w:vAlign w:val="center"/>
            <w:hideMark/>
          </w:tcPr>
          <w:p w14:paraId="20549453"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0" w:type="pct"/>
            <w:tcBorders>
              <w:top w:val="nil"/>
              <w:left w:val="nil"/>
              <w:bottom w:val="double" w:sz="6" w:space="0" w:color="auto"/>
              <w:right w:val="double" w:sz="6" w:space="0" w:color="auto"/>
            </w:tcBorders>
            <w:shd w:val="clear" w:color="auto" w:fill="auto"/>
            <w:noWrap/>
            <w:vAlign w:val="center"/>
            <w:hideMark/>
          </w:tcPr>
          <w:p w14:paraId="67CAEF58"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uble" w:sz="6" w:space="0" w:color="auto"/>
              <w:right w:val="single" w:sz="4" w:space="0" w:color="auto"/>
            </w:tcBorders>
            <w:shd w:val="clear" w:color="auto" w:fill="auto"/>
            <w:noWrap/>
            <w:vAlign w:val="center"/>
            <w:hideMark/>
          </w:tcPr>
          <w:p w14:paraId="6F4CEFD6"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9" w:type="pct"/>
            <w:tcBorders>
              <w:top w:val="nil"/>
              <w:left w:val="nil"/>
              <w:bottom w:val="double" w:sz="6" w:space="0" w:color="auto"/>
              <w:right w:val="double" w:sz="6" w:space="0" w:color="auto"/>
            </w:tcBorders>
            <w:shd w:val="clear" w:color="auto" w:fill="auto"/>
            <w:noWrap/>
            <w:vAlign w:val="center"/>
            <w:hideMark/>
          </w:tcPr>
          <w:p w14:paraId="7599E205"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77" w:type="pct"/>
            <w:tcBorders>
              <w:top w:val="nil"/>
              <w:left w:val="nil"/>
              <w:bottom w:val="double" w:sz="6" w:space="0" w:color="auto"/>
              <w:right w:val="single" w:sz="4" w:space="0" w:color="auto"/>
            </w:tcBorders>
            <w:shd w:val="clear" w:color="auto" w:fill="auto"/>
            <w:noWrap/>
            <w:vAlign w:val="center"/>
            <w:hideMark/>
          </w:tcPr>
          <w:p w14:paraId="2B80CEA2"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81" w:type="pct"/>
            <w:tcBorders>
              <w:top w:val="nil"/>
              <w:left w:val="nil"/>
              <w:bottom w:val="double" w:sz="6" w:space="0" w:color="auto"/>
              <w:right w:val="single" w:sz="4" w:space="0" w:color="auto"/>
            </w:tcBorders>
            <w:shd w:val="clear" w:color="auto" w:fill="auto"/>
            <w:noWrap/>
            <w:vAlign w:val="center"/>
            <w:hideMark/>
          </w:tcPr>
          <w:p w14:paraId="0783D739"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uble" w:sz="6" w:space="0" w:color="auto"/>
              <w:right w:val="single" w:sz="4" w:space="0" w:color="auto"/>
            </w:tcBorders>
            <w:shd w:val="clear" w:color="auto" w:fill="auto"/>
            <w:noWrap/>
            <w:vAlign w:val="center"/>
            <w:hideMark/>
          </w:tcPr>
          <w:p w14:paraId="67E46C4A"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62" w:type="pct"/>
            <w:tcBorders>
              <w:top w:val="nil"/>
              <w:left w:val="nil"/>
              <w:bottom w:val="double" w:sz="6" w:space="0" w:color="auto"/>
              <w:right w:val="single" w:sz="4" w:space="0" w:color="auto"/>
            </w:tcBorders>
            <w:shd w:val="clear" w:color="auto" w:fill="auto"/>
            <w:noWrap/>
            <w:vAlign w:val="center"/>
            <w:hideMark/>
          </w:tcPr>
          <w:p w14:paraId="411B30C5"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 </w:t>
            </w:r>
          </w:p>
        </w:tc>
        <w:tc>
          <w:tcPr>
            <w:tcW w:w="237" w:type="pct"/>
            <w:tcBorders>
              <w:top w:val="nil"/>
              <w:left w:val="nil"/>
              <w:bottom w:val="double" w:sz="6" w:space="0" w:color="auto"/>
              <w:right w:val="single" w:sz="4" w:space="0" w:color="auto"/>
            </w:tcBorders>
            <w:shd w:val="clear" w:color="auto" w:fill="auto"/>
            <w:noWrap/>
            <w:vAlign w:val="center"/>
            <w:hideMark/>
          </w:tcPr>
          <w:p w14:paraId="4B2ABFE5" w14:textId="77777777" w:rsidR="00587387" w:rsidRPr="00041602" w:rsidRDefault="00587387" w:rsidP="00041602">
            <w:pPr>
              <w:spacing w:line="240" w:lineRule="auto"/>
              <w:jc w:val="right"/>
              <w:rPr>
                <w:rFonts w:eastAsia="Times New Roman"/>
                <w:color w:val="000000"/>
                <w:sz w:val="20"/>
                <w:szCs w:val="20"/>
              </w:rPr>
            </w:pPr>
            <w:r w:rsidRPr="00041602">
              <w:rPr>
                <w:rFonts w:eastAsia="Times New Roman"/>
                <w:color w:val="000000"/>
                <w:sz w:val="20"/>
                <w:szCs w:val="20"/>
              </w:rPr>
              <w:t>1.000</w:t>
            </w:r>
          </w:p>
        </w:tc>
        <w:tc>
          <w:tcPr>
            <w:tcW w:w="267" w:type="pct"/>
            <w:tcBorders>
              <w:top w:val="nil"/>
              <w:left w:val="nil"/>
              <w:bottom w:val="double" w:sz="6" w:space="0" w:color="auto"/>
              <w:right w:val="double" w:sz="6" w:space="0" w:color="auto"/>
            </w:tcBorders>
            <w:shd w:val="clear" w:color="auto" w:fill="auto"/>
            <w:noWrap/>
            <w:vAlign w:val="center"/>
            <w:hideMark/>
          </w:tcPr>
          <w:p w14:paraId="42109539" w14:textId="77777777" w:rsidR="00587387" w:rsidRPr="00041602" w:rsidRDefault="00587387" w:rsidP="00041602">
            <w:pPr>
              <w:spacing w:line="240" w:lineRule="auto"/>
              <w:jc w:val="right"/>
              <w:rPr>
                <w:rFonts w:eastAsia="Times New Roman"/>
                <w:b/>
                <w:bCs/>
                <w:color w:val="000000"/>
                <w:sz w:val="20"/>
                <w:szCs w:val="20"/>
              </w:rPr>
            </w:pPr>
            <w:r w:rsidRPr="00041602">
              <w:rPr>
                <w:rFonts w:eastAsia="Times New Roman"/>
                <w:b/>
                <w:bCs/>
                <w:color w:val="000000"/>
                <w:sz w:val="20"/>
                <w:szCs w:val="20"/>
              </w:rPr>
              <w:t>--</w:t>
            </w:r>
          </w:p>
        </w:tc>
      </w:tr>
      <w:bookmarkEnd w:id="68"/>
    </w:tbl>
    <w:p w14:paraId="726DCD36" w14:textId="12EA025F" w:rsidR="00DE2532" w:rsidRPr="00B5133F" w:rsidRDefault="00DE2532" w:rsidP="0068172F">
      <w:pPr>
        <w:spacing w:line="240" w:lineRule="auto"/>
        <w:rPr>
          <w:sz w:val="4"/>
          <w:szCs w:val="4"/>
        </w:rPr>
      </w:pPr>
    </w:p>
    <w:p w14:paraId="015AB6E3" w14:textId="77777777" w:rsidR="00DE2532" w:rsidRPr="0068172F" w:rsidRDefault="00DE2532" w:rsidP="00FD58F3">
      <w:pPr>
        <w:rPr>
          <w:sz w:val="22"/>
          <w:szCs w:val="22"/>
        </w:rPr>
        <w:sectPr w:rsidR="00DE2532" w:rsidRPr="0068172F" w:rsidSect="00B5133F">
          <w:pgSz w:w="15840" w:h="12240" w:orient="landscape" w:code="1"/>
          <w:pgMar w:top="1440" w:right="1152" w:bottom="1440" w:left="1152" w:header="720" w:footer="720" w:gutter="0"/>
          <w:cols w:space="720"/>
          <w:docGrid w:linePitch="360"/>
        </w:sectPr>
      </w:pPr>
    </w:p>
    <w:p w14:paraId="6E0658DB" w14:textId="0360629F" w:rsidR="005540EC" w:rsidRPr="00141594" w:rsidRDefault="0088317C" w:rsidP="00141594">
      <w:pPr>
        <w:pStyle w:val="Heading2"/>
        <w:spacing w:before="0" w:after="120"/>
      </w:pPr>
      <w:r>
        <w:lastRenderedPageBreak/>
        <w:t xml:space="preserve"> </w:t>
      </w:r>
      <w:bookmarkStart w:id="69" w:name="_Ref198220953"/>
      <w:r w:rsidR="00D73764" w:rsidRPr="00D73764">
        <w:t>Exogenous Variable Parameter Estimates</w:t>
      </w:r>
      <w:bookmarkEnd w:id="69"/>
    </w:p>
    <w:p w14:paraId="63942556" w14:textId="11FB3AAA" w:rsidR="007D78C6" w:rsidRDefault="00C23C07" w:rsidP="0088317C">
      <w:pPr>
        <w:rPr>
          <w:u w:val="single"/>
        </w:rPr>
      </w:pPr>
      <w:bookmarkStart w:id="70" w:name="_Hlk199709340"/>
      <w:r w:rsidRPr="00C23C07">
        <w:rPr>
          <w:u w:val="single"/>
        </w:rPr>
        <w:t xml:space="preserve">Individual/Household </w:t>
      </w:r>
      <w:proofErr w:type="spellStart"/>
      <w:r w:rsidRPr="00C23C07">
        <w:rPr>
          <w:u w:val="single"/>
        </w:rPr>
        <w:t>Sociodemographics</w:t>
      </w:r>
      <w:proofErr w:type="spellEnd"/>
    </w:p>
    <w:p w14:paraId="7A390084" w14:textId="6690073F" w:rsidR="00BA7E72" w:rsidRPr="00335FD8" w:rsidRDefault="002A7289" w:rsidP="00BA7E72">
      <w:r w:rsidRPr="002A7289">
        <w:t xml:space="preserve">The results </w:t>
      </w:r>
      <w:r w:rsidR="00A32290">
        <w:t xml:space="preserve">in Table 4 </w:t>
      </w:r>
      <w:r w:rsidR="00960779">
        <w:t xml:space="preserve">clearly reveal </w:t>
      </w:r>
      <w:r w:rsidRPr="002A7289">
        <w:t xml:space="preserve">that demographic factors </w:t>
      </w:r>
      <w:r w:rsidR="00960779">
        <w:t xml:space="preserve">statistically </w:t>
      </w:r>
      <w:r w:rsidRPr="002A7289">
        <w:t>significantly influence consumers</w:t>
      </w:r>
      <w:r>
        <w:t>’</w:t>
      </w:r>
      <w:r w:rsidRPr="002A7289">
        <w:t xml:space="preserve"> online shopping behaviors, delivery return patterns, and channel preferences. Women exhibit </w:t>
      </w:r>
      <w:r w:rsidR="00A32290">
        <w:t xml:space="preserve">a </w:t>
      </w:r>
      <w:r w:rsidRPr="002A7289">
        <w:t>higher propensity for frequent online purchases</w:t>
      </w:r>
      <w:r w:rsidR="00AF6D78" w:rsidRPr="00AF6D78">
        <w:t xml:space="preserve"> </w:t>
      </w:r>
      <w:r w:rsidR="00AF6D78">
        <w:t>compared to men</w:t>
      </w:r>
      <w:r w:rsidR="00A32290">
        <w:t>,</w:t>
      </w:r>
      <w:r w:rsidR="00AF6D78">
        <w:t xml:space="preserve"> </w:t>
      </w:r>
      <w:r w:rsidR="00AF6D78" w:rsidRPr="00AF6D78">
        <w:t xml:space="preserve">aligning with </w:t>
      </w:r>
      <w:r w:rsidR="009869CF">
        <w:t xml:space="preserve">a </w:t>
      </w:r>
      <w:r w:rsidR="00AF6D78" w:rsidRPr="00AF6D78">
        <w:t>recent stud</w:t>
      </w:r>
      <w:r w:rsidR="009869CF">
        <w:t>y</w:t>
      </w:r>
      <w:r w:rsidR="00AF6D78" w:rsidRPr="00AF6D78">
        <w:t xml:space="preserve"> using </w:t>
      </w:r>
      <w:r w:rsidR="00A32290">
        <w:t xml:space="preserve">similar </w:t>
      </w:r>
      <w:r w:rsidR="00AF6D78" w:rsidRPr="00AF6D78">
        <w:t xml:space="preserve">NHTS 2022 data </w:t>
      </w:r>
      <w:r w:rsidR="009869CF">
        <w:fldChar w:fldCharType="begin"/>
      </w:r>
      <w:r w:rsidR="009869CF">
        <w:instrText xml:space="preserve"> ADDIN ZOTERO_ITEM CSL_CITATION {"citationID":"eqN8kFA5","properties":{"formattedCitation":"(Sharda et al., 2024)","plainCitation":"(Sharda et al., 2024)","noteIndex":0},"citationItems":[{"id":3241,"uris":["http://zotero.org/users/9292995/items/YF6ET33J"],"itemData":{"id":3241,"type":"article","abstract":"The COVID-19 pandemic has significantly shifted travel behaviors, with major changes observed in online shopping and travel to work. Despite considerable research into pandemic-induced changes in travel behavior, it remains uncertain whether these new patterns have persisted or reverted to pre-pandemic norms. This study addresses this uncertainty by evaluating whether shifts in online shopping and work travel during the pandemic have become permanently ingrained in individuals&amp;amp;rsquo; daily routine. Leveraging data from the 2022 National Household Travel Survey, a bivariate ordered probit model is employed to analyze changes in online shopping and work travel&amp;amp;mdash;whether they have increased, decreased, or remained stable compared to pre-pandemic levels across different population segments. The analysis finds that the pandemic did not significantly alter online shopping for home delivery and travel to work for the majority of society. However, a substantial portion of respondents reported increased online shopping for home delivery and reduced travel to work compared to pre-pandemic levels, with online shopping trends appearing more permanent. Segment-wise analysis and model results indicate heterogeneity in behavioral shifts with females engaging more in online shopping, while zero-vehicle households are traveling less to work, compared to pre-pandemic levels. Additionally, increase in online shopping frequency is significantly and negatively correlated with decrease in traveling to work. These findings highlight the need for improved digital infrastructure, flexible work policies, and integrated transportation solutions tailored to evolving demographic and socioeconomic needs in the post-pandemic era. Additionally, the study calls for integrating passenger and freight movement in a single framework rather than treating them in silos.","DOI":"10.21203/rs.3.rs-4930956/v1","note":"ISSN: 2693-5015","publisher":"Research Square","source":"Research Square","title":"New Norms or Old Habits: Evaluating Interlinked Trajectories of Online Shopping and Work Commute Post-Pandemic","title-short":"New Norms or Old Habits","URL":"https://www.researchsquare.com/article/rs-4930956/v1","author":[{"family":"Sharda","given":"Shivam"},{"family":"Alonso","given":"Patrick"},{"family":"Garikapati","given":"Venu"},{"family":"Laguarda","given":"Isabel"},{"family":"Goulias","given":"Konstadinos"},{"family":"Viz","given":"Nicole"}],"accessed":{"date-parts":[["2025",5,15]]},"issued":{"date-parts":[["2024",9,16]]}}}],"schema":"https://github.com/citation-style-language/schema/raw/master/csl-citation.json"} </w:instrText>
      </w:r>
      <w:r w:rsidR="009869CF">
        <w:fldChar w:fldCharType="separate"/>
      </w:r>
      <w:r w:rsidR="009869CF" w:rsidRPr="00AF6D78">
        <w:t>(Sharda et al., 2024)</w:t>
      </w:r>
      <w:r w:rsidR="009869CF">
        <w:fldChar w:fldCharType="end"/>
      </w:r>
      <w:r w:rsidR="009869CF">
        <w:t xml:space="preserve"> </w:t>
      </w:r>
      <w:r w:rsidR="00AF6D78" w:rsidRPr="00AF6D78">
        <w:t>and other research indicating higher female participation rates in e-commerce</w:t>
      </w:r>
      <w:r w:rsidR="00A32290">
        <w:t xml:space="preserve"> </w:t>
      </w:r>
      <w:r w:rsidR="00A32290">
        <w:fldChar w:fldCharType="begin"/>
      </w:r>
      <w:r w:rsidR="00057110">
        <w:instrText xml:space="preserve"> ADDIN ZOTERO_ITEM CSL_CITATION {"citationID":"ULR1va2r","properties":{"formattedCitation":"(Pradhana &amp; Sastiono, 2019)","plainCitation":"(Pradhana &amp; Sastiono, 2019)","dontUpdate":true,"noteIndex":0},"citationItems":[{"id":3180,"uris":["http://zotero.org/users/9292995/items/Y8K9LE3K"],"itemData":{"id":3180,"type":"paper-conference","abstract":"The purpose of this research is to see how the difference of gender influenced the preference in online shopping. We focus on the emotional level, the level of practicality, and the level of trust felt by every individual regarding online shopping, which relates towards the frequency of online shopping and the total amount spent on online shopping....","DOI":"10.2991/icbmr-18.2019.21","event-title":"12th International Conference on Business and Management Research (ICBMR 2018)","ISBN":"978-94-6252-682-2","language":"en","note":"ISSN: 2352-5428","page":"123-128","publisher":"Atlantis Press","source":"www.atlantis-press.com","title":"Gender Differences in Online Shopping: Are Men More Shopaholic Online?","title-short":"Gender Differences in Online Shopping","URL":"https://www.atlantis-press.com/proceedings/icbmr-18/55914312","author":[{"family":"Pradhana","given":"Faizal"},{"family":"Sastiono","given":"Prani"}],"accessed":{"date-parts":[["2025",5,11]]},"issued":{"date-parts":[["2019",3]]}}}],"schema":"https://github.com/citation-style-language/schema/raw/master/csl-citation.json"} </w:instrText>
      </w:r>
      <w:r w:rsidR="00A32290">
        <w:fldChar w:fldCharType="separate"/>
      </w:r>
      <w:r w:rsidR="00A32290" w:rsidRPr="00A32290">
        <w:t>(</w:t>
      </w:r>
      <w:r w:rsidR="00A32290">
        <w:t xml:space="preserve">see </w:t>
      </w:r>
      <w:r w:rsidR="00A32290" w:rsidRPr="00A32290">
        <w:t xml:space="preserve">Pradhana </w:t>
      </w:r>
      <w:r w:rsidR="00A32290">
        <w:t>and</w:t>
      </w:r>
      <w:r w:rsidR="00A32290" w:rsidRPr="00A32290">
        <w:t xml:space="preserve"> Sastiono, 2019</w:t>
      </w:r>
      <w:r w:rsidR="00A32290">
        <w:fldChar w:fldCharType="end"/>
      </w:r>
      <w:r w:rsidR="00A32290">
        <w:t>,</w:t>
      </w:r>
      <w:r w:rsidR="00AF6D78" w:rsidRPr="00AF6D78">
        <w:t xml:space="preserve"> </w:t>
      </w:r>
      <w:r w:rsidR="009869CF">
        <w:rPr>
          <w:rFonts w:eastAsia="Times New Roman"/>
        </w:rPr>
        <w:fldChar w:fldCharType="begin"/>
      </w:r>
      <w:r w:rsidR="00057110">
        <w:rPr>
          <w:rFonts w:eastAsia="Times New Roman"/>
        </w:rPr>
        <w:instrText xml:space="preserve"> ADDIN ZOTERO_ITEM CSL_CITATION {"citationID":"UqU862f9","properties":{"formattedCitation":"(CapitalOne, 2024; Tutar et al., 2024)","plainCitation":"(CapitalOne, 2024; Tutar et al., 2024)","dontUpdate":true,"noteIndex":0},"citationItems":[{"id":3182,"uris":["http://zotero.org/users/9292995/items/JHHV3CDE"],"itemData":{"id":3182,"type":"report","title":"Male vs. Female Shopping Statistics","URL":"https://capitaloneshopping.com/research/male-vs-female-shopping-statistics/","author":[{"literal":"CapitalOne"}],"issued":{"date-parts":[["2024"]]}}},{"id":3178,"uris":["http://zotero.org/users/9292995/items/EMNJID8D"],"itemData":{"id":3178,"type":"article-journal","abstract":"Due to the effects of the COVID-19 pandemic on people’s daily lives, individuals’ shopping habits have begun to change. This study investigates factors associated with citizens’ e-commerce shopping frequency, taking into account gender differences during COVID-19. The study utilized the Household Information Technologies Usage Survey microdata set conducted by TurkStat in 2021. Various factors related to citizens’ e-commerce shopping frequency, specifically considering gender differences during the COVID-19 period, were examined using the generalized ordered logit model. According to the research results, the frequency of e-commerce shopping inversely decreases with age for both men and women. The number of e-commerce purchases made by individuals, regardless of gender, increases in direct proportion to their education levels. Additionally, as individuals’ incomes rise, their engagement in e-commerce purchases increases. Men who actively search for information about products and services are more likely to participate in e-commerce compared to those who do not. This dynamic differs for women based on the quantity of their intakes. Regarding gender distribution, it was determined that, moving from east to west, women make more e-commerce purchases than men. For both local governments and service providers, developing healthier, sustainable, and more predictable policies and strategies for extraordinary situations such as pandemics is crucial. Businesses are recommended to build customer and supplier portfolios, focusing on areas such as platform accessibility, inventory management, distribution, transportation, and payment methods. Strengthening infrastructure and keeping systems up-to-date are also crucial for effectively responding to consumer demands.","container-title":"SAGE Open","DOI":"10.1177/21582440241287630","ISSN":"2158-2440","issue":"4","language":"EN","note":"publisher: SAGE Publications","page":"21582440241287630","source":"SAGE Journals","title":"An Investigation of Gender Differences in E-Commerce Shopping Frequency During COVID-19: Evidence From Türkiye","title-short":"An Investigation of Gender Differences in E-Commerce Shopping Frequency During COVID-19","volume":"14","author":[{"family":"Tutar","given":"Gökhan"},{"family":"Küçükoğlu","given":"Hasan"},{"family":"Özdemir","given":"Adem"},{"family":"Alkan","given":"Ömer"},{"family":"Ipekten","given":"Osman Berna"}],"issued":{"date-parts":[["2024",10,1]]}}}],"schema":"https://github.com/citation-style-language/schema/raw/master/csl-citation.json"} </w:instrText>
      </w:r>
      <w:r w:rsidR="009869CF">
        <w:rPr>
          <w:rFonts w:eastAsia="Times New Roman"/>
        </w:rPr>
        <w:fldChar w:fldCharType="separate"/>
      </w:r>
      <w:r w:rsidR="00A32290" w:rsidRPr="00A32290">
        <w:t>CapitalOne, 2024</w:t>
      </w:r>
      <w:r w:rsidR="00A32290">
        <w:t>, and</w:t>
      </w:r>
      <w:r w:rsidR="00A32290" w:rsidRPr="00A32290">
        <w:t xml:space="preserve"> Tutar et al., 2024)</w:t>
      </w:r>
      <w:r w:rsidR="009869CF">
        <w:rPr>
          <w:rFonts w:eastAsia="Times New Roman"/>
        </w:rPr>
        <w:fldChar w:fldCharType="end"/>
      </w:r>
      <w:r w:rsidR="009869CF">
        <w:rPr>
          <w:rFonts w:eastAsia="Times New Roman"/>
        </w:rPr>
        <w:t xml:space="preserve">. </w:t>
      </w:r>
      <w:r w:rsidR="00AF6D78" w:rsidRPr="00AF6D78">
        <w:t xml:space="preserve">However, </w:t>
      </w:r>
      <w:r w:rsidR="00960779">
        <w:t xml:space="preserve">it is important to note here that </w:t>
      </w:r>
      <w:r w:rsidR="00AF6D78" w:rsidRPr="00AF6D78">
        <w:t xml:space="preserve">the empirical evidence on gender differences remains mixed, with some studies finding minimal gender gaps or even slightly higher male participation in certain online shopping activities </w:t>
      </w:r>
      <w:r w:rsidR="009869CF">
        <w:fldChar w:fldCharType="begin"/>
      </w:r>
      <w:r w:rsidR="009869CF">
        <w:instrText xml:space="preserve"> ADDIN ZOTERO_ITEM CSL_CITATION {"citationID":"vmNqzN6T","properties":{"formattedCitation":"(Mintel, 2024a)","plainCitation":"(Mintel, 2024a)","noteIndex":0},"citationItems":[{"id":3185,"uris":["http://zotero.org/users/9292995/items/3XCIL2BX"],"itemData":{"id":3185,"type":"dataset","title":"Multicultural Online Shopping Behaviors – US – 2024","URL":"https://store.mintel.com/us/report/multicultural-online-shopping-behaviors-us-2024/","author":[{"literal":"Mintel"}],"issued":{"date-parts":[["2024"]]}}}],"schema":"https://github.com/citation-style-language/schema/raw/master/csl-citation.json"} </w:instrText>
      </w:r>
      <w:r w:rsidR="009869CF">
        <w:fldChar w:fldCharType="separate"/>
      </w:r>
      <w:r w:rsidR="009869CF" w:rsidRPr="00396C4D">
        <w:t>(Mintel, 2024a)</w:t>
      </w:r>
      <w:r w:rsidR="009869CF">
        <w:fldChar w:fldCharType="end"/>
      </w:r>
      <w:r w:rsidR="009869CF">
        <w:t xml:space="preserve">, </w:t>
      </w:r>
      <w:r w:rsidR="00AF6D78" w:rsidRPr="00AF6D78">
        <w:t>suggesting that gender effects may vary by product category, platform, or regional context.</w:t>
      </w:r>
      <w:r w:rsidR="009869CF">
        <w:t xml:space="preserve"> </w:t>
      </w:r>
      <w:r w:rsidR="00FB7C44">
        <w:t xml:space="preserve">Unfortunately, </w:t>
      </w:r>
      <w:r w:rsidR="00960779">
        <w:t xml:space="preserve">the NHTS survey, like the data used in </w:t>
      </w:r>
      <w:r w:rsidR="00FD5126">
        <w:t xml:space="preserve">many </w:t>
      </w:r>
      <w:r w:rsidR="00960779">
        <w:t>earlier studies of online purchasing behavior</w:t>
      </w:r>
      <w:r w:rsidR="00FD5126">
        <w:t xml:space="preserve"> </w:t>
      </w:r>
      <w:r w:rsidR="00FD5126">
        <w:fldChar w:fldCharType="begin"/>
      </w:r>
      <w:r w:rsidR="00057110">
        <w:instrText xml:space="preserve"> ADDIN ZOTERO_ITEM CSL_CITATION {"citationID":"3Qh8aLat","properties":{"formattedCitation":"(Le et al., 2022; H. Shah et al., 2024)","plainCitation":"(Le et al., 2022; H. Shah et al., 2024)","dontUpdate":true,"noteIndex":0},"citationItems":[{"id":2769,"uris":["http://zotero.org/users/9292995/items/8GW5KB5M"],"itemData":{"id":2769,"type":"article-journal","abstract":"The rise of e-commerce has led to substantial changes in personal travel and activities. We systematically reviewed empirical studies on the relationship between online shopping and personal travel behaviour. We synthesised and assessed the evidence for four types of effects on various travel outcomes, including trip frequency, travel distance, trip chaining, mode choice, and time use. In 42 articles reviewed, we found more evidence that online shopping substitutes for shopping travel. Most studies to date have focused on trip frequency but neglected other travel outcomes. Very few studies have considered the modification effect, which has significant implications for travel demand management. In sum, previous studies have not reached a consensus on the dominant effect of online shopping, in part due to the diversity in variable measurements, types of goods, study areas, and analytic methods. A limitation of previous studies is the reliance on cross-sectional surveys, which hinders the distinction between short- and long-term behaviours and between modification, complementarity, and substitution effects. Our study provides an agenda for future research on this topic and discusses policy implications related to land use, behavioural changes, data collection, and modelling for practitioners who wish to incorporate e-commerce in planning for sustainable urban systems.","container-title":"Transport Reviews","DOI":"10.1080/01441647.2021.1961917","ISSN":"0144-1647","issue":"3","note":"publisher: Routledge\n_eprint: https://doi.org/10.1080/01441647.2021.1961917","page":"273-295","source":"Taylor and Francis+NEJM","title":"Impacts of online shopping on travel demand: a systematic review","title-short":"Impacts of online shopping on travel demand","volume":"42","author":[{"family":"Le","given":"Huyen T. K."},{"family":"Carrel","given":"Andre L."},{"family":"Shah","given":"Harsh"}],"issued":{"date-parts":[["2022",5,4]]}}},{"id":3218,"uris":["http://zotero.org/users/9292995/items/E9MWECD4"],"itemData":{"id":3218,"type":"article-journal","abstract":"Large-scale adoption of telemobility, such as teleworking and online shopping, has affected travel patterns significantly. The impacts of teleworking and online shopping on travel have been studied separately and with trip-level analyses, thereby ignoring tour complexity, trip chaining, and activity scheduling. We aim to address this gap by investigating the interactions between online shopping, teleworking, and travel at a tour level, considering trip chaining and the importance of the activities involved. We classify tours into mandatory (e.g., travel for work, school), maintenance (e.g., travel for grocery shopping, appointments, errands), and discretionary (e.g., travel for non-grocery shopping, leisure, religious activities) tours according to the primary activity purpose. We then estimate a structural equation model using a one-week activity-travel diary from the 2019 Puget Sound Regional Travel Study. The results indicate that teleworking reduced mandatory and maintenance tours while increasing online shopping. Mandatory tours were negatively associated with both maintenance tours and online shopping, whereas the number of maintenance tours was positively associated with the number of discretionary tours. We did not find a statistically significant relationship between online shopping, maintenance tours, and discretionary tours. Overall, this study offers new insights into the effect of teleworking and online shopping on travel, with potential implications for travel demand modeling and management, as well as for the design of travel surveys that take such virtual activities into account.","container-title":"Transportation","DOI":"10.1007/s11116-022-10321-9","ISSN":"1572-9435","issue":"1","journalAbbreviation":"Transportation","language":"en","page":"99-127","source":"Springer Link","title":"Impacts of teleworking and online shopping on travel: a tour-based analysis","title-short":"Impacts of teleworking and online shopping on travel","volume":"51","author":[{"family":"Shah","given":"Harsh"},{"family":"Carrel","given":"Andre L."},{"family":"Le","given":"Huyen T. K."}],"issued":{"date-parts":[["2024",2,1]]}}}],"schema":"https://github.com/citation-style-language/schema/raw/master/csl-citation.json"} </w:instrText>
      </w:r>
      <w:r w:rsidR="00FD5126">
        <w:fldChar w:fldCharType="separate"/>
      </w:r>
      <w:r w:rsidR="00FD5126" w:rsidRPr="00FD5126">
        <w:t>(</w:t>
      </w:r>
      <w:r w:rsidR="00FD5126">
        <w:t xml:space="preserve">see </w:t>
      </w:r>
      <w:r w:rsidR="00FD5126" w:rsidRPr="00FD5126">
        <w:t>Le et al., 2022</w:t>
      </w:r>
      <w:r w:rsidR="00FD5126">
        <w:t>, and</w:t>
      </w:r>
      <w:r w:rsidR="00FD5126" w:rsidRPr="00FD5126">
        <w:t xml:space="preserve"> Shah et al., 2024)</w:t>
      </w:r>
      <w:r w:rsidR="00FD5126">
        <w:fldChar w:fldCharType="end"/>
      </w:r>
      <w:r w:rsidR="00FD5126">
        <w:t xml:space="preserve">, </w:t>
      </w:r>
      <w:r w:rsidR="00960779">
        <w:t xml:space="preserve">did not distinguish between product categories or platform of purchase. </w:t>
      </w:r>
      <w:r w:rsidR="009869CF">
        <w:t>Overall</w:t>
      </w:r>
      <w:r w:rsidR="00851D59">
        <w:t xml:space="preserve">, </w:t>
      </w:r>
      <w:r w:rsidR="00A32290">
        <w:t>we hypothesize that the</w:t>
      </w:r>
      <w:r w:rsidR="00851D59">
        <w:t xml:space="preserve"> observed higher</w:t>
      </w:r>
      <w:r w:rsidR="00BA7E72">
        <w:t xml:space="preserve"> online shopping</w:t>
      </w:r>
      <w:r w:rsidR="00851D59">
        <w:t xml:space="preserve"> frequency among women </w:t>
      </w:r>
      <w:r w:rsidR="00A32290">
        <w:t xml:space="preserve">is </w:t>
      </w:r>
      <w:r w:rsidR="00851D59">
        <w:t>likely</w:t>
      </w:r>
      <w:r w:rsidR="00BA7E72">
        <w:t xml:space="preserve"> an extension of their offline shopping patterns driven by </w:t>
      </w:r>
      <w:r w:rsidR="00851D59">
        <w:t>their traditional role as primary household shoppers</w:t>
      </w:r>
      <w:r w:rsidR="004653BF">
        <w:t xml:space="preserve"> </w:t>
      </w:r>
      <w:r w:rsidR="004653BF">
        <w:fldChar w:fldCharType="begin"/>
      </w:r>
      <w:r w:rsidR="004653BF">
        <w:instrText xml:space="preserve"> ADDIN ZOTERO_ITEM CSL_CITATION {"citationID":"04z0nGJf","properties":{"formattedCitation":"(Numerator, 2022)","plainCitation":"(Numerator, 2022)","noteIndex":0},"citationItems":[{"id":3189,"uris":["http://zotero.org/users/9292995/items/EB5J9RIA"],"itemData":{"id":3189,"type":"report","title":"Breaking Stereotypes: The Women Driving Sales in Male-Centric Categories","URL":"https://www.numerator.com/wp-content/uploads/2023/11/Breaking-Sterotypes_The-Women-Driving-Sales-in-Male_Centric-Categories.pdf","author":[{"literal":"Numerator"}],"issued":{"date-parts":[["2022"]]}}}],"schema":"https://github.com/citation-style-language/schema/raw/master/csl-citation.json"} </w:instrText>
      </w:r>
      <w:r w:rsidR="004653BF">
        <w:fldChar w:fldCharType="separate"/>
      </w:r>
      <w:r w:rsidR="004653BF" w:rsidRPr="004653BF">
        <w:t>(Numerator, 2022)</w:t>
      </w:r>
      <w:r w:rsidR="004653BF">
        <w:fldChar w:fldCharType="end"/>
      </w:r>
      <w:r w:rsidR="00851D59">
        <w:t>, and their stronger motivation by hedonic factors such as pleasure, entertainment, and mood improvement</w:t>
      </w:r>
      <w:r w:rsidR="004653BF">
        <w:t xml:space="preserve"> </w:t>
      </w:r>
      <w:r w:rsidR="00851D59">
        <w:t>compared to men</w:t>
      </w:r>
      <w:r w:rsidR="004653BF">
        <w:t>’</w:t>
      </w:r>
      <w:r w:rsidR="00851D59">
        <w:t>s more need-based shopping approach</w:t>
      </w:r>
      <w:r w:rsidR="004653BF">
        <w:t xml:space="preserve"> </w:t>
      </w:r>
      <w:r w:rsidR="004653BF">
        <w:fldChar w:fldCharType="begin"/>
      </w:r>
      <w:r w:rsidR="00057110">
        <w:instrText xml:space="preserve"> ADDIN ZOTERO_ITEM CSL_CITATION {"citationID":"J1m4NYGV","properties":{"formattedCitation":"(Nair et al., 2022; Tarka et al., 2022)","plainCitation":"(Nair et al., 2022; Tarka et al., 2022)","dontUpdate":true,"noteIndex":0},"citationItems":[{"id":3188,"uris":["http://zotero.org/users/9292995/items/HP6WWDF2"],"itemData":{"id":3188,"type":"article-journal","container-title":"International Research Journal of Engineering and Technology","issue":"12","page":"91-95","title":"Difference in Consumer Shopping Behaviour of Men and Women","volume":"9","author":[{"family":"Nair","given":"Kashish"},{"family":"Mundkur","given":"Suman"},{"family":"Tulshyan","given":"Anju"}],"issued":{"date-parts":[["2022"]]}}},{"id":3186,"uris":["http://zotero.org/users/9292995/items/BLZ9HFLP"],"itemData":{"id":3186,"type":"article-journal","abstract":"Although existing research suggests that personality plays an important role in explaining compulsive buying behavior, there is still potential space to diagnose the theoretical mediational mechanisms underlying these effects or the extent to which these relationships vary across different consumer demographic groups. Indeed, the role of specific personality traits on hedonistic shopping experiences and compulsive buying still awaits an in-depth examination and clarification. Thus, the present research contributes to existing knowledge by: (1) examining hedonistic shopping experiences (HSE) as a mediating mechanism on compulsive buying (CB); and (2) investigating the role of gender as a moderating variable. Using a sample of 363 adults and data derived from the US market, we confirmed the role of hedonistic shopping experiences, a central trait, in mediating the effects of cardinal traits (i.e., neuroticism, extraversion, openness to experience, conscientiousness and agreeableness), on compulsive buying, a surface trait. Specifically, neuroticism, extraversion, openness to experience exerted a more indirect and positive influence on compulsive buying, while conscientiousness and agreeableness showed a stronger direct and negative relationship with hedonistic shopping experiences and compulsive buying. In addition, neuroticism, extraversion, and openness to experience were a stronger driver of compulsive buying for women than for men, while conscientiousness and agreeableness jointly decreased the importance of hedonistic shopping experiences, and more strongly inhibited compulsive buying for women than for men. The research findings offer important theoretical, public policy and marketing implications.","container-title":"Journal of Retailing and Consumer Services","DOI":"10.1016/j.jretconser.2021.102802","ISSN":"0969-6989","journalAbbreviation":"Journal of Retailing and Consumer Services","page":"102802","source":"ScienceDirect","title":"Consumers’ personality and compulsive buying behavior: The role of hedonistic shopping experiences and gender in mediating-moderating relationships","title-short":"Consumers’ personality and compulsive buying behavior","volume":"64","author":[{"family":"Tarka","given":"Piotr"},{"family":"Kukar-Kinney","given":"Monika"},{"family":"Harnish","given":"Richard J."}],"issued":{"date-parts":[["2022",1,1]]}}}],"schema":"https://github.com/citation-style-language/schema/raw/master/csl-citation.json"} </w:instrText>
      </w:r>
      <w:r w:rsidR="004653BF">
        <w:fldChar w:fldCharType="separate"/>
      </w:r>
      <w:r w:rsidR="004653BF" w:rsidRPr="004653BF">
        <w:t>(Nair et al., 2022</w:t>
      </w:r>
      <w:r w:rsidR="00A32290">
        <w:t>, and</w:t>
      </w:r>
      <w:r w:rsidR="004653BF" w:rsidRPr="004653BF">
        <w:t xml:space="preserve"> Tarka et al., 2022)</w:t>
      </w:r>
      <w:r w:rsidR="004653BF">
        <w:fldChar w:fldCharType="end"/>
      </w:r>
      <w:r w:rsidR="00851D59">
        <w:t xml:space="preserve">. </w:t>
      </w:r>
      <w:r w:rsidR="00BA7E72">
        <w:rPr>
          <w:rFonts w:eastAsia="Times New Roman"/>
        </w:rPr>
        <w:t xml:space="preserve">Additionally, the results </w:t>
      </w:r>
      <w:r w:rsidR="00BA7E72" w:rsidRPr="00A32290">
        <w:rPr>
          <w:rFonts w:eastAsia="Times New Roman"/>
        </w:rPr>
        <w:t>in Table 4</w:t>
      </w:r>
      <w:r w:rsidR="00BA7E72">
        <w:rPr>
          <w:rFonts w:eastAsia="Times New Roman"/>
        </w:rPr>
        <w:t xml:space="preserve"> indicate that </w:t>
      </w:r>
      <w:r w:rsidR="00335FD8">
        <w:rPr>
          <w:rFonts w:eastAsia="Times New Roman"/>
        </w:rPr>
        <w:t>women’s</w:t>
      </w:r>
      <w:r w:rsidR="00C63012" w:rsidRPr="00C63012">
        <w:rPr>
          <w:rFonts w:eastAsia="Times New Roman"/>
        </w:rPr>
        <w:t xml:space="preserve"> increased shopping activity translates to </w:t>
      </w:r>
      <w:r w:rsidR="00335FD8">
        <w:t>proportionally higher return probabilities and stronger preferences for physical store return channels compared to men. This likely reflects women</w:t>
      </w:r>
      <w:r w:rsidR="001C7271">
        <w:t>’</w:t>
      </w:r>
      <w:r w:rsidR="00335FD8">
        <w:t xml:space="preserve">s dominance in high-return categories such as fashion and beauty, where sizing issues and </w:t>
      </w:r>
      <w:r w:rsidR="001C7271">
        <w:t>“</w:t>
      </w:r>
      <w:r w:rsidR="00335FD8">
        <w:t>bracketing</w:t>
      </w:r>
      <w:r w:rsidR="001C7271">
        <w:t>”</w:t>
      </w:r>
      <w:r w:rsidR="00335FD8">
        <w:t xml:space="preserve"> practices (ordering multiple sizes or colors with </w:t>
      </w:r>
      <w:r w:rsidR="00A32290">
        <w:t xml:space="preserve">the </w:t>
      </w:r>
      <w:r w:rsidR="00335FD8">
        <w:t xml:space="preserve">intent to return some) result in elevated return rates </w:t>
      </w:r>
      <w:r w:rsidR="00396C4D">
        <w:fldChar w:fldCharType="begin"/>
      </w:r>
      <w:r w:rsidR="00565FDB">
        <w:instrText xml:space="preserve"> ADDIN ZOTERO_ITEM CSL_CITATION {"citationID":"kUqqYy29","properties":{"formattedCitation":"(Mintel, 2024b)","plainCitation":"(Mintel, 2024b)","noteIndex":0},"citationItems":[{"id":3190,"uris":["http://zotero.org/users/9292995/items/UCNU93JT"],"itemData":{"id":3190,"type":"dataset","title":"State of Retail &amp; eCommerce – US – 2024","URL":"https://data-mintel-com.ezproxy.lib.utexas.edu/databook/state-of-retail-ecommerce-us-2024/","author":[{"literal":"Mintel"}],"issued":{"date-parts":[["2024"]]}}}],"schema":"https://github.com/citation-style-language/schema/raw/master/csl-citation.json"} </w:instrText>
      </w:r>
      <w:r w:rsidR="00396C4D">
        <w:fldChar w:fldCharType="separate"/>
      </w:r>
      <w:r w:rsidR="00396C4D" w:rsidRPr="00396C4D">
        <w:t>(Mintel, 2024b)</w:t>
      </w:r>
      <w:r w:rsidR="00396C4D">
        <w:fldChar w:fldCharType="end"/>
      </w:r>
      <w:r w:rsidR="00335FD8">
        <w:t xml:space="preserve">. </w:t>
      </w:r>
    </w:p>
    <w:p w14:paraId="57C13985" w14:textId="62F946EA" w:rsidR="00920D35" w:rsidRDefault="00335FD8" w:rsidP="00A32290">
      <w:pPr>
        <w:ind w:firstLine="720"/>
      </w:pPr>
      <w:r w:rsidRPr="00335FD8">
        <w:t xml:space="preserve">Generational differences </w:t>
      </w:r>
      <w:r>
        <w:t xml:space="preserve">also </w:t>
      </w:r>
      <w:r w:rsidRPr="00335FD8">
        <w:t xml:space="preserve">significantly influence </w:t>
      </w:r>
      <w:r>
        <w:t>consumer behavior in the e-commerce space.</w:t>
      </w:r>
      <w:r w:rsidR="00DB1F6A">
        <w:t xml:space="preserve"> </w:t>
      </w:r>
      <w:r>
        <w:rPr>
          <w:shd w:val="clear" w:color="auto" w:fill="FFFFFF"/>
        </w:rPr>
        <w:t>Older</w:t>
      </w:r>
      <w:r w:rsidRPr="00335FD8">
        <w:rPr>
          <w:shd w:val="clear" w:color="auto" w:fill="FFFFFF"/>
        </w:rPr>
        <w:t xml:space="preserve"> adults show </w:t>
      </w:r>
      <w:r w:rsidR="00960779">
        <w:rPr>
          <w:shd w:val="clear" w:color="auto" w:fill="FFFFFF"/>
        </w:rPr>
        <w:t xml:space="preserve">a </w:t>
      </w:r>
      <w:r w:rsidRPr="00335FD8">
        <w:rPr>
          <w:shd w:val="clear" w:color="auto" w:fill="FFFFFF"/>
        </w:rPr>
        <w:t xml:space="preserve">reduced </w:t>
      </w:r>
      <w:r>
        <w:rPr>
          <w:shd w:val="clear" w:color="auto" w:fill="FFFFFF"/>
        </w:rPr>
        <w:t xml:space="preserve">propensity for </w:t>
      </w:r>
      <w:r w:rsidRPr="00335FD8">
        <w:rPr>
          <w:shd w:val="clear" w:color="auto" w:fill="FFFFFF"/>
        </w:rPr>
        <w:t xml:space="preserve">online </w:t>
      </w:r>
      <w:r w:rsidR="00A32290">
        <w:rPr>
          <w:shd w:val="clear" w:color="auto" w:fill="FFFFFF"/>
        </w:rPr>
        <w:t xml:space="preserve">shopping </w:t>
      </w:r>
      <w:r w:rsidR="00960779">
        <w:rPr>
          <w:shd w:val="clear" w:color="auto" w:fill="FFFFFF"/>
        </w:rPr>
        <w:t>(</w:t>
      </w:r>
      <w:r w:rsidR="007C7E16">
        <w:rPr>
          <w:shd w:val="clear" w:color="auto" w:fill="FFFFFF"/>
        </w:rPr>
        <w:t>among those 65 years or older compared to their younger counterparts) and delivery returns (among those 56 years or older compared</w:t>
      </w:r>
      <w:r w:rsidR="00D3577F">
        <w:rPr>
          <w:shd w:val="clear" w:color="auto" w:fill="FFFFFF"/>
        </w:rPr>
        <w:t xml:space="preserve"> to their younger peers). Such </w:t>
      </w:r>
      <w:r w:rsidR="00D3577F">
        <w:t xml:space="preserve">age effects on </w:t>
      </w:r>
      <w:r w:rsidR="00B84408">
        <w:t>frequent online shopp</w:t>
      </w:r>
      <w:r w:rsidR="00A32290">
        <w:t xml:space="preserve">ing and return habits are well-documented (see </w:t>
      </w:r>
      <w:r w:rsidR="00A32290">
        <w:fldChar w:fldCharType="begin"/>
      </w:r>
      <w:r w:rsidR="00900780">
        <w:instrText xml:space="preserve"> ADDIN ZOTERO_ITEM CSL_CITATION {"citationID":"txe6pk5Q","properties":{"formattedCitation":"(Mintel, 2024b)","plainCitation":"(Mintel, 2024b)","dontUpdate":true,"noteIndex":0},"citationItems":[{"id":3190,"uris":["http://zotero.org/users/9292995/items/UCNU93JT"],"itemData":{"id":3190,"type":"dataset","title":"State of Retail &amp; eCommerce – US – 2024","URL":"https://data-mintel-com.ezproxy.lib.utexas.edu/databook/state-of-retail-ecommerce-us-2024/","author":[{"literal":"Mintel"}],"issued":{"date-parts":[["2024"]]}}}],"schema":"https://github.com/citation-style-language/schema/raw/master/csl-citation.json"} </w:instrText>
      </w:r>
      <w:r w:rsidR="00A32290">
        <w:fldChar w:fldCharType="separate"/>
      </w:r>
      <w:r w:rsidR="00A32290" w:rsidRPr="00396C4D">
        <w:t>Mintel, 2024b</w:t>
      </w:r>
      <w:r w:rsidR="00A32290">
        <w:fldChar w:fldCharType="end"/>
      </w:r>
      <w:r w:rsidR="00A32290">
        <w:t xml:space="preserve">, and </w:t>
      </w:r>
      <w:r w:rsidR="00A32290">
        <w:fldChar w:fldCharType="begin"/>
      </w:r>
      <w:r w:rsidR="00057110">
        <w:instrText xml:space="preserve"> ADDIN ZOTERO_ITEM CSL_CITATION {"citationID":"GT2yihp4","properties":{"formattedCitation":"(CapitalOne, 2025)","plainCitation":"(CapitalOne, 2025)","dontUpdate":true,"noteIndex":0},"citationItems":[{"id":3191,"uris":["http://zotero.org/users/9292995/items/2XLRFLQE"],"itemData":{"id":3191,"type":"report","title":"https://capitaloneshopping.com/research/online-shopping-demographics/#:~:text=Shoppers%20born%20between%201946%20and,than%20the%20average%20American%20consumer.","URL":"https://capitaloneshopping.com/research/online-shopping-demographics/#:~:text=Shoppers%20born%20between%201946%20and,than%20the%20average%20American%20consumer.","author":[{"literal":"CapitalOne"}],"issued":{"date-parts":[["2025"]]}}}],"schema":"https://github.com/citation-style-language/schema/raw/master/csl-citation.json"} </w:instrText>
      </w:r>
      <w:r w:rsidR="00A32290">
        <w:fldChar w:fldCharType="separate"/>
      </w:r>
      <w:r w:rsidR="00A32290" w:rsidRPr="00A32290">
        <w:t>CapitalOne, 2025)</w:t>
      </w:r>
      <w:r w:rsidR="00A32290">
        <w:fldChar w:fldCharType="end"/>
      </w:r>
      <w:r w:rsidR="00D3577F">
        <w:t xml:space="preserve"> based on </w:t>
      </w:r>
      <w:r w:rsidR="00034247">
        <w:t>the Technology Acceptance Model and the Theory of Planned Behavior</w:t>
      </w:r>
      <w:r w:rsidR="00D3577F">
        <w:t>, both of which</w:t>
      </w:r>
      <w:r w:rsidR="00381F5F">
        <w:t xml:space="preserve"> </w:t>
      </w:r>
      <w:r w:rsidR="00034247">
        <w:t xml:space="preserve">suggest </w:t>
      </w:r>
      <w:r w:rsidR="00D3577F">
        <w:t xml:space="preserve">that </w:t>
      </w:r>
      <w:r w:rsidR="00A32290">
        <w:t>generational</w:t>
      </w:r>
      <w:r w:rsidR="00034247">
        <w:t xml:space="preserve"> difference</w:t>
      </w:r>
      <w:r w:rsidR="00A32290">
        <w:t>s</w:t>
      </w:r>
      <w:r w:rsidR="00034247">
        <w:t xml:space="preserve"> stem from older adults’ lower comfort with digital interfaces, perceived lack of value compared to traditional shopping, concerns about online security, less trust in digital environments and brands, and a preference for </w:t>
      </w:r>
      <w:r w:rsidR="007C7E16">
        <w:t>conven</w:t>
      </w:r>
      <w:r w:rsidR="00034247">
        <w:t xml:space="preserve">tional in-person shopping experiences </w:t>
      </w:r>
      <w:bookmarkStart w:id="71" w:name="_Hlk199698940"/>
      <w:r w:rsidR="00034247">
        <w:t>(</w:t>
      </w:r>
      <w:r w:rsidR="00CF0EE1">
        <w:t>s</w:t>
      </w:r>
      <w:r w:rsidR="00B84408">
        <w:t>ee</w:t>
      </w:r>
      <w:r w:rsidR="000C0B4F">
        <w:t xml:space="preserve"> </w:t>
      </w:r>
      <w:r w:rsidR="00A32290">
        <w:fldChar w:fldCharType="begin"/>
      </w:r>
      <w:r w:rsidR="00057110">
        <w:instrText xml:space="preserve"> ADDIN ZOTERO_ITEM CSL_CITATION {"citationID":"QmgpIPid","properties":{"formattedCitation":"(J. Wu &amp; and Song, 2021)","plainCitation":"(J. Wu &amp; and Song, 2021)","dontUpdate":true,"noteIndex":0},"citationItems":[{"id":3194,"uris":["http://zotero.org/users/9292995/items/7T3NTQ5K"],"itemData":{"id":3194,"type":"article-journal","abstract":"This study investigates the online shopping continuance intentions of older adults in the United States, focusing on two characteristics of this demographic (perceived lack of shopping mobility and perceived social isolation) based on the Technology Acceptance Model and the Theory of Planned Behavior. Structural equation modeling was conducted with a sample of 366 U.S. adults born in or before 1965. Perceived lack of shopping mobility was positively related to the perceived usefulness of online shopping, which was also positively related to attitudes and intentions to continue online shopping. Perceived social isolation was positively related to subjective norms but negatively to perceived behavioral control. Perceived behavioral control was positively related to online shopping continuance intentions, but subjective norms were not. The findings of this study will help e-retailers understand the factors influencing older adults’ perceptions, attitudes, and online shopping continuance intentions.","container-title":"International Journal of Human–Computer Interaction","DOI":"10.1080/10447318.2020.1861419","ISSN":"1044-7318","issue":"10","note":"publisher: Taylor &amp; Francis\n_eprint: https://doi.org/10.1080/10447318.2020.1861419","page":"938-948","source":"Taylor and Francis+NEJM","title":"Older Adults’ Online Shopping Continuance Intentions: Applying the Technology Acceptance Model and the Theory of Planned Behavior","title-short":"Older Adults’ Online Shopping Continuance Intentions","volume":"37","author":[{"family":"Wu","given":"Juanjuan"},{"family":"Song","given":"Sanga","non-dropping-particle":"and"}],"issued":{"date-parts":[["2021",6,15]]}}}],"schema":"https://github.com/citation-style-language/schema/raw/master/csl-citation.json"} </w:instrText>
      </w:r>
      <w:r w:rsidR="00A32290">
        <w:fldChar w:fldCharType="separate"/>
      </w:r>
      <w:r w:rsidR="00A32290" w:rsidRPr="00B84408">
        <w:t>Wu and Song, 2021</w:t>
      </w:r>
      <w:r w:rsidR="00A32290">
        <w:fldChar w:fldCharType="end"/>
      </w:r>
      <w:r w:rsidR="00A32290">
        <w:t xml:space="preserve">, </w:t>
      </w:r>
      <w:r w:rsidR="00B84408">
        <w:fldChar w:fldCharType="begin"/>
      </w:r>
      <w:r w:rsidR="00057110">
        <w:instrText xml:space="preserve"> ADDIN ZOTERO_ITEM CSL_CITATION {"citationID":"kVDUnFWH","properties":{"formattedCitation":"(Abdul Wahid &amp; Ismail, 2022)","plainCitation":"(Abdul Wahid &amp; Ismail, 2022)","dontUpdate":true,"noteIndex":0},"citationItems":[{"id":3196,"uris":["http://zotero.org/users/9292995/items/2Y4ZN9ME"],"itemData":{"id":3196,"type":"article-journal","container-title":"International Journal of Education, Psychology, and Counselling","DOI":"10.35631/IJEPC.747009","issue":"47","page":"90-103","title":"The Drivers and Barriers of Online Shopping Behaviours for Older Adults: A Review","volume":"7","author":[{"family":"Abdul Wahid","given":"Nabsiah"},{"family":"Ismail","given":"Khairull Anuar"}],"issued":{"date-parts":[["2022"]]}}}],"schema":"https://github.com/citation-style-language/schema/raw/master/csl-citation.json"} </w:instrText>
      </w:r>
      <w:r w:rsidR="00B84408">
        <w:fldChar w:fldCharType="separate"/>
      </w:r>
      <w:r w:rsidR="00B84408" w:rsidRPr="00B84408">
        <w:t xml:space="preserve">Abdul Wahid </w:t>
      </w:r>
      <w:r w:rsidR="00A32290">
        <w:t>and</w:t>
      </w:r>
      <w:r w:rsidR="00B84408" w:rsidRPr="00B84408">
        <w:t xml:space="preserve"> Ismail, 2022</w:t>
      </w:r>
      <w:r w:rsidR="00B84408">
        <w:fldChar w:fldCharType="end"/>
      </w:r>
      <w:r w:rsidR="00A32290">
        <w:t xml:space="preserve">, and </w:t>
      </w:r>
      <w:r w:rsidR="00A32290">
        <w:fldChar w:fldCharType="begin"/>
      </w:r>
      <w:r w:rsidR="00057110">
        <w:instrText xml:space="preserve"> ADDIN ZOTERO_ITEM CSL_CITATION {"citationID":"cwXuSXL9","properties":{"formattedCitation":"(Llorente-Barroso et al., 2024)","plainCitation":"(Llorente-Barroso et al., 2024)","dontUpdate":true,"noteIndex":0},"citationItems":[{"id":3192,"uris":["http://zotero.org/users/9292995/items/59YZVB7Z"],"itemData":{"id":3192,"type":"paper-conference","abstract":"In Spain, significant differences are still perceived in technological use and consumption, excluding older adults from the digital environment. This is the case with e-commerce, which is little used by Spanish seniors. However, this activity can promote their active...","container-title":"Communication and Applied Technologies","DOI":"10.1007/978-981-99-7210-4_33","event-title":"International Conference on Communication and Applied Technologies","ISBN":"978-981-9972-10-4","language":"en","note":"ISSN: 2190-3026","page":"357-366","publisher":"Springer, Singapore","source":"link-springer-com.ezproxy.lib.utexas.edu","title":"The Challenges of E-Commerce for Older Adults: A Qualitative Approach to Their Brakes and Motivations","title-short":"The Challenges of E-Commerce for Older Adults","URL":"https://link.springer.com/chapter/10.1007/978-981-99-7210-4_33","author":[{"family":"Llorente-Barroso","given":"Carmen"},{"family":"Sánchez-Valle","given":"María"},{"family":"Pretel-Jiménez","given":"Marilé"}],"accessed":{"date-parts":[["2025",5,12]]},"issued":{"date-parts":[["2024"]]}}}],"schema":"https://github.com/citation-style-language/schema/raw/master/csl-citation.json"} </w:instrText>
      </w:r>
      <w:r w:rsidR="00A32290">
        <w:fldChar w:fldCharType="separate"/>
      </w:r>
      <w:r w:rsidR="00A32290" w:rsidRPr="000C0B4F">
        <w:t>Llorente-Barroso et al., 2024)</w:t>
      </w:r>
      <w:r w:rsidR="00A32290">
        <w:fldChar w:fldCharType="end"/>
      </w:r>
      <w:r w:rsidR="00B84408">
        <w:t xml:space="preserve">. </w:t>
      </w:r>
      <w:r w:rsidR="00920D35">
        <w:t xml:space="preserve">Adults </w:t>
      </w:r>
      <w:bookmarkEnd w:id="71"/>
      <w:r w:rsidR="00D3577F">
        <w:t xml:space="preserve">65 years and above also </w:t>
      </w:r>
      <w:r w:rsidR="00920D35">
        <w:t xml:space="preserve">favor post office returns, </w:t>
      </w:r>
      <w:r w:rsidR="00CF0EE1">
        <w:t>likely due to familiarity and ease of use</w:t>
      </w:r>
      <w:r w:rsidR="00D3577F">
        <w:t xml:space="preserve"> of this channel of returns</w:t>
      </w:r>
      <w:r w:rsidR="00CF0EE1">
        <w:t xml:space="preserve">. Conversely, younger adults (ages 18-25), who have grown up with the internet and mobile technology and thus find digital communication natural and convenient (often referred to as </w:t>
      </w:r>
      <w:r w:rsidR="00A32290">
        <w:t>“</w:t>
      </w:r>
      <w:r w:rsidR="00CF0EE1" w:rsidRPr="00CF0EE1">
        <w:rPr>
          <w:rStyle w:val="Strong"/>
          <w:b w:val="0"/>
          <w:bCs w:val="0"/>
        </w:rPr>
        <w:t>digital natives</w:t>
      </w:r>
      <w:r w:rsidR="00A32290">
        <w:rPr>
          <w:rStyle w:val="Strong"/>
          <w:b w:val="0"/>
          <w:bCs w:val="0"/>
        </w:rPr>
        <w:t>”</w:t>
      </w:r>
      <w:r w:rsidR="00CF0EE1">
        <w:t xml:space="preserve">), show a significantly lower preference for physical store returns, as also supported by recent statistics </w:t>
      </w:r>
      <w:r w:rsidR="00CF0EE1">
        <w:fldChar w:fldCharType="begin"/>
      </w:r>
      <w:r w:rsidR="00CF0EE1">
        <w:instrText xml:space="preserve"> ADDIN ZOTERO_ITEM CSL_CITATION {"citationID":"c4QY9wlG","properties":{"formattedCitation":"(Mintel, 2024b)","plainCitation":"(Mintel, 2024b)","noteIndex":0},"citationItems":[{"id":3190,"uris":["http://zotero.org/users/9292995/items/UCNU93JT"],"itemData":{"id":3190,"type":"dataset","title":"State of Retail &amp; eCommerce – US – 2024","URL":"https://data-mintel-com.ezproxy.lib.utexas.edu/databook/state-of-retail-ecommerce-us-2024/","author":[{"literal":"Mintel"}],"issued":{"date-parts":[["2024"]]}}}],"schema":"https://github.com/citation-style-language/schema/raw/master/csl-citation.json"} </w:instrText>
      </w:r>
      <w:r w:rsidR="00CF0EE1">
        <w:fldChar w:fldCharType="separate"/>
      </w:r>
      <w:r w:rsidR="00CF0EE1" w:rsidRPr="00CF0EE1">
        <w:t>(Mintel, 2024b)</w:t>
      </w:r>
      <w:r w:rsidR="00CF0EE1">
        <w:fldChar w:fldCharType="end"/>
      </w:r>
      <w:r w:rsidR="00920D35">
        <w:t xml:space="preserve">. </w:t>
      </w:r>
    </w:p>
    <w:p w14:paraId="369CF551" w14:textId="4F19F83F" w:rsidR="00206C04" w:rsidRDefault="00D3577F" w:rsidP="00DB1F6A">
      <w:pPr>
        <w:ind w:firstLine="720"/>
      </w:pPr>
      <w:r>
        <w:t>With r</w:t>
      </w:r>
      <w:r w:rsidR="00A32290">
        <w:t>egard</w:t>
      </w:r>
      <w:r w:rsidR="00FD5126">
        <w:t>s</w:t>
      </w:r>
      <w:r w:rsidR="00A32290">
        <w:t xml:space="preserve"> </w:t>
      </w:r>
      <w:r>
        <w:t xml:space="preserve">to </w:t>
      </w:r>
      <w:r w:rsidR="00A32290">
        <w:t>race</w:t>
      </w:r>
      <w:r>
        <w:t xml:space="preserve"> effects</w:t>
      </w:r>
      <w:r w:rsidR="00A32290">
        <w:t>,</w:t>
      </w:r>
      <w:r w:rsidR="00206C04">
        <w:t xml:space="preserve"> </w:t>
      </w:r>
      <w:r w:rsidR="00023DD3">
        <w:t>B</w:t>
      </w:r>
      <w:r w:rsidR="00023DD3" w:rsidRPr="00023DD3">
        <w:t xml:space="preserve">lack or African American individuals exhibit lower online shopping </w:t>
      </w:r>
      <w:r w:rsidR="00A35C9D">
        <w:t>propensity</w:t>
      </w:r>
      <w:r w:rsidR="00023DD3" w:rsidRPr="00023DD3">
        <w:t>, potentially linked to having the lowest internet penetration rates in the U</w:t>
      </w:r>
      <w:r w:rsidR="00A32290">
        <w:t>.</w:t>
      </w:r>
      <w:r w:rsidR="00023DD3" w:rsidRPr="00023DD3">
        <w:t>S</w:t>
      </w:r>
      <w:r w:rsidR="00A32290">
        <w:t>.</w:t>
      </w:r>
      <w:r w:rsidR="00206C04">
        <w:t xml:space="preserve"> </w:t>
      </w:r>
      <w:r w:rsidR="00023DD3" w:rsidRPr="00023DD3">
        <w:t xml:space="preserve"> </w:t>
      </w:r>
      <w:bookmarkStart w:id="72" w:name="_Hlk199698971"/>
      <w:r w:rsidR="00023DD3" w:rsidRPr="00023DD3">
        <w:lastRenderedPageBreak/>
        <w:fldChar w:fldCharType="begin"/>
      </w:r>
      <w:r w:rsidR="00023DD3" w:rsidRPr="00023DD3">
        <w:instrText xml:space="preserve"> ADDIN ZOTERO_ITEM CSL_CITATION {"citationID":"fLnAadxB","properties":{"formattedCitation":"(Pew Research Center, 2024)","plainCitation":"(Pew Research Center, 2024)","noteIndex":0},"citationItems":[{"id":3197,"uris":["http://zotero.org/users/9292995/items/ZQ6EUKYX"],"itemData":{"id":3197,"type":"report","title":"Share of adults in the United States who use the internet as of 2024, by ethnicity","URL":"https://www.statista.com/statistics/327134/internet-usage-usa-ethnicity/","author":[{"literal":"Pew Research Center"}],"issued":{"date-parts":[["2024"]]}}}],"schema":"https://github.com/citation-style-language/schema/raw/master/csl-citation.json"} </w:instrText>
      </w:r>
      <w:r w:rsidR="00023DD3" w:rsidRPr="00023DD3">
        <w:fldChar w:fldCharType="separate"/>
      </w:r>
      <w:r w:rsidR="00023DD3" w:rsidRPr="00023DD3">
        <w:t>(Pew Research Center, 2024)</w:t>
      </w:r>
      <w:r w:rsidR="00023DD3" w:rsidRPr="00023DD3">
        <w:fldChar w:fldCharType="end"/>
      </w:r>
      <w:r w:rsidR="00023DD3" w:rsidRPr="00023DD3">
        <w:t>.</w:t>
      </w:r>
      <w:r w:rsidR="00023DD3">
        <w:rPr>
          <w:rFonts w:ascii="Georgia" w:hAnsi="Georgia"/>
          <w:color w:val="2A2A2A"/>
          <w:shd w:val="clear" w:color="auto" w:fill="FFFFFF"/>
        </w:rPr>
        <w:t xml:space="preserve"> </w:t>
      </w:r>
      <w:bookmarkEnd w:id="72"/>
      <w:r w:rsidR="00023DD3">
        <w:t>In contrast, Asian individuals show a higher likelihood of returning online purchases compared to other racial groups, while White individuals are more inclined to use mail carriers for returns. Given the limited attention these racial variations have received, further research is needed to understand the underlying drivers behind these behaviors.</w:t>
      </w:r>
    </w:p>
    <w:p w14:paraId="2F92907B" w14:textId="13B38745" w:rsidR="00954132" w:rsidRDefault="002668EA" w:rsidP="00954132">
      <w:pPr>
        <w:ind w:firstLine="720"/>
      </w:pPr>
      <w:r>
        <w:t>H</w:t>
      </w:r>
      <w:r w:rsidR="003702B1">
        <w:t xml:space="preserve">igher formal education </w:t>
      </w:r>
      <w:r w:rsidR="00D3577F">
        <w:t xml:space="preserve">(Bachelor’s degree or higher relative to “less than a Bachelor’s degree”) </w:t>
      </w:r>
      <w:r w:rsidR="00A35C9D">
        <w:t xml:space="preserve">increases the propensity of online shopping </w:t>
      </w:r>
      <w:r w:rsidR="003702B1">
        <w:t xml:space="preserve">and </w:t>
      </w:r>
      <w:r w:rsidR="008C5A6F">
        <w:t xml:space="preserve">the proportion of online purchases that are </w:t>
      </w:r>
      <w:r w:rsidR="003702B1">
        <w:t>return</w:t>
      </w:r>
      <w:r w:rsidR="008C5A6F">
        <w:t>ed</w:t>
      </w:r>
      <w:r w:rsidR="003702B1">
        <w:t xml:space="preserve">. </w:t>
      </w:r>
      <w:r w:rsidR="00FC36C7" w:rsidRPr="00FC36C7">
        <w:t>Th</w:t>
      </w:r>
      <w:r w:rsidR="008C5A6F">
        <w:t>ese</w:t>
      </w:r>
      <w:r w:rsidR="00FC36C7" w:rsidRPr="00FC36C7">
        <w:t xml:space="preserve"> relationship</w:t>
      </w:r>
      <w:r w:rsidR="008C5A6F">
        <w:t>s</w:t>
      </w:r>
      <w:r w:rsidR="00FC36C7" w:rsidRPr="00FC36C7">
        <w:t xml:space="preserve"> may be attributed to the association </w:t>
      </w:r>
      <w:r w:rsidR="00E46F0A">
        <w:t>between</w:t>
      </w:r>
      <w:r w:rsidR="00FC36C7" w:rsidRPr="00FC36C7">
        <w:t xml:space="preserve"> higher education </w:t>
      </w:r>
      <w:r w:rsidR="00E46F0A">
        <w:t xml:space="preserve">and </w:t>
      </w:r>
      <w:r w:rsidR="00FC36C7" w:rsidRPr="00FC36C7">
        <w:t>enhanced digital literacy</w:t>
      </w:r>
      <w:r>
        <w:t xml:space="preserve"> </w:t>
      </w:r>
      <w:bookmarkStart w:id="73" w:name="_Hlk199699000"/>
      <w:r>
        <w:fldChar w:fldCharType="begin"/>
      </w:r>
      <w:r w:rsidR="00057110">
        <w:instrText xml:space="preserve"> ADDIN ZOTERO_ITEM CSL_CITATION {"citationID":"tlEklg9j","properties":{"formattedCitation":"(Mamedova &amp; Pawlowski, 2018)","plainCitation":"(Mamedova &amp; Pawlowski, 2018)","dontUpdate":true,"noteIndex":0},"citationItems":[{"id":3198,"uris":["http://zotero.org/users/9292995/items/XNNPAPAK"],"itemData":{"id":3198,"type":"report","publisher":"National Center for Education Statistics","title":"A Description of U.S. Adults Who Are Not Digitally Literate","URL":"https://nces.ed.gov/pubs2018/2018161.pdf","author":[{"family":"Mamedova","given":"Saida"},{"family":"Pawlowski","given":"Emily"}],"issued":{"date-parts":[["2018"]]}}}],"schema":"https://github.com/citation-style-language/schema/raw/master/csl-citation.json"} </w:instrText>
      </w:r>
      <w:r>
        <w:fldChar w:fldCharType="separate"/>
      </w:r>
      <w:r w:rsidRPr="00133DAB">
        <w:t xml:space="preserve">(Mamedova </w:t>
      </w:r>
      <w:r w:rsidR="00A32290">
        <w:t>and</w:t>
      </w:r>
      <w:r w:rsidRPr="00133DAB">
        <w:t xml:space="preserve"> Pawlowski, 2018)</w:t>
      </w:r>
      <w:r>
        <w:fldChar w:fldCharType="end"/>
      </w:r>
      <w:r w:rsidR="00FC36C7" w:rsidRPr="00FC36C7">
        <w:t xml:space="preserve">, </w:t>
      </w:r>
      <w:bookmarkEnd w:id="73"/>
      <w:r w:rsidR="00FC36C7" w:rsidRPr="00FC36C7">
        <w:t>leading to greater comfort navigating online platforms and a reduced perception of risk in online transactions</w:t>
      </w:r>
      <w:r>
        <w:t xml:space="preserve"> </w:t>
      </w:r>
      <w:bookmarkStart w:id="74" w:name="_Hlk199699015"/>
      <w:r>
        <w:fldChar w:fldCharType="begin"/>
      </w:r>
      <w:r w:rsidR="00324AD4">
        <w:instrText xml:space="preserve"> ADDIN ZOTERO_ITEM CSL_CITATION {"citationID":"orEkzdJC","properties":{"formattedCitation":"(Angelovska Stankov, 2023)","plainCitation":"(Angelovska Stankov, 2023)","dontUpdate":true,"noteIndex":0},"citationItems":[{"id":3199,"uris":["http://zotero.org/users/9292995/items/GLLI8PXJ"],"itemData":{"id":3199,"type":"article-journal","abstract":"In the evolving landscape of e-commerce, digital skills serve as a fundamental determinant of effective engagement, influencing the overall online purchasing experience and the ability to address encountered problems. This research, based on Eurostat data for 2021 across 36 European countries, employs quantitative methods, including correlations and regression, to explore the relationship between the level of digital skills, internet purchasing behavior, and the reporting of problems. The study reveals a positive correlation, indicating that a higher level of digital skills is associated with increased internet purchasing. Additionally, individuals with lower digital skills are more likely to refrain from reporting problems during online transactions. These findings offer valuable insights for practitioners and policymakers, highlighting the pivotal role of digital skills in fostering positive online interactions and shaping strategies for a seamless e-commerce experience.","container-title":"UTMS Journal of Economics","issue":"2","language":"en","note":"publisher: University of Tourism and Management, Skopje, Macedonia","page":"188-198","source":"ideas.repec.org","title":"Exploring The Relationship Between Digital Skills, Online Buying, And Encountered Problems Across Europe","volume":"14","author":[{"family":"Angelovska Stankov","given":"Nina"}],"issued":{"date-parts":[["2023"]]}}}],"schema":"https://github.com/citation-style-language/schema/raw/master/csl-citation.json"} </w:instrText>
      </w:r>
      <w:r>
        <w:fldChar w:fldCharType="separate"/>
      </w:r>
      <w:r w:rsidRPr="00133DAB">
        <w:t>(</w:t>
      </w:r>
      <w:r>
        <w:t xml:space="preserve">see </w:t>
      </w:r>
      <w:r w:rsidRPr="00133DAB">
        <w:t>Angelovska Stankov, 2023</w:t>
      </w:r>
      <w:r>
        <w:fldChar w:fldCharType="end"/>
      </w:r>
      <w:r>
        <w:t>, and</w:t>
      </w:r>
      <w:r>
        <w:fldChar w:fldCharType="begin"/>
      </w:r>
      <w:r w:rsidR="00324AD4">
        <w:instrText xml:space="preserve"> ADDIN ZOTERO_ITEM CSL_CITATION {"citationID":"CAEK1ZyK","properties":{"formattedCitation":"(Ullah et al., 2025)","plainCitation":"(Ullah et al., 2025)","dontUpdate":true,"noteIndex":0},"citationItems":[{"id":3203,"uris":["http://zotero.org/users/9292995/items/E6KFT64K"],"itemData":{"id":3203,"type":"article-journal","container-title":"Policy Research Journal","issue":"1","language":"en-US","source":"policyresearchjournal.com","title":"The Influence of Digital Literacy on Consumer Perceptions and E-Commerce Engagement","URL":"https://policyresearchjournal.com/index.php/1/article/view/279","volume":"3","author":[{"family":"Ullah","given":"Muhammad Saad"},{"family":"Khan","given":"Muhammad Kabir"},{"family":"Oglu","given":"Gardashov Rashad Ahmadxan"},{"family":"Yasmin","given":"Tahira"}],"accessed":{"date-parts":[["2025",5,12]]},"issued":{"date-parts":[["2025"]]}}}],"schema":"https://github.com/citation-style-language/schema/raw/master/csl-citation.json"} </w:instrText>
      </w:r>
      <w:r>
        <w:fldChar w:fldCharType="separate"/>
      </w:r>
      <w:r>
        <w:t xml:space="preserve"> </w:t>
      </w:r>
      <w:r w:rsidRPr="00133DAB">
        <w:t>Ullah et al., 2025)</w:t>
      </w:r>
      <w:r>
        <w:fldChar w:fldCharType="end"/>
      </w:r>
      <w:r w:rsidR="00FC36C7" w:rsidRPr="00FC36C7">
        <w:t>.</w:t>
      </w:r>
      <w:r>
        <w:t xml:space="preserve"> </w:t>
      </w:r>
      <w:bookmarkEnd w:id="74"/>
      <w:r>
        <w:t>H</w:t>
      </w:r>
      <w:r w:rsidR="00FC36C7">
        <w:t xml:space="preserve">igher educational attainment not only encourages </w:t>
      </w:r>
      <w:r>
        <w:t>e-commerce engagement</w:t>
      </w:r>
      <w:r w:rsidR="00D3577F">
        <w:t>,</w:t>
      </w:r>
      <w:r>
        <w:t xml:space="preserve"> but also expands consumers’ repertoire of return management strategies. </w:t>
      </w:r>
      <w:r w:rsidR="003702B1">
        <w:t xml:space="preserve">Specifically, consumers </w:t>
      </w:r>
      <w:r w:rsidR="00D3577F">
        <w:t xml:space="preserve">with a Bachelor’s degree or higher </w:t>
      </w:r>
      <w:r w:rsidR="003702B1">
        <w:t xml:space="preserve">show a stronger inclination towards both post office and Amazon-based returns compared to those without a </w:t>
      </w:r>
      <w:r w:rsidR="00D3577F">
        <w:t>Bachelor’s degree</w:t>
      </w:r>
      <w:r w:rsidR="003702B1">
        <w:t>. This preference potentially stems from the self-service nature of these channels, often involving machine interactions and code scanning rather than direct human assistance.</w:t>
      </w:r>
    </w:p>
    <w:p w14:paraId="2874D2C6" w14:textId="18D21C8A" w:rsidR="00954132" w:rsidRDefault="00D4573E" w:rsidP="00A32290">
      <w:pPr>
        <w:ind w:firstLine="720"/>
      </w:pPr>
      <w:r w:rsidRPr="00D4573E">
        <w:t xml:space="preserve">Similarly, higher income levels </w:t>
      </w:r>
      <w:r w:rsidR="00D3577F">
        <w:t xml:space="preserve">increase the propensity of </w:t>
      </w:r>
      <w:r w:rsidRPr="00D4573E">
        <w:t>online shopping, likely due to increased purchasing power. Affluent individuals may also place a higher value on convenience, which is consistently cited as a primary driver for online shopping</w:t>
      </w:r>
      <w:r w:rsidR="004C6D1D">
        <w:t xml:space="preserve"> </w:t>
      </w:r>
      <w:bookmarkStart w:id="75" w:name="_Hlk199699037"/>
      <w:r>
        <w:fldChar w:fldCharType="begin"/>
      </w:r>
      <w:r w:rsidR="00324AD4">
        <w:instrText xml:space="preserve"> ADDIN ZOTERO_ITEM CSL_CITATION {"citationID":"TRGIT5xQ","properties":{"formattedCitation":"(Snap Inc, 2021)","plainCitation":"(Snap Inc, 2021)","dontUpdate":true,"noteIndex":0},"citationItems":[{"id":3207,"uris":["http://zotero.org/users/9292995/items/6WZAHKXN"],"itemData":{"id":3207,"type":"report","title":"Leading reasons why consumers worldwide chose to shop online in 2021","URL":"https://www-statista-com.ezproxy.lib.utexas.edu/statistics/676358/reasons-online-shoppers-prefer-to-shop-online/","author":[{"literal":"Snap Inc"}],"issued":{"date-parts":[["2021"]]}}}],"schema":"https://github.com/citation-style-language/schema/raw/master/csl-citation.json"} </w:instrText>
      </w:r>
      <w:r>
        <w:fldChar w:fldCharType="separate"/>
      </w:r>
      <w:r w:rsidRPr="00D4573E">
        <w:t>(</w:t>
      </w:r>
      <w:r w:rsidR="00A32290">
        <w:t xml:space="preserve">see </w:t>
      </w:r>
      <w:r w:rsidRPr="00D4573E">
        <w:t>Snap Inc, 2021</w:t>
      </w:r>
      <w:r>
        <w:fldChar w:fldCharType="end"/>
      </w:r>
      <w:r>
        <w:t xml:space="preserve">, and </w:t>
      </w:r>
      <w:r>
        <w:fldChar w:fldCharType="begin"/>
      </w:r>
      <w:r w:rsidR="00324AD4">
        <w:instrText xml:space="preserve"> ADDIN ZOTERO_ITEM CSL_CITATION {"citationID":"6dNbT8rG","properties":{"formattedCitation":"(Gupta et al., 2023)","plainCitation":"(Gupta et al., 2023)","dontUpdate":true,"noteIndex":0},"citationItems":[{"id":3205,"uris":["http://zotero.org/users/9292995/items/ZJDIMTXR"],"itemData":{"id":3205,"type":"article-journal","abstract":"The e-commerce industry has seen significant growth over the past decade as it focuses on convenience and accessibility, leading to a surge in online shopping with more and more consumers opting for it. At the same time, the e-commerce industry faces various challenges. In order to fully harness the potential of this industry, it is important to identify its benefits and challenges and focus on pathways to mitigate the challenges and harness its growth. This study utilizes the Delphi approach and involves experts from the e-commerce domain to get their opinions to identify the top ten benefits, challenges, and pathways for the e-commerce industry. Analytic Hierarchy Process (AHP) and Criteria Importance Through Intercriteria Correlation (CRITIC) methods are subsequently, employed to prioritize the identified factors. Results of the study revealed that factors such as affordable advertising &amp; marketing; availability and product variety; and Global reachability are the most important benefits, while technological upgradation; returns or refunds; and counterfeit products posed the greatest challenges for the industry. Government compliance check; better relationship with delivery partners; and strong data privacy and online security policies emerged as the best pathways. This study also provides valuable insights to businesses, policymakers, and researchers in the e-commerce industry on how to navigate the benefits, challenges, and pathways of this rapidly growing sector.","container-title":"Sustainable Operations and Computers","DOI":"10.1016/j.susoc.2023.08.005","ISSN":"2666-4127","journalAbbreviation":"Sustainable Operations and Computers","page":"200-218","source":"ScienceDirect","title":"Identification of benefits, challenges, and pathways in E-commerce industries: An integrated two-phase decision-making model","title-short":"Identification of benefits, challenges, and pathways in E-commerce industries","volume":"4","author":[{"family":"Gupta","given":"Srikant"},{"family":"Kushwaha","given":"Pooja. S."},{"family":"Badhera","given":"Usha"},{"family":"Chatterjee","given":"Prasenjit"},{"family":"Gonzalez","given":"Ernesto D. R. Santibanez"}],"issued":{"date-parts":[["2023",1,1]]}}}],"schema":"https://github.com/citation-style-language/schema/raw/master/csl-citation.json"} </w:instrText>
      </w:r>
      <w:r>
        <w:fldChar w:fldCharType="separate"/>
      </w:r>
      <w:r w:rsidRPr="00D4573E">
        <w:t>Gupta et al., 2023)</w:t>
      </w:r>
      <w:r>
        <w:fldChar w:fldCharType="end"/>
      </w:r>
      <w:r w:rsidR="00DB1F6A">
        <w:t xml:space="preserve">. </w:t>
      </w:r>
      <w:r w:rsidR="004C6D1D" w:rsidRPr="004C6D1D">
        <w:t>Furthermore</w:t>
      </w:r>
      <w:bookmarkEnd w:id="75"/>
      <w:r w:rsidR="004C6D1D" w:rsidRPr="004C6D1D">
        <w:t>, higher income often coincides with greater access to the necessary technology and reliable internet services required for online transactions.</w:t>
      </w:r>
      <w:r>
        <w:t xml:space="preserve"> </w:t>
      </w:r>
      <w:r w:rsidR="00A32290" w:rsidRPr="00A32290">
        <w:t xml:space="preserve">In contrast, income </w:t>
      </w:r>
      <w:r w:rsidR="00A32290">
        <w:t>does not directly affect</w:t>
      </w:r>
      <w:r w:rsidR="00A32290" w:rsidRPr="00A32290">
        <w:t xml:space="preserve"> the propensity to make delivery returns, but it does influence return channel preferences.</w:t>
      </w:r>
      <w:r w:rsidR="00A32290">
        <w:t xml:space="preserve"> </w:t>
      </w:r>
      <w:r w:rsidR="00954132">
        <w:t>W</w:t>
      </w:r>
      <w:r w:rsidR="00954132" w:rsidRPr="00954132">
        <w:t xml:space="preserve">hen examining these preferences, </w:t>
      </w:r>
      <w:r w:rsidR="00954132">
        <w:t>we observe a</w:t>
      </w:r>
      <w:r w:rsidR="00954132" w:rsidRPr="00954132">
        <w:t xml:space="preserve"> U-shaped pattern </w:t>
      </w:r>
      <w:r w:rsidR="00954132">
        <w:t xml:space="preserve">with </w:t>
      </w:r>
      <w:r w:rsidR="00954132" w:rsidRPr="00954132">
        <w:t>middle-to-high</w:t>
      </w:r>
      <w:r w:rsidR="00E46F0A">
        <w:t>-</w:t>
      </w:r>
      <w:r w:rsidR="00954132" w:rsidRPr="00954132">
        <w:t xml:space="preserve">income households ($50,000-$149,999) </w:t>
      </w:r>
      <w:r w:rsidR="00954132">
        <w:t>having</w:t>
      </w:r>
      <w:r w:rsidR="00954132" w:rsidRPr="00954132">
        <w:t xml:space="preserve"> a </w:t>
      </w:r>
      <w:r w:rsidR="00954132">
        <w:t>higher likelihood of selecting</w:t>
      </w:r>
      <w:r w:rsidR="00954132" w:rsidRPr="00954132">
        <w:t xml:space="preserve"> </w:t>
      </w:r>
      <w:r w:rsidR="00954132">
        <w:t>A</w:t>
      </w:r>
      <w:r w:rsidR="00954132" w:rsidRPr="00954132">
        <w:t xml:space="preserve">mazon-based </w:t>
      </w:r>
      <w:r w:rsidR="00954132">
        <w:t>drop-offs</w:t>
      </w:r>
      <w:r w:rsidR="00954132" w:rsidRPr="00954132">
        <w:t xml:space="preserve"> compared to both low-income (less than $50,000) and high-income households (over $150,000)</w:t>
      </w:r>
      <w:r w:rsidR="0063578A">
        <w:t>.</w:t>
      </w:r>
      <w:r w:rsidR="0095265D">
        <w:t xml:space="preserve"> </w:t>
      </w:r>
    </w:p>
    <w:p w14:paraId="368145AB" w14:textId="6942370E" w:rsidR="00DB1F6A" w:rsidRDefault="00916F1A" w:rsidP="00916F1A">
      <w:pPr>
        <w:ind w:firstLine="720"/>
      </w:pPr>
      <w:r>
        <w:t>Alignin</w:t>
      </w:r>
      <w:r w:rsidR="00DF3F2D">
        <w:t>g</w:t>
      </w:r>
      <w:r>
        <w:t xml:space="preserve"> with prior research  </w:t>
      </w:r>
      <w:bookmarkStart w:id="76" w:name="_Hlk199699073"/>
      <w:r>
        <w:t>(see</w:t>
      </w:r>
      <w:r w:rsidR="00A32290">
        <w:t>, for example,</w:t>
      </w:r>
      <w:r>
        <w:t xml:space="preserve"> </w:t>
      </w:r>
      <w:r>
        <w:fldChar w:fldCharType="begin"/>
      </w:r>
      <w:r w:rsidR="00B475C1">
        <w:instrText xml:space="preserve"> ADDIN ZOTERO_ITEM CSL_CITATION {"citationID":"dxDqUPoL","properties":{"formattedCitation":"(Dias et al., 2020)","plainCitation":"(Dias et al., 2020)","dontUpdate":true,"noteIndex":0},"citationItems":[{"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schema":"https://github.com/citation-style-language/schema/raw/master/csl-citation.json"} </w:instrText>
      </w:r>
      <w:r>
        <w:fldChar w:fldCharType="separate"/>
      </w:r>
      <w:r w:rsidRPr="00581F5C">
        <w:t>Dias et al., 2020</w:t>
      </w:r>
      <w:r>
        <w:fldChar w:fldCharType="end"/>
      </w:r>
      <w:r w:rsidR="005540EC">
        <w:t>,</w:t>
      </w:r>
      <w:r>
        <w:t xml:space="preserve"> </w:t>
      </w:r>
      <w:r>
        <w:fldChar w:fldCharType="begin"/>
      </w:r>
      <w:r w:rsidR="00B475C1">
        <w:instrText xml:space="preserve"> ADDIN ZOTERO_ITEM CSL_CITATION {"citationID":"fcZIozK7","properties":{"formattedCitation":"(W. Kim &amp; Wang, 2021)","plainCitation":"(W. Kim &amp; Wang, 2021)","dontUpdate":true,"noteIndex":0},"citationItems":[{"id":416,"uris":["http://zotero.org/users/9292995/items/ESXZI25A"],"itemData":{"id":416,"type":"article-journal","container-title":"Transportation Research Part C: Emerging Technologies","ISSN":"0968-090X","journalAbbreviation":"Transportation Research Part C: Emerging Technologies","note":"publisher: Elsevier","page":"103052","title":"To be online or in-store: Analysis of retail, grocery, and food shopping in New York city","volume":"126","author":[{"family":"Kim","given":"Woojung"},{"family":"Wang","given":"Xiaokun Cara"}],"issued":{"date-parts":[["2021"]]}}}],"schema":"https://github.com/citation-style-language/schema/raw/master/csl-citation.json"} </w:instrText>
      </w:r>
      <w:r>
        <w:fldChar w:fldCharType="separate"/>
      </w:r>
      <w:r w:rsidR="005540EC">
        <w:t xml:space="preserve">and </w:t>
      </w:r>
      <w:r w:rsidR="002A1D74" w:rsidRPr="002A1D74">
        <w:t xml:space="preserve">Kim </w:t>
      </w:r>
      <w:r w:rsidR="005540EC">
        <w:t>and</w:t>
      </w:r>
      <w:r w:rsidR="002A1D74" w:rsidRPr="002A1D74">
        <w:t xml:space="preserve"> Wang, 2021)</w:t>
      </w:r>
      <w:r>
        <w:fldChar w:fldCharType="end"/>
      </w:r>
      <w:bookmarkEnd w:id="76"/>
      <w:r>
        <w:t>, z</w:t>
      </w:r>
      <w:r w:rsidR="00954132">
        <w:t>ero-vehicle households exhibit an increased propensity for online purchas</w:t>
      </w:r>
      <w:r w:rsidR="0095265D">
        <w:t>ing</w:t>
      </w:r>
      <w:r w:rsidR="00954132">
        <w:t xml:space="preserve">, </w:t>
      </w:r>
      <w:r w:rsidR="00A07FD1">
        <w:t xml:space="preserve">likely </w:t>
      </w:r>
      <w:r w:rsidR="00E46F0A">
        <w:t xml:space="preserve">as a means </w:t>
      </w:r>
      <w:r w:rsidR="00A07FD1">
        <w:t>to compensate for limited transportation access. However, this lack of vehicle access may also make returning online purchases more challenging, potentially explaining the</w:t>
      </w:r>
      <w:r w:rsidR="004D51DA">
        <w:t>ir</w:t>
      </w:r>
      <w:r w:rsidR="00A07FD1">
        <w:t xml:space="preserve"> lower </w:t>
      </w:r>
      <w:r w:rsidR="004D51DA">
        <w:t xml:space="preserve">proportion of </w:t>
      </w:r>
      <w:r w:rsidR="00A07FD1">
        <w:t>return</w:t>
      </w:r>
      <w:r w:rsidR="004D51DA">
        <w:t>s</w:t>
      </w:r>
      <w:r w:rsidR="00A07FD1">
        <w:t>. Regarding return channel preferences, zero-vehicle households show a reduced</w:t>
      </w:r>
      <w:r w:rsidR="0095265D">
        <w:t xml:space="preserve"> preference to</w:t>
      </w:r>
      <w:r w:rsidR="00A07FD1">
        <w:t xml:space="preserve"> us</w:t>
      </w:r>
      <w:r w:rsidR="0095265D">
        <w:t>e</w:t>
      </w:r>
      <w:r w:rsidR="00A07FD1">
        <w:t xml:space="preserve"> post office and Amazon drop-off </w:t>
      </w:r>
      <w:r w:rsidR="00A32290">
        <w:t xml:space="preserve">alternatives </w:t>
      </w:r>
      <w:r w:rsidR="00A07FD1">
        <w:t>for returns</w:t>
      </w:r>
      <w:r w:rsidR="0095265D">
        <w:t xml:space="preserve"> (relative to physical store returns and home pickup)</w:t>
      </w:r>
      <w:r w:rsidR="00A07FD1">
        <w:t>.</w:t>
      </w:r>
    </w:p>
    <w:p w14:paraId="4C63904C" w14:textId="40F582BF" w:rsidR="00F26644" w:rsidRDefault="00170A69" w:rsidP="00991236">
      <w:pPr>
        <w:ind w:firstLine="720"/>
      </w:pPr>
      <w:bookmarkStart w:id="77" w:name="_Hlk198321177"/>
      <w:r>
        <w:t xml:space="preserve">Family structure also creates noteworthy patterns in online shopping behavior. </w:t>
      </w:r>
      <w:r w:rsidR="00A01864">
        <w:t>Individuals in households with two or more adults (relative to sole-adult individuals) and those with children in the household (relative to those without children) have a lower propensity to shop online</w:t>
      </w:r>
      <w:bookmarkEnd w:id="77"/>
      <w:r w:rsidR="00A01864">
        <w:t xml:space="preserve">. </w:t>
      </w:r>
      <w:r w:rsidR="00107C10" w:rsidRPr="00107C10">
        <w:t xml:space="preserve">This aligns with </w:t>
      </w:r>
      <w:bookmarkStart w:id="78" w:name="_Hlk199699110"/>
      <w:r w:rsidR="00107C10">
        <w:fldChar w:fldCharType="begin"/>
      </w:r>
      <w:r w:rsidR="00324AD4">
        <w:instrText xml:space="preserve"> ADDIN ZOTERO_ITEM CSL_CITATION {"citationID":"QNcY300D","properties":{"formattedCitation":"(Titiloye et al., 2024)","plainCitation":"(Titiloye et al., 2024)","dontUpdate":true,"noteIndex":0},"citationItems":[{"id":3211,"uris":["http://zotero.org/users/9292995/items/E9MMUZQG"],"itemData":{"id":3211,"type":"article-journal","abstract":"While existing literature has extensively explored the impact of online shopping on travel behavior, few studies have undertaken segmentation analysis to uncover hidden behavioral heterogeneity. This study fills this gap by addressing heterogeneity and identifying distinct shopper segments based on online shopping and shopping travel behaviors, with a focus on product types. Data collected in November and December 2021 from 1,747 shoppers in Florida were analyzed using Latent Class Analysis (LCA) with covariates. Sociodemographic and residential characteristics, COVID-19 influences, attitudes, and perceptions of channel-specific factors served as active and inactive covariates to predict class membership. Our model identified six classes of shoppers, with short-distance dual-channel shoppers representing the largest class (28.4%) and exclusive online shoppers the smallest (6.2%). Dual-channel shopaholics, overrepresented by Gen Zers, Millennials, Blacks, and workers, exhibited high average monthly vehicle miles traveled (VMT) across all product types and a strong potential for complementary shopping behavior. Conversely, exclusive online shoppers overrepresented by members of the silent generation, those who live alone, have no vehicle, and do not enjoy shopping, demonstrated potential substitutive shopping behavior. In general, single-channel shoppers showed lower monthly VMT than their dual-channel counterparts across all product types. These findings contribute to a deeper understanding of shopping behavior, offering insights for a more accurate quantification of the net traffic and environmental impacts of e-commerce. Additionally, they provide valuable considerations for designing segment-specific policies aimed at minimizing complementary shopping and maximizing substitutive shopping.","container-title":"Transportation Research Record","DOI":"10.1177/03611981241234918","ISSN":"0361-1981","issue":"10","language":"EN","note":"publisher: SAGE Publications Inc","page":"747-770","source":"SAGE Journals","title":"Unraveling Heterogeneity in Online Shopping and Travel Behavior Through Latent Class Modeling","volume":"2678","author":[{"family":"Titiloye","given":"Ibukun"},{"family":"Sarker","given":"Md Al Adib"},{"family":"Jin","given":"Xia"}],"issued":{"date-parts":[["2024",10,1]]}}}],"schema":"https://github.com/citation-style-language/schema/raw/master/csl-citation.json"} </w:instrText>
      </w:r>
      <w:r w:rsidR="00107C10">
        <w:fldChar w:fldCharType="separate"/>
      </w:r>
      <w:r w:rsidR="00107C10" w:rsidRPr="00107C10">
        <w:t>Titiloye et al.</w:t>
      </w:r>
      <w:r w:rsidR="00107C10">
        <w:t>'s</w:t>
      </w:r>
      <w:r w:rsidR="00107C10" w:rsidRPr="00107C10">
        <w:t xml:space="preserve"> </w:t>
      </w:r>
      <w:r w:rsidR="00107C10">
        <w:t>(</w:t>
      </w:r>
      <w:r w:rsidR="00107C10" w:rsidRPr="00107C10">
        <w:t>2024)</w:t>
      </w:r>
      <w:r w:rsidR="00107C10">
        <w:fldChar w:fldCharType="end"/>
      </w:r>
      <w:r w:rsidR="00107C10">
        <w:t xml:space="preserve"> </w:t>
      </w:r>
      <w:bookmarkEnd w:id="78"/>
      <w:r w:rsidR="00107C10" w:rsidRPr="00107C10">
        <w:t xml:space="preserve">recent </w:t>
      </w:r>
      <w:r w:rsidR="00A32290">
        <w:t xml:space="preserve">latent </w:t>
      </w:r>
      <w:r w:rsidR="00107C10" w:rsidRPr="00107C10">
        <w:t>segmentation</w:t>
      </w:r>
      <w:r w:rsidR="00A32290">
        <w:t xml:space="preserve"> study</w:t>
      </w:r>
      <w:r w:rsidR="00107C10" w:rsidRPr="00107C10">
        <w:t xml:space="preserve">, which </w:t>
      </w:r>
      <w:r w:rsidR="00107C10">
        <w:t>revealed that “</w:t>
      </w:r>
      <w:r w:rsidR="00107C10" w:rsidRPr="00107C10">
        <w:t>Traditional in-store shoppers</w:t>
      </w:r>
      <w:r w:rsidR="00107C10">
        <w:t>”</w:t>
      </w:r>
      <w:r w:rsidR="00107C10" w:rsidRPr="00107C10">
        <w:t xml:space="preserve"> often includ</w:t>
      </w:r>
      <w:r w:rsidR="00107C10">
        <w:t>e households</w:t>
      </w:r>
      <w:r w:rsidR="00107C10" w:rsidRPr="00107C10">
        <w:t xml:space="preserve"> with children aged 5-18, and </w:t>
      </w:r>
      <w:r w:rsidR="00107C10">
        <w:t>“</w:t>
      </w:r>
      <w:r w:rsidR="00107C10" w:rsidRPr="00107C10">
        <w:t>Exclusive online shoppers</w:t>
      </w:r>
      <w:r w:rsidR="00107C10">
        <w:t>”</w:t>
      </w:r>
      <w:r w:rsidR="00107C10" w:rsidRPr="00107C10">
        <w:t xml:space="preserve"> </w:t>
      </w:r>
      <w:r w:rsidR="00107C10">
        <w:t>are</w:t>
      </w:r>
      <w:r w:rsidR="00107C10" w:rsidRPr="00107C10">
        <w:t xml:space="preserve"> typically single-person households.</w:t>
      </w:r>
      <w:r w:rsidR="00107C10">
        <w:t xml:space="preserve"> </w:t>
      </w:r>
      <w:r w:rsidR="00991236">
        <w:t>However</w:t>
      </w:r>
      <w:r w:rsidR="00A01864">
        <w:t xml:space="preserve">, this result contrasts with </w:t>
      </w:r>
      <w:r w:rsidR="00A32290">
        <w:t>other studies</w:t>
      </w:r>
      <w:r w:rsidR="00A01864">
        <w:t xml:space="preserve"> </w:t>
      </w:r>
      <w:bookmarkStart w:id="79" w:name="_Hlk199699120"/>
      <w:r w:rsidR="00107C10">
        <w:t xml:space="preserve">(see </w:t>
      </w:r>
      <w:r w:rsidR="00107C10">
        <w:fldChar w:fldCharType="begin"/>
      </w:r>
      <w:r w:rsidR="00057110">
        <w:instrText xml:space="preserve"> ADDIN ZOTERO_ITEM CSL_CITATION {"citationID":"MulFEcO2","properties":{"formattedCitation":"(Dias et al., 2020)","plainCitation":"(Dias et al., 2020)","dontUpdate":true,"noteIndex":0},"citationItems":[{"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schema":"https://github.com/citation-style-language/schema/raw/master/csl-citation.json"} </w:instrText>
      </w:r>
      <w:r w:rsidR="00107C10">
        <w:fldChar w:fldCharType="separate"/>
      </w:r>
      <w:r w:rsidR="00107C10" w:rsidRPr="00581F5C">
        <w:t>Dias et al., 2020</w:t>
      </w:r>
      <w:r w:rsidR="00107C10">
        <w:fldChar w:fldCharType="end"/>
      </w:r>
      <w:r w:rsidR="00107C10">
        <w:t xml:space="preserve">, and </w:t>
      </w:r>
      <w:r w:rsidR="00107C10">
        <w:fldChar w:fldCharType="begin"/>
      </w:r>
      <w:r w:rsidR="00057110">
        <w:instrText xml:space="preserve"> ADDIN ZOTERO_ITEM CSL_CITATION {"citationID":"R9OgmCt9","properties":{"formattedCitation":"(W. Kim &amp; Wang, 2021)","plainCitation":"(W. Kim &amp; Wang, 2021)","dontUpdate":true,"noteIndex":0},"citationItems":[{"id":416,"uris":["http://zotero.org/users/9292995/items/ESXZI25A"],"itemData":{"id":416,"type":"article-journal","container-title":"Transportation Research Part C: Emerging Technologies","ISSN":"0968-090X","journalAbbreviation":"Transportation Research Part C: Emerging Technologies","note":"publisher: Elsevier","page":"103052","title":"To be online or in-store: Analysis of retail, grocery, and food shopping in New York city","volume":"126","author":[{"family":"Kim","given":"Woojung"},{"family":"Wang","given":"Xiaokun Cara"}],"issued":{"date-parts":[["2021"]]}}}],"schema":"https://github.com/citation-style-language/schema/raw/master/csl-citation.json"} </w:instrText>
      </w:r>
      <w:r w:rsidR="00107C10">
        <w:fldChar w:fldCharType="separate"/>
      </w:r>
      <w:r w:rsidR="002A1D74" w:rsidRPr="002A1D74">
        <w:t xml:space="preserve">Kim </w:t>
      </w:r>
      <w:r w:rsidR="00A32290">
        <w:t>and</w:t>
      </w:r>
      <w:r w:rsidR="002A1D74" w:rsidRPr="002A1D74">
        <w:t xml:space="preserve"> Wang, 2021</w:t>
      </w:r>
      <w:r w:rsidR="00107C10">
        <w:fldChar w:fldCharType="end"/>
      </w:r>
      <w:r w:rsidR="00A32290">
        <w:t>,</w:t>
      </w:r>
      <w:r w:rsidR="00107C10">
        <w:t xml:space="preserve"> for examples)</w:t>
      </w:r>
      <w:bookmarkEnd w:id="79"/>
      <w:r w:rsidR="00E46F0A">
        <w:t>, which observed</w:t>
      </w:r>
      <w:r w:rsidR="00A01864">
        <w:t xml:space="preserve"> </w:t>
      </w:r>
      <w:r w:rsidR="00107C10">
        <w:t xml:space="preserve">that </w:t>
      </w:r>
      <w:r w:rsidR="00107C10" w:rsidRPr="00107C10">
        <w:t xml:space="preserve">larger </w:t>
      </w:r>
      <w:r w:rsidR="00107C10" w:rsidRPr="00107C10">
        <w:lastRenderedPageBreak/>
        <w:t>households are more prone to both frequent online and in-store shopping</w:t>
      </w:r>
      <w:r w:rsidR="00991236">
        <w:t>. At the same time, our findings indicate that households with children show</w:t>
      </w:r>
      <w:r w:rsidR="0095265D">
        <w:t xml:space="preserve"> a higher return rate of online </w:t>
      </w:r>
      <w:r w:rsidR="00991236">
        <w:t>purchases, particularly through physical stores</w:t>
      </w:r>
      <w:r w:rsidR="0095265D">
        <w:t xml:space="preserve">, presumably because of </w:t>
      </w:r>
      <w:r w:rsidR="00991236">
        <w:t>the practicalities of shopping for children</w:t>
      </w:r>
      <w:r w:rsidR="0095265D">
        <w:t xml:space="preserve"> (</w:t>
      </w:r>
      <w:r w:rsidR="00991236">
        <w:t>such as the need to assess sizing and fit in person or the desire for immediate resolutions and exchanges offered by physical returns</w:t>
      </w:r>
      <w:r w:rsidR="0095265D">
        <w:t>)</w:t>
      </w:r>
      <w:r w:rsidR="00991236">
        <w:t xml:space="preserve">. </w:t>
      </w:r>
    </w:p>
    <w:bookmarkEnd w:id="70"/>
    <w:p w14:paraId="7975EF6D" w14:textId="77777777" w:rsidR="00F26644" w:rsidRDefault="00F26644" w:rsidP="00107C10"/>
    <w:p w14:paraId="37DA15A1" w14:textId="15A89A63" w:rsidR="00F26644" w:rsidRDefault="00F26644" w:rsidP="00F26644">
      <w:pPr>
        <w:rPr>
          <w:u w:val="single"/>
        </w:rPr>
      </w:pPr>
      <w:bookmarkStart w:id="80" w:name="_Hlk199709382"/>
      <w:r>
        <w:rPr>
          <w:u w:val="single"/>
        </w:rPr>
        <w:t>Employment Characteristics</w:t>
      </w:r>
    </w:p>
    <w:p w14:paraId="113916F2" w14:textId="70D8C05C" w:rsidR="00281C88" w:rsidRDefault="00E86B29" w:rsidP="002A1D74">
      <w:r w:rsidRPr="00E86B29">
        <w:t xml:space="preserve">Our analysis also explored the relationship between employment status, telework </w:t>
      </w:r>
      <w:r w:rsidR="009F14C9">
        <w:t>arrangements</w:t>
      </w:r>
      <w:r w:rsidRPr="00E86B29">
        <w:t xml:space="preserve">, and </w:t>
      </w:r>
      <w:r w:rsidR="00281C88">
        <w:t>e-</w:t>
      </w:r>
      <w:r w:rsidR="009F14C9">
        <w:t xml:space="preserve">commerce behaviors. </w:t>
      </w:r>
      <w:r w:rsidR="00815B7A">
        <w:t xml:space="preserve">Employment status </w:t>
      </w:r>
      <w:r w:rsidR="0095265D">
        <w:t xml:space="preserve">is associated with </w:t>
      </w:r>
      <w:r w:rsidR="00E46F0A">
        <w:t>a higher propensity for online shopping</w:t>
      </w:r>
      <w:r w:rsidR="00815B7A">
        <w:t xml:space="preserve">, likely </w:t>
      </w:r>
      <w:r w:rsidR="00A32290">
        <w:t xml:space="preserve">because </w:t>
      </w:r>
      <w:r w:rsidR="00A32290" w:rsidRPr="00A32290">
        <w:t>online shopping offers</w:t>
      </w:r>
      <w:r w:rsidR="00A32290">
        <w:t xml:space="preserve"> </w:t>
      </w:r>
      <w:r w:rsidR="00815B7A">
        <w:t xml:space="preserve">convenience amidst time </w:t>
      </w:r>
      <w:r w:rsidR="00E92F2C">
        <w:t>constraints</w:t>
      </w:r>
      <w:r w:rsidR="00815B7A">
        <w:t>. In contrast, telework significantly impact</w:t>
      </w:r>
      <w:r w:rsidR="00A32290">
        <w:t>s</w:t>
      </w:r>
      <w:r w:rsidR="00815B7A">
        <w:t xml:space="preserve"> all measured aspects, a finding supported by </w:t>
      </w:r>
      <w:r w:rsidR="00CE318C">
        <w:t>various recent studies</w:t>
      </w:r>
      <w:r w:rsidR="009F14C9">
        <w:t xml:space="preserve"> </w:t>
      </w:r>
      <w:bookmarkStart w:id="81" w:name="_Hlk199699155"/>
      <w:r w:rsidR="00A32290">
        <w:fldChar w:fldCharType="begin"/>
      </w:r>
      <w:r w:rsidR="00A32290">
        <w:instrText xml:space="preserve"> ADDIN ZOTERO_ITEM CSL_CITATION {"citationID":"MRtNKzF2","properties":{"formattedCitation":"(Mohammadi et al., 2024; Shah et al., 2024; Sharda et al., 2024)","plainCitation":"(Mohammadi et al., 2024; Shah et al., 2024; Sharda et al., 2024)","dontUpdate":true,"noteIndex":0},"citationItems":[{"id":3214,"uris":["http://zotero.org/users/9292995/items/T6K6MBWS"],"itemData":{"id":3214,"type":"article-journal","abstract":"The growing behaviors of work-from-home (WFH) and online shopping hold significant potential for reducing traffic congestion and emissions. Understanding the frequency and the interplay between these two behaviors is important for successful implementation. This study investigates the recent trends of WFH and online shopping and the underlying factors influencing individuals’ decisions on these two behaviors. Focusing on non-grocery online shopping, this study uses comprehensive survey data collected across the United States during October and November 2021. We develop a Generalized Structural Equation Model to jointly examine WFH and online shopping frequency and their interaction. Moreover, the study investigates the psychological aspects of WFH and online shopping, introducing four stochastic latent constructs—WFH comfort, WFH unproductiveness, online shopping enjoyment, and online shopping inconvenience using the attitudinal variables. Results indicate a positive causal relationship, suggesting that increased WFH promotes online shopping engagement. Perceived comfort and productivity at home affect WFH frequency shaped by factors like home workspace, commuting time, childcare responsibilities, and telecommunications with co-workers. Likewise, perceived convenience and enjoyment significantly affect online shopping, influenced by aspects such as timesaving, and the delivery and return process. Technological tools at home also play a role in WFH frequency. Demographic factors like age, race, income, physical disability, and mode choice habits correlate with WFH and online shopping incidence, while job category and employer flexibility influence WFH frequency. These insights can help policymakers to regulate remote work and online shopping activities as they continue to grow.","container-title":"Transportation","DOI":"10.1007/s11116-024-10506-4","ISSN":"1572-9435","journalAbbreviation":"Transportation","language":"en","license":"2024 The Author(s), under exclusive licence to Springer Science+Business Media, LLC, part of Springer Nature","note":"Company: Springer\nDistributor: Springer\nInstitution: Springer\nLabel: Springer\npublisher: Springer US","page":"1-36","source":"link-springer-com.ezproxy.lib.utexas.edu","title":"The interaction between the recent evolution of working from home and online shopping","author":[{"family":"Mohammadi","given":"Motahare"},{"family":"Davatgari","given":"Amir"},{"family":"Asgharpour","given":"Sina"},{"family":"Shabanpour","given":"Ramin"},{"family":"Mohammadian","given":"Abolfazl"},{"family":"Derrible","given":"Sybil"},{"family":"Pendyala","given":"Ram M."},{"family":"Salon","given":"Deborah"}],"issued":{"date-parts":[["2024",6,26]]}}},{"id":3218,"uris":["http://zotero.org/users/9292995/items/E9MWECD4"],"itemData":{"id":3218,"type":"article-journal","abstract":"Large-scale adoption of telemobility, such as teleworking and online shopping, has affected travel patterns significantly. The impacts of teleworking and online shopping on travel have been studied separately and with trip-level analyses, thereby ignoring tour complexity, trip chaining, and activity scheduling. We aim to address this gap by investigating the interactions between online shopping, teleworking, and travel at a tour level, considering trip chaining and the importance of the activities involved. We classify tours into mandatory (e.g., travel for work, school), maintenance (e.g., travel for grocery shopping, appointments, errands), and discretionary (e.g., travel for non-grocery shopping, leisure, religious activities) tours according to the primary activity purpose. We then estimate a structural equation model using a one-week activity-travel diary from the 2019 Puget Sound Regional Travel Study. The results indicate that teleworking reduced mandatory and maintenance tours while increasing online shopping. Mandatory tours were negatively associated with both maintenance tours and online shopping, whereas the number of maintenance tours was positively associated with the number of discretionary tours. We did not find a statistically significant relationship between online shopping, maintenance tours, and discretionary tours. Overall, this study offers new insights into the effect of teleworking and online shopping on travel, with potential implications for travel demand modeling and management, as well as for the design of travel surveys that take such virtual activities into account.","container-title":"Transportation","DOI":"10.1007/s11116-022-10321-9","ISSN":"1572-9435","issue":"1","journalAbbreviation":"Transportation","language":"en","page":"99-127","source":"Springer Link","title":"Impacts of teleworking and online shopping on travel: a tour-based analysis","title-short":"Impacts of teleworking and online shopping on travel","volume":"51","author":[{"family":"Shah","given":"Harsh"},{"family":"Carrel","given":"Andre L."},{"family":"Le","given":"Huyen T. K."}],"issued":{"date-parts":[["2024",2,1]]}}},{"id":3241,"uris":["http://zotero.org/users/9292995/items/YF6ET33J"],"itemData":{"id":3241,"type":"article","abstract":"The COVID-19 pandemic has significantly shifted travel behaviors, with major changes observed in online shopping and travel to work. Despite considerable research into pandemic-induced changes in travel behavior, it remains uncertain whether these new patterns have persisted or reverted to pre-pandemic norms. This study addresses this uncertainty by evaluating whether shifts in online shopping and work travel during the pandemic have become permanently ingrained in individuals&amp;amp;rsquo; daily routine. Leveraging data from the 2022 National Household Travel Survey, a bivariate ordered probit model is employed to analyze changes in online shopping and work travel&amp;amp;mdash;whether they have increased, decreased, or remained stable compared to pre-pandemic levels across different population segments. The analysis finds that the pandemic did not significantly alter online shopping for home delivery and travel to work for the majority of society. However, a substantial portion of respondents reported increased online shopping for home delivery and reduced travel to work compared to pre-pandemic levels, with online shopping trends appearing more permanent. Segment-wise analysis and model results indicate heterogeneity in behavioral shifts with females engaging more in online shopping, while zero-vehicle households are traveling less to work, compared to pre-pandemic levels. Additionally, increase in online shopping frequency is significantly and negatively correlated with decrease in traveling to work. These findings highlight the need for improved digital infrastructure, flexible work policies, and integrated transportation solutions tailored to evolving demographic and socioeconomic needs in the post-pandemic era. Additionally, the study calls for integrating passenger and freight movement in a single framework rather than treating them in silos.","DOI":"10.21203/rs.3.rs-4930956/v1","note":"ISSN: 2693-5015","publisher":"Research Square","source":"Research Square","title":"New Norms or Old Habits: Evaluating Interlinked Trajectories of Online Shopping and Work Commute Post-Pandemic","title-short":"New Norms or Old Habits","URL":"https://www.researchsquare.com/article/rs-4930956/v1","author":[{"family":"Sharda","given":"Shivam"},{"family":"Alonso","given":"Patrick"},{"family":"Garikapati","given":"Venu"},{"family":"Laguarda","given":"Isabel"},{"family":"Goulias","given":"Konstadinos"},{"family":"Viz","given":"Nicole"}],"accessed":{"date-parts":[["2025",5,15]]},"issued":{"date-parts":[["2024",9,16]]}}}],"schema":"https://github.com/citation-style-language/schema/raw/master/csl-citation.json"} </w:instrText>
      </w:r>
      <w:r w:rsidR="00A32290">
        <w:fldChar w:fldCharType="separate"/>
      </w:r>
      <w:r w:rsidR="00A32290" w:rsidRPr="001F58D4">
        <w:t>(</w:t>
      </w:r>
      <w:r w:rsidR="00A32290">
        <w:t xml:space="preserve">see </w:t>
      </w:r>
      <w:r w:rsidR="00A32290" w:rsidRPr="001F58D4">
        <w:t>Mohammadi et al., 2024; Shah et al., 2024; Sharda et al., 2024</w:t>
      </w:r>
      <w:r w:rsidR="00A32290">
        <w:fldChar w:fldCharType="end"/>
      </w:r>
      <w:r w:rsidR="00A32290">
        <w:t xml:space="preserve">, and </w:t>
      </w:r>
      <w:r w:rsidR="00A32290">
        <w:fldChar w:fldCharType="begin"/>
      </w:r>
      <w:r w:rsidR="00A32290">
        <w:instrText xml:space="preserve"> ADDIN ZOTERO_ITEM CSL_CITATION {"citationID":"gaUNBoZf","properties":{"formattedCitation":"(Hensher et al., 2025)","plainCitation":"(Hensher et al., 2025)","dontUpdate":true,"noteIndex":0},"citationItems":[{"id":3243,"uris":["http://zotero.org/users/9292995/items/ALRCR3EI"],"itemData":{"id":3243,"type":"article","language":"en","note":"publisher: University of Sydney","publisher":"University of Sydney","source":"ses.library.usyd.edu.au","title":"The influence of flexi-time and flexi-place work on online ordering expenditure","URL":"https://ses.library.usyd.edu.au/handle/2123/33602","author":[{"family":"Hensher","given":"David A."},{"family":"Pellegrini","given":"Andrea"},{"family":"Wei","given":"Edward"}],"accessed":{"date-parts":[["2025",5,15]]},"issued":{"date-parts":[["2025"]]}}}],"schema":"https://github.com/citation-style-language/schema/raw/master/csl-citation.json"} </w:instrText>
      </w:r>
      <w:r w:rsidR="00A32290">
        <w:fldChar w:fldCharType="separate"/>
      </w:r>
      <w:r w:rsidR="00A32290" w:rsidRPr="001F58D4">
        <w:t>Hensher et al., 2025)</w:t>
      </w:r>
      <w:r w:rsidR="00A32290">
        <w:fldChar w:fldCharType="end"/>
      </w:r>
      <w:r w:rsidR="00A32290">
        <w:t xml:space="preserve">. </w:t>
      </w:r>
      <w:bookmarkEnd w:id="81"/>
      <w:r w:rsidR="002A1D74">
        <w:t>Several factors likely contribute to the observed positive impact of telework on online shopping and return propensity.</w:t>
      </w:r>
      <w:r w:rsidR="00CE318C">
        <w:t xml:space="preserve"> </w:t>
      </w:r>
      <w:r w:rsidR="00196C87">
        <w:t>First, t</w:t>
      </w:r>
      <w:r w:rsidR="002A1D74">
        <w:t xml:space="preserve">eleworkers’ enhanced Information and Communications Technology (ICT) skills and tech-savviness are key, as these directly correlate with more frequent online shopping </w:t>
      </w:r>
      <w:bookmarkStart w:id="82" w:name="_Hlk199699166"/>
      <w:r w:rsidR="002A1D74">
        <w:fldChar w:fldCharType="begin"/>
      </w:r>
      <w:r w:rsidR="00324AD4">
        <w:instrText xml:space="preserve"> ADDIN ZOTERO_ITEM CSL_CITATION {"citationID":"I8QzQXET","properties":{"formattedCitation":"(S. H. Kim et al., 2023)","plainCitation":"(S. H. Kim et al., 2023)","dontUpdate":true,"noteIndex":0},"citationItems":[{"id":3219,"uris":["http://zotero.org/users/9292995/items/X3YFDH6D"],"itemData":{"id":3219,"type":"article-journal","abstract":"This study analyzes structural relationships between information and communication technology (ICT), e-shopping, local accessibility, and travel intensity in the U.S. state of Georgia. Beginning with the 2017 National Household Travel Survey (NHTS), we enriched the data by exploiting the add-on program. After obtaining contact information for the Georgia NHTS participants who expressed willingness to take a follow-up survey, we conducted another survey with those participants. In addition, we appended land use characteristics associated with respondents’ home locations. To test the hypothesis of possible heterogeneity in structural relationships, we applied a mixed structural equation model. We corroborated our hypotheses that the use of ICT has a positive impact on e-shopping frequency, whereas local accessibility reduces e-shopping frequency. In addition, we identified two meaningful segments exhibiting different structural relationships. The smaller segment (12.7%) showed complementary effects of e-shopping on car-based travel intensity, but local accessibility did not have a significant impact on car-based travel intensity. The dominant segment (87.3%) presented a negative impact of local accessibility but no meaningful effect of e-shopping frequency on car-based travel intensity. A post-hoc analysis revealed meaningful differences in demographics between the two classes. The study suggests that an assumption of homogeneous structural relationships between e-shopping and car-based travel intensity and between local accessibility and car-based travel intensity may not hold. The paper discusses benefits and practical issues concerning fusion of the NHTS data with other data sources. In addition, it stresses the potential of the NHTS add-on program and notes some recommendations.","container-title":"Transportation Research Record","DOI":"10.1177/03611981221132854","ISSN":"0361-1981","issue":"5","language":"EN","note":"publisher: SAGE Publications Inc","page":"463-480","source":"SAGE Journals","title":"Exploring Heterogeneous Structural Relationships Between E-Shopping, Local Accessibility, and Car-Based Travel: An Application of Enriched National Household Travel Survey Add-on Data","title-short":"Exploring Heterogeneous Structural Relationships Between E-Shopping, Local Accessibility, and Car-Based Travel","volume":"2677","author":[{"family":"Kim","given":"Sung Hoo"},{"family":"Mokhtarian","given":"Patricia L."},{"family":"Choo","given":"Sangho"},{"family":"Circella","given":"Giovanni"}],"issued":{"date-parts":[["2023",5,1]]}}}],"schema":"https://github.com/citation-style-language/schema/raw/master/csl-citation.json"} </w:instrText>
      </w:r>
      <w:r w:rsidR="002A1D74">
        <w:fldChar w:fldCharType="separate"/>
      </w:r>
      <w:r w:rsidR="002A1D74" w:rsidRPr="002A1D74">
        <w:t>(Kim et al., 2023)</w:t>
      </w:r>
      <w:r w:rsidR="002A1D74">
        <w:fldChar w:fldCharType="end"/>
      </w:r>
      <w:r w:rsidR="002A1D74">
        <w:t xml:space="preserve">. </w:t>
      </w:r>
      <w:bookmarkEnd w:id="82"/>
      <w:r w:rsidR="00196C87">
        <w:t>Second</w:t>
      </w:r>
      <w:r w:rsidR="002A1D74">
        <w:t xml:space="preserve">, the work-from-home setting provides increased opportunities and convenience for online shopping, particularly with extended time spent on computers, allowing for seamless browsing and purchases during breaks. </w:t>
      </w:r>
      <w:r w:rsidR="00196C87">
        <w:t>Third</w:t>
      </w:r>
      <w:r w:rsidR="002A1D74">
        <w:t xml:space="preserve">, </w:t>
      </w:r>
      <w:r w:rsidR="00A32290" w:rsidRPr="00A32290">
        <w:t xml:space="preserve">without daily commutes, people have fewer opportunities to combine errands </w:t>
      </w:r>
      <w:r w:rsidR="00A32290">
        <w:t>through trip chaining</w:t>
      </w:r>
      <w:r w:rsidR="00A32290" w:rsidRPr="00A32290">
        <w:t>, making online shopping a more appealing alternative to driving out specifically for purchases.</w:t>
      </w:r>
      <w:r w:rsidR="002A1D74">
        <w:t xml:space="preserve"> </w:t>
      </w:r>
      <w:r w:rsidR="00A32290" w:rsidRPr="00A32290">
        <w:t>Telework also directly affects return channel preferences</w:t>
      </w:r>
      <w:r w:rsidR="00A32290">
        <w:t>, with</w:t>
      </w:r>
      <w:r w:rsidR="00A32290" w:rsidRPr="00A32290">
        <w:t xml:space="preserve"> teleworkers </w:t>
      </w:r>
      <w:r w:rsidR="0095265D">
        <w:t xml:space="preserve">(relative to non-teleworkers) </w:t>
      </w:r>
      <w:r w:rsidR="00A32290">
        <w:t xml:space="preserve">exhibiting a </w:t>
      </w:r>
      <w:r w:rsidR="0095265D">
        <w:t xml:space="preserve">higher probability </w:t>
      </w:r>
      <w:r w:rsidR="00E46F0A">
        <w:t>of using</w:t>
      </w:r>
      <w:r w:rsidR="0095265D">
        <w:t xml:space="preserve"> the “home pick-up” option rather than </w:t>
      </w:r>
      <w:r w:rsidR="00A32290">
        <w:t xml:space="preserve">using </w:t>
      </w:r>
      <w:r w:rsidR="00A32290" w:rsidRPr="00A32290">
        <w:t>post offices, Amazon drop-off locations, and physical stores</w:t>
      </w:r>
      <w:r w:rsidR="00A32290">
        <w:t xml:space="preserve"> </w:t>
      </w:r>
      <w:r w:rsidR="0095265D">
        <w:t>for returning goods</w:t>
      </w:r>
      <w:r w:rsidR="00A32290" w:rsidRPr="00A32290">
        <w:t>.</w:t>
      </w:r>
      <w:r w:rsidR="00A32290">
        <w:t xml:space="preserve"> Ultimately, these findings </w:t>
      </w:r>
      <w:r w:rsidR="00281C88">
        <w:t xml:space="preserve">highlight how telework </w:t>
      </w:r>
      <w:r w:rsidR="0095265D">
        <w:t xml:space="preserve">arrangements </w:t>
      </w:r>
      <w:r w:rsidR="00281C88">
        <w:t>uniquely interact with e-commerce ecosystems, with significant implications for last-mile logistics strategies.</w:t>
      </w:r>
    </w:p>
    <w:p w14:paraId="60FEB0FB" w14:textId="77777777" w:rsidR="00281C88" w:rsidRDefault="00281C88" w:rsidP="002A1D74">
      <w:bookmarkStart w:id="83" w:name="_Hlk199709399"/>
      <w:bookmarkEnd w:id="80"/>
    </w:p>
    <w:p w14:paraId="4F81B9B4" w14:textId="51E05287" w:rsidR="00E86B29" w:rsidRPr="00281C88" w:rsidRDefault="00281C88" w:rsidP="0020298C">
      <w:pPr>
        <w:rPr>
          <w:u w:val="single"/>
        </w:rPr>
      </w:pPr>
      <w:r w:rsidRPr="00281C88">
        <w:rPr>
          <w:u w:val="single"/>
        </w:rPr>
        <w:t>Residential Location Attributes</w:t>
      </w:r>
    </w:p>
    <w:p w14:paraId="4E1F9645" w14:textId="384911B7" w:rsidR="008715CF" w:rsidRDefault="00353279" w:rsidP="00FD5126">
      <w:r>
        <w:t xml:space="preserve">The relationship between residential accessibility and online shopping remains a </w:t>
      </w:r>
      <w:r w:rsidR="0014202A">
        <w:t xml:space="preserve">rather </w:t>
      </w:r>
      <w:r w:rsidR="004D51DA">
        <w:t xml:space="preserve">contested </w:t>
      </w:r>
      <w:r>
        <w:t>subject</w:t>
      </w:r>
      <w:r w:rsidR="0015764F">
        <w:t>.</w:t>
      </w:r>
      <w:r>
        <w:t xml:space="preserve"> </w:t>
      </w:r>
      <w:r w:rsidR="00E46F0A">
        <w:t>The l</w:t>
      </w:r>
      <w:r>
        <w:t>iterature presents mixed evidence, with some studies supporting</w:t>
      </w:r>
      <w:r w:rsidR="008715CF">
        <w:t xml:space="preserve"> the</w:t>
      </w:r>
      <w:r>
        <w:t xml:space="preserve"> innovation-diffusion theory (</w:t>
      </w:r>
      <w:r w:rsidR="008715CF">
        <w:t xml:space="preserve">i.e., </w:t>
      </w:r>
      <w:r>
        <w:t>higher urban online adoption)</w:t>
      </w:r>
      <w:r w:rsidR="008715CF">
        <w:t>,</w:t>
      </w:r>
      <w:r>
        <w:t xml:space="preserve"> </w:t>
      </w:r>
      <w:r w:rsidR="00E46F0A">
        <w:t>and</w:t>
      </w:r>
      <w:r>
        <w:t xml:space="preserve"> others favor</w:t>
      </w:r>
      <w:r w:rsidR="00E46F0A">
        <w:t>ing the</w:t>
      </w:r>
      <w:r>
        <w:t xml:space="preserve"> efficiency theory (</w:t>
      </w:r>
      <w:r w:rsidR="008715CF">
        <w:t xml:space="preserve">i.e., </w:t>
      </w:r>
      <w:r>
        <w:t>higher adoption in areas with limited physical retail access</w:t>
      </w:r>
      <w:bookmarkStart w:id="84" w:name="_Hlk199699234"/>
      <w:r>
        <w:t>)</w:t>
      </w:r>
      <w:r w:rsidR="0015764F">
        <w:t xml:space="preserve"> (see </w:t>
      </w:r>
      <w:r w:rsidR="0015764F">
        <w:fldChar w:fldCharType="begin"/>
      </w:r>
      <w:r w:rsidR="00B475C1">
        <w:instrText xml:space="preserve"> ADDIN ZOTERO_ITEM CSL_CITATION {"citationID":"cSKHx7JK","properties":{"formattedCitation":"(Cheng et al., 2021)","plainCitation":"(Cheng et al., 2021)","dontUpdate":true,"noteIndex":0},"citationItems":[{"id":3223,"uris":["http://zotero.org/users/9292995/items/7I5ZFLKT"],"itemData":{"id":3223,"type":"article-journal","abstract":"The rapid growth in online shopping and associated parcel deliveries prompts investigation of the factors that contribute to parcel delivery demand. In this study, we evaluated the influence of locational and household characteristics on e-commerce home delivery demand. While past research has largely focused on the impacts of the adoption of online shopping using individual/household survey data, we made use of data from an e-commerce carrier. A linear regression model was estimated considering factors such as degree of urbanization, transit and shopping accessibility, and household attributes. The results both confirm and contradict prior research findings, highlighting the potential for a non-negligible influence of the local context on demand for parcel deliveries.","container-title":"Logistics","DOI":"10.3390/logistics5020029","ISSN":"2305-6290","issue":"2","language":"en","license":"http://creativecommons.org/licenses/by/3.0/","note":"number: 2\npublisher: Multidisciplinary Digital Publishing Institute","page":"29","source":"www.mdpi.com","title":"Exploring the Relationship between Locational and Household Characteristics and E-Commerce Home Delivery Demand","volume":"5","author":[{"family":"Cheng","given":"Cheng"},{"family":"Sakai","given":"Takanori"},{"family":"Alho","given":"André"},{"family":"Cheah","given":"Lynette"},{"family":"Ben-Akiva","given":"Moshe"}],"issued":{"date-parts":[["2021",6]]}}}],"schema":"https://github.com/citation-style-language/schema/raw/master/csl-citation.json"} </w:instrText>
      </w:r>
      <w:r w:rsidR="0015764F">
        <w:fldChar w:fldCharType="separate"/>
      </w:r>
      <w:r w:rsidR="0015764F" w:rsidRPr="00353279">
        <w:t>Cheng et al., 2021</w:t>
      </w:r>
      <w:r w:rsidR="0015764F">
        <w:fldChar w:fldCharType="end"/>
      </w:r>
      <w:r w:rsidR="0015764F">
        <w:t xml:space="preserve">, and </w:t>
      </w:r>
      <w:r w:rsidR="0015764F">
        <w:fldChar w:fldCharType="begin"/>
      </w:r>
      <w:r w:rsidR="00B475C1">
        <w:instrText xml:space="preserve"> ADDIN ZOTERO_ITEM CSL_CITATION {"citationID":"qvfz4NcI","properties":{"formattedCitation":"(Titiloye et al., 2024)","plainCitation":"(Titiloye et al., 2024)","dontUpdate":true,"noteIndex":0},"citationItems":[{"id":3211,"uris":["http://zotero.org/users/9292995/items/E9MMUZQG"],"itemData":{"id":3211,"type":"article-journal","abstract":"While existing literature has extensively explored the impact of online shopping on travel behavior, few studies have undertaken segmentation analysis to uncover hidden behavioral heterogeneity. This study fills this gap by addressing heterogeneity and identifying distinct shopper segments based on online shopping and shopping travel behaviors, with a focus on product types. Data collected in November and December 2021 from 1,747 shoppers in Florida were analyzed using Latent Class Analysis (LCA) with covariates. Sociodemographic and residential characteristics, COVID-19 influences, attitudes, and perceptions of channel-specific factors served as active and inactive covariates to predict class membership. Our model identified six classes of shoppers, with short-distance dual-channel shoppers representing the largest class (28.4%) and exclusive online shoppers the smallest (6.2%). Dual-channel shopaholics, overrepresented by Gen Zers, Millennials, Blacks, and workers, exhibited high average monthly vehicle miles traveled (VMT) across all product types and a strong potential for complementary shopping behavior. Conversely, exclusive online shoppers overrepresented by members of the silent generation, those who live alone, have no vehicle, and do not enjoy shopping, demonstrated potential substitutive shopping behavior. In general, single-channel shoppers showed lower monthly VMT than their dual-channel counterparts across all product types. These findings contribute to a deeper understanding of shopping behavior, offering insights for a more accurate quantification of the net traffic and environmental impacts of e-commerce. Additionally, they provide valuable considerations for designing segment-specific policies aimed at minimizing complementary shopping and maximizing substitutive shopping.","container-title":"Transportation Research Record","DOI":"10.1177/03611981241234918","ISSN":"0361-1981","issue":"10","language":"EN","note":"publisher: SAGE Publications Inc","page":"747-770","source":"SAGE Journals","title":"Unraveling Heterogeneity in Online Shopping and Travel Behavior Through Latent Class Modeling","volume":"2678","author":[{"family":"Titiloye","given":"Ibukun"},{"family":"Sarker","given":"Md Al Adib"},{"family":"Jin","given":"Xia"}],"issued":{"date-parts":[["2024",10,1]]}}}],"schema":"https://github.com/citation-style-language/schema/raw/master/csl-citation.json"} </w:instrText>
      </w:r>
      <w:r w:rsidR="0015764F">
        <w:fldChar w:fldCharType="separate"/>
      </w:r>
      <w:r w:rsidR="0015764F" w:rsidRPr="0015764F">
        <w:t>Titiloye et al., 2024)</w:t>
      </w:r>
      <w:r w:rsidR="0015764F">
        <w:fldChar w:fldCharType="end"/>
      </w:r>
      <w:r>
        <w:t xml:space="preserve">. </w:t>
      </w:r>
      <w:bookmarkEnd w:id="84"/>
      <w:r>
        <w:t xml:space="preserve">Our analysis contributes to </w:t>
      </w:r>
      <w:r w:rsidR="004D51DA">
        <w:t xml:space="preserve">this subject </w:t>
      </w:r>
      <w:r>
        <w:t xml:space="preserve">by examining how </w:t>
      </w:r>
      <w:r w:rsidR="008715CF">
        <w:t>residential</w:t>
      </w:r>
      <w:r>
        <w:t xml:space="preserve"> spatial characteristics influence online shopping and returning behaviors. </w:t>
      </w:r>
      <w:r w:rsidR="0015764F">
        <w:t>The</w:t>
      </w:r>
      <w:r>
        <w:t xml:space="preserve"> results reveal that </w:t>
      </w:r>
      <w:r w:rsidR="0014202A">
        <w:t xml:space="preserve">individuals residing in </w:t>
      </w:r>
      <w:r>
        <w:t>high population density</w:t>
      </w:r>
      <w:r w:rsidR="0015764F">
        <w:t xml:space="preserve"> and</w:t>
      </w:r>
      <w:r>
        <w:t xml:space="preserve"> walkability </w:t>
      </w:r>
      <w:r w:rsidR="0014202A">
        <w:t>areas have a lower online shopping propensity</w:t>
      </w:r>
      <w:r>
        <w:t xml:space="preserve">, suggesting that </w:t>
      </w:r>
      <w:r w:rsidR="0014202A">
        <w:t xml:space="preserve">neo-urbanist </w:t>
      </w:r>
      <w:r>
        <w:t xml:space="preserve">physical environments </w:t>
      </w:r>
      <w:r w:rsidR="0014202A">
        <w:t>(that is, high</w:t>
      </w:r>
      <w:r w:rsidR="00E46F0A">
        <w:t xml:space="preserve"> </w:t>
      </w:r>
      <w:r w:rsidR="0014202A">
        <w:t xml:space="preserve">density environments with land-use mixing) </w:t>
      </w:r>
      <w:r>
        <w:t>preserve traditional retail’s competitive advantages by reducing the convenience differential that typically drives e-commerce adoption.</w:t>
      </w:r>
      <w:r w:rsidR="0015764F">
        <w:t xml:space="preserve"> </w:t>
      </w:r>
      <w:r w:rsidR="007D6093">
        <w:t xml:space="preserve">On the other hand, </w:t>
      </w:r>
      <w:r w:rsidR="00010489">
        <w:t xml:space="preserve">rural residents </w:t>
      </w:r>
      <w:r w:rsidR="008715CF">
        <w:t>are less likely to return</w:t>
      </w:r>
      <w:r w:rsidR="00010489">
        <w:t xml:space="preserve"> online purchases, particularly via </w:t>
      </w:r>
      <w:r w:rsidR="008715CF">
        <w:t xml:space="preserve">the </w:t>
      </w:r>
      <w:r w:rsidR="00010489">
        <w:t>Amazon drop-off</w:t>
      </w:r>
      <w:r w:rsidR="008715CF">
        <w:t xml:space="preserve"> channel</w:t>
      </w:r>
      <w:r w:rsidR="00010489">
        <w:t xml:space="preserve">, compared to urban or suburban dwellers. This likely results from limited return infrastructure and fewer drop-off locations in rural areas. Conversely, greater access to third-party </w:t>
      </w:r>
      <w:r w:rsidR="008715CF">
        <w:t>return points</w:t>
      </w:r>
      <w:r w:rsidR="00010489">
        <w:t xml:space="preserve"> (i.e.</w:t>
      </w:r>
      <w:r w:rsidR="008715CF">
        <w:t>,</w:t>
      </w:r>
      <w:r w:rsidR="00010489">
        <w:t xml:space="preserve"> </w:t>
      </w:r>
      <w:r w:rsidR="00010489">
        <w:lastRenderedPageBreak/>
        <w:t xml:space="preserve">stores partnered with major platforms such as Amazon) </w:t>
      </w:r>
      <w:r w:rsidR="008C5A6F">
        <w:t>leads to a higher proportion of re</w:t>
      </w:r>
      <w:r w:rsidR="004D51DA">
        <w:t>t</w:t>
      </w:r>
      <w:r w:rsidR="008C5A6F">
        <w:t xml:space="preserve">urns </w:t>
      </w:r>
      <w:r w:rsidR="00010489">
        <w:t>and a greater</w:t>
      </w:r>
      <w:r w:rsidR="007D6093">
        <w:t xml:space="preserve"> drop-off probability through the </w:t>
      </w:r>
      <w:r w:rsidR="00010489">
        <w:t>Amazon drop-off channel.</w:t>
      </w:r>
    </w:p>
    <w:p w14:paraId="3596C6CF" w14:textId="4FE6290B" w:rsidR="002452AD" w:rsidRDefault="004D51DA" w:rsidP="008715CF">
      <w:pPr>
        <w:ind w:firstLine="720"/>
      </w:pPr>
      <w:r>
        <w:t>P</w:t>
      </w:r>
      <w:r w:rsidR="008715CF">
        <w:t xml:space="preserve">roximity to retail and return establishments </w:t>
      </w:r>
      <w:r>
        <w:t>also ha</w:t>
      </w:r>
      <w:r w:rsidR="00E46F0A">
        <w:t>s</w:t>
      </w:r>
      <w:r>
        <w:t xml:space="preserve"> effects on purchasing and return </w:t>
      </w:r>
      <w:r w:rsidR="002452AD" w:rsidRPr="002452AD">
        <w:t xml:space="preserve">preferences. </w:t>
      </w:r>
      <w:r>
        <w:t xml:space="preserve">While individuals residing in counties with high retail establishment density have a reduced propensity to shop online, </w:t>
      </w:r>
      <w:r w:rsidR="00E46F0A">
        <w:t>those</w:t>
      </w:r>
      <w:r>
        <w:t xml:space="preserve"> residing in </w:t>
      </w:r>
      <w:r w:rsidR="005E20C0">
        <w:t xml:space="preserve">counties </w:t>
      </w:r>
      <w:r w:rsidR="00E46F0A">
        <w:t>with</w:t>
      </w:r>
      <w:r w:rsidR="005E20C0">
        <w:t xml:space="preserve"> a high density of third</w:t>
      </w:r>
      <w:r w:rsidR="00FD5126">
        <w:t>-</w:t>
      </w:r>
      <w:r w:rsidR="005E20C0">
        <w:t>party return points (by way of having more than 0.3 return points per 10,000 individuals in the county) have a high</w:t>
      </w:r>
      <w:r w:rsidR="00E46F0A">
        <w:t>er</w:t>
      </w:r>
      <w:r w:rsidR="005E20C0">
        <w:t xml:space="preserve"> return rate for their online-purchased items. Individuals living in counties</w:t>
      </w:r>
      <w:r w:rsidR="002452AD" w:rsidRPr="002452AD">
        <w:t xml:space="preserve"> with</w:t>
      </w:r>
      <w:r w:rsidR="005E20C0">
        <w:t xml:space="preserve"> a </w:t>
      </w:r>
      <w:r w:rsidR="002452AD" w:rsidRPr="002452AD">
        <w:t xml:space="preserve">retail establishment density </w:t>
      </w:r>
      <w:r w:rsidR="005E20C0">
        <w:t xml:space="preserve">of more than 7.95 establishments </w:t>
      </w:r>
      <w:r w:rsidR="002452AD" w:rsidRPr="002452AD">
        <w:t xml:space="preserve">per square mile </w:t>
      </w:r>
      <w:r w:rsidR="005E20C0">
        <w:t xml:space="preserve">also </w:t>
      </w:r>
      <w:r w:rsidR="002452AD" w:rsidRPr="002452AD">
        <w:t xml:space="preserve">show </w:t>
      </w:r>
      <w:r w:rsidR="008715CF">
        <w:t xml:space="preserve">a </w:t>
      </w:r>
      <w:r w:rsidR="002452AD" w:rsidRPr="002452AD">
        <w:t xml:space="preserve">reduced </w:t>
      </w:r>
      <w:r w:rsidR="005E20C0">
        <w:t xml:space="preserve">probability of </w:t>
      </w:r>
      <w:r w:rsidR="002452AD" w:rsidRPr="002452AD">
        <w:t xml:space="preserve">selecting </w:t>
      </w:r>
      <w:r w:rsidR="002452AD">
        <w:t>post office</w:t>
      </w:r>
      <w:r w:rsidR="002452AD" w:rsidRPr="002452AD">
        <w:t xml:space="preserve"> returns, </w:t>
      </w:r>
      <w:r w:rsidR="008715CF">
        <w:t xml:space="preserve">but a </w:t>
      </w:r>
      <w:r w:rsidR="005E20C0">
        <w:t xml:space="preserve">higher probability of choosing </w:t>
      </w:r>
      <w:r w:rsidR="002452AD" w:rsidRPr="002452AD">
        <w:t xml:space="preserve">Amazon drop-off and physical store return channels. Conversely, </w:t>
      </w:r>
      <w:r w:rsidR="005E20C0">
        <w:t xml:space="preserve">and as one would expect, </w:t>
      </w:r>
      <w:r w:rsidR="00FB3022">
        <w:t>individuals living in areas in the higher-than-90</w:t>
      </w:r>
      <w:r w:rsidR="00FB3022" w:rsidRPr="00FD5126">
        <w:rPr>
          <w:vertAlign w:val="superscript"/>
        </w:rPr>
        <w:t>th</w:t>
      </w:r>
      <w:r w:rsidR="00FB3022">
        <w:t xml:space="preserve"> percentile of counties in terms of </w:t>
      </w:r>
      <w:r w:rsidR="002452AD" w:rsidRPr="002452AD">
        <w:t xml:space="preserve">post office density per </w:t>
      </w:r>
      <w:r w:rsidR="00FB3022">
        <w:t xml:space="preserve">square </w:t>
      </w:r>
      <w:r w:rsidR="002452AD" w:rsidRPr="002452AD">
        <w:t xml:space="preserve">area </w:t>
      </w:r>
      <w:r w:rsidR="00FB3022">
        <w:t xml:space="preserve">have a higher predisposition to choose post offices as their return channel. </w:t>
      </w:r>
    </w:p>
    <w:p w14:paraId="6C6B1B17" w14:textId="55D8E00D" w:rsidR="00EF4125" w:rsidRDefault="00EF4125" w:rsidP="00EF4125">
      <w:pPr>
        <w:ind w:firstLine="720"/>
      </w:pPr>
      <w:r w:rsidRPr="00EF4125">
        <w:t xml:space="preserve">Finally, Table 4 indicates that regional factors influence return channel preferences, </w:t>
      </w:r>
      <w:r w:rsidR="00E46F0A">
        <w:t>though these variables primarily serve</w:t>
      </w:r>
      <w:r w:rsidRPr="00EF4125">
        <w:t xml:space="preserve"> as controls to ensure </w:t>
      </w:r>
      <w:r w:rsidR="00E46F0A">
        <w:t xml:space="preserve">a </w:t>
      </w:r>
      <w:r w:rsidRPr="00EF4125">
        <w:t>more accurate estimation of individual-level effects</w:t>
      </w:r>
      <w:r>
        <w:t xml:space="preserve">. </w:t>
      </w:r>
    </w:p>
    <w:bookmarkEnd w:id="83"/>
    <w:p w14:paraId="5E800F39" w14:textId="77777777" w:rsidR="0012366D" w:rsidRDefault="0012366D" w:rsidP="0091779C"/>
    <w:p w14:paraId="00B4B0C1" w14:textId="3E6908B6" w:rsidR="0091779C" w:rsidRPr="00281C88" w:rsidRDefault="0091779C" w:rsidP="0091779C">
      <w:pPr>
        <w:rPr>
          <w:u w:val="single"/>
        </w:rPr>
      </w:pPr>
      <w:bookmarkStart w:id="85" w:name="_Hlk199709427"/>
      <w:r>
        <w:rPr>
          <w:u w:val="single"/>
        </w:rPr>
        <w:t>Thresholds and Constants</w:t>
      </w:r>
    </w:p>
    <w:p w14:paraId="53AC73A4" w14:textId="08240B61" w:rsidR="002452AD" w:rsidRDefault="0091779C" w:rsidP="0092064B">
      <w:r>
        <w:t xml:space="preserve">Note that the </w:t>
      </w:r>
      <w:r w:rsidR="000E6577">
        <w:t xml:space="preserve">threshold </w:t>
      </w:r>
      <w:r>
        <w:t>values reported in the “Thresholds and Constants” panel do not have any substantive interpretations on their own. These val</w:t>
      </w:r>
      <w:r w:rsidR="000E6577">
        <w:t>u</w:t>
      </w:r>
      <w:r>
        <w:t>es serve solely as a mapping mechanism to translate the underlying propensity to the actual observed ordinal category</w:t>
      </w:r>
      <w:r w:rsidR="000E6577">
        <w:t xml:space="preserve"> for the online shopping frequency.</w:t>
      </w:r>
      <w:r w:rsidR="00454288">
        <w:t xml:space="preserve"> </w:t>
      </w:r>
      <w:r w:rsidR="00FB3022">
        <w:t xml:space="preserve">For the </w:t>
      </w:r>
      <w:r w:rsidR="00454288" w:rsidRPr="00454288">
        <w:t xml:space="preserve">delivery returns model, the constant </w:t>
      </w:r>
      <w:r w:rsidR="00FB3022">
        <w:t xml:space="preserve">again simply adjusts for the share of returns across the entire sample after </w:t>
      </w:r>
      <w:r w:rsidR="00E46F0A">
        <w:t xml:space="preserve">accounting for the </w:t>
      </w:r>
      <w:r w:rsidR="00FB3022">
        <w:t xml:space="preserve">exogenous (and endogenous causal) effects. </w:t>
      </w:r>
      <w:r w:rsidR="00454288">
        <w:t>Similarly, f</w:t>
      </w:r>
      <w:r w:rsidR="00454288" w:rsidRPr="00454288">
        <w:t xml:space="preserve">or the return channel model, the constants </w:t>
      </w:r>
      <w:r w:rsidR="00FB3022">
        <w:t xml:space="preserve">adjust for the shares in the sample of each return channel </w:t>
      </w:r>
      <w:r w:rsidR="00454288" w:rsidRPr="00454288">
        <w:t xml:space="preserve">after accounting for all observable </w:t>
      </w:r>
      <w:r w:rsidR="00FB3022">
        <w:t xml:space="preserve">and endogenous </w:t>
      </w:r>
      <w:r w:rsidR="00454288" w:rsidRPr="00454288">
        <w:t>covariates.</w:t>
      </w:r>
    </w:p>
    <w:bookmarkEnd w:id="85"/>
    <w:p w14:paraId="65B7F225" w14:textId="77777777" w:rsidR="000E6577" w:rsidRDefault="000E6577" w:rsidP="0092064B"/>
    <w:p w14:paraId="5449B811" w14:textId="24F9AB49" w:rsidR="00855E13" w:rsidRDefault="00EF4125" w:rsidP="00141594">
      <w:pPr>
        <w:pStyle w:val="Heading2"/>
        <w:spacing w:before="0"/>
      </w:pPr>
      <w:bookmarkStart w:id="86" w:name="_Hlk199709439"/>
      <w:r>
        <w:t xml:space="preserve"> </w:t>
      </w:r>
      <w:r w:rsidR="00855E13" w:rsidRPr="00855E13">
        <w:t>Endogenous Effects and Correlations</w:t>
      </w:r>
    </w:p>
    <w:p w14:paraId="05B3310C" w14:textId="68E2218A" w:rsidR="000D0C6E" w:rsidRDefault="000D0C6E" w:rsidP="00900780">
      <w:bookmarkStart w:id="87" w:name="_Hlk199709453"/>
      <w:bookmarkEnd w:id="86"/>
      <w:r w:rsidRPr="000D0C6E">
        <w:t>The two bottom panels of Table 4 present the estimated endogenous effects and the estimated error correlations</w:t>
      </w:r>
      <w:r>
        <w:t xml:space="preserve"> (corresponding to the covariance matrix </w:t>
      </w:r>
      <w:r w:rsidR="009E0E2D" w:rsidRPr="00A5304C">
        <w:rPr>
          <w:position w:val="-12"/>
        </w:rPr>
        <w:object w:dxaOrig="279" w:dyaOrig="360" w14:anchorId="4D7AB223">
          <v:shape id="_x0000_i1111" type="#_x0000_t75" style="width:14.15pt;height:18.45pt" o:ole="">
            <v:imagedata r:id="rId178" o:title=""/>
          </v:shape>
          <o:OLEObject Type="Embed" ProgID="Equation.DSMT4" ShapeID="_x0000_i1111" DrawAspect="Content" ObjectID="_1812462013" r:id="rId179"/>
        </w:object>
      </w:r>
      <w:r>
        <w:t>).</w:t>
      </w:r>
    </w:p>
    <w:p w14:paraId="563EC462" w14:textId="48B0A81F" w:rsidR="000D0C6E" w:rsidRDefault="000D0C6E" w:rsidP="00D4281B">
      <w:pPr>
        <w:ind w:firstLine="720"/>
      </w:pPr>
      <w:r>
        <w:t xml:space="preserve">The endogenous variable parameters in Table 4 represent the estimated causal effects of variables on each other after controlling for unobserved error correlations shown in the bottom panel of the table. By explicitly modeling these error correlations, we can better disentangle </w:t>
      </w:r>
      <w:r w:rsidR="00D4281B">
        <w:t>“</w:t>
      </w:r>
      <w:r>
        <w:t>true</w:t>
      </w:r>
      <w:r w:rsidR="00D4281B">
        <w:t>”</w:t>
      </w:r>
      <w:r>
        <w:t xml:space="preserve"> causal effects from spurious associations arising from unobserved variables </w:t>
      </w:r>
      <w:r w:rsidR="00D4281B">
        <w:fldChar w:fldCharType="begin"/>
      </w:r>
      <w:r w:rsidR="00D4281B">
        <w:instrText xml:space="preserve"> ADDIN ZOTERO_ITEM CSL_CITATION {"citationID":"Z0yM4sup","properties":{"formattedCitation":"(Bhat, 2015)","plainCitation":"(Bhat, 2015)","noteIndex":0},"citationItems":[{"id":707,"uris":["http://zotero.org/users/9292995/items/QME8236Y"],"itemData":{"id":707,"type":"article-journal","container-title":"Transportation Research Part B: Methodological","ISSN":"0191-2615","journalAbbreviation":"Transportation Research Part B: Methodological","note":"publisher: Elsevier","page":"50-77","title":"A new generalized heterogeneous data model (GHDM) to jointly model mixed types of dependent variables","volume":"79","author":[{"family":"Bhat","given":"Chandra R"}],"issued":{"date-parts":[["2015"]]}}}],"schema":"https://github.com/citation-style-language/schema/raw/master/csl-citation.json"} </w:instrText>
      </w:r>
      <w:r w:rsidR="00D4281B">
        <w:fldChar w:fldCharType="separate"/>
      </w:r>
      <w:r w:rsidR="00D4281B" w:rsidRPr="00900780">
        <w:t>(Bhat, 2015)</w:t>
      </w:r>
      <w:r w:rsidR="00D4281B">
        <w:fldChar w:fldCharType="end"/>
      </w:r>
      <w:r w:rsidR="00D4281B">
        <w:t xml:space="preserve">. </w:t>
      </w:r>
      <w:r>
        <w:t>In determining the causal pathways, as discussed in detail in Bhat (2015), multivariate model systems with limited dependent variables can only accommodate structural effects in a single direction due to logical consistency considerations. Furthermore, cyclical relationships are not permissible where observed endogenous variable A affects the underlying latent propensity for variable B, observed endogenous variable B affects the underlying latent propensity for variable C, and observed variable C affects the latent propensity for variable A.</w:t>
      </w:r>
      <w:r w:rsidR="00D4281B">
        <w:t xml:space="preserve"> </w:t>
      </w:r>
      <w:r w:rsidR="00D4281B" w:rsidRPr="00D4281B">
        <w:t xml:space="preserve">After empirically testing all six permissible causality pathways to identify the specification with </w:t>
      </w:r>
      <w:r w:rsidR="00A14521">
        <w:t>the optimal fit, we arrived at</w:t>
      </w:r>
      <w:r w:rsidR="00D4281B" w:rsidRPr="00D4281B">
        <w:t xml:space="preserve"> the final configuration presented in Table 4. Our recursive specification reveals that the frequency of</w:t>
      </w:r>
      <w:r w:rsidR="00D4281B">
        <w:t xml:space="preserve"> </w:t>
      </w:r>
      <w:r w:rsidR="00D4281B" w:rsidRPr="00D4281B">
        <w:lastRenderedPageBreak/>
        <w:t>goods purchased online in the last 30 days</w:t>
      </w:r>
      <w:r w:rsidR="00D4281B">
        <w:t xml:space="preserve"> (i.e., frequency of online shopping)</w:t>
      </w:r>
      <w:r w:rsidR="00D4281B" w:rsidRPr="00D4281B">
        <w:t xml:space="preserve"> directly affects the proportion of online purchased goods returned in the last 30 days (</w:t>
      </w:r>
      <w:r w:rsidR="00D4281B">
        <w:t>i.e</w:t>
      </w:r>
      <w:r w:rsidR="00A14521">
        <w:t>.</w:t>
      </w:r>
      <w:r w:rsidR="00D4281B">
        <w:t>, delivery return rate</w:t>
      </w:r>
      <w:r w:rsidR="00D4281B" w:rsidRPr="00D4281B">
        <w:t xml:space="preserve">), while </w:t>
      </w:r>
      <w:r w:rsidR="00A14521">
        <w:t>both online purchase frequency and the proportion of returned goods directly influence the proportion of returns through various channel</w:t>
      </w:r>
      <w:r w:rsidR="00D4281B" w:rsidRPr="00D4281B">
        <w:t>s</w:t>
      </w:r>
      <w:r w:rsidR="00D4281B">
        <w:t xml:space="preserve">. </w:t>
      </w:r>
      <w:r w:rsidR="00D4281B" w:rsidRPr="00D4281B">
        <w:t>We also tested various functional forms of the endogenous variables. The binary form for online shopping frequency (greater than 5 times per month) performed best for estimating the causal effect of shopping on delivery return rate, while the continuous forms of online shopping frequency and delivery return rate were most effective for modeling causal relationships affecting return channel preference.</w:t>
      </w:r>
    </w:p>
    <w:p w14:paraId="453403D4" w14:textId="5C1FF7FD" w:rsidR="00900780" w:rsidRDefault="00D4281B" w:rsidP="00900780">
      <w:pPr>
        <w:ind w:firstLine="720"/>
      </w:pPr>
      <w:r w:rsidRPr="00D4281B">
        <w:t xml:space="preserve">Regarding the empirical interpretations of the endogenous effects and correlations, the results reveal a positive causal effect of online shopping frequency on delivery return propensity, indicating that individuals </w:t>
      </w:r>
      <w:r w:rsidR="00A14521">
        <w:t>who make more than five online purchases with home delivery in the last 30 days exhibit higher return rates than those who make</w:t>
      </w:r>
      <w:r w:rsidRPr="00D4281B">
        <w:t xml:space="preserve"> five or fewer purchases. </w:t>
      </w:r>
      <w:r w:rsidR="00900780" w:rsidRPr="00900780">
        <w:t xml:space="preserve">This positive </w:t>
      </w:r>
      <w:r w:rsidR="00900780">
        <w:t xml:space="preserve">causal </w:t>
      </w:r>
      <w:r w:rsidR="00900780" w:rsidRPr="00900780">
        <w:t xml:space="preserve">effect </w:t>
      </w:r>
      <w:r w:rsidR="00900780">
        <w:t xml:space="preserve">could possibly </w:t>
      </w:r>
      <w:r w:rsidR="00900780" w:rsidRPr="00900780">
        <w:t xml:space="preserve">arise from </w:t>
      </w:r>
      <w:r w:rsidR="00900780">
        <w:t>“</w:t>
      </w:r>
      <w:r w:rsidR="00900780" w:rsidRPr="00900780">
        <w:t>bracketing</w:t>
      </w:r>
      <w:r w:rsidR="00900780">
        <w:t>”</w:t>
      </w:r>
      <w:r w:rsidR="00900780" w:rsidRPr="00900780">
        <w:t xml:space="preserve"> behavior</w:t>
      </w:r>
      <w:r w:rsidR="00900780">
        <w:t>, where shoppers strategically</w:t>
      </w:r>
      <w:r w:rsidR="00900780" w:rsidRPr="00900780">
        <w:t xml:space="preserve"> order multiple variants of the same item (such as different sizes, colors, or styles) with the explicit intention of keeping only the best-fitting option and returning the rest.</w:t>
      </w:r>
      <w:r w:rsidR="00900780">
        <w:t xml:space="preserve"> </w:t>
      </w:r>
      <w:r w:rsidR="00900780" w:rsidRPr="00900780">
        <w:t xml:space="preserve">However, the negative error correlation between these outcomes suggests </w:t>
      </w:r>
      <w:r w:rsidR="00A14521">
        <w:t>the presence of unobserved factors that simultaneously increase purchase frequency</w:t>
      </w:r>
      <w:r w:rsidR="00900780" w:rsidRPr="00900780">
        <w:t xml:space="preserve"> while decreasing return rates. </w:t>
      </w:r>
      <w:r w:rsidR="00900780">
        <w:t xml:space="preserve">This pattern could reflect several </w:t>
      </w:r>
      <w:r w:rsidR="004D6FB8">
        <w:t>underlying reasons</w:t>
      </w:r>
      <w:r w:rsidR="00900780">
        <w:t xml:space="preserve">. For example, experienced online shoppers may develop better product selection skills, </w:t>
      </w:r>
      <w:r w:rsidR="00B30ABA">
        <w:t>thereby reducing the need for</w:t>
      </w:r>
      <w:r w:rsidR="00A14521">
        <w:t xml:space="preserve"> returns</w:t>
      </w:r>
      <w:r w:rsidR="00900780">
        <w:t xml:space="preserve"> despite higher purchase volumes. Alternatively, convenience-oriented consumers may shop online frequently but find returns burdensome, leading them to keep marginal purchases. The negative correlation indicates that a model ignoring this unobserved heterogeneity would substantially underestimate the “true” causal effect of purchase frequency on returns. </w:t>
      </w:r>
    </w:p>
    <w:p w14:paraId="6CC8E193" w14:textId="4C2A0BCC" w:rsidR="00F35662" w:rsidRDefault="00D4281B" w:rsidP="00F35662">
      <w:pPr>
        <w:ind w:firstLine="720"/>
      </w:pPr>
      <w:r w:rsidRPr="00D4281B">
        <w:t>Online shopping frequency</w:t>
      </w:r>
      <w:r w:rsidR="00A14521">
        <w:t>, from a causal standpoint, also</w:t>
      </w:r>
      <w:r w:rsidRPr="00D4281B">
        <w:t xml:space="preserve"> negatively affects </w:t>
      </w:r>
      <w:r w:rsidR="00B30ABA">
        <w:t>the choice of physical store return channels</w:t>
      </w:r>
      <w:r w:rsidRPr="00D4281B">
        <w:t xml:space="preserve">, </w:t>
      </w:r>
      <w:r w:rsidR="00F35662">
        <w:t>indicating</w:t>
      </w:r>
      <w:r w:rsidRPr="00D4281B">
        <w:t xml:space="preserve"> that frequent online shoppers </w:t>
      </w:r>
      <w:r>
        <w:t>are more likely to avoid</w:t>
      </w:r>
      <w:r w:rsidRPr="00D4281B">
        <w:t xml:space="preserve"> in-store returns. </w:t>
      </w:r>
      <w:r w:rsidR="00F35662">
        <w:t xml:space="preserve">The interpretation of the </w:t>
      </w:r>
      <w:r w:rsidRPr="00D4281B">
        <w:t xml:space="preserve">correlation effects </w:t>
      </w:r>
      <w:r w:rsidR="00F35662">
        <w:t xml:space="preserve">between online shopping frequency and return channel choice is </w:t>
      </w:r>
      <w:r w:rsidR="00D811AF">
        <w:t>somewhat</w:t>
      </w:r>
      <w:r w:rsidR="00F35662">
        <w:t xml:space="preserve"> tricky</w:t>
      </w:r>
      <w:r w:rsidR="00B30ABA">
        <w:t xml:space="preserve"> because the model only allows comparisons relative to the home pickup option.</w:t>
      </w:r>
      <w:r w:rsidR="00F35662">
        <w:t xml:space="preserve"> The positive correlations </w:t>
      </w:r>
      <w:r w:rsidR="00A14521">
        <w:t>between online purchase frequency and non-home pickup return options (post office, Amazon drop-off, and physical store) suggest that unobserved factors that increase online shopping propensity also increase the likelihood of using</w:t>
      </w:r>
      <w:r w:rsidR="00F35662">
        <w:t xml:space="preserve"> </w:t>
      </w:r>
      <w:r w:rsidR="00F35662" w:rsidRPr="00D4281B">
        <w:t>non-home pickup return platforms</w:t>
      </w:r>
      <w:r w:rsidR="00F35662">
        <w:t xml:space="preserve"> relative to the home pickup alternative</w:t>
      </w:r>
      <w:r w:rsidR="00F35662" w:rsidRPr="00D4281B">
        <w:t>.</w:t>
      </w:r>
    </w:p>
    <w:p w14:paraId="0463A323" w14:textId="393CEA90" w:rsidR="00900780" w:rsidRDefault="00900780" w:rsidP="009F29DC">
      <w:r>
        <w:tab/>
        <w:t xml:space="preserve">Lastly, the delivery return rate exerts negative causal effects on both post office and physical store return channel choice, suggesting that higher return volumes discourage </w:t>
      </w:r>
      <w:r w:rsidR="009E56B7">
        <w:t xml:space="preserve">the </w:t>
      </w:r>
      <w:r>
        <w:t xml:space="preserve">use of these channels relative to home pickup and Amazon drop-offs. </w:t>
      </w:r>
      <w:r w:rsidR="00F35662">
        <w:t>T</w:t>
      </w:r>
      <w:r w:rsidR="00D4281B" w:rsidRPr="00D4281B">
        <w:t>he error correlations between</w:t>
      </w:r>
      <w:r w:rsidR="009F29DC">
        <w:t xml:space="preserve"> delivery</w:t>
      </w:r>
      <w:r w:rsidR="00D4281B" w:rsidRPr="00D4281B">
        <w:t xml:space="preserve"> return rates and non-home return channel choices </w:t>
      </w:r>
      <w:r w:rsidR="00F35662">
        <w:t xml:space="preserve">(relative to the home return channel) </w:t>
      </w:r>
      <w:r w:rsidR="00D4281B" w:rsidRPr="00D4281B">
        <w:t>are generally statistically insignificant</w:t>
      </w:r>
      <w:r>
        <w:t xml:space="preserve">, indicating limited common unobserved factors affecting </w:t>
      </w:r>
      <w:r w:rsidR="00F35662">
        <w:t xml:space="preserve">the return rate and return platform </w:t>
      </w:r>
      <w:r>
        <w:t>decisions.</w:t>
      </w:r>
    </w:p>
    <w:bookmarkEnd w:id="87"/>
    <w:p w14:paraId="2721102B" w14:textId="77777777" w:rsidR="0050179F" w:rsidRPr="00855E13" w:rsidRDefault="0050179F" w:rsidP="00855E13"/>
    <w:p w14:paraId="311FC242" w14:textId="18922FBA" w:rsidR="00CD20D6" w:rsidRDefault="0088317C" w:rsidP="00141594">
      <w:pPr>
        <w:pStyle w:val="Heading2"/>
        <w:spacing w:before="0"/>
      </w:pPr>
      <w:bookmarkStart w:id="88" w:name="_Hlk199709483"/>
      <w:r>
        <w:t xml:space="preserve"> Goodness-of-Fit Measures</w:t>
      </w:r>
    </w:p>
    <w:p w14:paraId="7ADFD589" w14:textId="5BCFF532" w:rsidR="00F53CE7" w:rsidRDefault="00835BE5" w:rsidP="00F53CE7">
      <w:bookmarkStart w:id="89" w:name="_Hlk199709493"/>
      <w:bookmarkEnd w:id="88"/>
      <w:r>
        <w:t xml:space="preserve">To establish the value of our integrated modeling framework, we compare its performance against two distinct benchmarks: first, an independent model that neglects correlations among outcomes; </w:t>
      </w:r>
      <w:r>
        <w:lastRenderedPageBreak/>
        <w:t>and second, a simplified “thresholds/constants-only” model, which relies solely on frequency thresholds for online shopping and constant terms for the delivery return and return channel preference components.</w:t>
      </w:r>
      <w:r w:rsidRPr="00835BE5">
        <w:t xml:space="preserve"> </w:t>
      </w:r>
      <w:r>
        <w:t xml:space="preserve">Table 5 presents comprehensive diagnostics </w:t>
      </w:r>
      <w:r w:rsidR="00A14521">
        <w:t>that demonstrate the joint model’s improved performance across all examined dimensions</w:t>
      </w:r>
      <w:r>
        <w:t>.</w:t>
      </w:r>
      <w:r w:rsidR="00F53CE7">
        <w:t xml:space="preserve"> The Bayesian Information Criterion statistic, defined as  </w:t>
      </w:r>
      <w:r w:rsidR="0068172F" w:rsidRPr="00A5304C">
        <w:rPr>
          <w:position w:val="-18"/>
        </w:rPr>
        <w:object w:dxaOrig="6340" w:dyaOrig="480" w14:anchorId="57F44B0E">
          <v:shape id="_x0000_i1112" type="#_x0000_t75" style="width:317.15pt;height:24pt" o:ole="">
            <v:imagedata r:id="rId180" o:title=""/>
          </v:shape>
          <o:OLEObject Type="Embed" ProgID="Equation.DSMT4" ShapeID="_x0000_i1112" DrawAspect="Content" ObjectID="_1812462014" r:id="rId181"/>
        </w:object>
      </w:r>
      <w:r w:rsidR="00F53CE7">
        <w:t xml:space="preserve"> where </w:t>
      </w:r>
      <w:r w:rsidR="009E0E2D" w:rsidRPr="00A5304C">
        <w:rPr>
          <w:position w:val="-10"/>
        </w:rPr>
        <w:object w:dxaOrig="499" w:dyaOrig="380" w14:anchorId="4649EC1A">
          <v:shape id="_x0000_i1113" type="#_x0000_t75" style="width:25.3pt;height:18.85pt" o:ole="">
            <v:imagedata r:id="rId182" o:title=""/>
          </v:shape>
          <o:OLEObject Type="Embed" ProgID="Equation.DSMT4" ShapeID="_x0000_i1113" DrawAspect="Content" ObjectID="_1812462015" r:id="rId183"/>
        </w:object>
      </w:r>
      <w:r w:rsidR="00F53CE7" w:rsidRPr="009101D8">
        <w:t xml:space="preserve"> </w:t>
      </w:r>
      <w:r w:rsidR="00F53CE7">
        <w:t xml:space="preserve">is the log-likelihood value at convergence, </w:t>
      </w:r>
      <w:r>
        <w:t xml:space="preserve">consistently yields a lower value for our multivariate model compared to both the independent and thresholds/constants-only alternatives. </w:t>
      </w:r>
      <w:r>
        <w:rPr>
          <w:color w:val="0D0D0D"/>
          <w:shd w:val="clear" w:color="auto" w:fill="FFFFFF"/>
        </w:rPr>
        <w:t xml:space="preserve">The </w:t>
      </w:r>
      <w:r w:rsidR="00F53CE7" w:rsidRPr="00577190">
        <w:rPr>
          <w:color w:val="0D0D0D"/>
          <w:shd w:val="clear" w:color="auto" w:fill="FFFFFF"/>
        </w:rPr>
        <w:t xml:space="preserve">higher values of the average probability of correct prediction and the adjusted likelihood ratio index </w:t>
      </w:r>
      <w:r w:rsidR="009E0E2D" w:rsidRPr="00A5304C">
        <w:rPr>
          <w:position w:val="-10"/>
        </w:rPr>
        <w:object w:dxaOrig="320" w:dyaOrig="360" w14:anchorId="00F870E6">
          <v:shape id="_x0000_i1114" type="#_x0000_t75" style="width:16.3pt;height:18.45pt" o:ole="">
            <v:imagedata r:id="rId184" o:title=""/>
          </v:shape>
          <o:OLEObject Type="Embed" ProgID="Equation.DSMT4" ShapeID="_x0000_i1114" DrawAspect="Content" ObjectID="_1812462016" r:id="rId185"/>
        </w:object>
      </w:r>
      <w:r w:rsidR="00F53CE7" w:rsidRPr="00121091">
        <w:t xml:space="preserve"> </w:t>
      </w:r>
      <w:r w:rsidR="00F53CE7">
        <w:rPr>
          <w:color w:val="0D0D0D"/>
          <w:shd w:val="clear" w:color="auto" w:fill="FFFFFF"/>
        </w:rPr>
        <w:t xml:space="preserve"> f</w:t>
      </w:r>
      <w:r w:rsidR="00F53CE7" w:rsidRPr="00577190">
        <w:rPr>
          <w:color w:val="0D0D0D"/>
          <w:shd w:val="clear" w:color="auto" w:fill="FFFFFF"/>
        </w:rPr>
        <w:t>or the joint model</w:t>
      </w:r>
      <w:r>
        <w:rPr>
          <w:color w:val="0D0D0D"/>
          <w:shd w:val="clear" w:color="auto" w:fill="FFFFFF"/>
        </w:rPr>
        <w:t xml:space="preserve"> further support its </w:t>
      </w:r>
      <w:r>
        <w:t xml:space="preserve">superior performance. </w:t>
      </w:r>
      <w:r w:rsidR="00F53CE7">
        <w:t xml:space="preserve">The </w:t>
      </w:r>
      <w:r w:rsidR="009E0E2D" w:rsidRPr="00A5304C">
        <w:rPr>
          <w:position w:val="-10"/>
        </w:rPr>
        <w:object w:dxaOrig="320" w:dyaOrig="360" w14:anchorId="0F222553">
          <v:shape id="_x0000_i1115" type="#_x0000_t75" style="width:16.3pt;height:18.45pt" o:ole="">
            <v:imagedata r:id="rId186" o:title=""/>
          </v:shape>
          <o:OLEObject Type="Embed" ProgID="Equation.DSMT4" ShapeID="_x0000_i1115" DrawAspect="Content" ObjectID="_1812462017" r:id="rId187"/>
        </w:object>
      </w:r>
      <w:r w:rsidR="00F53CE7">
        <w:t xml:space="preserve"> index is calculated as follows:</w:t>
      </w:r>
    </w:p>
    <w:p w14:paraId="780FD26A" w14:textId="1577E0C6" w:rsidR="00F53CE7" w:rsidRDefault="00F53CE7" w:rsidP="00F53CE7">
      <w:pPr>
        <w:spacing w:before="60" w:after="60"/>
      </w:pPr>
      <w:r w:rsidRPr="007F18E6">
        <w:rPr>
          <w:position w:val="-28"/>
        </w:rPr>
        <w:object w:dxaOrig="1800" w:dyaOrig="720" w14:anchorId="3A12B613">
          <v:shape id="_x0000_i1116" type="#_x0000_t75" style="width:90.85pt;height:36.45pt" o:ole="" o:preferrelative="f">
            <v:imagedata r:id="rId188" o:title=""/>
            <o:lock v:ext="edit" aspectratio="f"/>
          </v:shape>
          <o:OLEObject Type="Embed" ProgID="Equation.DSMT4" ShapeID="_x0000_i1116" DrawAspect="Content" ObjectID="_1812462018" r:id="rId189"/>
        </w:object>
      </w:r>
      <w:r>
        <w:tab/>
      </w:r>
      <w:r>
        <w:tab/>
      </w:r>
      <w:r>
        <w:tab/>
      </w:r>
      <w:r>
        <w:tab/>
      </w:r>
      <w:r>
        <w:tab/>
      </w:r>
      <w:r>
        <w:tab/>
      </w:r>
      <w:r>
        <w:tab/>
      </w:r>
      <w:r>
        <w:tab/>
      </w:r>
      <w:r>
        <w:tab/>
      </w:r>
      <w:r>
        <w:tab/>
        <w:t xml:space="preserve">       (</w:t>
      </w:r>
      <w:r w:rsidR="00C63E0F">
        <w:t>6</w:t>
      </w:r>
      <w:r>
        <w:t>)</w:t>
      </w:r>
    </w:p>
    <w:p w14:paraId="7BBDEC40" w14:textId="3D8279B0" w:rsidR="00835BE5" w:rsidRDefault="00F53CE7" w:rsidP="00835BE5">
      <w:r>
        <w:t xml:space="preserve">In the above equation, </w:t>
      </w:r>
      <w:r w:rsidRPr="00530825">
        <w:rPr>
          <w:i/>
          <w:iCs/>
        </w:rPr>
        <w:t>L</w:t>
      </w:r>
      <w:r>
        <w:t>(</w:t>
      </w:r>
      <w:r w:rsidRPr="00530825">
        <w:t>c</w:t>
      </w:r>
      <w:r>
        <w:t>) represents the constants-only log-likelihood function at convergence</w:t>
      </w:r>
      <w:r w:rsidR="00A14521">
        <w:t>,</w:t>
      </w:r>
      <w:r>
        <w:t xml:space="preserve"> and </w:t>
      </w:r>
      <w:r w:rsidRPr="00FC5247">
        <w:rPr>
          <w:i/>
          <w:iCs/>
        </w:rPr>
        <w:t>M</w:t>
      </w:r>
      <w:r w:rsidRPr="00530825">
        <w:t xml:space="preserve"> </w:t>
      </w:r>
      <w:r>
        <w:t>is the number of parameters estimated in the model (excluding the constants and thresholds).</w:t>
      </w:r>
      <w:r w:rsidR="00835BE5">
        <w:t xml:space="preserve"> Additionally, formal likelihood ratio testing </w:t>
      </w:r>
      <w:r w:rsidR="00A14521">
        <w:t>provides conclusive validation of</w:t>
      </w:r>
      <w:r w:rsidR="00835BE5">
        <w:t xml:space="preserve"> our joint modeling approach. The test strongly rejects the null hypothesis of independence (p &lt; 0.000001), </w:t>
      </w:r>
      <w:r w:rsidR="00A14521">
        <w:t>indicating that the unrestricted error covariance structure substantially improves model performance compared to</w:t>
      </w:r>
      <w:r w:rsidR="00835BE5">
        <w:t xml:space="preserve"> the restricted alternative. Also, the</w:t>
      </w:r>
      <w:r w:rsidR="00835BE5" w:rsidRPr="00835BE5">
        <w:t xml:space="preserve"> negligible p-value indicates that under the null hypothesis of independence, the probability of observing a test statistic this large or larger is virtually zero.</w:t>
      </w:r>
    </w:p>
    <w:p w14:paraId="51832350" w14:textId="2EEE8DC1" w:rsidR="00B5133F" w:rsidRDefault="00B5133F" w:rsidP="00835BE5"/>
    <w:p w14:paraId="09A0720D" w14:textId="77777777" w:rsidR="00B5133F" w:rsidRPr="00141594" w:rsidRDefault="00B5133F" w:rsidP="00B5133F">
      <w:pPr>
        <w:pStyle w:val="Caption"/>
        <w:spacing w:after="120"/>
        <w:rPr>
          <w:sz w:val="22"/>
          <w:szCs w:val="22"/>
        </w:rPr>
      </w:pPr>
      <w:r w:rsidRPr="00141594">
        <w:rPr>
          <w:sz w:val="22"/>
          <w:szCs w:val="22"/>
        </w:rPr>
        <w:t xml:space="preserve">Table </w:t>
      </w:r>
      <w:r w:rsidRPr="00141594">
        <w:rPr>
          <w:sz w:val="22"/>
          <w:szCs w:val="22"/>
        </w:rPr>
        <w:fldChar w:fldCharType="begin"/>
      </w:r>
      <w:r w:rsidRPr="00141594">
        <w:rPr>
          <w:sz w:val="22"/>
          <w:szCs w:val="22"/>
        </w:rPr>
        <w:instrText xml:space="preserve"> SEQ Table \* ARABIC </w:instrText>
      </w:r>
      <w:r w:rsidRPr="00141594">
        <w:rPr>
          <w:sz w:val="22"/>
          <w:szCs w:val="22"/>
        </w:rPr>
        <w:fldChar w:fldCharType="separate"/>
      </w:r>
      <w:r w:rsidRPr="00141594">
        <w:rPr>
          <w:noProof/>
          <w:sz w:val="22"/>
          <w:szCs w:val="22"/>
        </w:rPr>
        <w:t>5</w:t>
      </w:r>
      <w:r w:rsidRPr="00141594">
        <w:rPr>
          <w:noProof/>
          <w:sz w:val="22"/>
          <w:szCs w:val="22"/>
        </w:rPr>
        <w:fldChar w:fldCharType="end"/>
      </w:r>
      <w:r w:rsidRPr="00141594">
        <w:rPr>
          <w:sz w:val="22"/>
          <w:szCs w:val="22"/>
        </w:rPr>
        <w:t xml:space="preserve"> Data Fit Measures</w:t>
      </w:r>
    </w:p>
    <w:tbl>
      <w:tblPr>
        <w:tblStyle w:val="TableGrid"/>
        <w:tblW w:w="9362" w:type="dxa"/>
        <w:tblBorders>
          <w:top w:val="single" w:sz="12" w:space="0" w:color="auto"/>
          <w:left w:val="single" w:sz="12" w:space="0" w:color="auto"/>
          <w:bottom w:val="single" w:sz="12" w:space="0" w:color="auto"/>
          <w:right w:val="single" w:sz="12" w:space="0" w:color="auto"/>
        </w:tblBorders>
        <w:tblCellMar>
          <w:left w:w="43" w:type="dxa"/>
          <w:right w:w="43" w:type="dxa"/>
        </w:tblCellMar>
        <w:tblLook w:val="04A0" w:firstRow="1" w:lastRow="0" w:firstColumn="1" w:lastColumn="0" w:noHBand="0" w:noVBand="1"/>
      </w:tblPr>
      <w:tblGrid>
        <w:gridCol w:w="3585"/>
        <w:gridCol w:w="1620"/>
        <w:gridCol w:w="1909"/>
        <w:gridCol w:w="2248"/>
      </w:tblGrid>
      <w:tr w:rsidR="00B5133F" w:rsidRPr="00662E40" w14:paraId="151A8883" w14:textId="77777777" w:rsidTr="00974102">
        <w:trPr>
          <w:trHeight w:val="576"/>
        </w:trPr>
        <w:tc>
          <w:tcPr>
            <w:tcW w:w="3585" w:type="dxa"/>
            <w:tcBorders>
              <w:top w:val="single" w:sz="12" w:space="0" w:color="auto"/>
              <w:bottom w:val="single" w:sz="12" w:space="0" w:color="auto"/>
              <w:right w:val="single" w:sz="12" w:space="0" w:color="auto"/>
            </w:tcBorders>
            <w:vAlign w:val="center"/>
          </w:tcPr>
          <w:p w14:paraId="6B44137E" w14:textId="77777777" w:rsidR="00B5133F" w:rsidRPr="0068172F" w:rsidRDefault="00B5133F" w:rsidP="00974102">
            <w:pPr>
              <w:spacing w:line="240" w:lineRule="auto"/>
              <w:jc w:val="left"/>
              <w:rPr>
                <w:rFonts w:eastAsiaTheme="minorEastAsia"/>
                <w:b/>
                <w:bCs/>
                <w:sz w:val="23"/>
                <w:szCs w:val="23"/>
                <w:lang w:eastAsia="ko-KR"/>
              </w:rPr>
            </w:pPr>
            <w:r w:rsidRPr="0068172F">
              <w:rPr>
                <w:rFonts w:eastAsiaTheme="minorEastAsia" w:hint="eastAsia"/>
                <w:b/>
                <w:bCs/>
                <w:sz w:val="23"/>
                <w:szCs w:val="23"/>
                <w:lang w:eastAsia="ko-KR"/>
              </w:rPr>
              <w:t>Summary Statistics</w:t>
            </w:r>
          </w:p>
        </w:tc>
        <w:tc>
          <w:tcPr>
            <w:tcW w:w="1620" w:type="dxa"/>
            <w:tcBorders>
              <w:top w:val="single" w:sz="12" w:space="0" w:color="auto"/>
              <w:left w:val="single" w:sz="12" w:space="0" w:color="auto"/>
              <w:bottom w:val="single" w:sz="12" w:space="0" w:color="auto"/>
            </w:tcBorders>
            <w:vAlign w:val="center"/>
          </w:tcPr>
          <w:p w14:paraId="2DACC083" w14:textId="77777777" w:rsidR="00B5133F" w:rsidRPr="0068172F" w:rsidRDefault="00B5133F" w:rsidP="00974102">
            <w:pPr>
              <w:spacing w:line="240" w:lineRule="auto"/>
              <w:jc w:val="center"/>
              <w:rPr>
                <w:rFonts w:eastAsiaTheme="minorEastAsia"/>
                <w:b/>
                <w:bCs/>
                <w:sz w:val="23"/>
                <w:szCs w:val="23"/>
                <w:lang w:eastAsia="ko-KR"/>
              </w:rPr>
            </w:pPr>
            <w:r w:rsidRPr="0068172F">
              <w:rPr>
                <w:rFonts w:eastAsiaTheme="minorEastAsia" w:hint="eastAsia"/>
                <w:b/>
                <w:bCs/>
                <w:sz w:val="23"/>
                <w:szCs w:val="23"/>
                <w:lang w:eastAsia="ko-KR"/>
              </w:rPr>
              <w:t>Multivariate model</w:t>
            </w:r>
          </w:p>
        </w:tc>
        <w:tc>
          <w:tcPr>
            <w:tcW w:w="1909" w:type="dxa"/>
            <w:tcBorders>
              <w:top w:val="single" w:sz="12" w:space="0" w:color="auto"/>
              <w:bottom w:val="single" w:sz="12" w:space="0" w:color="auto"/>
            </w:tcBorders>
            <w:vAlign w:val="center"/>
          </w:tcPr>
          <w:p w14:paraId="57621F41" w14:textId="77777777" w:rsidR="00B5133F" w:rsidRPr="0068172F" w:rsidRDefault="00B5133F" w:rsidP="00974102">
            <w:pPr>
              <w:spacing w:line="240" w:lineRule="auto"/>
              <w:jc w:val="center"/>
              <w:rPr>
                <w:rFonts w:eastAsiaTheme="minorEastAsia"/>
                <w:b/>
                <w:bCs/>
                <w:sz w:val="23"/>
                <w:szCs w:val="23"/>
                <w:lang w:eastAsia="ko-KR"/>
              </w:rPr>
            </w:pPr>
            <w:r w:rsidRPr="0068172F">
              <w:rPr>
                <w:rFonts w:eastAsiaTheme="minorEastAsia" w:hint="eastAsia"/>
                <w:b/>
                <w:bCs/>
                <w:sz w:val="23"/>
                <w:szCs w:val="23"/>
                <w:lang w:eastAsia="ko-KR"/>
              </w:rPr>
              <w:t>Independent model</w:t>
            </w:r>
          </w:p>
        </w:tc>
        <w:tc>
          <w:tcPr>
            <w:tcW w:w="2248" w:type="dxa"/>
            <w:tcBorders>
              <w:top w:val="single" w:sz="12" w:space="0" w:color="auto"/>
              <w:bottom w:val="single" w:sz="12" w:space="0" w:color="auto"/>
            </w:tcBorders>
            <w:vAlign w:val="center"/>
          </w:tcPr>
          <w:p w14:paraId="6A55ED42" w14:textId="77777777" w:rsidR="00B5133F" w:rsidRPr="0068172F" w:rsidRDefault="00B5133F" w:rsidP="00974102">
            <w:pPr>
              <w:spacing w:line="240" w:lineRule="auto"/>
              <w:jc w:val="center"/>
              <w:rPr>
                <w:rFonts w:eastAsiaTheme="minorEastAsia"/>
                <w:b/>
                <w:bCs/>
                <w:sz w:val="23"/>
                <w:szCs w:val="23"/>
                <w:lang w:eastAsia="ko-KR"/>
              </w:rPr>
            </w:pPr>
            <w:r w:rsidRPr="0068172F">
              <w:rPr>
                <w:rFonts w:eastAsiaTheme="minorEastAsia"/>
                <w:b/>
                <w:bCs/>
                <w:sz w:val="23"/>
                <w:szCs w:val="23"/>
                <w:lang w:eastAsia="ko-KR"/>
              </w:rPr>
              <w:t>Thresholds/</w:t>
            </w:r>
          </w:p>
          <w:p w14:paraId="7D7BE559" w14:textId="77777777" w:rsidR="00B5133F" w:rsidRPr="0068172F" w:rsidRDefault="00B5133F" w:rsidP="00974102">
            <w:pPr>
              <w:spacing w:line="240" w:lineRule="auto"/>
              <w:jc w:val="center"/>
              <w:rPr>
                <w:rFonts w:eastAsiaTheme="minorEastAsia"/>
                <w:b/>
                <w:bCs/>
                <w:sz w:val="23"/>
                <w:szCs w:val="23"/>
                <w:lang w:eastAsia="ko-KR"/>
              </w:rPr>
            </w:pPr>
            <w:r w:rsidRPr="0068172F">
              <w:rPr>
                <w:rFonts w:eastAsiaTheme="minorEastAsia" w:hint="eastAsia"/>
                <w:b/>
                <w:bCs/>
                <w:sz w:val="23"/>
                <w:szCs w:val="23"/>
                <w:lang w:eastAsia="ko-KR"/>
              </w:rPr>
              <w:t>Constants-only model</w:t>
            </w:r>
          </w:p>
        </w:tc>
      </w:tr>
      <w:tr w:rsidR="00B5133F" w:rsidRPr="00662E40" w14:paraId="77C3709E" w14:textId="77777777" w:rsidTr="00974102">
        <w:trPr>
          <w:trHeight w:val="432"/>
        </w:trPr>
        <w:tc>
          <w:tcPr>
            <w:tcW w:w="3585" w:type="dxa"/>
            <w:tcBorders>
              <w:top w:val="single" w:sz="12" w:space="0" w:color="auto"/>
              <w:bottom w:val="single" w:sz="4" w:space="0" w:color="auto"/>
              <w:right w:val="single" w:sz="12" w:space="0" w:color="auto"/>
            </w:tcBorders>
            <w:vAlign w:val="center"/>
          </w:tcPr>
          <w:p w14:paraId="35F3C2C3" w14:textId="77777777" w:rsidR="00B5133F" w:rsidRPr="0068172F" w:rsidRDefault="00B5133F" w:rsidP="00974102">
            <w:pPr>
              <w:spacing w:line="240" w:lineRule="auto"/>
              <w:jc w:val="left"/>
              <w:rPr>
                <w:rFonts w:eastAsiaTheme="minorEastAsia"/>
                <w:sz w:val="23"/>
                <w:szCs w:val="23"/>
                <w:lang w:eastAsia="ko-KR"/>
              </w:rPr>
            </w:pPr>
            <w:r w:rsidRPr="0068172F">
              <w:rPr>
                <w:rFonts w:eastAsiaTheme="minorEastAsia" w:hint="eastAsia"/>
                <w:sz w:val="23"/>
                <w:szCs w:val="23"/>
                <w:lang w:eastAsia="ko-KR"/>
              </w:rPr>
              <w:t>Log-likelihood at convergence</w:t>
            </w:r>
          </w:p>
        </w:tc>
        <w:tc>
          <w:tcPr>
            <w:tcW w:w="1620" w:type="dxa"/>
            <w:tcBorders>
              <w:top w:val="single" w:sz="12" w:space="0" w:color="auto"/>
              <w:left w:val="single" w:sz="12" w:space="0" w:color="auto"/>
            </w:tcBorders>
            <w:vAlign w:val="center"/>
          </w:tcPr>
          <w:p w14:paraId="63837D04"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18960.974</w:t>
            </w:r>
          </w:p>
        </w:tc>
        <w:tc>
          <w:tcPr>
            <w:tcW w:w="1909" w:type="dxa"/>
            <w:tcBorders>
              <w:top w:val="single" w:sz="12" w:space="0" w:color="auto"/>
            </w:tcBorders>
            <w:vAlign w:val="center"/>
          </w:tcPr>
          <w:p w14:paraId="465FFBE9"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19036.831</w:t>
            </w:r>
          </w:p>
        </w:tc>
        <w:tc>
          <w:tcPr>
            <w:tcW w:w="2248" w:type="dxa"/>
            <w:tcBorders>
              <w:top w:val="single" w:sz="12" w:space="0" w:color="auto"/>
            </w:tcBorders>
            <w:vAlign w:val="center"/>
          </w:tcPr>
          <w:p w14:paraId="6B500457"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19906.183</w:t>
            </w:r>
          </w:p>
        </w:tc>
      </w:tr>
      <w:tr w:rsidR="00B5133F" w:rsidRPr="00662E40" w14:paraId="230C99C2" w14:textId="77777777" w:rsidTr="00974102">
        <w:trPr>
          <w:trHeight w:val="432"/>
        </w:trPr>
        <w:tc>
          <w:tcPr>
            <w:tcW w:w="3585" w:type="dxa"/>
            <w:tcBorders>
              <w:top w:val="single" w:sz="4" w:space="0" w:color="auto"/>
              <w:bottom w:val="single" w:sz="4" w:space="0" w:color="auto"/>
              <w:right w:val="single" w:sz="12" w:space="0" w:color="auto"/>
            </w:tcBorders>
            <w:vAlign w:val="center"/>
          </w:tcPr>
          <w:p w14:paraId="1FC456B6" w14:textId="77777777" w:rsidR="00B5133F" w:rsidRPr="0068172F" w:rsidRDefault="00B5133F" w:rsidP="00974102">
            <w:pPr>
              <w:spacing w:line="240" w:lineRule="auto"/>
              <w:jc w:val="left"/>
              <w:rPr>
                <w:rFonts w:eastAsiaTheme="minorEastAsia"/>
                <w:sz w:val="23"/>
                <w:szCs w:val="23"/>
                <w:lang w:eastAsia="ko-KR"/>
              </w:rPr>
            </w:pPr>
            <w:r w:rsidRPr="0068172F">
              <w:rPr>
                <w:rFonts w:eastAsiaTheme="minorEastAsia" w:hint="eastAsia"/>
                <w:sz w:val="23"/>
                <w:szCs w:val="23"/>
                <w:lang w:eastAsia="ko-KR"/>
              </w:rPr>
              <w:t>Number of parameters</w:t>
            </w:r>
          </w:p>
        </w:tc>
        <w:tc>
          <w:tcPr>
            <w:tcW w:w="1620" w:type="dxa"/>
            <w:tcBorders>
              <w:left w:val="single" w:sz="12" w:space="0" w:color="auto"/>
            </w:tcBorders>
            <w:vAlign w:val="center"/>
          </w:tcPr>
          <w:p w14:paraId="4A3F3A97"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67</w:t>
            </w:r>
          </w:p>
        </w:tc>
        <w:tc>
          <w:tcPr>
            <w:tcW w:w="1909" w:type="dxa"/>
            <w:vAlign w:val="center"/>
          </w:tcPr>
          <w:p w14:paraId="76B78EB7"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60</w:t>
            </w:r>
          </w:p>
        </w:tc>
        <w:tc>
          <w:tcPr>
            <w:tcW w:w="2248" w:type="dxa"/>
            <w:vAlign w:val="center"/>
          </w:tcPr>
          <w:p w14:paraId="7AEAF6D7"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8</w:t>
            </w:r>
          </w:p>
        </w:tc>
      </w:tr>
      <w:tr w:rsidR="00B5133F" w:rsidRPr="00662E40" w14:paraId="5017FD5B" w14:textId="77777777" w:rsidTr="00974102">
        <w:trPr>
          <w:trHeight w:val="432"/>
        </w:trPr>
        <w:tc>
          <w:tcPr>
            <w:tcW w:w="3585" w:type="dxa"/>
            <w:tcBorders>
              <w:top w:val="single" w:sz="4" w:space="0" w:color="auto"/>
              <w:bottom w:val="single" w:sz="4" w:space="0" w:color="auto"/>
              <w:right w:val="single" w:sz="12" w:space="0" w:color="auto"/>
            </w:tcBorders>
            <w:vAlign w:val="center"/>
          </w:tcPr>
          <w:p w14:paraId="3573607F" w14:textId="77777777" w:rsidR="00B5133F" w:rsidRPr="0068172F" w:rsidRDefault="00B5133F" w:rsidP="00974102">
            <w:pPr>
              <w:spacing w:line="240" w:lineRule="auto"/>
              <w:jc w:val="left"/>
              <w:rPr>
                <w:rFonts w:eastAsiaTheme="minorEastAsia"/>
                <w:sz w:val="23"/>
                <w:szCs w:val="23"/>
                <w:lang w:eastAsia="ko-KR"/>
              </w:rPr>
            </w:pPr>
            <w:r w:rsidRPr="0068172F">
              <w:rPr>
                <w:rFonts w:eastAsiaTheme="minorEastAsia" w:hint="eastAsia"/>
                <w:sz w:val="23"/>
                <w:szCs w:val="23"/>
                <w:lang w:eastAsia="ko-KR"/>
              </w:rPr>
              <w:t>Bayesian Information Criterion (BIC)</w:t>
            </w:r>
          </w:p>
        </w:tc>
        <w:tc>
          <w:tcPr>
            <w:tcW w:w="1620" w:type="dxa"/>
            <w:tcBorders>
              <w:left w:val="single" w:sz="12" w:space="0" w:color="auto"/>
            </w:tcBorders>
            <w:vAlign w:val="center"/>
          </w:tcPr>
          <w:p w14:paraId="2649CABF"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19270.715</w:t>
            </w:r>
          </w:p>
        </w:tc>
        <w:tc>
          <w:tcPr>
            <w:tcW w:w="1909" w:type="dxa"/>
            <w:vAlign w:val="center"/>
          </w:tcPr>
          <w:p w14:paraId="77F3B65C"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19314.211</w:t>
            </w:r>
          </w:p>
        </w:tc>
        <w:tc>
          <w:tcPr>
            <w:tcW w:w="2248" w:type="dxa"/>
            <w:vAlign w:val="center"/>
          </w:tcPr>
          <w:p w14:paraId="5BA7D15E"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sz w:val="23"/>
                <w:szCs w:val="23"/>
              </w:rPr>
              <w:t>19943.167</w:t>
            </w:r>
          </w:p>
        </w:tc>
      </w:tr>
      <w:tr w:rsidR="00B5133F" w:rsidRPr="00662E40" w14:paraId="27443ED0" w14:textId="77777777" w:rsidTr="00974102">
        <w:trPr>
          <w:trHeight w:val="432"/>
        </w:trPr>
        <w:tc>
          <w:tcPr>
            <w:tcW w:w="3585" w:type="dxa"/>
            <w:tcBorders>
              <w:top w:val="single" w:sz="4" w:space="0" w:color="auto"/>
              <w:bottom w:val="single" w:sz="4" w:space="0" w:color="auto"/>
              <w:right w:val="single" w:sz="12" w:space="0" w:color="auto"/>
            </w:tcBorders>
            <w:vAlign w:val="center"/>
          </w:tcPr>
          <w:p w14:paraId="435F6FB7" w14:textId="77777777" w:rsidR="00B5133F" w:rsidRPr="0068172F" w:rsidRDefault="00B5133F" w:rsidP="00974102">
            <w:pPr>
              <w:spacing w:line="240" w:lineRule="auto"/>
              <w:jc w:val="left"/>
              <w:rPr>
                <w:rFonts w:eastAsiaTheme="minorEastAsia"/>
                <w:sz w:val="23"/>
                <w:szCs w:val="23"/>
                <w:lang w:eastAsia="ko-KR"/>
              </w:rPr>
            </w:pPr>
            <w:r w:rsidRPr="0068172F">
              <w:rPr>
                <w:rFonts w:eastAsiaTheme="minorEastAsia" w:hint="eastAsia"/>
                <w:sz w:val="23"/>
                <w:szCs w:val="23"/>
                <w:lang w:eastAsia="ko-KR"/>
              </w:rPr>
              <w:t>Adjusted likelihood ratio index (</w:t>
            </w:r>
            <w:r w:rsidRPr="0068172F">
              <w:rPr>
                <w:position w:val="-10"/>
                <w:sz w:val="23"/>
                <w:szCs w:val="23"/>
              </w:rPr>
              <w:object w:dxaOrig="320" w:dyaOrig="360" w14:anchorId="53B1AE76">
                <v:shape id="_x0000_i1117" type="#_x0000_t75" style="width:15pt;height:18.85pt" o:ole="" o:preferrelative="f">
                  <v:imagedata r:id="rId190" o:title=""/>
                  <o:lock v:ext="edit" aspectratio="f"/>
                </v:shape>
                <o:OLEObject Type="Embed" ProgID="Equation.DSMT4" ShapeID="_x0000_i1117" DrawAspect="Content" ObjectID="_1812462019" r:id="rId191"/>
              </w:object>
            </w:r>
            <w:r w:rsidRPr="0068172F">
              <w:rPr>
                <w:rFonts w:eastAsiaTheme="minorEastAsia" w:hint="eastAsia"/>
                <w:sz w:val="23"/>
                <w:szCs w:val="23"/>
                <w:lang w:eastAsia="ko-KR"/>
              </w:rPr>
              <w:t>)</w:t>
            </w:r>
          </w:p>
        </w:tc>
        <w:tc>
          <w:tcPr>
            <w:tcW w:w="1620" w:type="dxa"/>
            <w:tcBorders>
              <w:left w:val="single" w:sz="12" w:space="0" w:color="auto"/>
            </w:tcBorders>
            <w:vAlign w:val="center"/>
          </w:tcPr>
          <w:p w14:paraId="3F4D8949"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position w:val="-10"/>
                <w:sz w:val="23"/>
                <w:szCs w:val="23"/>
              </w:rPr>
              <w:t>0.045</w:t>
            </w:r>
          </w:p>
        </w:tc>
        <w:tc>
          <w:tcPr>
            <w:tcW w:w="1909" w:type="dxa"/>
            <w:vAlign w:val="center"/>
          </w:tcPr>
          <w:p w14:paraId="1C988C24" w14:textId="77777777" w:rsidR="00B5133F" w:rsidRPr="0068172F" w:rsidRDefault="00B5133F" w:rsidP="00974102">
            <w:pPr>
              <w:spacing w:line="240" w:lineRule="auto"/>
              <w:jc w:val="center"/>
              <w:rPr>
                <w:rFonts w:eastAsiaTheme="minorEastAsia"/>
                <w:sz w:val="23"/>
                <w:szCs w:val="23"/>
                <w:lang w:eastAsia="ko-KR"/>
              </w:rPr>
            </w:pPr>
            <w:r w:rsidRPr="0068172F">
              <w:rPr>
                <w:rFonts w:eastAsia="Times New Roman"/>
                <w:color w:val="000000"/>
                <w:position w:val="-10"/>
                <w:sz w:val="23"/>
                <w:szCs w:val="23"/>
              </w:rPr>
              <w:t>0.041</w:t>
            </w:r>
          </w:p>
        </w:tc>
        <w:tc>
          <w:tcPr>
            <w:tcW w:w="2248" w:type="dxa"/>
            <w:vAlign w:val="center"/>
          </w:tcPr>
          <w:p w14:paraId="2344F3A8" w14:textId="77777777" w:rsidR="00B5133F" w:rsidRPr="0068172F" w:rsidRDefault="00B5133F" w:rsidP="00974102">
            <w:pPr>
              <w:spacing w:line="240" w:lineRule="auto"/>
              <w:jc w:val="center"/>
              <w:rPr>
                <w:rFonts w:eastAsiaTheme="minorEastAsia"/>
                <w:sz w:val="23"/>
                <w:szCs w:val="23"/>
                <w:lang w:eastAsia="ko-KR"/>
              </w:rPr>
            </w:pPr>
            <w:r w:rsidRPr="0068172F">
              <w:rPr>
                <w:rFonts w:eastAsiaTheme="minorEastAsia" w:hint="eastAsia"/>
                <w:sz w:val="23"/>
                <w:szCs w:val="23"/>
                <w:lang w:eastAsia="ko-KR"/>
              </w:rPr>
              <w:t>--</w:t>
            </w:r>
          </w:p>
        </w:tc>
      </w:tr>
      <w:tr w:rsidR="00B5133F" w:rsidRPr="00662E40" w14:paraId="5DBE2F9C" w14:textId="77777777" w:rsidTr="00974102">
        <w:trPr>
          <w:trHeight w:val="432"/>
        </w:trPr>
        <w:tc>
          <w:tcPr>
            <w:tcW w:w="3585" w:type="dxa"/>
            <w:tcBorders>
              <w:top w:val="single" w:sz="4" w:space="0" w:color="auto"/>
              <w:bottom w:val="single" w:sz="4" w:space="0" w:color="auto"/>
              <w:right w:val="single" w:sz="12" w:space="0" w:color="auto"/>
            </w:tcBorders>
            <w:vAlign w:val="center"/>
          </w:tcPr>
          <w:p w14:paraId="002A6FAF" w14:textId="77777777" w:rsidR="00B5133F" w:rsidRPr="0068172F" w:rsidRDefault="00B5133F" w:rsidP="00974102">
            <w:pPr>
              <w:spacing w:line="240" w:lineRule="auto"/>
              <w:jc w:val="left"/>
              <w:rPr>
                <w:rFonts w:eastAsiaTheme="minorEastAsia"/>
                <w:sz w:val="23"/>
                <w:szCs w:val="23"/>
                <w:lang w:eastAsia="ko-KR"/>
              </w:rPr>
            </w:pPr>
            <w:r w:rsidRPr="0068172F">
              <w:rPr>
                <w:rFonts w:eastAsiaTheme="minorEastAsia" w:hint="eastAsia"/>
                <w:sz w:val="23"/>
                <w:szCs w:val="23"/>
                <w:lang w:eastAsia="ko-KR"/>
              </w:rPr>
              <w:t>Likelihood ratio test versus multivariate model</w:t>
            </w:r>
          </w:p>
        </w:tc>
        <w:tc>
          <w:tcPr>
            <w:tcW w:w="1620" w:type="dxa"/>
            <w:tcBorders>
              <w:left w:val="single" w:sz="12" w:space="0" w:color="auto"/>
            </w:tcBorders>
            <w:vAlign w:val="center"/>
          </w:tcPr>
          <w:p w14:paraId="770B2FF0" w14:textId="77777777" w:rsidR="00B5133F" w:rsidRPr="0068172F" w:rsidRDefault="00B5133F" w:rsidP="00974102">
            <w:pPr>
              <w:spacing w:line="240" w:lineRule="auto"/>
              <w:jc w:val="center"/>
              <w:rPr>
                <w:rFonts w:eastAsiaTheme="minorEastAsia"/>
                <w:sz w:val="23"/>
                <w:szCs w:val="23"/>
                <w:lang w:eastAsia="ko-KR"/>
              </w:rPr>
            </w:pPr>
            <w:r w:rsidRPr="0068172F">
              <w:rPr>
                <w:rFonts w:eastAsiaTheme="minorEastAsia" w:hint="eastAsia"/>
                <w:sz w:val="23"/>
                <w:szCs w:val="23"/>
                <w:lang w:eastAsia="ko-KR"/>
              </w:rPr>
              <w:t>--</w:t>
            </w:r>
          </w:p>
        </w:tc>
        <w:tc>
          <w:tcPr>
            <w:tcW w:w="1909" w:type="dxa"/>
            <w:vAlign w:val="center"/>
          </w:tcPr>
          <w:p w14:paraId="033B0034" w14:textId="77777777" w:rsidR="00B5133F" w:rsidRPr="0068172F" w:rsidRDefault="00B5133F" w:rsidP="00974102">
            <w:pPr>
              <w:spacing w:line="240" w:lineRule="auto"/>
              <w:jc w:val="center"/>
              <w:rPr>
                <w:rFonts w:eastAsiaTheme="minorEastAsia"/>
                <w:sz w:val="23"/>
                <w:szCs w:val="23"/>
                <w:lang w:eastAsia="ko-KR"/>
              </w:rPr>
            </w:pPr>
            <w:r w:rsidRPr="0068172F">
              <w:rPr>
                <w:rFonts w:eastAsiaTheme="minorEastAsia" w:hint="eastAsia"/>
                <w:sz w:val="23"/>
                <w:szCs w:val="23"/>
                <w:lang w:eastAsia="ko-KR"/>
              </w:rPr>
              <w:t>LR=</w:t>
            </w:r>
            <w:r w:rsidRPr="0068172F">
              <w:rPr>
                <w:rFonts w:eastAsiaTheme="minorEastAsia"/>
                <w:sz w:val="23"/>
                <w:szCs w:val="23"/>
                <w:lang w:eastAsia="ko-KR"/>
              </w:rPr>
              <w:t>151.714</w:t>
            </w:r>
            <w:r w:rsidRPr="0068172F">
              <w:rPr>
                <w:rFonts w:eastAsiaTheme="minorEastAsia" w:hint="eastAsia"/>
                <w:sz w:val="23"/>
                <w:szCs w:val="23"/>
                <w:lang w:eastAsia="ko-KR"/>
              </w:rPr>
              <w:t>&gt;&gt;</w:t>
            </w:r>
          </w:p>
          <w:p w14:paraId="0983900E" w14:textId="77777777" w:rsidR="00B5133F" w:rsidRPr="0068172F" w:rsidRDefault="00B5133F" w:rsidP="00974102">
            <w:pPr>
              <w:spacing w:line="240" w:lineRule="auto"/>
              <w:jc w:val="center"/>
              <w:rPr>
                <w:rFonts w:eastAsiaTheme="minorEastAsia"/>
                <w:sz w:val="23"/>
                <w:szCs w:val="23"/>
                <w:lang w:eastAsia="ko-KR"/>
              </w:rPr>
            </w:pPr>
            <w:r w:rsidRPr="0068172F">
              <w:rPr>
                <w:rFonts w:eastAsiaTheme="minorEastAsia"/>
                <w:position w:val="-14"/>
                <w:sz w:val="23"/>
                <w:szCs w:val="23"/>
                <w:lang w:eastAsia="ko-KR"/>
              </w:rPr>
              <w:object w:dxaOrig="1740" w:dyaOrig="380" w14:anchorId="627ED8B4">
                <v:shape id="_x0000_i1118" type="#_x0000_t75" style="width:87pt;height:18.85pt" o:ole="">
                  <v:imagedata r:id="rId192" o:title=""/>
                </v:shape>
                <o:OLEObject Type="Embed" ProgID="Equation.DSMT4" ShapeID="_x0000_i1118" DrawAspect="Content" ObjectID="_1812462020" r:id="rId193"/>
              </w:object>
            </w:r>
          </w:p>
        </w:tc>
        <w:tc>
          <w:tcPr>
            <w:tcW w:w="2248" w:type="dxa"/>
            <w:vAlign w:val="center"/>
          </w:tcPr>
          <w:p w14:paraId="173A0F4E" w14:textId="77777777" w:rsidR="00B5133F" w:rsidRPr="0068172F" w:rsidRDefault="00B5133F" w:rsidP="00974102">
            <w:pPr>
              <w:spacing w:line="240" w:lineRule="auto"/>
              <w:jc w:val="center"/>
              <w:rPr>
                <w:rFonts w:eastAsiaTheme="minorEastAsia"/>
                <w:sz w:val="23"/>
                <w:szCs w:val="23"/>
                <w:lang w:eastAsia="ko-KR"/>
              </w:rPr>
            </w:pPr>
            <w:r w:rsidRPr="0068172F">
              <w:rPr>
                <w:rFonts w:eastAsiaTheme="minorEastAsia" w:hint="eastAsia"/>
                <w:sz w:val="23"/>
                <w:szCs w:val="23"/>
                <w:lang w:eastAsia="ko-KR"/>
              </w:rPr>
              <w:t>LR=</w:t>
            </w:r>
            <w:r w:rsidRPr="0068172F">
              <w:rPr>
                <w:rFonts w:eastAsiaTheme="minorEastAsia"/>
                <w:sz w:val="23"/>
                <w:szCs w:val="23"/>
                <w:lang w:eastAsia="ko-KR"/>
              </w:rPr>
              <w:t>1890.418</w:t>
            </w:r>
            <w:r w:rsidRPr="0068172F">
              <w:rPr>
                <w:rFonts w:eastAsiaTheme="minorEastAsia" w:hint="eastAsia"/>
                <w:sz w:val="23"/>
                <w:szCs w:val="23"/>
                <w:lang w:eastAsia="ko-KR"/>
              </w:rPr>
              <w:t>&gt;&gt;</w:t>
            </w:r>
          </w:p>
          <w:p w14:paraId="2969DFDF" w14:textId="77777777" w:rsidR="00B5133F" w:rsidRPr="0068172F" w:rsidRDefault="00B5133F" w:rsidP="00974102">
            <w:pPr>
              <w:spacing w:line="240" w:lineRule="auto"/>
              <w:jc w:val="center"/>
              <w:rPr>
                <w:rFonts w:eastAsiaTheme="minorEastAsia"/>
                <w:sz w:val="23"/>
                <w:szCs w:val="23"/>
                <w:lang w:eastAsia="ko-KR"/>
              </w:rPr>
            </w:pPr>
            <w:r w:rsidRPr="0068172F">
              <w:rPr>
                <w:rFonts w:eastAsiaTheme="minorEastAsia"/>
                <w:position w:val="-14"/>
                <w:sz w:val="23"/>
                <w:szCs w:val="23"/>
                <w:lang w:eastAsia="ko-KR"/>
              </w:rPr>
              <w:object w:dxaOrig="1880" w:dyaOrig="380" w14:anchorId="374C6A8D">
                <v:shape id="_x0000_i1119" type="#_x0000_t75" style="width:94.7pt;height:18.85pt" o:ole="">
                  <v:imagedata r:id="rId194" o:title=""/>
                </v:shape>
                <o:OLEObject Type="Embed" ProgID="Equation.DSMT4" ShapeID="_x0000_i1119" DrawAspect="Content" ObjectID="_1812462021" r:id="rId195"/>
              </w:object>
            </w:r>
          </w:p>
        </w:tc>
      </w:tr>
      <w:tr w:rsidR="00B5133F" w:rsidRPr="00662E40" w14:paraId="57E40D90" w14:textId="77777777" w:rsidTr="00974102">
        <w:trPr>
          <w:trHeight w:val="432"/>
        </w:trPr>
        <w:tc>
          <w:tcPr>
            <w:tcW w:w="3585" w:type="dxa"/>
            <w:tcBorders>
              <w:top w:val="single" w:sz="4" w:space="0" w:color="auto"/>
              <w:bottom w:val="single" w:sz="12" w:space="0" w:color="auto"/>
              <w:right w:val="single" w:sz="12" w:space="0" w:color="auto"/>
            </w:tcBorders>
            <w:vAlign w:val="center"/>
          </w:tcPr>
          <w:p w14:paraId="643561B4" w14:textId="77777777" w:rsidR="00B5133F" w:rsidRPr="0068172F" w:rsidRDefault="00B5133F" w:rsidP="00974102">
            <w:pPr>
              <w:spacing w:line="240" w:lineRule="auto"/>
              <w:jc w:val="left"/>
              <w:rPr>
                <w:rFonts w:eastAsiaTheme="minorEastAsia"/>
                <w:sz w:val="23"/>
                <w:szCs w:val="23"/>
                <w:lang w:eastAsia="ko-KR"/>
              </w:rPr>
            </w:pPr>
            <w:r w:rsidRPr="0068172F">
              <w:rPr>
                <w:rFonts w:eastAsiaTheme="minorEastAsia" w:hint="eastAsia"/>
                <w:sz w:val="23"/>
                <w:szCs w:val="23"/>
                <w:lang w:eastAsia="ko-KR"/>
              </w:rPr>
              <w:t>Average probability of correct prediction</w:t>
            </w:r>
          </w:p>
        </w:tc>
        <w:tc>
          <w:tcPr>
            <w:tcW w:w="1620" w:type="dxa"/>
            <w:tcBorders>
              <w:left w:val="single" w:sz="12" w:space="0" w:color="auto"/>
            </w:tcBorders>
            <w:vAlign w:val="center"/>
          </w:tcPr>
          <w:p w14:paraId="6EF21971" w14:textId="77777777" w:rsidR="00B5133F" w:rsidRPr="0068172F" w:rsidRDefault="00B5133F" w:rsidP="00974102">
            <w:pPr>
              <w:spacing w:line="240" w:lineRule="auto"/>
              <w:jc w:val="center"/>
              <w:rPr>
                <w:rFonts w:eastAsiaTheme="minorEastAsia"/>
                <w:sz w:val="23"/>
                <w:szCs w:val="23"/>
                <w:lang w:eastAsia="ko-KR"/>
              </w:rPr>
            </w:pPr>
            <w:r w:rsidRPr="0068172F">
              <w:rPr>
                <w:sz w:val="23"/>
                <w:szCs w:val="23"/>
              </w:rPr>
              <w:t>0.236</w:t>
            </w:r>
          </w:p>
        </w:tc>
        <w:tc>
          <w:tcPr>
            <w:tcW w:w="1909" w:type="dxa"/>
            <w:vAlign w:val="center"/>
          </w:tcPr>
          <w:p w14:paraId="58C70932" w14:textId="77777777" w:rsidR="00B5133F" w:rsidRPr="0068172F" w:rsidRDefault="00B5133F" w:rsidP="00974102">
            <w:pPr>
              <w:spacing w:line="240" w:lineRule="auto"/>
              <w:jc w:val="center"/>
              <w:rPr>
                <w:rFonts w:eastAsiaTheme="minorEastAsia"/>
                <w:sz w:val="23"/>
                <w:szCs w:val="23"/>
                <w:lang w:eastAsia="ko-KR"/>
              </w:rPr>
            </w:pPr>
            <w:r w:rsidRPr="0068172F">
              <w:rPr>
                <w:sz w:val="23"/>
                <w:szCs w:val="23"/>
              </w:rPr>
              <w:t>0.229</w:t>
            </w:r>
          </w:p>
        </w:tc>
        <w:tc>
          <w:tcPr>
            <w:tcW w:w="2248" w:type="dxa"/>
            <w:vAlign w:val="center"/>
          </w:tcPr>
          <w:p w14:paraId="66B8BAD3" w14:textId="77777777" w:rsidR="00B5133F" w:rsidRPr="0068172F" w:rsidRDefault="00B5133F" w:rsidP="00974102">
            <w:pPr>
              <w:spacing w:line="240" w:lineRule="auto"/>
              <w:jc w:val="center"/>
              <w:rPr>
                <w:rFonts w:eastAsiaTheme="minorEastAsia"/>
                <w:sz w:val="23"/>
                <w:szCs w:val="23"/>
                <w:lang w:eastAsia="ko-KR"/>
              </w:rPr>
            </w:pPr>
            <w:r w:rsidRPr="0068172F">
              <w:rPr>
                <w:sz w:val="23"/>
                <w:szCs w:val="23"/>
              </w:rPr>
              <w:t>0.192</w:t>
            </w:r>
          </w:p>
        </w:tc>
      </w:tr>
    </w:tbl>
    <w:p w14:paraId="10C0E8DA" w14:textId="77777777" w:rsidR="00B5133F" w:rsidRDefault="00B5133F" w:rsidP="00835BE5"/>
    <w:p w14:paraId="2420BD51" w14:textId="35CE4A10" w:rsidR="006754E1" w:rsidRDefault="00190861" w:rsidP="006754E1">
      <w:pPr>
        <w:spacing w:before="60" w:after="60"/>
        <w:ind w:firstLine="720"/>
      </w:pPr>
      <w:r w:rsidRPr="00190861">
        <w:t>In addition to the overall fit measures, we evaluate model performance at both aggregate and disaggregate levels across various market segments</w:t>
      </w:r>
      <w:r w:rsidR="006754E1">
        <w:t xml:space="preserve"> </w:t>
      </w:r>
      <w:r w:rsidR="006754E1" w:rsidRPr="006754E1">
        <w:t xml:space="preserve">to confirm that the superior performance of the joint model is not simply a result of overfitting (following </w:t>
      </w:r>
      <w:r w:rsidR="006754E1">
        <w:fldChar w:fldCharType="begin"/>
      </w:r>
      <w:r w:rsidR="006A4B7E">
        <w:instrText xml:space="preserve"> ADDIN ZOTERO_ITEM CSL_CITATION {"citationID":"3usuMliL","properties":{"formattedCitation":"(Ben-Akiva &amp; Lerman, 1985)","plainCitation":"(Ben-Akiva &amp; Lerman, 1985)","dontUpdate":true,"noteIndex":0},"citationItems":[{"id":3270,"uris":["http://zotero.org/users/9292995/items/P585C4KN"],"itemData":{"id":3270,"type":"book","abstract":"Discrete Choice Analysis presents these results in such a way that they are fully accessible to the range of students and professionals who are involved in modelling demand and consumer behavior in general or specifically in transportation - whether from the point of view of the design of transit systems, urban and transport economics, public policy, operations research, or systems management and planning.The methods of discrete choice analysis and their applications in the modelling of transportation systems constitute a comparatively new field that has largely evolved over the past 15 years. Since its inception, however, the field has developed rapidly, and this is the first text and reference work to cover the material systematically, bringing together the scattered and often inaccessible results for graduate students and professionals. Discrete Choice Analysis presents these results in such a way that they are fully accessible to the range of students and professionals who are involved in modelling demand and consumer behavior in general or specifically in transportation - whether from the point of view of the design of transit systems, urban and transport economics, public policy, operations research, or systems management and planning. The introductory chapter presents the background of discrete choice analysis and context of transportation demand forecasting. Subsequent chapters cover, among other topics, the theories of individual choice behavior, binary and multinomial choice models, aggregate forecasting techniques, estimation methods, tests used in the process of model development, sampling theory, the nested-logit model, and systems of models. Discrete Choice Analysis is ninth in the MIT Press Series in Transportation Studies, edited by Marvin Manheim.","ISBN":"978-0-262-53640-0","language":"en","note":"Google-Books-ID: 7L34DwAAQBAJ","number-of-pages":"414","publisher":"MIT Press","source":"Google Books","title":"Discrete Choice Analysis: Theory and Application to Travel Demand","title-short":"Discrete Choice Analysis","author":[{"family":"Ben-Akiva","given":"Moshe"},{"family":"Lerman","given":"Steven R."}],"issued":{"date-parts":[["1985"]]}}}],"schema":"https://github.com/citation-style-language/schema/raw/master/csl-citation.json"} </w:instrText>
      </w:r>
      <w:r w:rsidR="006754E1">
        <w:fldChar w:fldCharType="separate"/>
      </w:r>
      <w:r w:rsidR="006754E1" w:rsidRPr="00057110">
        <w:t xml:space="preserve">Ben-Akiva </w:t>
      </w:r>
      <w:r w:rsidR="006754E1">
        <w:t>and</w:t>
      </w:r>
      <w:r w:rsidR="006754E1" w:rsidRPr="00057110">
        <w:t xml:space="preserve"> Lerman, 1985</w:t>
      </w:r>
      <w:r w:rsidR="006754E1">
        <w:t>,</w:t>
      </w:r>
      <w:r w:rsidR="006754E1">
        <w:fldChar w:fldCharType="end"/>
      </w:r>
      <w:r w:rsidR="006754E1">
        <w:t xml:space="preserve"> </w:t>
      </w:r>
      <w:r w:rsidR="006754E1" w:rsidRPr="006754E1">
        <w:t>market segment validation framework, page 208).</w:t>
      </w:r>
      <w:r w:rsidR="00A14521">
        <w:t xml:space="preserve"> </w:t>
      </w:r>
      <w:r w:rsidR="006754E1" w:rsidRPr="00190861">
        <w:t xml:space="preserve">At the disaggregate level, </w:t>
      </w:r>
      <w:r w:rsidR="006754E1" w:rsidRPr="006754E1">
        <w:t xml:space="preserve">we derive </w:t>
      </w:r>
      <w:r w:rsidR="006754E1" w:rsidRPr="00190861">
        <w:t xml:space="preserve">the implied </w:t>
      </w:r>
      <w:r w:rsidR="006754E1" w:rsidRPr="006754E1">
        <w:lastRenderedPageBreak/>
        <w:t xml:space="preserve">predictive log-likelihood values </w:t>
      </w:r>
      <w:r w:rsidR="006754E1" w:rsidRPr="00190861">
        <w:t xml:space="preserve">for </w:t>
      </w:r>
      <w:r w:rsidR="006754E1">
        <w:t xml:space="preserve">the joint and independent </w:t>
      </w:r>
      <w:r w:rsidR="006754E1" w:rsidRPr="00190861">
        <w:t>models</w:t>
      </w:r>
      <w:r w:rsidR="006754E1" w:rsidRPr="006754E1">
        <w:t xml:space="preserve"> </w:t>
      </w:r>
      <w:r w:rsidRPr="00190861">
        <w:t xml:space="preserve">and compare their performance using an informal chi-squared predictive log-likelihood ratio test. </w:t>
      </w:r>
      <w:r w:rsidR="006754E1" w:rsidRPr="006754E1">
        <w:t xml:space="preserve">At the aggregate level, we employ several validation techniques depending on the dependent variable. For the ordinal online shopping frequency variable, we analyze predicted versus observed shares at each ordinal level, considering both the entire sample and each market segment. For the delivery return rate and channel preference variables, we compare the predicted expected fractions to the average of the observed fractions at each ordinal level, conducting this analysis for both the overall sample and individual segments. </w:t>
      </w:r>
      <w:r w:rsidR="006754E1">
        <w:t>We conclude by measuring relative model effectiveness through Weighted Absolute Percentage Error (WAPE) calculations to quantify the joint model’s advantage over independent alternatives.</w:t>
      </w:r>
    </w:p>
    <w:p w14:paraId="42A7092D" w14:textId="485FF7B0" w:rsidR="006754E1" w:rsidRDefault="00190861" w:rsidP="00190861">
      <w:pPr>
        <w:spacing w:before="60" w:after="60"/>
        <w:ind w:firstLine="720"/>
      </w:pPr>
      <w:r w:rsidRPr="00190861">
        <w:t>Table 6 presents these</w:t>
      </w:r>
      <w:r w:rsidR="006754E1" w:rsidRPr="006754E1">
        <w:t xml:space="preserve"> diagnostic measures for six consumer segments categorized by demographic and geographic characteristics</w:t>
      </w:r>
      <w:r w:rsidR="006754E1">
        <w:t>,</w:t>
      </w:r>
      <w:r w:rsidR="006754E1" w:rsidRPr="006754E1">
        <w:t xml:space="preserve"> including gender, age, remote work status, area of residence, and local retail density.</w:t>
      </w:r>
      <w:r w:rsidR="006754E1">
        <w:t xml:space="preserve"> </w:t>
      </w:r>
      <w:r w:rsidR="006754E1" w:rsidRPr="006754E1">
        <w:t xml:space="preserve">The findings uniformly indicate that the joint modeling approach outperforms the independent alternative across every segment analyzed. Informal predictive log-likelihood ratio evaluations (shown in the third numerical row of Table 6) favor the joint specification over the independent specification for all consumer segments under investigation. Additionally, the joint approach generates forecasted proportions that align more accurately with observed data, </w:t>
      </w:r>
      <w:r w:rsidR="006754E1" w:rsidRPr="00190861">
        <w:t xml:space="preserve">as evidenced by lower WAPE values </w:t>
      </w:r>
      <w:r w:rsidR="006754E1" w:rsidRPr="006754E1">
        <w:t>relative to the independent modeling approach in every segment category.</w:t>
      </w:r>
    </w:p>
    <w:bookmarkEnd w:id="89"/>
    <w:p w14:paraId="4D39DBDD" w14:textId="77777777" w:rsidR="00190861" w:rsidRPr="00190861" w:rsidRDefault="00190861" w:rsidP="00190861"/>
    <w:p w14:paraId="520813B8" w14:textId="77777777" w:rsidR="00730C01" w:rsidRDefault="00730C01" w:rsidP="00FD58F3">
      <w:pPr>
        <w:sectPr w:rsidR="00730C01">
          <w:pgSz w:w="12240" w:h="15840"/>
          <w:pgMar w:top="1440" w:right="1440" w:bottom="1440" w:left="1440" w:header="720" w:footer="720" w:gutter="0"/>
          <w:cols w:space="720"/>
          <w:docGrid w:linePitch="360"/>
        </w:sectPr>
      </w:pPr>
    </w:p>
    <w:p w14:paraId="38258FF0" w14:textId="2AD66914" w:rsidR="00D70E43" w:rsidRPr="00141594" w:rsidRDefault="00D70E43" w:rsidP="0068172F">
      <w:pPr>
        <w:pStyle w:val="Caption"/>
        <w:spacing w:after="120"/>
        <w:rPr>
          <w:sz w:val="22"/>
          <w:szCs w:val="22"/>
        </w:rPr>
      </w:pPr>
      <w:r w:rsidRPr="00141594">
        <w:rPr>
          <w:sz w:val="22"/>
          <w:szCs w:val="22"/>
        </w:rPr>
        <w:lastRenderedPageBreak/>
        <w:t xml:space="preserve">Table </w:t>
      </w:r>
      <w:r w:rsidR="00E14142" w:rsidRPr="00141594">
        <w:rPr>
          <w:sz w:val="22"/>
          <w:szCs w:val="22"/>
        </w:rPr>
        <w:fldChar w:fldCharType="begin"/>
      </w:r>
      <w:r w:rsidR="00E14142" w:rsidRPr="00141594">
        <w:rPr>
          <w:sz w:val="22"/>
          <w:szCs w:val="22"/>
        </w:rPr>
        <w:instrText xml:space="preserve"> SEQ Table \* ARABIC </w:instrText>
      </w:r>
      <w:r w:rsidR="00E14142" w:rsidRPr="00141594">
        <w:rPr>
          <w:sz w:val="22"/>
          <w:szCs w:val="22"/>
        </w:rPr>
        <w:fldChar w:fldCharType="separate"/>
      </w:r>
      <w:r w:rsidR="00E46A5A" w:rsidRPr="00141594">
        <w:rPr>
          <w:noProof/>
          <w:sz w:val="22"/>
          <w:szCs w:val="22"/>
        </w:rPr>
        <w:t>6</w:t>
      </w:r>
      <w:r w:rsidR="00E14142" w:rsidRPr="00141594">
        <w:rPr>
          <w:noProof/>
          <w:sz w:val="22"/>
          <w:szCs w:val="22"/>
        </w:rPr>
        <w:fldChar w:fldCharType="end"/>
      </w:r>
      <w:r w:rsidRPr="00141594">
        <w:rPr>
          <w:sz w:val="22"/>
          <w:szCs w:val="22"/>
        </w:rPr>
        <w:t xml:space="preserve"> Aggregate and </w:t>
      </w:r>
      <w:r w:rsidR="009F0575" w:rsidRPr="00141594">
        <w:rPr>
          <w:sz w:val="22"/>
          <w:szCs w:val="22"/>
        </w:rPr>
        <w:t>D</w:t>
      </w:r>
      <w:r w:rsidRPr="00141594">
        <w:rPr>
          <w:sz w:val="22"/>
          <w:szCs w:val="22"/>
        </w:rPr>
        <w:t xml:space="preserve">isaggregate </w:t>
      </w:r>
      <w:r w:rsidR="009F0575" w:rsidRPr="00141594">
        <w:rPr>
          <w:sz w:val="22"/>
          <w:szCs w:val="22"/>
        </w:rPr>
        <w:t>M</w:t>
      </w:r>
      <w:r w:rsidRPr="00141594">
        <w:rPr>
          <w:sz w:val="22"/>
          <w:szCs w:val="22"/>
        </w:rPr>
        <w:t xml:space="preserve">easures of </w:t>
      </w:r>
      <w:r w:rsidR="009F0575" w:rsidRPr="00141594">
        <w:rPr>
          <w:sz w:val="22"/>
          <w:szCs w:val="22"/>
        </w:rPr>
        <w:t>F</w:t>
      </w:r>
      <w:r w:rsidRPr="00141594">
        <w:rPr>
          <w:sz w:val="22"/>
          <w:szCs w:val="22"/>
        </w:rPr>
        <w:t xml:space="preserve">it on </w:t>
      </w:r>
      <w:r w:rsidR="009F0575" w:rsidRPr="00141594">
        <w:rPr>
          <w:sz w:val="22"/>
          <w:szCs w:val="22"/>
        </w:rPr>
        <w:t>V</w:t>
      </w:r>
      <w:r w:rsidRPr="00141594">
        <w:rPr>
          <w:sz w:val="22"/>
          <w:szCs w:val="22"/>
        </w:rPr>
        <w:t xml:space="preserve">arious </w:t>
      </w:r>
      <w:r w:rsidR="009F0575" w:rsidRPr="00141594">
        <w:rPr>
          <w:sz w:val="22"/>
          <w:szCs w:val="22"/>
        </w:rPr>
        <w:t>M</w:t>
      </w:r>
      <w:r w:rsidRPr="00141594">
        <w:rPr>
          <w:sz w:val="22"/>
          <w:szCs w:val="22"/>
        </w:rPr>
        <w:t xml:space="preserve">arket </w:t>
      </w:r>
      <w:r w:rsidR="009F0575" w:rsidRPr="00141594">
        <w:rPr>
          <w:sz w:val="22"/>
          <w:szCs w:val="22"/>
        </w:rPr>
        <w:t>S</w:t>
      </w:r>
      <w:r w:rsidRPr="00141594">
        <w:rPr>
          <w:sz w:val="22"/>
          <w:szCs w:val="22"/>
        </w:rPr>
        <w:t xml:space="preserve">egments of the </w:t>
      </w:r>
      <w:r w:rsidR="009F0575" w:rsidRPr="00141594">
        <w:rPr>
          <w:sz w:val="22"/>
          <w:szCs w:val="22"/>
        </w:rPr>
        <w:t>E</w:t>
      </w:r>
      <w:r w:rsidRPr="00141594">
        <w:rPr>
          <w:sz w:val="22"/>
          <w:szCs w:val="22"/>
        </w:rPr>
        <w:t xml:space="preserve">stimation </w:t>
      </w:r>
      <w:r w:rsidR="009F0575" w:rsidRPr="00141594">
        <w:rPr>
          <w:sz w:val="22"/>
          <w:szCs w:val="22"/>
        </w:rPr>
        <w:t>S</w:t>
      </w:r>
      <w:r w:rsidRPr="00141594">
        <w:rPr>
          <w:sz w:val="22"/>
          <w:szCs w:val="22"/>
        </w:rPr>
        <w:t>ample</w:t>
      </w:r>
    </w:p>
    <w:tbl>
      <w:tblPr>
        <w:tblW w:w="4932" w:type="pct"/>
        <w:tblLayout w:type="fixed"/>
        <w:tblCellMar>
          <w:left w:w="29" w:type="dxa"/>
          <w:right w:w="58" w:type="dxa"/>
        </w:tblCellMar>
        <w:tblLook w:val="04A0" w:firstRow="1" w:lastRow="0" w:firstColumn="1" w:lastColumn="0" w:noHBand="0" w:noVBand="1"/>
      </w:tblPr>
      <w:tblGrid>
        <w:gridCol w:w="4126"/>
        <w:gridCol w:w="1438"/>
        <w:gridCol w:w="1439"/>
        <w:gridCol w:w="1439"/>
        <w:gridCol w:w="1439"/>
        <w:gridCol w:w="1439"/>
        <w:gridCol w:w="1434"/>
      </w:tblGrid>
      <w:tr w:rsidR="00D70E43" w:rsidRPr="00730C01" w14:paraId="0B4EDDC8" w14:textId="77777777" w:rsidTr="0068172F">
        <w:trPr>
          <w:trHeight w:val="432"/>
        </w:trPr>
        <w:tc>
          <w:tcPr>
            <w:tcW w:w="1618" w:type="pct"/>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4526F8C" w14:textId="77777777" w:rsidR="00D70E43" w:rsidRPr="00730C01" w:rsidRDefault="00D70E43" w:rsidP="00D70E43">
            <w:pPr>
              <w:spacing w:line="240" w:lineRule="auto"/>
              <w:jc w:val="left"/>
              <w:rPr>
                <w:rFonts w:eastAsia="Times New Roman"/>
                <w:b/>
                <w:bCs/>
                <w:color w:val="000000"/>
                <w:sz w:val="20"/>
                <w:szCs w:val="20"/>
              </w:rPr>
            </w:pPr>
            <w:r w:rsidRPr="00730C01">
              <w:rPr>
                <w:rFonts w:eastAsia="Times New Roman"/>
                <w:b/>
                <w:bCs/>
                <w:color w:val="000000"/>
                <w:sz w:val="20"/>
                <w:szCs w:val="20"/>
              </w:rPr>
              <w:t>Market Segment</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6FB9BBF" w14:textId="19F8E9D9" w:rsidR="00D70E43" w:rsidRPr="00730C01" w:rsidRDefault="00D70E43"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Entire Sample</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7E38A2DE" w14:textId="47D20634" w:rsidR="00D70E43" w:rsidRPr="00730C01" w:rsidRDefault="00D70E43"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Gender: Women</w:t>
            </w:r>
          </w:p>
        </w:tc>
        <w:tc>
          <w:tcPr>
            <w:tcW w:w="1126"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1EE67CCF" w14:textId="03B2D143" w:rsidR="00D70E43" w:rsidRPr="00730C01" w:rsidRDefault="00D70E43"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Age: 65 years or more</w:t>
            </w:r>
          </w:p>
        </w:tc>
      </w:tr>
      <w:tr w:rsidR="00D70E43" w:rsidRPr="00730C01" w14:paraId="353C2380" w14:textId="77777777" w:rsidTr="0068172F">
        <w:trPr>
          <w:trHeight w:val="432"/>
        </w:trPr>
        <w:tc>
          <w:tcPr>
            <w:tcW w:w="1618" w:type="pct"/>
            <w:tcBorders>
              <w:top w:val="nil"/>
              <w:left w:val="double" w:sz="4" w:space="0" w:color="auto"/>
              <w:bottom w:val="double" w:sz="4" w:space="0" w:color="auto"/>
              <w:right w:val="double" w:sz="4" w:space="0" w:color="auto"/>
            </w:tcBorders>
            <w:shd w:val="clear" w:color="auto" w:fill="auto"/>
            <w:noWrap/>
            <w:vAlign w:val="center"/>
            <w:hideMark/>
          </w:tcPr>
          <w:p w14:paraId="6B9EE731" w14:textId="77777777" w:rsidR="00730C01" w:rsidRPr="00730C01" w:rsidRDefault="00730C01" w:rsidP="00D70E43">
            <w:pPr>
              <w:spacing w:line="240" w:lineRule="auto"/>
              <w:jc w:val="left"/>
              <w:rPr>
                <w:rFonts w:eastAsia="Times New Roman"/>
                <w:b/>
                <w:bCs/>
                <w:color w:val="000000"/>
                <w:sz w:val="20"/>
                <w:szCs w:val="20"/>
              </w:rPr>
            </w:pPr>
            <w:r w:rsidRPr="00730C01">
              <w:rPr>
                <w:rFonts w:eastAsia="Times New Roman"/>
                <w:b/>
                <w:bCs/>
                <w:color w:val="000000"/>
                <w:sz w:val="20"/>
                <w:szCs w:val="20"/>
              </w:rPr>
              <w:t>Measures of Fit</w:t>
            </w:r>
          </w:p>
        </w:tc>
        <w:tc>
          <w:tcPr>
            <w:tcW w:w="564" w:type="pct"/>
            <w:tcBorders>
              <w:top w:val="nil"/>
              <w:left w:val="double" w:sz="4" w:space="0" w:color="auto"/>
              <w:bottom w:val="double" w:sz="4" w:space="0" w:color="auto"/>
            </w:tcBorders>
            <w:shd w:val="clear" w:color="auto" w:fill="auto"/>
            <w:noWrap/>
            <w:vAlign w:val="center"/>
            <w:hideMark/>
          </w:tcPr>
          <w:p w14:paraId="4A184314"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Joint Model</w:t>
            </w:r>
          </w:p>
        </w:tc>
        <w:tc>
          <w:tcPr>
            <w:tcW w:w="564" w:type="pct"/>
            <w:tcBorders>
              <w:top w:val="nil"/>
              <w:left w:val="nil"/>
              <w:bottom w:val="double" w:sz="4" w:space="0" w:color="auto"/>
              <w:right w:val="double" w:sz="4" w:space="0" w:color="auto"/>
            </w:tcBorders>
            <w:shd w:val="clear" w:color="auto" w:fill="auto"/>
            <w:noWrap/>
            <w:vAlign w:val="center"/>
            <w:hideMark/>
          </w:tcPr>
          <w:p w14:paraId="1FD22EE8"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Independent Model</w:t>
            </w:r>
          </w:p>
        </w:tc>
        <w:tc>
          <w:tcPr>
            <w:tcW w:w="564" w:type="pct"/>
            <w:tcBorders>
              <w:top w:val="nil"/>
              <w:left w:val="double" w:sz="4" w:space="0" w:color="auto"/>
              <w:bottom w:val="double" w:sz="4" w:space="0" w:color="auto"/>
            </w:tcBorders>
            <w:shd w:val="clear" w:color="auto" w:fill="auto"/>
            <w:noWrap/>
            <w:vAlign w:val="center"/>
            <w:hideMark/>
          </w:tcPr>
          <w:p w14:paraId="5D5E4F8C"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Joint Model</w:t>
            </w:r>
          </w:p>
        </w:tc>
        <w:tc>
          <w:tcPr>
            <w:tcW w:w="564" w:type="pct"/>
            <w:tcBorders>
              <w:top w:val="nil"/>
              <w:left w:val="nil"/>
              <w:bottom w:val="double" w:sz="4" w:space="0" w:color="auto"/>
              <w:right w:val="double" w:sz="4" w:space="0" w:color="auto"/>
            </w:tcBorders>
            <w:shd w:val="clear" w:color="auto" w:fill="auto"/>
            <w:noWrap/>
            <w:vAlign w:val="center"/>
            <w:hideMark/>
          </w:tcPr>
          <w:p w14:paraId="061EA2D4"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Independent Model</w:t>
            </w:r>
          </w:p>
        </w:tc>
        <w:tc>
          <w:tcPr>
            <w:tcW w:w="564" w:type="pct"/>
            <w:tcBorders>
              <w:top w:val="nil"/>
              <w:left w:val="double" w:sz="4" w:space="0" w:color="auto"/>
              <w:bottom w:val="double" w:sz="4" w:space="0" w:color="auto"/>
            </w:tcBorders>
            <w:shd w:val="clear" w:color="auto" w:fill="auto"/>
            <w:noWrap/>
            <w:vAlign w:val="center"/>
            <w:hideMark/>
          </w:tcPr>
          <w:p w14:paraId="605940E2"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Joint Model</w:t>
            </w:r>
          </w:p>
        </w:tc>
        <w:tc>
          <w:tcPr>
            <w:tcW w:w="562" w:type="pct"/>
            <w:tcBorders>
              <w:top w:val="nil"/>
              <w:left w:val="nil"/>
              <w:bottom w:val="double" w:sz="4" w:space="0" w:color="auto"/>
              <w:right w:val="double" w:sz="4" w:space="0" w:color="auto"/>
            </w:tcBorders>
            <w:shd w:val="clear" w:color="auto" w:fill="auto"/>
            <w:noWrap/>
            <w:vAlign w:val="center"/>
            <w:hideMark/>
          </w:tcPr>
          <w:p w14:paraId="5B1AFBD6"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Independent Model</w:t>
            </w:r>
          </w:p>
        </w:tc>
      </w:tr>
      <w:tr w:rsidR="00D70E43" w:rsidRPr="00730C01" w14:paraId="2FC53479" w14:textId="77777777" w:rsidTr="001D3CEE">
        <w:trPr>
          <w:trHeight w:val="300"/>
        </w:trPr>
        <w:tc>
          <w:tcPr>
            <w:tcW w:w="1618" w:type="pct"/>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F2AA869" w14:textId="77777777" w:rsidR="00D70E43" w:rsidRPr="00730C01" w:rsidRDefault="00D70E43" w:rsidP="00D70E43">
            <w:pPr>
              <w:spacing w:line="240" w:lineRule="auto"/>
              <w:jc w:val="left"/>
              <w:rPr>
                <w:rFonts w:eastAsia="Times New Roman"/>
                <w:color w:val="000000"/>
                <w:sz w:val="20"/>
                <w:szCs w:val="20"/>
              </w:rPr>
            </w:pPr>
            <w:r w:rsidRPr="00730C01">
              <w:rPr>
                <w:rFonts w:eastAsia="Times New Roman"/>
                <w:color w:val="000000"/>
                <w:sz w:val="20"/>
                <w:szCs w:val="20"/>
              </w:rPr>
              <w:t>Number of observations</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426670A4" w14:textId="02AFA680" w:rsidR="00D70E43" w:rsidRPr="00730C01" w:rsidRDefault="00D70E43" w:rsidP="00D70E43">
            <w:pPr>
              <w:jc w:val="center"/>
              <w:rPr>
                <w:rFonts w:eastAsiaTheme="minorEastAsia"/>
                <w:sz w:val="23"/>
                <w:szCs w:val="23"/>
                <w:lang w:eastAsia="ko-KR"/>
              </w:rPr>
            </w:pPr>
            <w:r w:rsidRPr="00730C01">
              <w:rPr>
                <w:rFonts w:eastAsia="Times New Roman"/>
                <w:color w:val="000000"/>
                <w:sz w:val="20"/>
                <w:szCs w:val="20"/>
              </w:rPr>
              <w:t>10363</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7552DD0" w14:textId="3E67D442"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5253 </w:t>
            </w:r>
          </w:p>
        </w:tc>
        <w:tc>
          <w:tcPr>
            <w:tcW w:w="1126"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E4CB4EA" w14:textId="0BDE4017"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3170</w:t>
            </w:r>
          </w:p>
        </w:tc>
      </w:tr>
      <w:tr w:rsidR="00D70E43" w:rsidRPr="00730C01" w14:paraId="245D7A10"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3B7ADA07"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Log-likelihood</w:t>
            </w:r>
          </w:p>
        </w:tc>
        <w:tc>
          <w:tcPr>
            <w:tcW w:w="564" w:type="pct"/>
            <w:tcBorders>
              <w:top w:val="nil"/>
              <w:left w:val="double" w:sz="4" w:space="0" w:color="auto"/>
              <w:bottom w:val="single" w:sz="4" w:space="0" w:color="auto"/>
            </w:tcBorders>
            <w:shd w:val="clear" w:color="auto" w:fill="auto"/>
            <w:noWrap/>
            <w:vAlign w:val="center"/>
            <w:hideMark/>
          </w:tcPr>
          <w:p w14:paraId="730B10BD" w14:textId="6D59C145"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18960.97</w:t>
            </w:r>
          </w:p>
        </w:tc>
        <w:tc>
          <w:tcPr>
            <w:tcW w:w="564" w:type="pct"/>
            <w:tcBorders>
              <w:top w:val="nil"/>
              <w:left w:val="nil"/>
              <w:bottom w:val="single" w:sz="4" w:space="0" w:color="auto"/>
              <w:right w:val="double" w:sz="4" w:space="0" w:color="auto"/>
            </w:tcBorders>
            <w:shd w:val="clear" w:color="auto" w:fill="auto"/>
            <w:noWrap/>
            <w:vAlign w:val="center"/>
            <w:hideMark/>
          </w:tcPr>
          <w:p w14:paraId="0A8E0678" w14:textId="27585DA4"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19036.83</w:t>
            </w:r>
          </w:p>
        </w:tc>
        <w:tc>
          <w:tcPr>
            <w:tcW w:w="564" w:type="pct"/>
            <w:tcBorders>
              <w:top w:val="nil"/>
              <w:left w:val="double" w:sz="4" w:space="0" w:color="auto"/>
              <w:bottom w:val="single" w:sz="4" w:space="0" w:color="auto"/>
            </w:tcBorders>
            <w:shd w:val="clear" w:color="auto" w:fill="auto"/>
            <w:noWrap/>
            <w:vAlign w:val="center"/>
            <w:hideMark/>
          </w:tcPr>
          <w:p w14:paraId="059ADAFA" w14:textId="50DC359A"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10117.17</w:t>
            </w:r>
          </w:p>
        </w:tc>
        <w:tc>
          <w:tcPr>
            <w:tcW w:w="564" w:type="pct"/>
            <w:tcBorders>
              <w:top w:val="nil"/>
              <w:left w:val="nil"/>
              <w:bottom w:val="single" w:sz="4" w:space="0" w:color="auto"/>
              <w:right w:val="double" w:sz="4" w:space="0" w:color="auto"/>
            </w:tcBorders>
            <w:shd w:val="clear" w:color="auto" w:fill="auto"/>
            <w:noWrap/>
            <w:vAlign w:val="center"/>
            <w:hideMark/>
          </w:tcPr>
          <w:p w14:paraId="20CF50D6" w14:textId="5BB3073E"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10157.25</w:t>
            </w:r>
          </w:p>
        </w:tc>
        <w:tc>
          <w:tcPr>
            <w:tcW w:w="564" w:type="pct"/>
            <w:tcBorders>
              <w:top w:val="nil"/>
              <w:left w:val="double" w:sz="4" w:space="0" w:color="auto"/>
              <w:bottom w:val="single" w:sz="4" w:space="0" w:color="auto"/>
            </w:tcBorders>
            <w:shd w:val="clear" w:color="auto" w:fill="auto"/>
            <w:noWrap/>
            <w:vAlign w:val="center"/>
            <w:hideMark/>
          </w:tcPr>
          <w:p w14:paraId="4C5CD511" w14:textId="233BB1CD"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5513.23</w:t>
            </w:r>
          </w:p>
        </w:tc>
        <w:tc>
          <w:tcPr>
            <w:tcW w:w="562" w:type="pct"/>
            <w:tcBorders>
              <w:top w:val="nil"/>
              <w:left w:val="nil"/>
              <w:bottom w:val="single" w:sz="4" w:space="0" w:color="auto"/>
              <w:right w:val="double" w:sz="4" w:space="0" w:color="auto"/>
            </w:tcBorders>
            <w:shd w:val="clear" w:color="auto" w:fill="auto"/>
            <w:noWrap/>
            <w:vAlign w:val="center"/>
            <w:hideMark/>
          </w:tcPr>
          <w:p w14:paraId="2066D747" w14:textId="4420C0BE"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5540.84</w:t>
            </w:r>
          </w:p>
        </w:tc>
      </w:tr>
      <w:tr w:rsidR="00D70E43" w:rsidRPr="00730C01" w14:paraId="7C810893"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3120854A" w14:textId="77777777" w:rsidR="00D70E43" w:rsidRPr="00730C01" w:rsidRDefault="00D70E43" w:rsidP="00D70E43">
            <w:pPr>
              <w:spacing w:line="240" w:lineRule="auto"/>
              <w:jc w:val="left"/>
              <w:rPr>
                <w:rFonts w:eastAsia="Times New Roman"/>
                <w:color w:val="000000"/>
                <w:sz w:val="20"/>
                <w:szCs w:val="20"/>
              </w:rPr>
            </w:pPr>
            <w:r w:rsidRPr="00730C01">
              <w:rPr>
                <w:rFonts w:eastAsia="Times New Roman"/>
                <w:color w:val="000000"/>
                <w:sz w:val="20"/>
                <w:szCs w:val="20"/>
              </w:rPr>
              <w:t>Informal predictive likelihood ratio test</w:t>
            </w:r>
          </w:p>
        </w:tc>
        <w:tc>
          <w:tcPr>
            <w:tcW w:w="1128" w:type="pct"/>
            <w:gridSpan w:val="2"/>
            <w:tcBorders>
              <w:top w:val="nil"/>
              <w:left w:val="double" w:sz="4" w:space="0" w:color="auto"/>
              <w:bottom w:val="single" w:sz="4" w:space="0" w:color="auto"/>
              <w:right w:val="double" w:sz="4" w:space="0" w:color="auto"/>
            </w:tcBorders>
            <w:shd w:val="clear" w:color="auto" w:fill="auto"/>
            <w:noWrap/>
            <w:vAlign w:val="center"/>
          </w:tcPr>
          <w:p w14:paraId="4F25F409" w14:textId="3C1C7875"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151.7</w:t>
            </w:r>
            <w:r w:rsidR="009F0575">
              <w:rPr>
                <w:rFonts w:eastAsia="Times New Roman"/>
                <w:color w:val="000000"/>
                <w:sz w:val="20"/>
                <w:szCs w:val="20"/>
              </w:rPr>
              <w:t>2</w:t>
            </w:r>
            <w:r>
              <w:rPr>
                <w:rFonts w:eastAsia="Times New Roman"/>
                <w:color w:val="000000"/>
                <w:sz w:val="20"/>
                <w:szCs w:val="20"/>
              </w:rPr>
              <w:t xml:space="preserve"> </w:t>
            </w:r>
            <w:r w:rsidRPr="00662E40">
              <w:rPr>
                <w:rFonts w:eastAsiaTheme="minorEastAsia" w:hint="eastAsia"/>
                <w:sz w:val="23"/>
                <w:szCs w:val="23"/>
                <w:lang w:eastAsia="ko-KR"/>
              </w:rPr>
              <w:t>&gt;</w:t>
            </w:r>
            <w:r>
              <w:rPr>
                <w:rFonts w:eastAsiaTheme="minorEastAsia"/>
                <w:sz w:val="23"/>
                <w:szCs w:val="23"/>
                <w:lang w:eastAsia="ko-KR"/>
              </w:rPr>
              <w:t xml:space="preserve"> </w:t>
            </w:r>
            <w:r w:rsidRPr="00D70E43">
              <w:rPr>
                <w:rFonts w:eastAsiaTheme="minorEastAsia"/>
                <w:position w:val="-12"/>
                <w:sz w:val="23"/>
                <w:szCs w:val="23"/>
                <w:lang w:eastAsia="ko-KR"/>
              </w:rPr>
              <w:object w:dxaOrig="1240" w:dyaOrig="340" w14:anchorId="52799474">
                <v:shape id="_x0000_i1120" type="#_x0000_t75" style="width:61.7pt;height:16.7pt" o:ole="">
                  <v:imagedata r:id="rId196" o:title=""/>
                </v:shape>
                <o:OLEObject Type="Embed" ProgID="Equation.DSMT4" ShapeID="_x0000_i1120" DrawAspect="Content" ObjectID="_1812462022" r:id="rId197"/>
              </w:object>
            </w:r>
          </w:p>
        </w:tc>
        <w:tc>
          <w:tcPr>
            <w:tcW w:w="1128" w:type="pct"/>
            <w:gridSpan w:val="2"/>
            <w:tcBorders>
              <w:top w:val="nil"/>
              <w:left w:val="double" w:sz="4" w:space="0" w:color="auto"/>
              <w:bottom w:val="single" w:sz="4" w:space="0" w:color="auto"/>
              <w:right w:val="double" w:sz="4" w:space="0" w:color="auto"/>
            </w:tcBorders>
            <w:shd w:val="clear" w:color="auto" w:fill="auto"/>
            <w:noWrap/>
            <w:vAlign w:val="center"/>
            <w:hideMark/>
          </w:tcPr>
          <w:p w14:paraId="413A9927" w14:textId="1F6A9E09"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80.16</w:t>
            </w:r>
            <w:r>
              <w:rPr>
                <w:rFonts w:eastAsia="Times New Roman"/>
                <w:color w:val="000000"/>
                <w:sz w:val="20"/>
                <w:szCs w:val="20"/>
              </w:rPr>
              <w:t xml:space="preserve"> </w:t>
            </w:r>
            <w:r w:rsidRPr="00662E40">
              <w:rPr>
                <w:rFonts w:eastAsiaTheme="minorEastAsia" w:hint="eastAsia"/>
                <w:sz w:val="23"/>
                <w:szCs w:val="23"/>
                <w:lang w:eastAsia="ko-KR"/>
              </w:rPr>
              <w:t>&gt;</w:t>
            </w:r>
            <w:r>
              <w:rPr>
                <w:rFonts w:eastAsiaTheme="minorEastAsia"/>
                <w:sz w:val="23"/>
                <w:szCs w:val="23"/>
                <w:lang w:eastAsia="ko-KR"/>
              </w:rPr>
              <w:t xml:space="preserve"> </w:t>
            </w:r>
            <w:r w:rsidRPr="00D70E43">
              <w:rPr>
                <w:rFonts w:eastAsiaTheme="minorEastAsia"/>
                <w:position w:val="-12"/>
                <w:sz w:val="23"/>
                <w:szCs w:val="23"/>
                <w:lang w:eastAsia="ko-KR"/>
              </w:rPr>
              <w:object w:dxaOrig="1240" w:dyaOrig="340" w14:anchorId="455035D9">
                <v:shape id="_x0000_i1121" type="#_x0000_t75" style="width:61.7pt;height:16.7pt" o:ole="">
                  <v:imagedata r:id="rId196" o:title=""/>
                </v:shape>
                <o:OLEObject Type="Embed" ProgID="Equation.DSMT4" ShapeID="_x0000_i1121" DrawAspect="Content" ObjectID="_1812462023" r:id="rId198"/>
              </w:object>
            </w:r>
          </w:p>
        </w:tc>
        <w:tc>
          <w:tcPr>
            <w:tcW w:w="1126" w:type="pct"/>
            <w:gridSpan w:val="2"/>
            <w:tcBorders>
              <w:top w:val="nil"/>
              <w:left w:val="double" w:sz="4" w:space="0" w:color="auto"/>
              <w:bottom w:val="single" w:sz="4" w:space="0" w:color="auto"/>
              <w:right w:val="double" w:sz="4" w:space="0" w:color="auto"/>
            </w:tcBorders>
            <w:shd w:val="clear" w:color="auto" w:fill="auto"/>
            <w:noWrap/>
            <w:vAlign w:val="center"/>
            <w:hideMark/>
          </w:tcPr>
          <w:p w14:paraId="59C1D7CF" w14:textId="14B4442A"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55.2</w:t>
            </w:r>
            <w:r>
              <w:rPr>
                <w:rFonts w:eastAsia="Times New Roman"/>
                <w:color w:val="000000"/>
                <w:sz w:val="20"/>
                <w:szCs w:val="20"/>
              </w:rPr>
              <w:t xml:space="preserve">2 </w:t>
            </w:r>
            <w:r w:rsidRPr="00662E40">
              <w:rPr>
                <w:rFonts w:eastAsiaTheme="minorEastAsia" w:hint="eastAsia"/>
                <w:sz w:val="23"/>
                <w:szCs w:val="23"/>
                <w:lang w:eastAsia="ko-KR"/>
              </w:rPr>
              <w:t>&gt;</w:t>
            </w:r>
            <w:r>
              <w:rPr>
                <w:rFonts w:eastAsiaTheme="minorEastAsia"/>
                <w:sz w:val="23"/>
                <w:szCs w:val="23"/>
                <w:lang w:eastAsia="ko-KR"/>
              </w:rPr>
              <w:t xml:space="preserve"> </w:t>
            </w:r>
            <w:r w:rsidRPr="00D70E43">
              <w:rPr>
                <w:rFonts w:eastAsiaTheme="minorEastAsia"/>
                <w:position w:val="-12"/>
                <w:sz w:val="23"/>
                <w:szCs w:val="23"/>
                <w:lang w:eastAsia="ko-KR"/>
              </w:rPr>
              <w:object w:dxaOrig="1240" w:dyaOrig="340" w14:anchorId="38B8A753">
                <v:shape id="_x0000_i1122" type="#_x0000_t75" style="width:61.7pt;height:16.7pt" o:ole="">
                  <v:imagedata r:id="rId196" o:title=""/>
                </v:shape>
                <o:OLEObject Type="Embed" ProgID="Equation.DSMT4" ShapeID="_x0000_i1122" DrawAspect="Content" ObjectID="_1812462024" r:id="rId199"/>
              </w:object>
            </w:r>
          </w:p>
        </w:tc>
      </w:tr>
      <w:tr w:rsidR="00D70E43" w:rsidRPr="00730C01" w14:paraId="4A4DED1E"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7D32D7D9"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Online shopping frequency WAPE</w:t>
            </w:r>
          </w:p>
        </w:tc>
        <w:tc>
          <w:tcPr>
            <w:tcW w:w="564" w:type="pct"/>
            <w:tcBorders>
              <w:top w:val="nil"/>
              <w:left w:val="double" w:sz="4" w:space="0" w:color="auto"/>
              <w:bottom w:val="single" w:sz="4" w:space="0" w:color="auto"/>
            </w:tcBorders>
            <w:shd w:val="clear" w:color="auto" w:fill="auto"/>
            <w:noWrap/>
            <w:vAlign w:val="center"/>
            <w:hideMark/>
          </w:tcPr>
          <w:p w14:paraId="228FA821"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0.3%</w:t>
            </w:r>
          </w:p>
        </w:tc>
        <w:tc>
          <w:tcPr>
            <w:tcW w:w="564" w:type="pct"/>
            <w:tcBorders>
              <w:top w:val="nil"/>
              <w:left w:val="nil"/>
              <w:bottom w:val="single" w:sz="4" w:space="0" w:color="auto"/>
              <w:right w:val="double" w:sz="4" w:space="0" w:color="auto"/>
            </w:tcBorders>
            <w:shd w:val="clear" w:color="auto" w:fill="auto"/>
            <w:noWrap/>
            <w:vAlign w:val="center"/>
            <w:hideMark/>
          </w:tcPr>
          <w:p w14:paraId="7C31BD0C"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1%</w:t>
            </w:r>
          </w:p>
        </w:tc>
        <w:tc>
          <w:tcPr>
            <w:tcW w:w="564" w:type="pct"/>
            <w:tcBorders>
              <w:top w:val="nil"/>
              <w:left w:val="double" w:sz="4" w:space="0" w:color="auto"/>
              <w:bottom w:val="single" w:sz="4" w:space="0" w:color="auto"/>
            </w:tcBorders>
            <w:shd w:val="clear" w:color="auto" w:fill="auto"/>
            <w:noWrap/>
            <w:vAlign w:val="center"/>
            <w:hideMark/>
          </w:tcPr>
          <w:p w14:paraId="1B2E6501"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0.6%</w:t>
            </w:r>
          </w:p>
        </w:tc>
        <w:tc>
          <w:tcPr>
            <w:tcW w:w="564" w:type="pct"/>
            <w:tcBorders>
              <w:top w:val="nil"/>
              <w:left w:val="nil"/>
              <w:bottom w:val="single" w:sz="4" w:space="0" w:color="auto"/>
              <w:right w:val="double" w:sz="4" w:space="0" w:color="auto"/>
            </w:tcBorders>
            <w:shd w:val="clear" w:color="auto" w:fill="auto"/>
            <w:noWrap/>
            <w:vAlign w:val="center"/>
            <w:hideMark/>
          </w:tcPr>
          <w:p w14:paraId="5DE5A3B7"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0%</w:t>
            </w:r>
          </w:p>
        </w:tc>
        <w:tc>
          <w:tcPr>
            <w:tcW w:w="564" w:type="pct"/>
            <w:tcBorders>
              <w:top w:val="nil"/>
              <w:left w:val="double" w:sz="4" w:space="0" w:color="auto"/>
              <w:bottom w:val="single" w:sz="4" w:space="0" w:color="auto"/>
            </w:tcBorders>
            <w:shd w:val="clear" w:color="auto" w:fill="auto"/>
            <w:noWrap/>
            <w:vAlign w:val="center"/>
            <w:hideMark/>
          </w:tcPr>
          <w:p w14:paraId="4DC680D7"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0.8%</w:t>
            </w:r>
          </w:p>
        </w:tc>
        <w:tc>
          <w:tcPr>
            <w:tcW w:w="562" w:type="pct"/>
            <w:tcBorders>
              <w:top w:val="nil"/>
              <w:left w:val="nil"/>
              <w:bottom w:val="single" w:sz="4" w:space="0" w:color="auto"/>
              <w:right w:val="double" w:sz="4" w:space="0" w:color="auto"/>
            </w:tcBorders>
            <w:shd w:val="clear" w:color="auto" w:fill="auto"/>
            <w:noWrap/>
            <w:vAlign w:val="center"/>
            <w:hideMark/>
          </w:tcPr>
          <w:p w14:paraId="53499E62"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8%</w:t>
            </w:r>
          </w:p>
        </w:tc>
      </w:tr>
      <w:tr w:rsidR="00D70E43" w:rsidRPr="00730C01" w14:paraId="651EDEC2"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2A8E77BC" w14:textId="714A2E4F"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delive</w:t>
            </w:r>
            <w:r w:rsidR="009E56B7">
              <w:rPr>
                <w:rFonts w:eastAsia="Times New Roman"/>
                <w:color w:val="000000"/>
                <w:sz w:val="20"/>
                <w:szCs w:val="20"/>
              </w:rPr>
              <w:t>r</w:t>
            </w:r>
            <w:r w:rsidRPr="00730C01">
              <w:rPr>
                <w:rFonts w:eastAsia="Times New Roman"/>
                <w:color w:val="000000"/>
                <w:sz w:val="20"/>
                <w:szCs w:val="20"/>
              </w:rPr>
              <w:t>y return rate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369426FD"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3%</w:t>
            </w:r>
          </w:p>
        </w:tc>
        <w:tc>
          <w:tcPr>
            <w:tcW w:w="564" w:type="pct"/>
            <w:tcBorders>
              <w:top w:val="nil"/>
              <w:left w:val="nil"/>
              <w:bottom w:val="single" w:sz="4" w:space="0" w:color="auto"/>
              <w:right w:val="double" w:sz="4" w:space="0" w:color="auto"/>
            </w:tcBorders>
            <w:shd w:val="clear" w:color="auto" w:fill="auto"/>
            <w:noWrap/>
            <w:vAlign w:val="center"/>
            <w:hideMark/>
          </w:tcPr>
          <w:p w14:paraId="6CA87A85"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6.2%</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16712C84"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5.8%</w:t>
            </w:r>
          </w:p>
        </w:tc>
        <w:tc>
          <w:tcPr>
            <w:tcW w:w="564" w:type="pct"/>
            <w:tcBorders>
              <w:top w:val="nil"/>
              <w:left w:val="nil"/>
              <w:bottom w:val="single" w:sz="4" w:space="0" w:color="auto"/>
              <w:right w:val="double" w:sz="4" w:space="0" w:color="auto"/>
            </w:tcBorders>
            <w:shd w:val="clear" w:color="auto" w:fill="auto"/>
            <w:noWrap/>
            <w:vAlign w:val="center"/>
            <w:hideMark/>
          </w:tcPr>
          <w:p w14:paraId="0EC58286"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7.4%</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4A2CF57E"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3.0%</w:t>
            </w:r>
          </w:p>
        </w:tc>
        <w:tc>
          <w:tcPr>
            <w:tcW w:w="562" w:type="pct"/>
            <w:tcBorders>
              <w:top w:val="nil"/>
              <w:left w:val="nil"/>
              <w:bottom w:val="single" w:sz="4" w:space="0" w:color="auto"/>
              <w:right w:val="double" w:sz="4" w:space="0" w:color="auto"/>
            </w:tcBorders>
            <w:shd w:val="clear" w:color="auto" w:fill="auto"/>
            <w:noWrap/>
            <w:vAlign w:val="center"/>
            <w:hideMark/>
          </w:tcPr>
          <w:p w14:paraId="39D2C00F"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0.2%</w:t>
            </w:r>
          </w:p>
        </w:tc>
      </w:tr>
      <w:tr w:rsidR="00D70E43" w:rsidRPr="00730C01" w14:paraId="11CBE905"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6C54941D"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HP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03C2FBFF"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1.6%</w:t>
            </w:r>
          </w:p>
        </w:tc>
        <w:tc>
          <w:tcPr>
            <w:tcW w:w="564" w:type="pct"/>
            <w:tcBorders>
              <w:top w:val="nil"/>
              <w:left w:val="nil"/>
              <w:bottom w:val="single" w:sz="4" w:space="0" w:color="auto"/>
              <w:right w:val="double" w:sz="4" w:space="0" w:color="auto"/>
            </w:tcBorders>
            <w:shd w:val="clear" w:color="auto" w:fill="auto"/>
            <w:noWrap/>
            <w:vAlign w:val="center"/>
            <w:hideMark/>
          </w:tcPr>
          <w:p w14:paraId="6A4A28FF"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8.4%</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3A13A3CA"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6.5%</w:t>
            </w:r>
          </w:p>
        </w:tc>
        <w:tc>
          <w:tcPr>
            <w:tcW w:w="564" w:type="pct"/>
            <w:tcBorders>
              <w:top w:val="nil"/>
              <w:left w:val="nil"/>
              <w:bottom w:val="single" w:sz="4" w:space="0" w:color="auto"/>
              <w:right w:val="double" w:sz="4" w:space="0" w:color="auto"/>
            </w:tcBorders>
            <w:shd w:val="clear" w:color="auto" w:fill="auto"/>
            <w:noWrap/>
            <w:vAlign w:val="center"/>
            <w:hideMark/>
          </w:tcPr>
          <w:p w14:paraId="1E7F5E77"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5.3%</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1757CC28"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2.9%</w:t>
            </w:r>
          </w:p>
        </w:tc>
        <w:tc>
          <w:tcPr>
            <w:tcW w:w="562" w:type="pct"/>
            <w:tcBorders>
              <w:top w:val="nil"/>
              <w:left w:val="nil"/>
              <w:bottom w:val="single" w:sz="4" w:space="0" w:color="auto"/>
              <w:right w:val="double" w:sz="4" w:space="0" w:color="auto"/>
            </w:tcBorders>
            <w:shd w:val="clear" w:color="auto" w:fill="auto"/>
            <w:noWrap/>
            <w:vAlign w:val="center"/>
            <w:hideMark/>
          </w:tcPr>
          <w:p w14:paraId="1E3FD49A"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2.0%</w:t>
            </w:r>
          </w:p>
        </w:tc>
      </w:tr>
      <w:tr w:rsidR="00D70E43" w:rsidRPr="00730C01" w14:paraId="76BB657C"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56B72CD2"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PO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4C3F637B"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7%</w:t>
            </w:r>
          </w:p>
        </w:tc>
        <w:tc>
          <w:tcPr>
            <w:tcW w:w="564" w:type="pct"/>
            <w:tcBorders>
              <w:top w:val="nil"/>
              <w:left w:val="nil"/>
              <w:bottom w:val="single" w:sz="4" w:space="0" w:color="auto"/>
              <w:right w:val="double" w:sz="4" w:space="0" w:color="auto"/>
            </w:tcBorders>
            <w:shd w:val="clear" w:color="auto" w:fill="auto"/>
            <w:noWrap/>
            <w:vAlign w:val="center"/>
            <w:hideMark/>
          </w:tcPr>
          <w:p w14:paraId="36D854CE"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3.8%</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243A24A0"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3.0%</w:t>
            </w:r>
          </w:p>
        </w:tc>
        <w:tc>
          <w:tcPr>
            <w:tcW w:w="564" w:type="pct"/>
            <w:tcBorders>
              <w:top w:val="nil"/>
              <w:left w:val="nil"/>
              <w:bottom w:val="single" w:sz="4" w:space="0" w:color="auto"/>
              <w:right w:val="double" w:sz="4" w:space="0" w:color="auto"/>
            </w:tcBorders>
            <w:shd w:val="clear" w:color="auto" w:fill="auto"/>
            <w:noWrap/>
            <w:vAlign w:val="center"/>
            <w:hideMark/>
          </w:tcPr>
          <w:p w14:paraId="659BD408"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5.1%</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262222CE"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5.3%</w:t>
            </w:r>
          </w:p>
        </w:tc>
        <w:tc>
          <w:tcPr>
            <w:tcW w:w="562" w:type="pct"/>
            <w:tcBorders>
              <w:top w:val="nil"/>
              <w:left w:val="nil"/>
              <w:bottom w:val="single" w:sz="4" w:space="0" w:color="auto"/>
              <w:right w:val="double" w:sz="4" w:space="0" w:color="auto"/>
            </w:tcBorders>
            <w:shd w:val="clear" w:color="auto" w:fill="auto"/>
            <w:noWrap/>
            <w:vAlign w:val="center"/>
            <w:hideMark/>
          </w:tcPr>
          <w:p w14:paraId="069E01E5"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2.0%</w:t>
            </w:r>
          </w:p>
        </w:tc>
      </w:tr>
      <w:tr w:rsidR="00D70E43" w:rsidRPr="00730C01" w14:paraId="335500D0"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0E314833"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AD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13AB93A3"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8.2%</w:t>
            </w:r>
          </w:p>
        </w:tc>
        <w:tc>
          <w:tcPr>
            <w:tcW w:w="564" w:type="pct"/>
            <w:tcBorders>
              <w:top w:val="nil"/>
              <w:left w:val="nil"/>
              <w:bottom w:val="single" w:sz="4" w:space="0" w:color="auto"/>
              <w:right w:val="double" w:sz="4" w:space="0" w:color="auto"/>
            </w:tcBorders>
            <w:shd w:val="clear" w:color="auto" w:fill="auto"/>
            <w:noWrap/>
            <w:vAlign w:val="center"/>
            <w:hideMark/>
          </w:tcPr>
          <w:p w14:paraId="384B9627"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9.7%</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46CC2A03"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2.7%</w:t>
            </w:r>
          </w:p>
        </w:tc>
        <w:tc>
          <w:tcPr>
            <w:tcW w:w="564" w:type="pct"/>
            <w:tcBorders>
              <w:top w:val="nil"/>
              <w:left w:val="nil"/>
              <w:bottom w:val="single" w:sz="4" w:space="0" w:color="auto"/>
              <w:right w:val="double" w:sz="4" w:space="0" w:color="auto"/>
            </w:tcBorders>
            <w:shd w:val="clear" w:color="auto" w:fill="auto"/>
            <w:noWrap/>
            <w:vAlign w:val="center"/>
            <w:hideMark/>
          </w:tcPr>
          <w:p w14:paraId="217498BF"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3.7%</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1114A132"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8.0%</w:t>
            </w:r>
          </w:p>
        </w:tc>
        <w:tc>
          <w:tcPr>
            <w:tcW w:w="562" w:type="pct"/>
            <w:tcBorders>
              <w:top w:val="nil"/>
              <w:left w:val="nil"/>
              <w:bottom w:val="single" w:sz="4" w:space="0" w:color="auto"/>
              <w:right w:val="double" w:sz="4" w:space="0" w:color="auto"/>
            </w:tcBorders>
            <w:shd w:val="clear" w:color="auto" w:fill="auto"/>
            <w:noWrap/>
            <w:vAlign w:val="center"/>
            <w:hideMark/>
          </w:tcPr>
          <w:p w14:paraId="5F78AB6B"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6.5%</w:t>
            </w:r>
          </w:p>
        </w:tc>
      </w:tr>
      <w:tr w:rsidR="00D70E43" w:rsidRPr="00730C01" w14:paraId="6DDDA24F" w14:textId="77777777" w:rsidTr="001D3CEE">
        <w:trPr>
          <w:trHeight w:val="300"/>
        </w:trPr>
        <w:tc>
          <w:tcPr>
            <w:tcW w:w="1618" w:type="pct"/>
            <w:tcBorders>
              <w:top w:val="nil"/>
              <w:left w:val="double" w:sz="4" w:space="0" w:color="auto"/>
              <w:bottom w:val="double" w:sz="4" w:space="0" w:color="auto"/>
              <w:right w:val="double" w:sz="4" w:space="0" w:color="auto"/>
            </w:tcBorders>
            <w:shd w:val="clear" w:color="auto" w:fill="auto"/>
            <w:noWrap/>
            <w:vAlign w:val="center"/>
            <w:hideMark/>
          </w:tcPr>
          <w:p w14:paraId="5F0CF657"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PS WAPE</w:t>
            </w:r>
          </w:p>
        </w:tc>
        <w:tc>
          <w:tcPr>
            <w:tcW w:w="564" w:type="pct"/>
            <w:tcBorders>
              <w:top w:val="single" w:sz="4" w:space="0" w:color="auto"/>
              <w:left w:val="double" w:sz="4" w:space="0" w:color="auto"/>
              <w:bottom w:val="double" w:sz="4" w:space="0" w:color="auto"/>
            </w:tcBorders>
            <w:shd w:val="clear" w:color="auto" w:fill="auto"/>
            <w:noWrap/>
            <w:vAlign w:val="center"/>
            <w:hideMark/>
          </w:tcPr>
          <w:p w14:paraId="0F534C16"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9.9%</w:t>
            </w:r>
          </w:p>
        </w:tc>
        <w:tc>
          <w:tcPr>
            <w:tcW w:w="564" w:type="pct"/>
            <w:tcBorders>
              <w:top w:val="nil"/>
              <w:left w:val="nil"/>
              <w:bottom w:val="double" w:sz="4" w:space="0" w:color="auto"/>
              <w:right w:val="double" w:sz="4" w:space="0" w:color="auto"/>
            </w:tcBorders>
            <w:shd w:val="clear" w:color="auto" w:fill="auto"/>
            <w:noWrap/>
            <w:vAlign w:val="center"/>
            <w:hideMark/>
          </w:tcPr>
          <w:p w14:paraId="099AB1BA"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1.2%</w:t>
            </w:r>
          </w:p>
        </w:tc>
        <w:tc>
          <w:tcPr>
            <w:tcW w:w="564" w:type="pct"/>
            <w:tcBorders>
              <w:top w:val="single" w:sz="4" w:space="0" w:color="auto"/>
              <w:left w:val="double" w:sz="4" w:space="0" w:color="auto"/>
              <w:bottom w:val="double" w:sz="4" w:space="0" w:color="auto"/>
            </w:tcBorders>
            <w:shd w:val="clear" w:color="auto" w:fill="auto"/>
            <w:noWrap/>
            <w:vAlign w:val="center"/>
            <w:hideMark/>
          </w:tcPr>
          <w:p w14:paraId="0EA0D5DC"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7.7%</w:t>
            </w:r>
          </w:p>
        </w:tc>
        <w:tc>
          <w:tcPr>
            <w:tcW w:w="564" w:type="pct"/>
            <w:tcBorders>
              <w:top w:val="nil"/>
              <w:left w:val="nil"/>
              <w:bottom w:val="double" w:sz="4" w:space="0" w:color="auto"/>
              <w:right w:val="double" w:sz="4" w:space="0" w:color="auto"/>
            </w:tcBorders>
            <w:shd w:val="clear" w:color="auto" w:fill="auto"/>
            <w:noWrap/>
            <w:vAlign w:val="center"/>
            <w:hideMark/>
          </w:tcPr>
          <w:p w14:paraId="4B390F9F"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9.7%</w:t>
            </w:r>
          </w:p>
        </w:tc>
        <w:tc>
          <w:tcPr>
            <w:tcW w:w="564" w:type="pct"/>
            <w:tcBorders>
              <w:top w:val="single" w:sz="4" w:space="0" w:color="auto"/>
              <w:left w:val="double" w:sz="4" w:space="0" w:color="auto"/>
              <w:bottom w:val="double" w:sz="4" w:space="0" w:color="auto"/>
            </w:tcBorders>
            <w:shd w:val="clear" w:color="auto" w:fill="auto"/>
            <w:noWrap/>
            <w:vAlign w:val="center"/>
            <w:hideMark/>
          </w:tcPr>
          <w:p w14:paraId="6719112A"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0.1%</w:t>
            </w:r>
          </w:p>
        </w:tc>
        <w:tc>
          <w:tcPr>
            <w:tcW w:w="562" w:type="pct"/>
            <w:tcBorders>
              <w:top w:val="nil"/>
              <w:left w:val="nil"/>
              <w:bottom w:val="double" w:sz="4" w:space="0" w:color="auto"/>
              <w:right w:val="double" w:sz="4" w:space="0" w:color="auto"/>
            </w:tcBorders>
            <w:shd w:val="clear" w:color="auto" w:fill="auto"/>
            <w:noWrap/>
            <w:vAlign w:val="center"/>
            <w:hideMark/>
          </w:tcPr>
          <w:p w14:paraId="47B46042"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8.8%</w:t>
            </w:r>
          </w:p>
        </w:tc>
      </w:tr>
      <w:tr w:rsidR="00D70E43" w:rsidRPr="00730C01" w14:paraId="5C2BB90B" w14:textId="77777777" w:rsidTr="001D3CEE">
        <w:trPr>
          <w:trHeight w:val="123"/>
        </w:trPr>
        <w:tc>
          <w:tcPr>
            <w:tcW w:w="5000" w:type="pct"/>
            <w:gridSpan w:val="7"/>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4ACAABC0" w14:textId="0ED43F19" w:rsidR="00D70E43" w:rsidRPr="00730C01" w:rsidRDefault="00D70E43" w:rsidP="00D70E43">
            <w:pPr>
              <w:spacing w:line="240" w:lineRule="auto"/>
              <w:jc w:val="left"/>
              <w:rPr>
                <w:rFonts w:eastAsia="Times New Roman"/>
                <w:color w:val="000000"/>
                <w:sz w:val="20"/>
                <w:szCs w:val="20"/>
              </w:rPr>
            </w:pPr>
            <w:r w:rsidRPr="00730C01">
              <w:rPr>
                <w:rFonts w:eastAsia="Times New Roman"/>
                <w:color w:val="000000"/>
                <w:sz w:val="20"/>
                <w:szCs w:val="20"/>
              </w:rPr>
              <w:t> </w:t>
            </w:r>
          </w:p>
        </w:tc>
      </w:tr>
      <w:tr w:rsidR="00D70E43" w:rsidRPr="00730C01" w14:paraId="4F019C80" w14:textId="77777777" w:rsidTr="001D3CEE">
        <w:trPr>
          <w:trHeight w:val="107"/>
        </w:trPr>
        <w:tc>
          <w:tcPr>
            <w:tcW w:w="1618" w:type="pct"/>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1466C21A" w14:textId="77777777" w:rsidR="00D70E43" w:rsidRPr="00730C01" w:rsidRDefault="00D70E43" w:rsidP="00D70E43">
            <w:pPr>
              <w:spacing w:line="240" w:lineRule="auto"/>
              <w:jc w:val="left"/>
              <w:rPr>
                <w:rFonts w:eastAsia="Times New Roman"/>
                <w:b/>
                <w:bCs/>
                <w:color w:val="000000"/>
                <w:sz w:val="20"/>
                <w:szCs w:val="20"/>
              </w:rPr>
            </w:pPr>
            <w:r w:rsidRPr="00730C01">
              <w:rPr>
                <w:rFonts w:eastAsia="Times New Roman"/>
                <w:b/>
                <w:bCs/>
                <w:color w:val="000000"/>
                <w:sz w:val="20"/>
                <w:szCs w:val="20"/>
              </w:rPr>
              <w:t>Market Segment</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653BD8C" w14:textId="74058D92" w:rsidR="00D70E43" w:rsidRPr="00730C01" w:rsidRDefault="00D70E43"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Telework Arrangement:</w:t>
            </w:r>
            <w:r>
              <w:rPr>
                <w:rFonts w:eastAsia="Times New Roman"/>
                <w:b/>
                <w:bCs/>
                <w:color w:val="000000"/>
                <w:sz w:val="20"/>
                <w:szCs w:val="20"/>
              </w:rPr>
              <w:t xml:space="preserve"> </w:t>
            </w:r>
            <w:r w:rsidRPr="00730C01">
              <w:rPr>
                <w:rFonts w:eastAsia="Times New Roman"/>
                <w:b/>
                <w:bCs/>
                <w:color w:val="000000"/>
                <w:sz w:val="20"/>
                <w:szCs w:val="20"/>
              </w:rPr>
              <w:t>Tel</w:t>
            </w:r>
            <w:r w:rsidR="00057110">
              <w:rPr>
                <w:rFonts w:eastAsia="Times New Roman"/>
                <w:b/>
                <w:bCs/>
                <w:color w:val="000000"/>
                <w:sz w:val="20"/>
                <w:szCs w:val="20"/>
              </w:rPr>
              <w:t>e</w:t>
            </w:r>
            <w:r w:rsidRPr="00730C01">
              <w:rPr>
                <w:rFonts w:eastAsia="Times New Roman"/>
                <w:b/>
                <w:bCs/>
                <w:color w:val="000000"/>
                <w:sz w:val="20"/>
                <w:szCs w:val="20"/>
              </w:rPr>
              <w:t>work</w:t>
            </w:r>
            <w:r>
              <w:rPr>
                <w:rFonts w:eastAsia="Times New Roman"/>
                <w:b/>
                <w:bCs/>
                <w:color w:val="000000"/>
                <w:sz w:val="20"/>
                <w:szCs w:val="20"/>
              </w:rPr>
              <w:t xml:space="preserve"> </w:t>
            </w:r>
            <w:r w:rsidRPr="00730C01">
              <w:rPr>
                <w:rFonts w:eastAsia="Times New Roman"/>
                <w:b/>
                <w:bCs/>
                <w:color w:val="000000"/>
                <w:sz w:val="20"/>
                <w:szCs w:val="20"/>
              </w:rPr>
              <w:t>Daily</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45E4F3B9" w14:textId="37656438" w:rsidR="00D70E43" w:rsidRPr="00730C01" w:rsidRDefault="00D70E43"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Area Type: Rural</w:t>
            </w:r>
          </w:p>
        </w:tc>
        <w:tc>
          <w:tcPr>
            <w:tcW w:w="1126"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314F6C7C" w14:textId="41BD57AF" w:rsidR="00D70E43" w:rsidRPr="00730C01" w:rsidRDefault="00D70E43"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 xml:space="preserve">Retail Establishments in County of Residence: </w:t>
            </w:r>
            <w:r w:rsidR="00B36E12">
              <w:rPr>
                <w:rFonts w:eastAsia="Times New Roman"/>
                <w:b/>
                <w:bCs/>
                <w:color w:val="000000"/>
                <w:sz w:val="20"/>
                <w:szCs w:val="20"/>
              </w:rPr>
              <w:t>D</w:t>
            </w:r>
            <w:r w:rsidRPr="00730C01">
              <w:rPr>
                <w:rFonts w:eastAsia="Times New Roman"/>
                <w:b/>
                <w:bCs/>
                <w:color w:val="000000"/>
                <w:sz w:val="20"/>
                <w:szCs w:val="20"/>
              </w:rPr>
              <w:t>ensity per square mile &gt; 7.95</w:t>
            </w:r>
          </w:p>
        </w:tc>
      </w:tr>
      <w:tr w:rsidR="00D70E43" w:rsidRPr="00730C01" w14:paraId="26856C01" w14:textId="77777777" w:rsidTr="0068172F">
        <w:trPr>
          <w:trHeight w:val="432"/>
        </w:trPr>
        <w:tc>
          <w:tcPr>
            <w:tcW w:w="1618" w:type="pct"/>
            <w:tcBorders>
              <w:top w:val="nil"/>
              <w:left w:val="double" w:sz="4" w:space="0" w:color="auto"/>
              <w:bottom w:val="double" w:sz="4" w:space="0" w:color="auto"/>
              <w:right w:val="double" w:sz="4" w:space="0" w:color="auto"/>
            </w:tcBorders>
            <w:shd w:val="clear" w:color="auto" w:fill="auto"/>
            <w:noWrap/>
            <w:vAlign w:val="center"/>
            <w:hideMark/>
          </w:tcPr>
          <w:p w14:paraId="0BDDB0F9" w14:textId="77777777" w:rsidR="00730C01" w:rsidRPr="00730C01" w:rsidRDefault="00730C01" w:rsidP="00D70E43">
            <w:pPr>
              <w:spacing w:line="240" w:lineRule="auto"/>
              <w:jc w:val="left"/>
              <w:rPr>
                <w:rFonts w:eastAsia="Times New Roman"/>
                <w:b/>
                <w:bCs/>
                <w:color w:val="000000"/>
                <w:sz w:val="20"/>
                <w:szCs w:val="20"/>
              </w:rPr>
            </w:pPr>
            <w:r w:rsidRPr="00730C01">
              <w:rPr>
                <w:rFonts w:eastAsia="Times New Roman"/>
                <w:b/>
                <w:bCs/>
                <w:color w:val="000000"/>
                <w:sz w:val="20"/>
                <w:szCs w:val="20"/>
              </w:rPr>
              <w:t>Measures of Fit</w:t>
            </w:r>
          </w:p>
        </w:tc>
        <w:tc>
          <w:tcPr>
            <w:tcW w:w="564" w:type="pct"/>
            <w:tcBorders>
              <w:top w:val="nil"/>
              <w:left w:val="double" w:sz="4" w:space="0" w:color="auto"/>
              <w:bottom w:val="double" w:sz="4" w:space="0" w:color="auto"/>
            </w:tcBorders>
            <w:shd w:val="clear" w:color="auto" w:fill="auto"/>
            <w:noWrap/>
            <w:vAlign w:val="center"/>
            <w:hideMark/>
          </w:tcPr>
          <w:p w14:paraId="52DAE519"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Joint Model</w:t>
            </w:r>
          </w:p>
        </w:tc>
        <w:tc>
          <w:tcPr>
            <w:tcW w:w="564" w:type="pct"/>
            <w:tcBorders>
              <w:top w:val="nil"/>
              <w:left w:val="nil"/>
              <w:bottom w:val="double" w:sz="4" w:space="0" w:color="auto"/>
              <w:right w:val="double" w:sz="4" w:space="0" w:color="auto"/>
            </w:tcBorders>
            <w:shd w:val="clear" w:color="auto" w:fill="auto"/>
            <w:noWrap/>
            <w:vAlign w:val="center"/>
            <w:hideMark/>
          </w:tcPr>
          <w:p w14:paraId="3293C31B"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Independent Model</w:t>
            </w:r>
          </w:p>
        </w:tc>
        <w:tc>
          <w:tcPr>
            <w:tcW w:w="564" w:type="pct"/>
            <w:tcBorders>
              <w:top w:val="nil"/>
              <w:left w:val="double" w:sz="4" w:space="0" w:color="auto"/>
              <w:bottom w:val="double" w:sz="4" w:space="0" w:color="auto"/>
            </w:tcBorders>
            <w:shd w:val="clear" w:color="auto" w:fill="auto"/>
            <w:noWrap/>
            <w:vAlign w:val="center"/>
            <w:hideMark/>
          </w:tcPr>
          <w:p w14:paraId="69B0A02C"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Joint Model</w:t>
            </w:r>
          </w:p>
        </w:tc>
        <w:tc>
          <w:tcPr>
            <w:tcW w:w="564" w:type="pct"/>
            <w:tcBorders>
              <w:top w:val="nil"/>
              <w:left w:val="nil"/>
              <w:bottom w:val="double" w:sz="4" w:space="0" w:color="auto"/>
              <w:right w:val="double" w:sz="4" w:space="0" w:color="auto"/>
            </w:tcBorders>
            <w:shd w:val="clear" w:color="auto" w:fill="auto"/>
            <w:noWrap/>
            <w:vAlign w:val="center"/>
            <w:hideMark/>
          </w:tcPr>
          <w:p w14:paraId="37FDAF1F"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Independent Model</w:t>
            </w:r>
          </w:p>
        </w:tc>
        <w:tc>
          <w:tcPr>
            <w:tcW w:w="564" w:type="pct"/>
            <w:tcBorders>
              <w:top w:val="nil"/>
              <w:left w:val="double" w:sz="4" w:space="0" w:color="auto"/>
              <w:bottom w:val="double" w:sz="4" w:space="0" w:color="auto"/>
            </w:tcBorders>
            <w:shd w:val="clear" w:color="auto" w:fill="auto"/>
            <w:noWrap/>
            <w:vAlign w:val="center"/>
            <w:hideMark/>
          </w:tcPr>
          <w:p w14:paraId="1A340AC3"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Joint Model</w:t>
            </w:r>
          </w:p>
        </w:tc>
        <w:tc>
          <w:tcPr>
            <w:tcW w:w="562" w:type="pct"/>
            <w:tcBorders>
              <w:top w:val="nil"/>
              <w:left w:val="nil"/>
              <w:bottom w:val="double" w:sz="4" w:space="0" w:color="auto"/>
              <w:right w:val="double" w:sz="4" w:space="0" w:color="auto"/>
            </w:tcBorders>
            <w:shd w:val="clear" w:color="auto" w:fill="auto"/>
            <w:noWrap/>
            <w:vAlign w:val="center"/>
            <w:hideMark/>
          </w:tcPr>
          <w:p w14:paraId="598D8DCA" w14:textId="77777777" w:rsidR="00730C01" w:rsidRPr="00730C01" w:rsidRDefault="00730C01" w:rsidP="00D70E43">
            <w:pPr>
              <w:spacing w:line="240" w:lineRule="auto"/>
              <w:jc w:val="center"/>
              <w:rPr>
                <w:rFonts w:eastAsia="Times New Roman"/>
                <w:b/>
                <w:bCs/>
                <w:color w:val="000000"/>
                <w:sz w:val="20"/>
                <w:szCs w:val="20"/>
              </w:rPr>
            </w:pPr>
            <w:r w:rsidRPr="00730C01">
              <w:rPr>
                <w:rFonts w:eastAsia="Times New Roman"/>
                <w:b/>
                <w:bCs/>
                <w:color w:val="000000"/>
                <w:sz w:val="20"/>
                <w:szCs w:val="20"/>
              </w:rPr>
              <w:t>Independent Model</w:t>
            </w:r>
          </w:p>
        </w:tc>
      </w:tr>
      <w:tr w:rsidR="00D70E43" w:rsidRPr="00730C01" w14:paraId="5CF552E6" w14:textId="77777777" w:rsidTr="001D3CEE">
        <w:trPr>
          <w:trHeight w:val="300"/>
        </w:trPr>
        <w:tc>
          <w:tcPr>
            <w:tcW w:w="1618" w:type="pct"/>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678D323C" w14:textId="77777777" w:rsidR="00D70E43" w:rsidRPr="00730C01" w:rsidRDefault="00D70E43" w:rsidP="00D70E43">
            <w:pPr>
              <w:spacing w:line="240" w:lineRule="auto"/>
              <w:jc w:val="left"/>
              <w:rPr>
                <w:rFonts w:eastAsia="Times New Roman"/>
                <w:color w:val="000000"/>
                <w:sz w:val="20"/>
                <w:szCs w:val="20"/>
              </w:rPr>
            </w:pPr>
            <w:r w:rsidRPr="00730C01">
              <w:rPr>
                <w:rFonts w:eastAsia="Times New Roman"/>
                <w:color w:val="000000"/>
                <w:sz w:val="20"/>
                <w:szCs w:val="20"/>
              </w:rPr>
              <w:t>Number of observations</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D62323F" w14:textId="468A04C2"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1150</w:t>
            </w:r>
          </w:p>
        </w:tc>
        <w:tc>
          <w:tcPr>
            <w:tcW w:w="1128"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CCB7D14" w14:textId="37E56184"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2222</w:t>
            </w:r>
          </w:p>
        </w:tc>
        <w:tc>
          <w:tcPr>
            <w:tcW w:w="1126" w:type="pct"/>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4EC454C8" w14:textId="75DAD307"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1012</w:t>
            </w:r>
          </w:p>
        </w:tc>
      </w:tr>
      <w:tr w:rsidR="00D70E43" w:rsidRPr="00730C01" w14:paraId="389FF618" w14:textId="77777777" w:rsidTr="003876C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4A7A1E04"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Log-likelihood</w:t>
            </w:r>
          </w:p>
        </w:tc>
        <w:tc>
          <w:tcPr>
            <w:tcW w:w="564" w:type="pct"/>
            <w:tcBorders>
              <w:top w:val="nil"/>
              <w:left w:val="double" w:sz="4" w:space="0" w:color="auto"/>
              <w:bottom w:val="single" w:sz="4" w:space="0" w:color="auto"/>
            </w:tcBorders>
            <w:shd w:val="clear" w:color="auto" w:fill="auto"/>
            <w:noWrap/>
            <w:vAlign w:val="center"/>
            <w:hideMark/>
          </w:tcPr>
          <w:p w14:paraId="49DE5ED6" w14:textId="7AAC9075"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2461.42</w:t>
            </w:r>
          </w:p>
        </w:tc>
        <w:tc>
          <w:tcPr>
            <w:tcW w:w="564" w:type="pct"/>
            <w:tcBorders>
              <w:top w:val="nil"/>
              <w:left w:val="nil"/>
              <w:bottom w:val="single" w:sz="4" w:space="0" w:color="auto"/>
              <w:right w:val="double" w:sz="4" w:space="0" w:color="auto"/>
            </w:tcBorders>
            <w:shd w:val="clear" w:color="auto" w:fill="auto"/>
            <w:noWrap/>
            <w:vAlign w:val="center"/>
            <w:hideMark/>
          </w:tcPr>
          <w:p w14:paraId="72E91A58" w14:textId="04F92F4D"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2472.83</w:t>
            </w:r>
          </w:p>
        </w:tc>
        <w:tc>
          <w:tcPr>
            <w:tcW w:w="564" w:type="pct"/>
            <w:tcBorders>
              <w:top w:val="nil"/>
              <w:left w:val="double" w:sz="4" w:space="0" w:color="auto"/>
              <w:bottom w:val="single" w:sz="4" w:space="0" w:color="auto"/>
            </w:tcBorders>
            <w:shd w:val="clear" w:color="auto" w:fill="auto"/>
            <w:noWrap/>
            <w:vAlign w:val="center"/>
            <w:hideMark/>
          </w:tcPr>
          <w:p w14:paraId="73A4A3AB" w14:textId="23F79831"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3792.50</w:t>
            </w:r>
          </w:p>
        </w:tc>
        <w:tc>
          <w:tcPr>
            <w:tcW w:w="564" w:type="pct"/>
            <w:tcBorders>
              <w:top w:val="nil"/>
              <w:left w:val="nil"/>
              <w:bottom w:val="single" w:sz="4" w:space="0" w:color="auto"/>
              <w:right w:val="double" w:sz="4" w:space="0" w:color="auto"/>
            </w:tcBorders>
            <w:shd w:val="clear" w:color="auto" w:fill="auto"/>
            <w:noWrap/>
            <w:vAlign w:val="center"/>
            <w:hideMark/>
          </w:tcPr>
          <w:p w14:paraId="0E27C126" w14:textId="3B7D9D40"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3799.81</w:t>
            </w:r>
          </w:p>
        </w:tc>
        <w:tc>
          <w:tcPr>
            <w:tcW w:w="564" w:type="pct"/>
            <w:tcBorders>
              <w:top w:val="nil"/>
              <w:left w:val="double" w:sz="4" w:space="0" w:color="auto"/>
              <w:bottom w:val="single" w:sz="4" w:space="0" w:color="auto"/>
            </w:tcBorders>
            <w:shd w:val="clear" w:color="auto" w:fill="auto"/>
            <w:noWrap/>
            <w:vAlign w:val="center"/>
            <w:hideMark/>
          </w:tcPr>
          <w:p w14:paraId="2629832E" w14:textId="5C2AEB5B"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1891.40</w:t>
            </w:r>
          </w:p>
        </w:tc>
        <w:tc>
          <w:tcPr>
            <w:tcW w:w="562" w:type="pct"/>
            <w:tcBorders>
              <w:top w:val="nil"/>
              <w:left w:val="nil"/>
              <w:bottom w:val="single" w:sz="4" w:space="0" w:color="auto"/>
              <w:right w:val="double" w:sz="4" w:space="0" w:color="auto"/>
            </w:tcBorders>
            <w:shd w:val="clear" w:color="auto" w:fill="auto"/>
            <w:noWrap/>
            <w:vAlign w:val="center"/>
            <w:hideMark/>
          </w:tcPr>
          <w:p w14:paraId="219A5447" w14:textId="044B69EA" w:rsidR="00730C01" w:rsidRPr="00730C01" w:rsidRDefault="00730C01" w:rsidP="009F0575">
            <w:pPr>
              <w:spacing w:line="240" w:lineRule="auto"/>
              <w:jc w:val="center"/>
              <w:rPr>
                <w:rFonts w:eastAsia="Times New Roman"/>
                <w:color w:val="000000"/>
                <w:sz w:val="20"/>
                <w:szCs w:val="20"/>
              </w:rPr>
            </w:pPr>
            <w:r w:rsidRPr="00730C01">
              <w:rPr>
                <w:rFonts w:eastAsia="Times New Roman"/>
                <w:color w:val="000000"/>
                <w:sz w:val="20"/>
                <w:szCs w:val="20"/>
              </w:rPr>
              <w:t>-1899.69</w:t>
            </w:r>
          </w:p>
        </w:tc>
      </w:tr>
      <w:tr w:rsidR="00D70E43" w:rsidRPr="00730C01" w14:paraId="3F102C80"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6BB0C970" w14:textId="77777777" w:rsidR="00D70E43" w:rsidRPr="00730C01" w:rsidRDefault="00D70E43" w:rsidP="00D70E43">
            <w:pPr>
              <w:spacing w:line="240" w:lineRule="auto"/>
              <w:jc w:val="left"/>
              <w:rPr>
                <w:rFonts w:eastAsia="Times New Roman"/>
                <w:color w:val="000000"/>
                <w:sz w:val="20"/>
                <w:szCs w:val="20"/>
              </w:rPr>
            </w:pPr>
            <w:r w:rsidRPr="00730C01">
              <w:rPr>
                <w:rFonts w:eastAsia="Times New Roman"/>
                <w:color w:val="000000"/>
                <w:sz w:val="20"/>
                <w:szCs w:val="20"/>
              </w:rPr>
              <w:t>Informal predictive likelihood ratio test</w:t>
            </w:r>
          </w:p>
        </w:tc>
        <w:tc>
          <w:tcPr>
            <w:tcW w:w="1128" w:type="pct"/>
            <w:gridSpan w:val="2"/>
            <w:tcBorders>
              <w:top w:val="nil"/>
              <w:left w:val="double" w:sz="4" w:space="0" w:color="auto"/>
              <w:bottom w:val="single" w:sz="4" w:space="0" w:color="auto"/>
              <w:right w:val="double" w:sz="4" w:space="0" w:color="auto"/>
            </w:tcBorders>
            <w:shd w:val="clear" w:color="auto" w:fill="auto"/>
            <w:noWrap/>
            <w:vAlign w:val="center"/>
            <w:hideMark/>
          </w:tcPr>
          <w:p w14:paraId="6731949C" w14:textId="5FA48563"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22.8</w:t>
            </w:r>
            <w:r>
              <w:rPr>
                <w:rFonts w:eastAsia="Times New Roman"/>
                <w:color w:val="000000"/>
                <w:sz w:val="20"/>
                <w:szCs w:val="20"/>
              </w:rPr>
              <w:t xml:space="preserve">2 </w:t>
            </w:r>
            <w:r w:rsidRPr="00662E40">
              <w:rPr>
                <w:rFonts w:eastAsiaTheme="minorEastAsia" w:hint="eastAsia"/>
                <w:sz w:val="23"/>
                <w:szCs w:val="23"/>
                <w:lang w:eastAsia="ko-KR"/>
              </w:rPr>
              <w:t>&gt;</w:t>
            </w:r>
            <w:r>
              <w:rPr>
                <w:rFonts w:eastAsiaTheme="minorEastAsia"/>
                <w:sz w:val="23"/>
                <w:szCs w:val="23"/>
                <w:lang w:eastAsia="ko-KR"/>
              </w:rPr>
              <w:t xml:space="preserve"> </w:t>
            </w:r>
            <w:r w:rsidRPr="00D70E43">
              <w:rPr>
                <w:rFonts w:eastAsiaTheme="minorEastAsia"/>
                <w:position w:val="-12"/>
                <w:sz w:val="23"/>
                <w:szCs w:val="23"/>
                <w:lang w:eastAsia="ko-KR"/>
              </w:rPr>
              <w:object w:dxaOrig="1240" w:dyaOrig="340" w14:anchorId="5047701A">
                <v:shape id="_x0000_i1123" type="#_x0000_t75" style="width:61.7pt;height:16.7pt" o:ole="">
                  <v:imagedata r:id="rId196" o:title=""/>
                </v:shape>
                <o:OLEObject Type="Embed" ProgID="Equation.DSMT4" ShapeID="_x0000_i1123" DrawAspect="Content" ObjectID="_1812462025" r:id="rId200"/>
              </w:object>
            </w:r>
          </w:p>
        </w:tc>
        <w:tc>
          <w:tcPr>
            <w:tcW w:w="1128" w:type="pct"/>
            <w:gridSpan w:val="2"/>
            <w:tcBorders>
              <w:top w:val="nil"/>
              <w:left w:val="double" w:sz="4" w:space="0" w:color="auto"/>
              <w:bottom w:val="single" w:sz="4" w:space="0" w:color="auto"/>
              <w:right w:val="double" w:sz="4" w:space="0" w:color="auto"/>
            </w:tcBorders>
            <w:shd w:val="clear" w:color="auto" w:fill="auto"/>
            <w:noWrap/>
            <w:vAlign w:val="center"/>
            <w:hideMark/>
          </w:tcPr>
          <w:p w14:paraId="69917A26" w14:textId="6751B626"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14.62</w:t>
            </w:r>
            <w:r>
              <w:rPr>
                <w:rFonts w:eastAsia="Times New Roman"/>
                <w:color w:val="000000"/>
                <w:sz w:val="20"/>
                <w:szCs w:val="20"/>
              </w:rPr>
              <w:t xml:space="preserve"> </w:t>
            </w:r>
            <w:r w:rsidRPr="00662E40">
              <w:rPr>
                <w:rFonts w:eastAsiaTheme="minorEastAsia" w:hint="eastAsia"/>
                <w:sz w:val="23"/>
                <w:szCs w:val="23"/>
                <w:lang w:eastAsia="ko-KR"/>
              </w:rPr>
              <w:t>&gt;</w:t>
            </w:r>
            <w:r>
              <w:rPr>
                <w:rFonts w:eastAsiaTheme="minorEastAsia"/>
                <w:sz w:val="23"/>
                <w:szCs w:val="23"/>
                <w:lang w:eastAsia="ko-KR"/>
              </w:rPr>
              <w:t xml:space="preserve"> </w:t>
            </w:r>
            <w:r w:rsidRPr="00D70E43">
              <w:rPr>
                <w:rFonts w:eastAsiaTheme="minorEastAsia"/>
                <w:position w:val="-12"/>
                <w:sz w:val="23"/>
                <w:szCs w:val="23"/>
                <w:lang w:eastAsia="ko-KR"/>
              </w:rPr>
              <w:object w:dxaOrig="1240" w:dyaOrig="340" w14:anchorId="1D6FDBD8">
                <v:shape id="_x0000_i1124" type="#_x0000_t75" style="width:61.7pt;height:16.7pt" o:ole="">
                  <v:imagedata r:id="rId196" o:title=""/>
                </v:shape>
                <o:OLEObject Type="Embed" ProgID="Equation.DSMT4" ShapeID="_x0000_i1124" DrawAspect="Content" ObjectID="_1812462026" r:id="rId201"/>
              </w:object>
            </w:r>
          </w:p>
        </w:tc>
        <w:tc>
          <w:tcPr>
            <w:tcW w:w="1126" w:type="pct"/>
            <w:gridSpan w:val="2"/>
            <w:tcBorders>
              <w:top w:val="nil"/>
              <w:left w:val="double" w:sz="4" w:space="0" w:color="auto"/>
              <w:bottom w:val="single" w:sz="4" w:space="0" w:color="auto"/>
              <w:right w:val="double" w:sz="4" w:space="0" w:color="auto"/>
            </w:tcBorders>
            <w:shd w:val="clear" w:color="auto" w:fill="auto"/>
            <w:noWrap/>
            <w:vAlign w:val="center"/>
            <w:hideMark/>
          </w:tcPr>
          <w:p w14:paraId="05162EDB" w14:textId="33465A4F" w:rsidR="00D70E43" w:rsidRPr="00730C01" w:rsidRDefault="00D70E43" w:rsidP="00D70E43">
            <w:pPr>
              <w:spacing w:line="240" w:lineRule="auto"/>
              <w:jc w:val="center"/>
              <w:rPr>
                <w:rFonts w:eastAsia="Times New Roman"/>
                <w:color w:val="000000"/>
                <w:sz w:val="20"/>
                <w:szCs w:val="20"/>
              </w:rPr>
            </w:pPr>
            <w:r w:rsidRPr="00730C01">
              <w:rPr>
                <w:rFonts w:eastAsia="Times New Roman"/>
                <w:color w:val="000000"/>
                <w:sz w:val="20"/>
                <w:szCs w:val="20"/>
              </w:rPr>
              <w:t>16.5</w:t>
            </w:r>
            <w:r w:rsidR="009F0575">
              <w:rPr>
                <w:rFonts w:eastAsia="Times New Roman"/>
                <w:color w:val="000000"/>
                <w:sz w:val="20"/>
                <w:szCs w:val="20"/>
              </w:rPr>
              <w:t>8</w:t>
            </w:r>
            <w:r>
              <w:rPr>
                <w:rFonts w:eastAsia="Times New Roman"/>
                <w:color w:val="000000"/>
                <w:sz w:val="20"/>
                <w:szCs w:val="20"/>
              </w:rPr>
              <w:t xml:space="preserve"> </w:t>
            </w:r>
            <w:r w:rsidRPr="00662E40">
              <w:rPr>
                <w:rFonts w:eastAsiaTheme="minorEastAsia" w:hint="eastAsia"/>
                <w:sz w:val="23"/>
                <w:szCs w:val="23"/>
                <w:lang w:eastAsia="ko-KR"/>
              </w:rPr>
              <w:t>&gt;</w:t>
            </w:r>
            <w:r>
              <w:rPr>
                <w:rFonts w:eastAsiaTheme="minorEastAsia"/>
                <w:sz w:val="23"/>
                <w:szCs w:val="23"/>
                <w:lang w:eastAsia="ko-KR"/>
              </w:rPr>
              <w:t xml:space="preserve"> </w:t>
            </w:r>
            <w:r w:rsidRPr="00D70E43">
              <w:rPr>
                <w:rFonts w:eastAsiaTheme="minorEastAsia"/>
                <w:position w:val="-12"/>
                <w:sz w:val="23"/>
                <w:szCs w:val="23"/>
                <w:lang w:eastAsia="ko-KR"/>
              </w:rPr>
              <w:object w:dxaOrig="1240" w:dyaOrig="340" w14:anchorId="6CC827C4">
                <v:shape id="_x0000_i1125" type="#_x0000_t75" style="width:61.7pt;height:16.7pt" o:ole="">
                  <v:imagedata r:id="rId196" o:title=""/>
                </v:shape>
                <o:OLEObject Type="Embed" ProgID="Equation.DSMT4" ShapeID="_x0000_i1125" DrawAspect="Content" ObjectID="_1812462027" r:id="rId202"/>
              </w:object>
            </w:r>
          </w:p>
        </w:tc>
      </w:tr>
      <w:tr w:rsidR="00D70E43" w:rsidRPr="00730C01" w14:paraId="7D0C070A"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6A87F307"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Online shopping frequency WAPE</w:t>
            </w:r>
          </w:p>
        </w:tc>
        <w:tc>
          <w:tcPr>
            <w:tcW w:w="564" w:type="pct"/>
            <w:tcBorders>
              <w:top w:val="nil"/>
              <w:left w:val="double" w:sz="4" w:space="0" w:color="auto"/>
              <w:bottom w:val="single" w:sz="4" w:space="0" w:color="auto"/>
            </w:tcBorders>
            <w:shd w:val="clear" w:color="auto" w:fill="auto"/>
            <w:noWrap/>
            <w:vAlign w:val="center"/>
            <w:hideMark/>
          </w:tcPr>
          <w:p w14:paraId="7C834D26"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5%</w:t>
            </w:r>
          </w:p>
        </w:tc>
        <w:tc>
          <w:tcPr>
            <w:tcW w:w="564" w:type="pct"/>
            <w:tcBorders>
              <w:top w:val="nil"/>
              <w:left w:val="nil"/>
              <w:bottom w:val="single" w:sz="4" w:space="0" w:color="auto"/>
              <w:right w:val="double" w:sz="4" w:space="0" w:color="auto"/>
            </w:tcBorders>
            <w:shd w:val="clear" w:color="auto" w:fill="auto"/>
            <w:noWrap/>
            <w:vAlign w:val="center"/>
            <w:hideMark/>
          </w:tcPr>
          <w:p w14:paraId="5433A370"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3%</w:t>
            </w:r>
          </w:p>
        </w:tc>
        <w:tc>
          <w:tcPr>
            <w:tcW w:w="564" w:type="pct"/>
            <w:tcBorders>
              <w:top w:val="nil"/>
              <w:left w:val="double" w:sz="4" w:space="0" w:color="auto"/>
              <w:bottom w:val="single" w:sz="4" w:space="0" w:color="auto"/>
            </w:tcBorders>
            <w:shd w:val="clear" w:color="auto" w:fill="auto"/>
            <w:noWrap/>
            <w:vAlign w:val="center"/>
            <w:hideMark/>
          </w:tcPr>
          <w:p w14:paraId="5C11EA9C"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5%</w:t>
            </w:r>
          </w:p>
        </w:tc>
        <w:tc>
          <w:tcPr>
            <w:tcW w:w="564" w:type="pct"/>
            <w:tcBorders>
              <w:top w:val="nil"/>
              <w:left w:val="nil"/>
              <w:bottom w:val="single" w:sz="4" w:space="0" w:color="auto"/>
              <w:right w:val="double" w:sz="4" w:space="0" w:color="auto"/>
            </w:tcBorders>
            <w:shd w:val="clear" w:color="auto" w:fill="auto"/>
            <w:noWrap/>
            <w:vAlign w:val="center"/>
            <w:hideMark/>
          </w:tcPr>
          <w:p w14:paraId="3662443B"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3.6%</w:t>
            </w:r>
          </w:p>
        </w:tc>
        <w:tc>
          <w:tcPr>
            <w:tcW w:w="564" w:type="pct"/>
            <w:tcBorders>
              <w:top w:val="nil"/>
              <w:left w:val="double" w:sz="4" w:space="0" w:color="auto"/>
              <w:bottom w:val="single" w:sz="4" w:space="0" w:color="auto"/>
            </w:tcBorders>
            <w:shd w:val="clear" w:color="auto" w:fill="auto"/>
            <w:noWrap/>
            <w:vAlign w:val="center"/>
            <w:hideMark/>
          </w:tcPr>
          <w:p w14:paraId="72E051F0"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0.3%</w:t>
            </w:r>
          </w:p>
        </w:tc>
        <w:tc>
          <w:tcPr>
            <w:tcW w:w="562" w:type="pct"/>
            <w:tcBorders>
              <w:top w:val="nil"/>
              <w:left w:val="nil"/>
              <w:bottom w:val="single" w:sz="4" w:space="0" w:color="auto"/>
              <w:right w:val="double" w:sz="4" w:space="0" w:color="auto"/>
            </w:tcBorders>
            <w:shd w:val="clear" w:color="auto" w:fill="auto"/>
            <w:noWrap/>
            <w:vAlign w:val="center"/>
            <w:hideMark/>
          </w:tcPr>
          <w:p w14:paraId="22B46178"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4.1%</w:t>
            </w:r>
          </w:p>
        </w:tc>
      </w:tr>
      <w:tr w:rsidR="00D70E43" w:rsidRPr="00730C01" w14:paraId="1AC81346"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517711A7" w14:textId="45DF72AD"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delive</w:t>
            </w:r>
            <w:r w:rsidR="009E56B7">
              <w:rPr>
                <w:rFonts w:eastAsia="Times New Roman"/>
                <w:color w:val="000000"/>
                <w:sz w:val="20"/>
                <w:szCs w:val="20"/>
              </w:rPr>
              <w:t>r</w:t>
            </w:r>
            <w:r w:rsidRPr="00730C01">
              <w:rPr>
                <w:rFonts w:eastAsia="Times New Roman"/>
                <w:color w:val="000000"/>
                <w:sz w:val="20"/>
                <w:szCs w:val="20"/>
              </w:rPr>
              <w:t>y return rate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5FED19CB"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3.5%</w:t>
            </w:r>
          </w:p>
        </w:tc>
        <w:tc>
          <w:tcPr>
            <w:tcW w:w="564" w:type="pct"/>
            <w:tcBorders>
              <w:top w:val="nil"/>
              <w:left w:val="nil"/>
              <w:bottom w:val="single" w:sz="4" w:space="0" w:color="auto"/>
              <w:right w:val="double" w:sz="4" w:space="0" w:color="auto"/>
            </w:tcBorders>
            <w:shd w:val="clear" w:color="auto" w:fill="auto"/>
            <w:noWrap/>
            <w:vAlign w:val="center"/>
            <w:hideMark/>
          </w:tcPr>
          <w:p w14:paraId="260370B1"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9.6%</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6D06F803"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7.1%</w:t>
            </w:r>
          </w:p>
        </w:tc>
        <w:tc>
          <w:tcPr>
            <w:tcW w:w="564" w:type="pct"/>
            <w:tcBorders>
              <w:top w:val="nil"/>
              <w:left w:val="nil"/>
              <w:bottom w:val="single" w:sz="4" w:space="0" w:color="auto"/>
              <w:right w:val="double" w:sz="4" w:space="0" w:color="auto"/>
            </w:tcBorders>
            <w:shd w:val="clear" w:color="auto" w:fill="auto"/>
            <w:noWrap/>
            <w:vAlign w:val="center"/>
            <w:hideMark/>
          </w:tcPr>
          <w:p w14:paraId="3F657065"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0.5%</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31959C59"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3%</w:t>
            </w:r>
          </w:p>
        </w:tc>
        <w:tc>
          <w:tcPr>
            <w:tcW w:w="562" w:type="pct"/>
            <w:tcBorders>
              <w:top w:val="nil"/>
              <w:left w:val="nil"/>
              <w:bottom w:val="single" w:sz="4" w:space="0" w:color="auto"/>
              <w:right w:val="double" w:sz="4" w:space="0" w:color="auto"/>
            </w:tcBorders>
            <w:shd w:val="clear" w:color="auto" w:fill="auto"/>
            <w:noWrap/>
            <w:vAlign w:val="center"/>
            <w:hideMark/>
          </w:tcPr>
          <w:p w14:paraId="539BCB03"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3.0%</w:t>
            </w:r>
          </w:p>
        </w:tc>
      </w:tr>
      <w:tr w:rsidR="00D70E43" w:rsidRPr="00730C01" w14:paraId="5B390D4A"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08982E76"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HP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513B2A06"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6.0%</w:t>
            </w:r>
          </w:p>
        </w:tc>
        <w:tc>
          <w:tcPr>
            <w:tcW w:w="564" w:type="pct"/>
            <w:tcBorders>
              <w:top w:val="nil"/>
              <w:left w:val="nil"/>
              <w:bottom w:val="single" w:sz="4" w:space="0" w:color="auto"/>
              <w:right w:val="double" w:sz="4" w:space="0" w:color="auto"/>
            </w:tcBorders>
            <w:shd w:val="clear" w:color="auto" w:fill="auto"/>
            <w:noWrap/>
            <w:vAlign w:val="center"/>
            <w:hideMark/>
          </w:tcPr>
          <w:p w14:paraId="65C81B1E"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4.9%</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48C5402A"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8.6%</w:t>
            </w:r>
          </w:p>
        </w:tc>
        <w:tc>
          <w:tcPr>
            <w:tcW w:w="564" w:type="pct"/>
            <w:tcBorders>
              <w:top w:val="nil"/>
              <w:left w:val="nil"/>
              <w:bottom w:val="single" w:sz="4" w:space="0" w:color="auto"/>
              <w:right w:val="double" w:sz="4" w:space="0" w:color="auto"/>
            </w:tcBorders>
            <w:shd w:val="clear" w:color="auto" w:fill="auto"/>
            <w:noWrap/>
            <w:vAlign w:val="center"/>
            <w:hideMark/>
          </w:tcPr>
          <w:p w14:paraId="523B652C"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5.9%</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4BA521A0"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4.7%</w:t>
            </w:r>
          </w:p>
        </w:tc>
        <w:tc>
          <w:tcPr>
            <w:tcW w:w="562" w:type="pct"/>
            <w:tcBorders>
              <w:top w:val="nil"/>
              <w:left w:val="nil"/>
              <w:bottom w:val="single" w:sz="4" w:space="0" w:color="auto"/>
              <w:right w:val="double" w:sz="4" w:space="0" w:color="auto"/>
            </w:tcBorders>
            <w:shd w:val="clear" w:color="auto" w:fill="auto"/>
            <w:noWrap/>
            <w:vAlign w:val="center"/>
            <w:hideMark/>
          </w:tcPr>
          <w:p w14:paraId="1907CC65"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9.4%</w:t>
            </w:r>
          </w:p>
        </w:tc>
      </w:tr>
      <w:tr w:rsidR="00D70E43" w:rsidRPr="00730C01" w14:paraId="3FC0FB05"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36BFBE7A"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PO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74FB2C0D"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6%</w:t>
            </w:r>
          </w:p>
        </w:tc>
        <w:tc>
          <w:tcPr>
            <w:tcW w:w="564" w:type="pct"/>
            <w:tcBorders>
              <w:top w:val="nil"/>
              <w:left w:val="nil"/>
              <w:bottom w:val="single" w:sz="4" w:space="0" w:color="auto"/>
              <w:right w:val="double" w:sz="4" w:space="0" w:color="auto"/>
            </w:tcBorders>
            <w:shd w:val="clear" w:color="auto" w:fill="auto"/>
            <w:noWrap/>
            <w:vAlign w:val="center"/>
            <w:hideMark/>
          </w:tcPr>
          <w:p w14:paraId="62D5F7D7"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5.6%</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4591DC88"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4.6%</w:t>
            </w:r>
          </w:p>
        </w:tc>
        <w:tc>
          <w:tcPr>
            <w:tcW w:w="564" w:type="pct"/>
            <w:tcBorders>
              <w:top w:val="nil"/>
              <w:left w:val="nil"/>
              <w:bottom w:val="single" w:sz="4" w:space="0" w:color="auto"/>
              <w:right w:val="double" w:sz="4" w:space="0" w:color="auto"/>
            </w:tcBorders>
            <w:shd w:val="clear" w:color="auto" w:fill="auto"/>
            <w:noWrap/>
            <w:vAlign w:val="center"/>
            <w:hideMark/>
          </w:tcPr>
          <w:p w14:paraId="07C616B1"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5.9%</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55612A23"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8%</w:t>
            </w:r>
          </w:p>
        </w:tc>
        <w:tc>
          <w:tcPr>
            <w:tcW w:w="562" w:type="pct"/>
            <w:tcBorders>
              <w:top w:val="nil"/>
              <w:left w:val="nil"/>
              <w:bottom w:val="single" w:sz="4" w:space="0" w:color="auto"/>
              <w:right w:val="double" w:sz="4" w:space="0" w:color="auto"/>
            </w:tcBorders>
            <w:shd w:val="clear" w:color="auto" w:fill="auto"/>
            <w:noWrap/>
            <w:vAlign w:val="center"/>
            <w:hideMark/>
          </w:tcPr>
          <w:p w14:paraId="0B9A7681"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3.8%</w:t>
            </w:r>
          </w:p>
        </w:tc>
      </w:tr>
      <w:tr w:rsidR="00D70E43" w:rsidRPr="00730C01" w14:paraId="2A1BC957" w14:textId="77777777" w:rsidTr="001D3CEE">
        <w:trPr>
          <w:trHeight w:val="300"/>
        </w:trPr>
        <w:tc>
          <w:tcPr>
            <w:tcW w:w="1618" w:type="pct"/>
            <w:tcBorders>
              <w:top w:val="nil"/>
              <w:left w:val="double" w:sz="4" w:space="0" w:color="auto"/>
              <w:bottom w:val="single" w:sz="4" w:space="0" w:color="auto"/>
              <w:right w:val="double" w:sz="4" w:space="0" w:color="auto"/>
            </w:tcBorders>
            <w:shd w:val="clear" w:color="auto" w:fill="auto"/>
            <w:noWrap/>
            <w:vAlign w:val="center"/>
            <w:hideMark/>
          </w:tcPr>
          <w:p w14:paraId="696AC595"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AD WAPE</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402ACC01"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1.6%</w:t>
            </w:r>
          </w:p>
        </w:tc>
        <w:tc>
          <w:tcPr>
            <w:tcW w:w="564" w:type="pct"/>
            <w:tcBorders>
              <w:top w:val="nil"/>
              <w:left w:val="nil"/>
              <w:bottom w:val="single" w:sz="4" w:space="0" w:color="auto"/>
              <w:right w:val="double" w:sz="4" w:space="0" w:color="auto"/>
            </w:tcBorders>
            <w:shd w:val="clear" w:color="auto" w:fill="auto"/>
            <w:noWrap/>
            <w:vAlign w:val="center"/>
            <w:hideMark/>
          </w:tcPr>
          <w:p w14:paraId="44E12B43"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21.5%</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0D458E92"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2.1%</w:t>
            </w:r>
          </w:p>
        </w:tc>
        <w:tc>
          <w:tcPr>
            <w:tcW w:w="564" w:type="pct"/>
            <w:tcBorders>
              <w:top w:val="nil"/>
              <w:left w:val="nil"/>
              <w:bottom w:val="single" w:sz="4" w:space="0" w:color="auto"/>
              <w:right w:val="double" w:sz="4" w:space="0" w:color="auto"/>
            </w:tcBorders>
            <w:shd w:val="clear" w:color="auto" w:fill="auto"/>
            <w:noWrap/>
            <w:vAlign w:val="center"/>
            <w:hideMark/>
          </w:tcPr>
          <w:p w14:paraId="407B39BA"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7.1%</w:t>
            </w:r>
          </w:p>
        </w:tc>
        <w:tc>
          <w:tcPr>
            <w:tcW w:w="564" w:type="pct"/>
            <w:tcBorders>
              <w:top w:val="single" w:sz="4" w:space="0" w:color="auto"/>
              <w:left w:val="double" w:sz="4" w:space="0" w:color="auto"/>
              <w:bottom w:val="single" w:sz="4" w:space="0" w:color="auto"/>
            </w:tcBorders>
            <w:shd w:val="clear" w:color="auto" w:fill="auto"/>
            <w:noWrap/>
            <w:vAlign w:val="center"/>
            <w:hideMark/>
          </w:tcPr>
          <w:p w14:paraId="5262615F"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9.7%</w:t>
            </w:r>
          </w:p>
        </w:tc>
        <w:tc>
          <w:tcPr>
            <w:tcW w:w="562" w:type="pct"/>
            <w:tcBorders>
              <w:top w:val="nil"/>
              <w:left w:val="nil"/>
              <w:bottom w:val="single" w:sz="4" w:space="0" w:color="auto"/>
              <w:right w:val="double" w:sz="4" w:space="0" w:color="auto"/>
            </w:tcBorders>
            <w:shd w:val="clear" w:color="auto" w:fill="auto"/>
            <w:noWrap/>
            <w:vAlign w:val="center"/>
            <w:hideMark/>
          </w:tcPr>
          <w:p w14:paraId="233E5A52"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9.8%</w:t>
            </w:r>
          </w:p>
        </w:tc>
      </w:tr>
      <w:tr w:rsidR="00D70E43" w:rsidRPr="00730C01" w14:paraId="0E449FB5" w14:textId="77777777" w:rsidTr="001D3CEE">
        <w:trPr>
          <w:trHeight w:val="300"/>
        </w:trPr>
        <w:tc>
          <w:tcPr>
            <w:tcW w:w="1618" w:type="pct"/>
            <w:tcBorders>
              <w:top w:val="nil"/>
              <w:left w:val="double" w:sz="4" w:space="0" w:color="auto"/>
              <w:bottom w:val="double" w:sz="4" w:space="0" w:color="auto"/>
              <w:right w:val="double" w:sz="4" w:space="0" w:color="auto"/>
            </w:tcBorders>
            <w:shd w:val="clear" w:color="auto" w:fill="auto"/>
            <w:noWrap/>
            <w:vAlign w:val="center"/>
            <w:hideMark/>
          </w:tcPr>
          <w:p w14:paraId="0707E860" w14:textId="77777777" w:rsidR="00730C01" w:rsidRPr="00730C01" w:rsidRDefault="00730C01" w:rsidP="00D70E43">
            <w:pPr>
              <w:spacing w:line="240" w:lineRule="auto"/>
              <w:jc w:val="left"/>
              <w:rPr>
                <w:rFonts w:eastAsia="Times New Roman"/>
                <w:color w:val="000000"/>
                <w:sz w:val="20"/>
                <w:szCs w:val="20"/>
              </w:rPr>
            </w:pPr>
            <w:r w:rsidRPr="00730C01">
              <w:rPr>
                <w:rFonts w:eastAsia="Times New Roman"/>
                <w:color w:val="000000"/>
                <w:sz w:val="20"/>
                <w:szCs w:val="20"/>
              </w:rPr>
              <w:t>Average proportion of returns through PS WAPE</w:t>
            </w:r>
          </w:p>
        </w:tc>
        <w:tc>
          <w:tcPr>
            <w:tcW w:w="564" w:type="pct"/>
            <w:tcBorders>
              <w:top w:val="single" w:sz="4" w:space="0" w:color="auto"/>
              <w:left w:val="double" w:sz="4" w:space="0" w:color="auto"/>
              <w:bottom w:val="double" w:sz="4" w:space="0" w:color="auto"/>
            </w:tcBorders>
            <w:shd w:val="clear" w:color="auto" w:fill="auto"/>
            <w:noWrap/>
            <w:vAlign w:val="center"/>
            <w:hideMark/>
          </w:tcPr>
          <w:p w14:paraId="556A4F37"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2.0%</w:t>
            </w:r>
          </w:p>
        </w:tc>
        <w:tc>
          <w:tcPr>
            <w:tcW w:w="564" w:type="pct"/>
            <w:tcBorders>
              <w:top w:val="nil"/>
              <w:left w:val="nil"/>
              <w:bottom w:val="double" w:sz="4" w:space="0" w:color="auto"/>
              <w:right w:val="double" w:sz="4" w:space="0" w:color="auto"/>
            </w:tcBorders>
            <w:shd w:val="clear" w:color="auto" w:fill="auto"/>
            <w:noWrap/>
            <w:vAlign w:val="center"/>
            <w:hideMark/>
          </w:tcPr>
          <w:p w14:paraId="6A6DCE7D"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5.2%</w:t>
            </w:r>
          </w:p>
        </w:tc>
        <w:tc>
          <w:tcPr>
            <w:tcW w:w="564" w:type="pct"/>
            <w:tcBorders>
              <w:top w:val="single" w:sz="4" w:space="0" w:color="auto"/>
              <w:left w:val="double" w:sz="4" w:space="0" w:color="auto"/>
              <w:bottom w:val="double" w:sz="4" w:space="0" w:color="auto"/>
            </w:tcBorders>
            <w:shd w:val="clear" w:color="auto" w:fill="auto"/>
            <w:noWrap/>
            <w:vAlign w:val="center"/>
            <w:hideMark/>
          </w:tcPr>
          <w:p w14:paraId="119785A1"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2.7%</w:t>
            </w:r>
          </w:p>
        </w:tc>
        <w:tc>
          <w:tcPr>
            <w:tcW w:w="564" w:type="pct"/>
            <w:tcBorders>
              <w:top w:val="nil"/>
              <w:left w:val="nil"/>
              <w:bottom w:val="double" w:sz="4" w:space="0" w:color="auto"/>
              <w:right w:val="double" w:sz="4" w:space="0" w:color="auto"/>
            </w:tcBorders>
            <w:shd w:val="clear" w:color="auto" w:fill="auto"/>
            <w:noWrap/>
            <w:vAlign w:val="center"/>
            <w:hideMark/>
          </w:tcPr>
          <w:p w14:paraId="7CEE1A65"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4.2%</w:t>
            </w:r>
          </w:p>
        </w:tc>
        <w:tc>
          <w:tcPr>
            <w:tcW w:w="564" w:type="pct"/>
            <w:tcBorders>
              <w:top w:val="single" w:sz="4" w:space="0" w:color="auto"/>
              <w:left w:val="double" w:sz="4" w:space="0" w:color="auto"/>
              <w:bottom w:val="double" w:sz="4" w:space="0" w:color="auto"/>
            </w:tcBorders>
            <w:shd w:val="clear" w:color="auto" w:fill="auto"/>
            <w:noWrap/>
            <w:vAlign w:val="center"/>
            <w:hideMark/>
          </w:tcPr>
          <w:p w14:paraId="55779BA3"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1.2%</w:t>
            </w:r>
          </w:p>
        </w:tc>
        <w:tc>
          <w:tcPr>
            <w:tcW w:w="562" w:type="pct"/>
            <w:tcBorders>
              <w:top w:val="nil"/>
              <w:left w:val="nil"/>
              <w:bottom w:val="double" w:sz="4" w:space="0" w:color="auto"/>
              <w:right w:val="double" w:sz="4" w:space="0" w:color="auto"/>
            </w:tcBorders>
            <w:shd w:val="clear" w:color="auto" w:fill="auto"/>
            <w:noWrap/>
            <w:vAlign w:val="center"/>
            <w:hideMark/>
          </w:tcPr>
          <w:p w14:paraId="689A9B4C" w14:textId="77777777" w:rsidR="00730C01" w:rsidRPr="00730C01" w:rsidRDefault="00730C01" w:rsidP="00730C01">
            <w:pPr>
              <w:spacing w:line="240" w:lineRule="auto"/>
              <w:jc w:val="right"/>
              <w:rPr>
                <w:rFonts w:eastAsia="Times New Roman"/>
                <w:color w:val="000000"/>
                <w:sz w:val="20"/>
                <w:szCs w:val="20"/>
              </w:rPr>
            </w:pPr>
            <w:r w:rsidRPr="00730C01">
              <w:rPr>
                <w:rFonts w:eastAsia="Times New Roman"/>
                <w:color w:val="000000"/>
                <w:sz w:val="20"/>
                <w:szCs w:val="20"/>
              </w:rPr>
              <w:t>14.2%</w:t>
            </w:r>
          </w:p>
        </w:tc>
      </w:tr>
    </w:tbl>
    <w:p w14:paraId="56C60ACD" w14:textId="4AB0D28A" w:rsidR="00730C01" w:rsidRDefault="00730C01" w:rsidP="00FD58F3">
      <w:pPr>
        <w:sectPr w:rsidR="00730C01" w:rsidSect="00730C01">
          <w:pgSz w:w="15840" w:h="12240" w:orient="landscape"/>
          <w:pgMar w:top="1440" w:right="1440" w:bottom="1440" w:left="1440" w:header="720" w:footer="720" w:gutter="0"/>
          <w:cols w:space="720"/>
          <w:docGrid w:linePitch="360"/>
        </w:sectPr>
      </w:pPr>
    </w:p>
    <w:p w14:paraId="0C77A7EE" w14:textId="49C5C706" w:rsidR="00FD58F3" w:rsidRPr="00FD58F3" w:rsidRDefault="00141594" w:rsidP="00141594">
      <w:pPr>
        <w:pStyle w:val="Heading1"/>
      </w:pPr>
      <w:r>
        <w:lastRenderedPageBreak/>
        <w:t xml:space="preserve"> </w:t>
      </w:r>
      <w:r w:rsidR="00855E13" w:rsidRPr="00855E13">
        <w:t xml:space="preserve">Magnitude Effects </w:t>
      </w:r>
      <w:r w:rsidR="00855E13">
        <w:t>o</w:t>
      </w:r>
      <w:r w:rsidR="00855E13" w:rsidRPr="00855E13">
        <w:t xml:space="preserve">f Variables </w:t>
      </w:r>
      <w:r w:rsidR="0053231C">
        <w:t>a</w:t>
      </w:r>
      <w:r w:rsidR="00855E13" w:rsidRPr="00855E13">
        <w:t>nd Implications</w:t>
      </w:r>
    </w:p>
    <w:p w14:paraId="7F61C338" w14:textId="6CFFFADB" w:rsidR="00FD58F3" w:rsidRDefault="00855E13" w:rsidP="00141594">
      <w:pPr>
        <w:pStyle w:val="Heading2"/>
        <w:spacing w:before="0"/>
      </w:pPr>
      <w:r>
        <w:t xml:space="preserve"> ATE Computations</w:t>
      </w:r>
    </w:p>
    <w:p w14:paraId="2144A412" w14:textId="47C227B1" w:rsidR="00783D81" w:rsidRDefault="00783D81" w:rsidP="00783D81">
      <w:bookmarkStart w:id="90" w:name="_Hlk199710051"/>
      <w:r w:rsidRPr="00783D81">
        <w:t xml:space="preserve">The coefficient estimates presented in Section 5 do not directly quantify the actual effects of variables on outcomes, nor do they provide interpretable magnitudes of impact. The directional effects of variables on underlying propensities cannot be translated directly into effects on expected values or outcome probabilities. For example, a positive coefficient for women indicates </w:t>
      </w:r>
      <w:r w:rsidR="009E56B7">
        <w:t xml:space="preserve">a </w:t>
      </w:r>
      <w:r w:rsidRPr="00783D81">
        <w:t xml:space="preserve">higher propensity for frequent online purchases compared to men, but does not quantify the magnitude of change in expected monthly shopping frequency between genders. Similarly, negative coefficients for daily telework on return channel alternatives only indicate effects relative to the reference alternative (home pickup), not the absolute change in </w:t>
      </w:r>
      <w:r w:rsidR="009E56B7">
        <w:t xml:space="preserve">the </w:t>
      </w:r>
      <w:r w:rsidRPr="00783D81">
        <w:t>expected fraction allocated to each channel. This limitation arises from several methodological features of our framework. First, the nonlinear transformations inherent in ordered probit and fractional response models mean that coefficients affect latent utilities rather than observed outcomes directly. Second, the recursive structure</w:t>
      </w:r>
      <w:r w:rsidR="003A3AFF" w:rsidRPr="003A3AFF">
        <w:t xml:space="preserve"> </w:t>
      </w:r>
      <w:r w:rsidR="003A3AFF">
        <w:t xml:space="preserve">creates multiple pathways for variables to influence outcomes, involving both </w:t>
      </w:r>
      <w:r w:rsidR="003A3AFF" w:rsidRPr="003A3AFF">
        <w:rPr>
          <w:rStyle w:val="Strong"/>
          <w:b w:val="0"/>
          <w:bCs w:val="0"/>
        </w:rPr>
        <w:t>direct and indirect effects</w:t>
      </w:r>
      <w:r w:rsidR="003A3AFF">
        <w:t xml:space="preserve"> that ripple through the causal chain. Third, </w:t>
      </w:r>
      <w:r w:rsidRPr="00783D81">
        <w:t xml:space="preserve">the estimated error correlation matrix captures systematic heterogeneity in how individuals respond to changes in explanatory variables, further complicating </w:t>
      </w:r>
      <w:r w:rsidR="00A14521">
        <w:t>the interpretation of coefficients</w:t>
      </w:r>
      <w:r w:rsidRPr="00783D81">
        <w:t>. Therefore, to obtain economically meaningful effect sizes, we compute Average Treatment Effects (ATEs).</w:t>
      </w:r>
      <w:r w:rsidR="003A3AFF" w:rsidRPr="003A3AFF">
        <w:t xml:space="preserve"> </w:t>
      </w:r>
      <w:r w:rsidR="003A3AFF">
        <w:t xml:space="preserve">An </w:t>
      </w:r>
      <w:r w:rsidR="003A3AFF" w:rsidRPr="003A3AFF">
        <w:t xml:space="preserve">ATE </w:t>
      </w:r>
      <w:r w:rsidR="003A3AFF">
        <w:t xml:space="preserve">is a metric that </w:t>
      </w:r>
      <w:r w:rsidR="003A3AFF" w:rsidRPr="003A3AFF">
        <w:t xml:space="preserve">quantifies the expected change in outcomes when moving from a </w:t>
      </w:r>
      <w:r w:rsidR="003A3AFF">
        <w:t>“</w:t>
      </w:r>
      <w:r w:rsidR="003A3AFF" w:rsidRPr="003A3AFF">
        <w:t>base level</w:t>
      </w:r>
      <w:r w:rsidR="003A3AFF">
        <w:t>”</w:t>
      </w:r>
      <w:r w:rsidR="003A3AFF" w:rsidRPr="003A3AFF">
        <w:t xml:space="preserve"> to a </w:t>
      </w:r>
      <w:r w:rsidR="003A3AFF">
        <w:t>“</w:t>
      </w:r>
      <w:r w:rsidR="003A3AFF" w:rsidRPr="003A3AFF">
        <w:t>treatment level</w:t>
      </w:r>
      <w:r w:rsidR="003A3AFF">
        <w:t>”</w:t>
      </w:r>
      <w:r w:rsidR="003A3AFF" w:rsidRPr="003A3AFF">
        <w:t xml:space="preserve"> for any given </w:t>
      </w:r>
      <w:r w:rsidR="003A3AFF">
        <w:t xml:space="preserve">exogenous </w:t>
      </w:r>
      <w:r w:rsidR="003A3AFF" w:rsidRPr="003A3AFF">
        <w:t xml:space="preserve">variable. For the online shopping frequency outcome, ATE measures the change in </w:t>
      </w:r>
      <w:r w:rsidR="003A3AFF">
        <w:t xml:space="preserve">the </w:t>
      </w:r>
      <w:r w:rsidR="003A3AFF" w:rsidRPr="003A3AFF">
        <w:t xml:space="preserve">expected </w:t>
      </w:r>
      <w:r w:rsidR="003A3AFF">
        <w:t xml:space="preserve">count of </w:t>
      </w:r>
      <w:r w:rsidR="003A3AFF" w:rsidRPr="003A3AFF">
        <w:t>monthly purchases:</w:t>
      </w:r>
    </w:p>
    <w:p w14:paraId="377BC8EA" w14:textId="1DA9F3BD" w:rsidR="003A3AFF" w:rsidRDefault="009E0E2D" w:rsidP="003A3AFF">
      <w:r w:rsidRPr="00A5304C">
        <w:rPr>
          <w:position w:val="-28"/>
        </w:rPr>
        <w:object w:dxaOrig="2860" w:dyaOrig="680" w14:anchorId="1BA8C336">
          <v:shape id="_x0000_i1126" type="#_x0000_t75" style="width:143.15pt;height:33.85pt" o:ole="">
            <v:imagedata r:id="rId203" o:title=""/>
          </v:shape>
          <o:OLEObject Type="Embed" ProgID="Equation.DSMT4" ShapeID="_x0000_i1126" DrawAspect="Content" ObjectID="_1812462028" r:id="rId204"/>
        </w:object>
      </w:r>
      <w:r w:rsidR="003A3AFF" w:rsidRPr="00D77D53">
        <w:tab/>
      </w:r>
      <w:r w:rsidR="003A3AFF">
        <w:t xml:space="preserve">                   </w:t>
      </w:r>
      <w:r w:rsidR="003A3AFF">
        <w:tab/>
      </w:r>
      <w:r w:rsidR="003A3AFF">
        <w:tab/>
      </w:r>
      <w:r w:rsidR="003A3AFF">
        <w:tab/>
      </w:r>
      <w:r w:rsidR="003A3AFF">
        <w:tab/>
      </w:r>
      <w:r w:rsidR="003A3AFF">
        <w:tab/>
      </w:r>
      <w:r w:rsidR="003A3AFF">
        <w:tab/>
      </w:r>
      <w:r w:rsidR="003A3AFF">
        <w:tab/>
        <w:t xml:space="preserve">       </w:t>
      </w:r>
      <w:r w:rsidR="003A3AFF" w:rsidRPr="00D77D53">
        <w:t>(</w:t>
      </w:r>
      <w:r w:rsidR="0053231C">
        <w:t>7</w:t>
      </w:r>
      <w:r w:rsidR="003A3AFF" w:rsidRPr="00D77D53">
        <w:t>)</w:t>
      </w:r>
    </w:p>
    <w:p w14:paraId="22D779AC" w14:textId="31F27ADC" w:rsidR="003A3AFF" w:rsidRDefault="009E0E2D" w:rsidP="003A3AFF">
      <w:r w:rsidRPr="00A5304C">
        <w:rPr>
          <w:position w:val="-32"/>
        </w:rPr>
        <w:object w:dxaOrig="5380" w:dyaOrig="720" w14:anchorId="78DA07CA">
          <v:shape id="_x0000_i1127" type="#_x0000_t75" style="width:269.15pt;height:36.45pt" o:ole="">
            <v:imagedata r:id="rId205" o:title=""/>
          </v:shape>
          <o:OLEObject Type="Embed" ProgID="Equation.DSMT4" ShapeID="_x0000_i1127" DrawAspect="Content" ObjectID="_1812462029" r:id="rId206"/>
        </w:object>
      </w:r>
    </w:p>
    <w:p w14:paraId="39C1E34A" w14:textId="5499E39E" w:rsidR="003A3AFF" w:rsidRDefault="003A3AFF" w:rsidP="003A3AFF">
      <w:bookmarkStart w:id="91" w:name="_Hlk199710095"/>
      <w:bookmarkEnd w:id="90"/>
      <w:r>
        <w:t xml:space="preserve">where </w:t>
      </w:r>
      <w:r w:rsidR="009E0E2D" w:rsidRPr="00A5304C">
        <w:rPr>
          <w:position w:val="-12"/>
        </w:rPr>
        <w:object w:dxaOrig="1200" w:dyaOrig="360" w14:anchorId="156505BD">
          <v:shape id="_x0000_i1128" type="#_x0000_t75" style="width:60pt;height:18.45pt" o:ole="">
            <v:imagedata r:id="rId207" o:title=""/>
          </v:shape>
          <o:OLEObject Type="Embed" ProgID="Equation.DSMT4" ShapeID="_x0000_i1128" DrawAspect="Content" ObjectID="_1812462030" r:id="rId208"/>
        </w:object>
      </w:r>
      <w:r>
        <w:t xml:space="preserve"> represents the probability that an individual with characteristics </w:t>
      </w:r>
      <w:r w:rsidRPr="000C3240">
        <w:rPr>
          <w:b/>
          <w:bCs/>
        </w:rPr>
        <w:t>x</w:t>
      </w:r>
      <w:r>
        <w:t xml:space="preserve"> falls into shopping frequency category </w:t>
      </w:r>
      <w:r w:rsidRPr="000C3240">
        <w:rPr>
          <w:i/>
          <w:iCs/>
        </w:rPr>
        <w:t>k</w:t>
      </w:r>
      <w:r>
        <w:t xml:space="preserve">. </w:t>
      </w:r>
      <w:r w:rsidR="009E0E2D" w:rsidRPr="00A5304C">
        <w:rPr>
          <w:position w:val="-12"/>
        </w:rPr>
        <w:object w:dxaOrig="1200" w:dyaOrig="360" w14:anchorId="3DA981BD">
          <v:shape id="_x0000_i1129" type="#_x0000_t75" style="width:60pt;height:18.45pt" o:ole="">
            <v:imagedata r:id="rId209" o:title=""/>
          </v:shape>
          <o:OLEObject Type="Embed" ProgID="Equation.DSMT4" ShapeID="_x0000_i1129" DrawAspect="Content" ObjectID="_1812462031" r:id="rId210"/>
        </w:object>
      </w:r>
      <w:r>
        <w:t xml:space="preserve"> is </w:t>
      </w:r>
      <w:r w:rsidRPr="000C3240">
        <w:t>multiplied</w:t>
      </w:r>
      <w:r>
        <w:rPr>
          <w:i/>
          <w:iCs/>
        </w:rPr>
        <w:t xml:space="preserve"> </w:t>
      </w:r>
      <w:r>
        <w:t xml:space="preserve">by its corresponding midpoint value </w:t>
      </w:r>
      <w:r w:rsidR="009E0E2D" w:rsidRPr="00A5304C">
        <w:rPr>
          <w:position w:val="-12"/>
        </w:rPr>
        <w:object w:dxaOrig="220" w:dyaOrig="360" w14:anchorId="00247F55">
          <v:shape id="_x0000_i1130" type="#_x0000_t75" style="width:10.7pt;height:18.45pt" o:ole="">
            <v:imagedata r:id="rId211" o:title=""/>
          </v:shape>
          <o:OLEObject Type="Embed" ProgID="Equation.DSMT4" ShapeID="_x0000_i1130" DrawAspect="Content" ObjectID="_1812462032" r:id="rId212"/>
        </w:object>
      </w:r>
      <w:r>
        <w:t xml:space="preserve"> (0, 1.5, 3.5, 7, and 10 purchases per month for categories 1-5, respectively) rather than by the category index numbers. </w:t>
      </w:r>
      <w:r w:rsidRPr="003A3AFF">
        <w:t xml:space="preserve">For </w:t>
      </w:r>
      <w:r w:rsidR="009E56B7">
        <w:t xml:space="preserve">the </w:t>
      </w:r>
      <w:r w:rsidRPr="003A3AFF">
        <w:t>fractional response outcomes, we compute ATEs as changes in</w:t>
      </w:r>
      <w:r>
        <w:t xml:space="preserve"> the expected fraction or probability of each outcome, given the individual’s characteristics and the recursive dependencies in our system. </w:t>
      </w:r>
      <w:r w:rsidR="009E56B7">
        <w:t>For the</w:t>
      </w:r>
      <w:r>
        <w:t xml:space="preserve"> e</w:t>
      </w:r>
      <w:r w:rsidRPr="003A3AFF">
        <w:t xml:space="preserve">xpected </w:t>
      </w:r>
      <w:r>
        <w:t>delivery r</w:t>
      </w:r>
      <w:r w:rsidRPr="003A3AFF">
        <w:t xml:space="preserve">eturn </w:t>
      </w:r>
      <w:r>
        <w:t>r</w:t>
      </w:r>
      <w:r w:rsidRPr="003A3AFF">
        <w:t>ate:</w:t>
      </w:r>
    </w:p>
    <w:p w14:paraId="23C0DA0B" w14:textId="59D6705F" w:rsidR="003A3AFF" w:rsidRDefault="009E0E2D" w:rsidP="003A3AFF">
      <w:r w:rsidRPr="00A5304C">
        <w:rPr>
          <w:position w:val="-32"/>
        </w:rPr>
        <w:object w:dxaOrig="5800" w:dyaOrig="720" w14:anchorId="46C0937F">
          <v:shape id="_x0000_i1131" type="#_x0000_t75" style="width:290.15pt;height:36.45pt" o:ole="">
            <v:imagedata r:id="rId213" o:title=""/>
          </v:shape>
          <o:OLEObject Type="Embed" ProgID="Equation.DSMT4" ShapeID="_x0000_i1131" DrawAspect="Content" ObjectID="_1812462033" r:id="rId214"/>
        </w:object>
      </w:r>
      <w:r w:rsidR="003A3AFF" w:rsidRPr="00D77D53">
        <w:tab/>
      </w:r>
      <w:r w:rsidR="003A3AFF">
        <w:t xml:space="preserve">                   </w:t>
      </w:r>
      <w:r w:rsidR="003A3AFF">
        <w:tab/>
      </w:r>
      <w:r w:rsidR="003A3AFF">
        <w:tab/>
        <w:t xml:space="preserve">       </w:t>
      </w:r>
      <w:r w:rsidR="003A3AFF" w:rsidRPr="00D77D53">
        <w:t>(</w:t>
      </w:r>
      <w:r w:rsidR="0053231C">
        <w:t>8</w:t>
      </w:r>
      <w:r w:rsidR="003A3AFF" w:rsidRPr="00D77D53">
        <w:t>)</w:t>
      </w:r>
    </w:p>
    <w:p w14:paraId="1DC36163" w14:textId="6007DED8" w:rsidR="003A3AFF" w:rsidRDefault="003A3AFF" w:rsidP="003A3AFF">
      <w:r>
        <w:t xml:space="preserve">For </w:t>
      </w:r>
      <w:r w:rsidR="009E56B7">
        <w:t xml:space="preserve">the </w:t>
      </w:r>
      <w:r>
        <w:t>e</w:t>
      </w:r>
      <w:r w:rsidRPr="003A3AFF">
        <w:t xml:space="preserve">xpected </w:t>
      </w:r>
      <w:r>
        <w:t>delivery r</w:t>
      </w:r>
      <w:r w:rsidRPr="003A3AFF">
        <w:t xml:space="preserve">eturn </w:t>
      </w:r>
      <w:r>
        <w:t>c</w:t>
      </w:r>
      <w:r w:rsidRPr="003A3AFF">
        <w:t xml:space="preserve">hannel </w:t>
      </w:r>
      <w:r>
        <w:t>f</w:t>
      </w:r>
      <w:r w:rsidRPr="003A3AFF">
        <w:t>ractions:</w:t>
      </w:r>
    </w:p>
    <w:p w14:paraId="097DA8EE" w14:textId="1272A7CC" w:rsidR="003A3AFF" w:rsidRDefault="009E0E2D" w:rsidP="00783D81">
      <w:r w:rsidRPr="00A5304C">
        <w:rPr>
          <w:position w:val="-32"/>
        </w:rPr>
        <w:object w:dxaOrig="7220" w:dyaOrig="720" w14:anchorId="0EFF50B6">
          <v:shape id="_x0000_i1132" type="#_x0000_t75" style="width:360.85pt;height:36.45pt" o:ole="">
            <v:imagedata r:id="rId215" o:title=""/>
          </v:shape>
          <o:OLEObject Type="Embed" ProgID="Equation.DSMT4" ShapeID="_x0000_i1132" DrawAspect="Content" ObjectID="_1812462034" r:id="rId216"/>
        </w:object>
      </w:r>
      <w:r w:rsidR="003A3AFF" w:rsidRPr="00D77D53">
        <w:tab/>
      </w:r>
      <w:r w:rsidR="003A3AFF">
        <w:t xml:space="preserve">                   </w:t>
      </w:r>
      <w:r w:rsidR="003A3AFF" w:rsidRPr="00D77D53">
        <w:t>(</w:t>
      </w:r>
      <w:r w:rsidR="0053231C">
        <w:t>9</w:t>
      </w:r>
      <w:r w:rsidR="003A3AFF" w:rsidRPr="00D77D53">
        <w:t>)</w:t>
      </w:r>
      <w:bookmarkEnd w:id="91"/>
    </w:p>
    <w:p w14:paraId="4A849538" w14:textId="0A36C303" w:rsidR="003A3AFF" w:rsidRDefault="003A3AFF" w:rsidP="003A3AFF">
      <w:pPr>
        <w:ind w:firstLine="720"/>
      </w:pPr>
      <w:bookmarkStart w:id="92" w:name="_Hlk199710128"/>
      <w:r w:rsidRPr="003A3AFF">
        <w:t xml:space="preserve">ATEs can be computed for transitions between any variable states. For presentation clarity, we report ATEs for transitions between extreme categories of each variable. For categorical variables, we compare the lowest to highest categories. For continuous variables, we report ATEs </w:t>
      </w:r>
      <w:r w:rsidRPr="003A3AFF">
        <w:lastRenderedPageBreak/>
        <w:t>for changes from low to high levels: from level 1 to level 9 for the Walkability Index (which ranges from 1 to 10) and from the 10</w:t>
      </w:r>
      <w:r w:rsidRPr="003A3AFF">
        <w:rPr>
          <w:vertAlign w:val="superscript"/>
        </w:rPr>
        <w:t>th</w:t>
      </w:r>
      <w:r w:rsidRPr="003A3AFF">
        <w:t xml:space="preserve"> to 90</w:t>
      </w:r>
      <w:r w:rsidRPr="003A3AFF">
        <w:rPr>
          <w:vertAlign w:val="superscript"/>
        </w:rPr>
        <w:t>th</w:t>
      </w:r>
      <w:r>
        <w:t xml:space="preserve"> </w:t>
      </w:r>
      <w:r w:rsidRPr="003A3AFF">
        <w:t xml:space="preserve">percentile for </w:t>
      </w:r>
      <w:r>
        <w:t>r</w:t>
      </w:r>
      <w:r w:rsidRPr="003A3AFF">
        <w:t>etail establishment density (establishments per 100 people).</w:t>
      </w:r>
    </w:p>
    <w:p w14:paraId="6C6A0722" w14:textId="16158A30" w:rsidR="00783D81" w:rsidRDefault="003A3AFF" w:rsidP="003A3AFF">
      <w:pPr>
        <w:ind w:firstLine="720"/>
      </w:pPr>
      <w:r w:rsidRPr="003A3AFF">
        <w:t xml:space="preserve">Table 7 summarizes the computed ATEs for each variable. For example, the interpretation of the first </w:t>
      </w:r>
      <w:r>
        <w:t xml:space="preserve">numeric </w:t>
      </w:r>
      <w:r w:rsidRPr="003A3AFF">
        <w:t>row corresponding to the gender variable is as follows: On average, a woman is estimated to make 22.8% more online purchases per month, has a 23.3</w:t>
      </w:r>
      <w:r>
        <w:t>%</w:t>
      </w:r>
      <w:r w:rsidRPr="003A3AFF">
        <w:t xml:space="preserve"> higher delivery return rate, a 12.3</w:t>
      </w:r>
      <w:r>
        <w:t>%</w:t>
      </w:r>
      <w:r w:rsidRPr="003A3AFF">
        <w:t xml:space="preserve"> lower home pickup fraction, 6.1</w:t>
      </w:r>
      <w:r>
        <w:t>%</w:t>
      </w:r>
      <w:r w:rsidRPr="003A3AFF">
        <w:t xml:space="preserve"> lower post office return fraction, 6.0</w:t>
      </w:r>
      <w:r>
        <w:t>%</w:t>
      </w:r>
      <w:r w:rsidRPr="003A3AFF">
        <w:t xml:space="preserve"> lower Amazon drop-off fraction, and 43.2</w:t>
      </w:r>
      <w:r>
        <w:t xml:space="preserve">% </w:t>
      </w:r>
      <w:r w:rsidRPr="003A3AFF">
        <w:t xml:space="preserve">higher physical store return fraction, compared to a man with all other variables held constant. Similar interpretations apply to all other variables reported in the table. These ATEs represent the total effects resulting from both direct and indirect pathways through the recursive system. We can also observe </w:t>
      </w:r>
      <w:r w:rsidR="00A14521">
        <w:t>that some variables, which lack direct effects based on the Table 4 coefficients, still exhibit</w:t>
      </w:r>
      <w:r w:rsidRPr="003A3AFF">
        <w:t xml:space="preserve"> notable ATE effects through indirect channels. For example, household income does not </w:t>
      </w:r>
      <w:r>
        <w:t>directly affect</w:t>
      </w:r>
      <w:r w:rsidRPr="003A3AFF">
        <w:t xml:space="preserve"> </w:t>
      </w:r>
      <w:r w:rsidR="009E56B7">
        <w:t xml:space="preserve">the </w:t>
      </w:r>
      <w:r>
        <w:t xml:space="preserve">delivery </w:t>
      </w:r>
      <w:r w:rsidRPr="003A3AFF">
        <w:t>return rate but still generates a positive 9.0</w:t>
      </w:r>
      <w:r>
        <w:t xml:space="preserve">% </w:t>
      </w:r>
      <w:r w:rsidRPr="003A3AFF">
        <w:t>ATE through its influence on shopping frequency.</w:t>
      </w:r>
    </w:p>
    <w:bookmarkEnd w:id="92"/>
    <w:p w14:paraId="5E1F8F94" w14:textId="77777777" w:rsidR="007326FC" w:rsidRDefault="007326FC" w:rsidP="00855E13"/>
    <w:p w14:paraId="5891F4A6" w14:textId="77777777" w:rsidR="007326FC" w:rsidRDefault="007326FC" w:rsidP="00855E13"/>
    <w:p w14:paraId="3C98CF54" w14:textId="77777777" w:rsidR="007326FC" w:rsidRDefault="007326FC" w:rsidP="00855E13"/>
    <w:p w14:paraId="71EF38B1" w14:textId="77777777" w:rsidR="00A232F0" w:rsidRDefault="00A232F0" w:rsidP="00855E13"/>
    <w:p w14:paraId="27F5DCBA" w14:textId="77777777" w:rsidR="00A232F0" w:rsidRDefault="00A232F0" w:rsidP="00855E13"/>
    <w:p w14:paraId="553178EF" w14:textId="3BC41F94" w:rsidR="00A232F0" w:rsidRDefault="00A232F0" w:rsidP="00855E13">
      <w:pPr>
        <w:sectPr w:rsidR="00A232F0">
          <w:pgSz w:w="12240" w:h="15840"/>
          <w:pgMar w:top="1440" w:right="1440" w:bottom="1440" w:left="1440" w:header="720" w:footer="720" w:gutter="0"/>
          <w:cols w:space="720"/>
          <w:docGrid w:linePitch="360"/>
        </w:sectPr>
      </w:pPr>
    </w:p>
    <w:p w14:paraId="780172D8" w14:textId="6BC0E509" w:rsidR="00B4247C" w:rsidRPr="00141594" w:rsidRDefault="00B4247C" w:rsidP="00B36E12">
      <w:pPr>
        <w:pStyle w:val="Caption"/>
        <w:spacing w:after="120"/>
        <w:rPr>
          <w:sz w:val="22"/>
          <w:szCs w:val="22"/>
        </w:rPr>
      </w:pPr>
      <w:r w:rsidRPr="00141594">
        <w:rPr>
          <w:sz w:val="22"/>
          <w:szCs w:val="22"/>
        </w:rPr>
        <w:lastRenderedPageBreak/>
        <w:t xml:space="preserve">Table </w:t>
      </w:r>
      <w:r w:rsidR="00E14142" w:rsidRPr="00141594">
        <w:rPr>
          <w:sz w:val="22"/>
          <w:szCs w:val="22"/>
        </w:rPr>
        <w:fldChar w:fldCharType="begin"/>
      </w:r>
      <w:r w:rsidR="00E14142" w:rsidRPr="00141594">
        <w:rPr>
          <w:sz w:val="22"/>
          <w:szCs w:val="22"/>
        </w:rPr>
        <w:instrText xml:space="preserve"> SEQ Table \* ARABIC </w:instrText>
      </w:r>
      <w:r w:rsidR="00E14142" w:rsidRPr="00141594">
        <w:rPr>
          <w:sz w:val="22"/>
          <w:szCs w:val="22"/>
        </w:rPr>
        <w:fldChar w:fldCharType="separate"/>
      </w:r>
      <w:r w:rsidR="00E46A5A" w:rsidRPr="00141594">
        <w:rPr>
          <w:noProof/>
          <w:sz w:val="22"/>
          <w:szCs w:val="22"/>
        </w:rPr>
        <w:t>7</w:t>
      </w:r>
      <w:r w:rsidR="00E14142" w:rsidRPr="00141594">
        <w:rPr>
          <w:noProof/>
          <w:sz w:val="22"/>
          <w:szCs w:val="22"/>
        </w:rPr>
        <w:fldChar w:fldCharType="end"/>
      </w:r>
      <w:r w:rsidRPr="00141594">
        <w:rPr>
          <w:sz w:val="22"/>
          <w:szCs w:val="22"/>
        </w:rPr>
        <w:t xml:space="preserve"> </w:t>
      </w:r>
      <w:bookmarkStart w:id="93" w:name="_Hlk199710197"/>
      <w:r w:rsidRPr="00141594">
        <w:rPr>
          <w:sz w:val="22"/>
          <w:szCs w:val="22"/>
        </w:rPr>
        <w:t>ATE Results</w:t>
      </w:r>
      <w:bookmarkEnd w:id="93"/>
    </w:p>
    <w:tbl>
      <w:tblPr>
        <w:tblW w:w="492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58" w:type="dxa"/>
          <w:right w:w="14" w:type="dxa"/>
        </w:tblCellMar>
        <w:tblLook w:val="04A0" w:firstRow="1" w:lastRow="0" w:firstColumn="1" w:lastColumn="0" w:noHBand="0" w:noVBand="1"/>
      </w:tblPr>
      <w:tblGrid>
        <w:gridCol w:w="2488"/>
        <w:gridCol w:w="1989"/>
        <w:gridCol w:w="1897"/>
        <w:gridCol w:w="1534"/>
        <w:gridCol w:w="1374"/>
        <w:gridCol w:w="1070"/>
        <w:gridCol w:w="1070"/>
        <w:gridCol w:w="1070"/>
        <w:gridCol w:w="1067"/>
        <w:gridCol w:w="14"/>
      </w:tblGrid>
      <w:tr w:rsidR="00CA6418" w:rsidRPr="00B36E12" w14:paraId="2E27B406" w14:textId="77777777" w:rsidTr="00B36E12">
        <w:trPr>
          <w:gridAfter w:val="1"/>
          <w:wAfter w:w="4" w:type="pct"/>
          <w:trHeight w:val="20"/>
          <w:tblHeader/>
        </w:trPr>
        <w:tc>
          <w:tcPr>
            <w:tcW w:w="917" w:type="pct"/>
            <w:vMerge w:val="restart"/>
            <w:tcBorders>
              <w:top w:val="double" w:sz="4" w:space="0" w:color="auto"/>
              <w:bottom w:val="single" w:sz="4" w:space="0" w:color="auto"/>
            </w:tcBorders>
            <w:shd w:val="clear" w:color="auto" w:fill="auto"/>
            <w:vAlign w:val="center"/>
          </w:tcPr>
          <w:p w14:paraId="6E7E1D9B" w14:textId="0F722CBD" w:rsidR="00CA6418" w:rsidRPr="00B36E12" w:rsidRDefault="00CA6418" w:rsidP="00CA6418">
            <w:pPr>
              <w:spacing w:line="240" w:lineRule="auto"/>
              <w:jc w:val="left"/>
              <w:rPr>
                <w:rFonts w:eastAsia="Times New Roman"/>
                <w:b/>
                <w:bCs/>
                <w:color w:val="000000"/>
                <w:sz w:val="21"/>
                <w:szCs w:val="21"/>
              </w:rPr>
            </w:pPr>
            <w:bookmarkStart w:id="94" w:name="_Hlk199710165"/>
            <w:r w:rsidRPr="00B36E12">
              <w:rPr>
                <w:rFonts w:eastAsia="Times New Roman"/>
                <w:b/>
                <w:bCs/>
                <w:color w:val="000000"/>
                <w:sz w:val="21"/>
                <w:szCs w:val="21"/>
              </w:rPr>
              <w:t>Variable</w:t>
            </w:r>
          </w:p>
        </w:tc>
        <w:tc>
          <w:tcPr>
            <w:tcW w:w="733" w:type="pct"/>
            <w:vMerge w:val="restart"/>
            <w:tcBorders>
              <w:top w:val="double" w:sz="4" w:space="0" w:color="auto"/>
              <w:bottom w:val="single" w:sz="4" w:space="0" w:color="auto"/>
            </w:tcBorders>
            <w:shd w:val="clear" w:color="auto" w:fill="auto"/>
            <w:vAlign w:val="center"/>
          </w:tcPr>
          <w:p w14:paraId="7742B559" w14:textId="4220951A" w:rsidR="00CA6418" w:rsidRPr="00B36E12" w:rsidRDefault="00CA6418" w:rsidP="00CA6418">
            <w:pPr>
              <w:spacing w:line="240" w:lineRule="auto"/>
              <w:jc w:val="left"/>
              <w:rPr>
                <w:rFonts w:eastAsia="Times New Roman"/>
                <w:b/>
                <w:bCs/>
                <w:color w:val="000000"/>
                <w:sz w:val="21"/>
                <w:szCs w:val="21"/>
              </w:rPr>
            </w:pPr>
            <w:r w:rsidRPr="00B36E12">
              <w:rPr>
                <w:rFonts w:eastAsia="Times New Roman"/>
                <w:b/>
                <w:bCs/>
                <w:color w:val="000000"/>
                <w:sz w:val="21"/>
                <w:szCs w:val="21"/>
              </w:rPr>
              <w:t>Base</w:t>
            </w:r>
          </w:p>
        </w:tc>
        <w:tc>
          <w:tcPr>
            <w:tcW w:w="699" w:type="pct"/>
            <w:vMerge w:val="restart"/>
            <w:tcBorders>
              <w:top w:val="double" w:sz="4" w:space="0" w:color="auto"/>
              <w:bottom w:val="single" w:sz="4" w:space="0" w:color="auto"/>
              <w:right w:val="double" w:sz="4" w:space="0" w:color="auto"/>
            </w:tcBorders>
            <w:shd w:val="clear" w:color="auto" w:fill="auto"/>
            <w:vAlign w:val="center"/>
          </w:tcPr>
          <w:p w14:paraId="553402DA" w14:textId="0769FB67" w:rsidR="00CA6418" w:rsidRPr="00B36E12" w:rsidRDefault="00CA6418" w:rsidP="00CA6418">
            <w:pPr>
              <w:spacing w:line="240" w:lineRule="auto"/>
              <w:jc w:val="left"/>
              <w:rPr>
                <w:rFonts w:eastAsia="Times New Roman"/>
                <w:b/>
                <w:bCs/>
                <w:color w:val="000000"/>
                <w:sz w:val="21"/>
                <w:szCs w:val="21"/>
              </w:rPr>
            </w:pPr>
            <w:r w:rsidRPr="00B36E12">
              <w:rPr>
                <w:rFonts w:eastAsia="Times New Roman"/>
                <w:b/>
                <w:bCs/>
                <w:color w:val="000000"/>
                <w:sz w:val="21"/>
                <w:szCs w:val="21"/>
              </w:rPr>
              <w:t>Treatment</w:t>
            </w:r>
          </w:p>
        </w:tc>
        <w:tc>
          <w:tcPr>
            <w:tcW w:w="565" w:type="pct"/>
            <w:vMerge w:val="restart"/>
            <w:tcBorders>
              <w:top w:val="double" w:sz="4" w:space="0" w:color="auto"/>
              <w:left w:val="double" w:sz="4" w:space="0" w:color="auto"/>
              <w:bottom w:val="single" w:sz="4" w:space="0" w:color="auto"/>
              <w:right w:val="double" w:sz="4" w:space="0" w:color="auto"/>
            </w:tcBorders>
            <w:shd w:val="clear" w:color="auto" w:fill="auto"/>
            <w:vAlign w:val="center"/>
          </w:tcPr>
          <w:p w14:paraId="475E5836" w14:textId="7CC5A5D2" w:rsidR="00CA6418" w:rsidRPr="00B36E12" w:rsidRDefault="00CA6418" w:rsidP="00CA6418">
            <w:pPr>
              <w:spacing w:line="240" w:lineRule="auto"/>
              <w:jc w:val="center"/>
              <w:rPr>
                <w:rFonts w:eastAsia="Times New Roman"/>
                <w:b/>
                <w:bCs/>
                <w:color w:val="000000"/>
                <w:sz w:val="21"/>
                <w:szCs w:val="21"/>
              </w:rPr>
            </w:pPr>
            <w:r w:rsidRPr="00B36E12">
              <w:rPr>
                <w:rFonts w:eastAsia="Times New Roman"/>
                <w:b/>
                <w:bCs/>
                <w:color w:val="000000"/>
                <w:sz w:val="21"/>
                <w:szCs w:val="21"/>
              </w:rPr>
              <w:t>% Shift in  Frequency of Online Shopping</w:t>
            </w:r>
          </w:p>
        </w:tc>
        <w:tc>
          <w:tcPr>
            <w:tcW w:w="506" w:type="pct"/>
            <w:vMerge w:val="restart"/>
            <w:tcBorders>
              <w:top w:val="double" w:sz="4" w:space="0" w:color="auto"/>
              <w:left w:val="double" w:sz="4" w:space="0" w:color="auto"/>
              <w:bottom w:val="single" w:sz="4" w:space="0" w:color="auto"/>
              <w:right w:val="double" w:sz="4" w:space="0" w:color="auto"/>
            </w:tcBorders>
            <w:shd w:val="clear" w:color="auto" w:fill="auto"/>
            <w:vAlign w:val="center"/>
          </w:tcPr>
          <w:p w14:paraId="096AE27E" w14:textId="633F158C" w:rsidR="00CA6418" w:rsidRPr="00B36E12" w:rsidRDefault="00CA6418" w:rsidP="00CA6418">
            <w:pPr>
              <w:spacing w:line="240" w:lineRule="auto"/>
              <w:jc w:val="center"/>
              <w:rPr>
                <w:rFonts w:eastAsia="Times New Roman"/>
                <w:b/>
                <w:bCs/>
                <w:color w:val="000000"/>
                <w:sz w:val="21"/>
                <w:szCs w:val="21"/>
              </w:rPr>
            </w:pPr>
            <w:r w:rsidRPr="00B36E12">
              <w:rPr>
                <w:rFonts w:eastAsia="Times New Roman"/>
                <w:b/>
                <w:bCs/>
                <w:color w:val="000000"/>
                <w:sz w:val="21"/>
                <w:szCs w:val="21"/>
              </w:rPr>
              <w:t>% Shift in Delivery Return Rate</w:t>
            </w:r>
          </w:p>
        </w:tc>
        <w:tc>
          <w:tcPr>
            <w:tcW w:w="1575" w:type="pct"/>
            <w:gridSpan w:val="4"/>
            <w:tcBorders>
              <w:top w:val="double" w:sz="4" w:space="0" w:color="auto"/>
              <w:left w:val="double" w:sz="4" w:space="0" w:color="auto"/>
              <w:bottom w:val="single" w:sz="4" w:space="0" w:color="auto"/>
            </w:tcBorders>
            <w:shd w:val="clear" w:color="auto" w:fill="auto"/>
            <w:vAlign w:val="center"/>
          </w:tcPr>
          <w:p w14:paraId="4D3CBCE6" w14:textId="0BC2716E" w:rsidR="00CA6418" w:rsidRPr="00B36E12" w:rsidRDefault="00CA6418" w:rsidP="00CA6418">
            <w:pPr>
              <w:spacing w:line="240" w:lineRule="auto"/>
              <w:jc w:val="center"/>
              <w:rPr>
                <w:rFonts w:eastAsia="Times New Roman"/>
                <w:b/>
                <w:bCs/>
                <w:color w:val="000000"/>
                <w:sz w:val="21"/>
                <w:szCs w:val="21"/>
              </w:rPr>
            </w:pPr>
            <w:r w:rsidRPr="00B36E12">
              <w:rPr>
                <w:rFonts w:eastAsia="Times New Roman"/>
                <w:b/>
                <w:bCs/>
                <w:color w:val="000000"/>
                <w:sz w:val="21"/>
                <w:szCs w:val="21"/>
              </w:rPr>
              <w:t>% Shift in Return Channel Share</w:t>
            </w:r>
          </w:p>
        </w:tc>
      </w:tr>
      <w:tr w:rsidR="00CA6418" w:rsidRPr="00B36E12" w14:paraId="55F18B2A" w14:textId="77777777" w:rsidTr="00B36E12">
        <w:trPr>
          <w:gridAfter w:val="1"/>
          <w:wAfter w:w="4" w:type="pct"/>
          <w:trHeight w:val="20"/>
          <w:tblHeader/>
        </w:trPr>
        <w:tc>
          <w:tcPr>
            <w:tcW w:w="917" w:type="pct"/>
            <w:vMerge/>
            <w:tcBorders>
              <w:top w:val="single" w:sz="4" w:space="0" w:color="auto"/>
              <w:bottom w:val="double" w:sz="4" w:space="0" w:color="auto"/>
            </w:tcBorders>
            <w:shd w:val="clear" w:color="auto" w:fill="auto"/>
            <w:vAlign w:val="center"/>
            <w:hideMark/>
          </w:tcPr>
          <w:p w14:paraId="22BE4F32" w14:textId="3161C93E" w:rsidR="00CA6418" w:rsidRPr="00B36E12" w:rsidRDefault="00CA6418" w:rsidP="00CA6418">
            <w:pPr>
              <w:spacing w:line="240" w:lineRule="auto"/>
              <w:jc w:val="left"/>
              <w:rPr>
                <w:rFonts w:eastAsia="Times New Roman"/>
                <w:b/>
                <w:bCs/>
                <w:color w:val="000000"/>
                <w:sz w:val="21"/>
                <w:szCs w:val="21"/>
              </w:rPr>
            </w:pPr>
          </w:p>
        </w:tc>
        <w:tc>
          <w:tcPr>
            <w:tcW w:w="733" w:type="pct"/>
            <w:vMerge/>
            <w:tcBorders>
              <w:top w:val="single" w:sz="4" w:space="0" w:color="auto"/>
              <w:bottom w:val="double" w:sz="4" w:space="0" w:color="auto"/>
            </w:tcBorders>
            <w:shd w:val="clear" w:color="auto" w:fill="auto"/>
            <w:vAlign w:val="center"/>
            <w:hideMark/>
          </w:tcPr>
          <w:p w14:paraId="79F104A2" w14:textId="010BF0C6" w:rsidR="00CA6418" w:rsidRPr="00B36E12" w:rsidRDefault="00CA6418" w:rsidP="00CA6418">
            <w:pPr>
              <w:spacing w:line="240" w:lineRule="auto"/>
              <w:jc w:val="left"/>
              <w:rPr>
                <w:rFonts w:eastAsia="Times New Roman"/>
                <w:b/>
                <w:bCs/>
                <w:color w:val="000000"/>
                <w:sz w:val="21"/>
                <w:szCs w:val="21"/>
              </w:rPr>
            </w:pPr>
          </w:p>
        </w:tc>
        <w:tc>
          <w:tcPr>
            <w:tcW w:w="699" w:type="pct"/>
            <w:vMerge/>
            <w:tcBorders>
              <w:top w:val="single" w:sz="4" w:space="0" w:color="auto"/>
              <w:bottom w:val="double" w:sz="4" w:space="0" w:color="auto"/>
              <w:right w:val="double" w:sz="4" w:space="0" w:color="auto"/>
            </w:tcBorders>
            <w:shd w:val="clear" w:color="auto" w:fill="auto"/>
            <w:vAlign w:val="center"/>
            <w:hideMark/>
          </w:tcPr>
          <w:p w14:paraId="2E4BAD88" w14:textId="6724BCC0" w:rsidR="00CA6418" w:rsidRPr="00B36E12" w:rsidRDefault="00CA6418" w:rsidP="00CA6418">
            <w:pPr>
              <w:spacing w:line="240" w:lineRule="auto"/>
              <w:jc w:val="left"/>
              <w:rPr>
                <w:rFonts w:eastAsia="Times New Roman"/>
                <w:b/>
                <w:bCs/>
                <w:color w:val="000000"/>
                <w:sz w:val="21"/>
                <w:szCs w:val="21"/>
              </w:rPr>
            </w:pPr>
          </w:p>
        </w:tc>
        <w:tc>
          <w:tcPr>
            <w:tcW w:w="565" w:type="pct"/>
            <w:vMerge/>
            <w:tcBorders>
              <w:top w:val="single" w:sz="4" w:space="0" w:color="auto"/>
              <w:left w:val="double" w:sz="4" w:space="0" w:color="auto"/>
              <w:bottom w:val="double" w:sz="4" w:space="0" w:color="auto"/>
              <w:right w:val="double" w:sz="4" w:space="0" w:color="auto"/>
            </w:tcBorders>
            <w:shd w:val="clear" w:color="auto" w:fill="auto"/>
            <w:vAlign w:val="center"/>
            <w:hideMark/>
          </w:tcPr>
          <w:p w14:paraId="284D0137" w14:textId="116AE9D2" w:rsidR="00CA6418" w:rsidRPr="00B36E12" w:rsidRDefault="00CA6418" w:rsidP="00CA6418">
            <w:pPr>
              <w:spacing w:line="240" w:lineRule="auto"/>
              <w:jc w:val="center"/>
              <w:rPr>
                <w:rFonts w:eastAsia="Times New Roman"/>
                <w:b/>
                <w:bCs/>
                <w:color w:val="000000"/>
                <w:sz w:val="21"/>
                <w:szCs w:val="21"/>
              </w:rPr>
            </w:pPr>
          </w:p>
        </w:tc>
        <w:tc>
          <w:tcPr>
            <w:tcW w:w="506" w:type="pct"/>
            <w:vMerge/>
            <w:tcBorders>
              <w:top w:val="single" w:sz="4" w:space="0" w:color="auto"/>
              <w:left w:val="double" w:sz="4" w:space="0" w:color="auto"/>
              <w:bottom w:val="double" w:sz="4" w:space="0" w:color="auto"/>
              <w:right w:val="double" w:sz="4" w:space="0" w:color="auto"/>
            </w:tcBorders>
            <w:shd w:val="clear" w:color="auto" w:fill="auto"/>
            <w:vAlign w:val="center"/>
            <w:hideMark/>
          </w:tcPr>
          <w:p w14:paraId="2D346769" w14:textId="7699F2A1" w:rsidR="00CA6418" w:rsidRPr="00B36E12" w:rsidRDefault="00CA6418" w:rsidP="00CA6418">
            <w:pPr>
              <w:spacing w:line="240" w:lineRule="auto"/>
              <w:jc w:val="center"/>
              <w:rPr>
                <w:rFonts w:eastAsia="Times New Roman"/>
                <w:b/>
                <w:bCs/>
                <w:color w:val="000000"/>
                <w:sz w:val="21"/>
                <w:szCs w:val="21"/>
              </w:rPr>
            </w:pPr>
          </w:p>
        </w:tc>
        <w:tc>
          <w:tcPr>
            <w:tcW w:w="394" w:type="pct"/>
            <w:tcBorders>
              <w:top w:val="single" w:sz="4" w:space="0" w:color="auto"/>
              <w:left w:val="double" w:sz="4" w:space="0" w:color="auto"/>
              <w:bottom w:val="double" w:sz="4" w:space="0" w:color="auto"/>
            </w:tcBorders>
            <w:shd w:val="clear" w:color="auto" w:fill="auto"/>
            <w:vAlign w:val="center"/>
            <w:hideMark/>
          </w:tcPr>
          <w:p w14:paraId="4E6FE51C" w14:textId="096B172D" w:rsidR="00CA6418" w:rsidRPr="00B36E12" w:rsidRDefault="00CA6418" w:rsidP="00CA6418">
            <w:pPr>
              <w:spacing w:line="240" w:lineRule="auto"/>
              <w:jc w:val="center"/>
              <w:rPr>
                <w:rFonts w:eastAsia="Times New Roman"/>
                <w:b/>
                <w:bCs/>
                <w:color w:val="000000"/>
                <w:sz w:val="21"/>
                <w:szCs w:val="21"/>
              </w:rPr>
            </w:pPr>
            <w:r w:rsidRPr="00B36E12">
              <w:rPr>
                <w:rFonts w:eastAsia="Times New Roman"/>
                <w:b/>
                <w:bCs/>
                <w:color w:val="000000"/>
                <w:sz w:val="21"/>
                <w:szCs w:val="21"/>
              </w:rPr>
              <w:t>Home Pickup</w:t>
            </w:r>
          </w:p>
        </w:tc>
        <w:tc>
          <w:tcPr>
            <w:tcW w:w="394" w:type="pct"/>
            <w:tcBorders>
              <w:top w:val="single" w:sz="4" w:space="0" w:color="auto"/>
              <w:bottom w:val="double" w:sz="4" w:space="0" w:color="auto"/>
            </w:tcBorders>
            <w:shd w:val="clear" w:color="auto" w:fill="auto"/>
            <w:vAlign w:val="center"/>
            <w:hideMark/>
          </w:tcPr>
          <w:p w14:paraId="35B54554" w14:textId="67DD8297" w:rsidR="00CA6418" w:rsidRPr="00B36E12" w:rsidRDefault="00CA6418" w:rsidP="00CA6418">
            <w:pPr>
              <w:spacing w:line="240" w:lineRule="auto"/>
              <w:jc w:val="center"/>
              <w:rPr>
                <w:rFonts w:eastAsia="Times New Roman"/>
                <w:b/>
                <w:bCs/>
                <w:color w:val="000000"/>
                <w:sz w:val="21"/>
                <w:szCs w:val="21"/>
              </w:rPr>
            </w:pPr>
            <w:r w:rsidRPr="00B36E12">
              <w:rPr>
                <w:rFonts w:eastAsia="Times New Roman"/>
                <w:b/>
                <w:bCs/>
                <w:color w:val="000000"/>
                <w:sz w:val="21"/>
                <w:szCs w:val="21"/>
              </w:rPr>
              <w:t>Post Office</w:t>
            </w:r>
          </w:p>
        </w:tc>
        <w:tc>
          <w:tcPr>
            <w:tcW w:w="394" w:type="pct"/>
            <w:tcBorders>
              <w:top w:val="single" w:sz="4" w:space="0" w:color="auto"/>
              <w:bottom w:val="double" w:sz="4" w:space="0" w:color="auto"/>
            </w:tcBorders>
            <w:shd w:val="clear" w:color="auto" w:fill="auto"/>
            <w:vAlign w:val="center"/>
            <w:hideMark/>
          </w:tcPr>
          <w:p w14:paraId="06317F69" w14:textId="37E7C541" w:rsidR="00CA6418" w:rsidRPr="00B36E12" w:rsidRDefault="00CA6418" w:rsidP="00CA6418">
            <w:pPr>
              <w:spacing w:line="240" w:lineRule="auto"/>
              <w:jc w:val="center"/>
              <w:rPr>
                <w:rFonts w:eastAsia="Times New Roman"/>
                <w:b/>
                <w:bCs/>
                <w:color w:val="000000"/>
                <w:sz w:val="21"/>
                <w:szCs w:val="21"/>
              </w:rPr>
            </w:pPr>
            <w:r w:rsidRPr="00B36E12">
              <w:rPr>
                <w:rFonts w:eastAsia="Times New Roman"/>
                <w:b/>
                <w:bCs/>
                <w:color w:val="000000"/>
                <w:sz w:val="21"/>
                <w:szCs w:val="21"/>
              </w:rPr>
              <w:t>Amazon Drop-off</w:t>
            </w:r>
          </w:p>
        </w:tc>
        <w:tc>
          <w:tcPr>
            <w:tcW w:w="392" w:type="pct"/>
            <w:tcBorders>
              <w:top w:val="single" w:sz="4" w:space="0" w:color="auto"/>
              <w:bottom w:val="double" w:sz="4" w:space="0" w:color="auto"/>
            </w:tcBorders>
            <w:shd w:val="clear" w:color="auto" w:fill="auto"/>
            <w:vAlign w:val="center"/>
            <w:hideMark/>
          </w:tcPr>
          <w:p w14:paraId="33F19518" w14:textId="518725C1" w:rsidR="00CA6418" w:rsidRPr="00B36E12" w:rsidRDefault="00CA6418" w:rsidP="00CA6418">
            <w:pPr>
              <w:spacing w:line="240" w:lineRule="auto"/>
              <w:jc w:val="center"/>
              <w:rPr>
                <w:rFonts w:eastAsia="Times New Roman"/>
                <w:b/>
                <w:bCs/>
                <w:color w:val="000000"/>
                <w:sz w:val="21"/>
                <w:szCs w:val="21"/>
              </w:rPr>
            </w:pPr>
            <w:r w:rsidRPr="00B36E12">
              <w:rPr>
                <w:rFonts w:eastAsia="Times New Roman"/>
                <w:b/>
                <w:bCs/>
                <w:color w:val="000000"/>
                <w:sz w:val="21"/>
                <w:szCs w:val="21"/>
              </w:rPr>
              <w:t>Physical Store</w:t>
            </w:r>
          </w:p>
        </w:tc>
      </w:tr>
      <w:tr w:rsidR="00CA6418" w:rsidRPr="00B36E12" w14:paraId="40A88840" w14:textId="77777777" w:rsidTr="00B36E12">
        <w:trPr>
          <w:trHeight w:val="20"/>
        </w:trPr>
        <w:tc>
          <w:tcPr>
            <w:tcW w:w="5000" w:type="pct"/>
            <w:gridSpan w:val="10"/>
            <w:tcBorders>
              <w:top w:val="double" w:sz="4" w:space="0" w:color="auto"/>
              <w:bottom w:val="single" w:sz="4" w:space="0" w:color="auto"/>
            </w:tcBorders>
            <w:shd w:val="clear" w:color="auto" w:fill="auto"/>
            <w:vAlign w:val="center"/>
          </w:tcPr>
          <w:p w14:paraId="2EFD2606" w14:textId="03ADC169" w:rsidR="00CA6418" w:rsidRPr="00B36E12" w:rsidRDefault="00CA6418" w:rsidP="00CA6418">
            <w:pPr>
              <w:spacing w:line="240" w:lineRule="auto"/>
              <w:rPr>
                <w:rFonts w:eastAsia="Times New Roman"/>
                <w:b/>
                <w:bCs/>
                <w:color w:val="000000"/>
                <w:sz w:val="21"/>
                <w:szCs w:val="21"/>
              </w:rPr>
            </w:pPr>
            <w:r w:rsidRPr="00B36E12">
              <w:rPr>
                <w:rFonts w:eastAsia="Times New Roman"/>
                <w:b/>
                <w:bCs/>
                <w:color w:val="000000"/>
                <w:sz w:val="21"/>
                <w:szCs w:val="21"/>
              </w:rPr>
              <w:t xml:space="preserve">Individual/Household </w:t>
            </w:r>
            <w:proofErr w:type="spellStart"/>
            <w:r w:rsidRPr="00B36E12">
              <w:rPr>
                <w:rFonts w:eastAsia="Times New Roman"/>
                <w:b/>
                <w:bCs/>
                <w:color w:val="000000"/>
                <w:sz w:val="21"/>
                <w:szCs w:val="21"/>
              </w:rPr>
              <w:t>Sociodemographics</w:t>
            </w:r>
            <w:proofErr w:type="spellEnd"/>
          </w:p>
        </w:tc>
      </w:tr>
      <w:tr w:rsidR="00CA6418" w:rsidRPr="00B36E12" w14:paraId="1B3A9CCE" w14:textId="77777777" w:rsidTr="00B36E12">
        <w:trPr>
          <w:gridAfter w:val="1"/>
          <w:wAfter w:w="4" w:type="pct"/>
          <w:trHeight w:val="20"/>
        </w:trPr>
        <w:tc>
          <w:tcPr>
            <w:tcW w:w="917" w:type="pct"/>
            <w:tcBorders>
              <w:top w:val="single" w:sz="4" w:space="0" w:color="auto"/>
              <w:bottom w:val="dotted" w:sz="4" w:space="0" w:color="auto"/>
            </w:tcBorders>
            <w:shd w:val="clear" w:color="auto" w:fill="auto"/>
            <w:noWrap/>
            <w:vAlign w:val="center"/>
            <w:hideMark/>
          </w:tcPr>
          <w:p w14:paraId="2E74B51B"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Gender</w:t>
            </w:r>
          </w:p>
        </w:tc>
        <w:tc>
          <w:tcPr>
            <w:tcW w:w="733" w:type="pct"/>
            <w:tcBorders>
              <w:top w:val="single" w:sz="4" w:space="0" w:color="auto"/>
              <w:bottom w:val="dotted" w:sz="4" w:space="0" w:color="auto"/>
            </w:tcBorders>
            <w:shd w:val="clear" w:color="auto" w:fill="auto"/>
            <w:noWrap/>
            <w:vAlign w:val="center"/>
            <w:hideMark/>
          </w:tcPr>
          <w:p w14:paraId="4E54A765"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Male</w:t>
            </w:r>
          </w:p>
        </w:tc>
        <w:tc>
          <w:tcPr>
            <w:tcW w:w="699" w:type="pct"/>
            <w:tcBorders>
              <w:top w:val="single" w:sz="4" w:space="0" w:color="auto"/>
              <w:bottom w:val="dotted" w:sz="4" w:space="0" w:color="auto"/>
              <w:right w:val="double" w:sz="4" w:space="0" w:color="auto"/>
            </w:tcBorders>
            <w:shd w:val="clear" w:color="auto" w:fill="auto"/>
            <w:noWrap/>
            <w:vAlign w:val="center"/>
            <w:hideMark/>
          </w:tcPr>
          <w:p w14:paraId="20A6BEAF"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Female</w:t>
            </w:r>
          </w:p>
        </w:tc>
        <w:tc>
          <w:tcPr>
            <w:tcW w:w="565" w:type="pct"/>
            <w:tcBorders>
              <w:top w:val="single" w:sz="4" w:space="0" w:color="auto"/>
              <w:left w:val="double" w:sz="4" w:space="0" w:color="auto"/>
              <w:bottom w:val="dotted" w:sz="4" w:space="0" w:color="auto"/>
              <w:right w:val="double" w:sz="4" w:space="0" w:color="auto"/>
            </w:tcBorders>
            <w:shd w:val="clear" w:color="auto" w:fill="auto"/>
            <w:noWrap/>
            <w:vAlign w:val="center"/>
            <w:hideMark/>
          </w:tcPr>
          <w:p w14:paraId="37EE161E" w14:textId="483BCF56"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2.8</w:t>
            </w:r>
          </w:p>
        </w:tc>
        <w:tc>
          <w:tcPr>
            <w:tcW w:w="506" w:type="pct"/>
            <w:tcBorders>
              <w:top w:val="single" w:sz="4" w:space="0" w:color="auto"/>
              <w:left w:val="double" w:sz="4" w:space="0" w:color="auto"/>
              <w:bottom w:val="dotted" w:sz="4" w:space="0" w:color="auto"/>
              <w:right w:val="double" w:sz="4" w:space="0" w:color="auto"/>
            </w:tcBorders>
            <w:shd w:val="clear" w:color="auto" w:fill="auto"/>
            <w:noWrap/>
            <w:vAlign w:val="center"/>
            <w:hideMark/>
          </w:tcPr>
          <w:p w14:paraId="43D34EDF" w14:textId="398DEDD6"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3.3</w:t>
            </w:r>
          </w:p>
        </w:tc>
        <w:tc>
          <w:tcPr>
            <w:tcW w:w="394" w:type="pct"/>
            <w:tcBorders>
              <w:top w:val="single" w:sz="4" w:space="0" w:color="auto"/>
              <w:left w:val="double" w:sz="4" w:space="0" w:color="auto"/>
              <w:bottom w:val="dotted" w:sz="4" w:space="0" w:color="auto"/>
            </w:tcBorders>
            <w:shd w:val="clear" w:color="auto" w:fill="auto"/>
            <w:noWrap/>
            <w:vAlign w:val="center"/>
            <w:hideMark/>
          </w:tcPr>
          <w:p w14:paraId="1C858FEA" w14:textId="14E9EB2F"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2.3</w:t>
            </w:r>
          </w:p>
        </w:tc>
        <w:tc>
          <w:tcPr>
            <w:tcW w:w="394" w:type="pct"/>
            <w:tcBorders>
              <w:top w:val="single" w:sz="4" w:space="0" w:color="auto"/>
              <w:bottom w:val="dotted" w:sz="4" w:space="0" w:color="auto"/>
            </w:tcBorders>
            <w:shd w:val="clear" w:color="auto" w:fill="auto"/>
            <w:noWrap/>
            <w:vAlign w:val="center"/>
            <w:hideMark/>
          </w:tcPr>
          <w:p w14:paraId="4AEEC1C0" w14:textId="6CF025A4"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6.1</w:t>
            </w:r>
          </w:p>
        </w:tc>
        <w:tc>
          <w:tcPr>
            <w:tcW w:w="394" w:type="pct"/>
            <w:tcBorders>
              <w:top w:val="single" w:sz="4" w:space="0" w:color="auto"/>
              <w:bottom w:val="dotted" w:sz="4" w:space="0" w:color="auto"/>
            </w:tcBorders>
            <w:shd w:val="clear" w:color="auto" w:fill="auto"/>
            <w:noWrap/>
            <w:vAlign w:val="center"/>
            <w:hideMark/>
          </w:tcPr>
          <w:p w14:paraId="448BB000" w14:textId="53E0EDE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6.0</w:t>
            </w:r>
          </w:p>
        </w:tc>
        <w:tc>
          <w:tcPr>
            <w:tcW w:w="392" w:type="pct"/>
            <w:tcBorders>
              <w:top w:val="single" w:sz="4" w:space="0" w:color="auto"/>
              <w:bottom w:val="dotted" w:sz="4" w:space="0" w:color="auto"/>
            </w:tcBorders>
            <w:shd w:val="clear" w:color="auto" w:fill="auto"/>
            <w:noWrap/>
            <w:vAlign w:val="center"/>
            <w:hideMark/>
          </w:tcPr>
          <w:p w14:paraId="3DEBD441" w14:textId="771485EB"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43.2</w:t>
            </w:r>
          </w:p>
        </w:tc>
      </w:tr>
      <w:tr w:rsidR="00CA6418" w:rsidRPr="00B36E12" w14:paraId="68E9061B"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329E407C"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Age</w:t>
            </w:r>
          </w:p>
        </w:tc>
        <w:tc>
          <w:tcPr>
            <w:tcW w:w="733" w:type="pct"/>
            <w:tcBorders>
              <w:top w:val="dotted" w:sz="4" w:space="0" w:color="auto"/>
              <w:bottom w:val="dotted" w:sz="4" w:space="0" w:color="auto"/>
            </w:tcBorders>
            <w:shd w:val="clear" w:color="auto" w:fill="auto"/>
            <w:noWrap/>
            <w:vAlign w:val="center"/>
            <w:hideMark/>
          </w:tcPr>
          <w:p w14:paraId="7C1CB0FB"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18 to 25</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73BE8883"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56 or more</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6F880931" w14:textId="69628CFE"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6.2</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50D58387" w14:textId="04C7D999"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1.0</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2A23AD15" w14:textId="01F37696"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32.3</w:t>
            </w:r>
          </w:p>
        </w:tc>
        <w:tc>
          <w:tcPr>
            <w:tcW w:w="394" w:type="pct"/>
            <w:tcBorders>
              <w:top w:val="dotted" w:sz="4" w:space="0" w:color="auto"/>
              <w:bottom w:val="dotted" w:sz="4" w:space="0" w:color="auto"/>
            </w:tcBorders>
            <w:shd w:val="clear" w:color="auto" w:fill="auto"/>
            <w:noWrap/>
            <w:vAlign w:val="center"/>
            <w:hideMark/>
          </w:tcPr>
          <w:p w14:paraId="35B3CCB5" w14:textId="74190E37"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9.7</w:t>
            </w:r>
          </w:p>
        </w:tc>
        <w:tc>
          <w:tcPr>
            <w:tcW w:w="394" w:type="pct"/>
            <w:tcBorders>
              <w:top w:val="dotted" w:sz="4" w:space="0" w:color="auto"/>
              <w:bottom w:val="dotted" w:sz="4" w:space="0" w:color="auto"/>
            </w:tcBorders>
            <w:shd w:val="clear" w:color="auto" w:fill="auto"/>
            <w:noWrap/>
            <w:vAlign w:val="center"/>
            <w:hideMark/>
          </w:tcPr>
          <w:p w14:paraId="4DC0F992" w14:textId="004336E4"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8.8</w:t>
            </w:r>
          </w:p>
        </w:tc>
        <w:tc>
          <w:tcPr>
            <w:tcW w:w="392" w:type="pct"/>
            <w:tcBorders>
              <w:top w:val="dotted" w:sz="4" w:space="0" w:color="auto"/>
              <w:bottom w:val="dotted" w:sz="4" w:space="0" w:color="auto"/>
            </w:tcBorders>
            <w:shd w:val="clear" w:color="auto" w:fill="auto"/>
            <w:noWrap/>
            <w:vAlign w:val="center"/>
            <w:hideMark/>
          </w:tcPr>
          <w:p w14:paraId="7F332A41" w14:textId="2D9D8A64"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108.8</w:t>
            </w:r>
          </w:p>
        </w:tc>
      </w:tr>
      <w:tr w:rsidR="00CA6418" w:rsidRPr="00B36E12" w14:paraId="5AD49B8D"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4E9C3BCF"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 xml:space="preserve">Race </w:t>
            </w:r>
          </w:p>
        </w:tc>
        <w:tc>
          <w:tcPr>
            <w:tcW w:w="733" w:type="pct"/>
            <w:tcBorders>
              <w:top w:val="dotted" w:sz="4" w:space="0" w:color="auto"/>
              <w:bottom w:val="dotted" w:sz="4" w:space="0" w:color="auto"/>
            </w:tcBorders>
            <w:shd w:val="clear" w:color="auto" w:fill="auto"/>
            <w:noWrap/>
            <w:vAlign w:val="center"/>
            <w:hideMark/>
          </w:tcPr>
          <w:p w14:paraId="5AAF53A8"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White</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13293D9C"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Black</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302D3A87" w14:textId="0FD2F5B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8.2</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522B1101" w14:textId="0EB87FAB"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8</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59382389" w14:textId="4DDA666A"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1.1</w:t>
            </w:r>
          </w:p>
        </w:tc>
        <w:tc>
          <w:tcPr>
            <w:tcW w:w="394" w:type="pct"/>
            <w:tcBorders>
              <w:top w:val="dotted" w:sz="4" w:space="0" w:color="auto"/>
              <w:bottom w:val="dotted" w:sz="4" w:space="0" w:color="auto"/>
            </w:tcBorders>
            <w:shd w:val="clear" w:color="auto" w:fill="auto"/>
            <w:noWrap/>
            <w:vAlign w:val="center"/>
            <w:hideMark/>
          </w:tcPr>
          <w:p w14:paraId="59B8263F" w14:textId="4E97C0C1"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9.4</w:t>
            </w:r>
          </w:p>
        </w:tc>
        <w:tc>
          <w:tcPr>
            <w:tcW w:w="394" w:type="pct"/>
            <w:tcBorders>
              <w:top w:val="dotted" w:sz="4" w:space="0" w:color="auto"/>
              <w:bottom w:val="dotted" w:sz="4" w:space="0" w:color="auto"/>
            </w:tcBorders>
            <w:shd w:val="clear" w:color="auto" w:fill="auto"/>
            <w:noWrap/>
            <w:vAlign w:val="center"/>
            <w:hideMark/>
          </w:tcPr>
          <w:p w14:paraId="08A012CF" w14:textId="2ECA9A8F"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1.1</w:t>
            </w:r>
          </w:p>
        </w:tc>
        <w:tc>
          <w:tcPr>
            <w:tcW w:w="392" w:type="pct"/>
            <w:tcBorders>
              <w:top w:val="dotted" w:sz="4" w:space="0" w:color="auto"/>
              <w:bottom w:val="dotted" w:sz="4" w:space="0" w:color="auto"/>
            </w:tcBorders>
            <w:shd w:val="clear" w:color="auto" w:fill="auto"/>
            <w:noWrap/>
            <w:vAlign w:val="center"/>
            <w:hideMark/>
          </w:tcPr>
          <w:p w14:paraId="7FFE5375" w14:textId="2D982FC0"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9.7</w:t>
            </w:r>
          </w:p>
        </w:tc>
      </w:tr>
      <w:tr w:rsidR="00CA6418" w:rsidRPr="00B36E12" w14:paraId="30954EB8"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2960475E"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 xml:space="preserve">Race </w:t>
            </w:r>
          </w:p>
        </w:tc>
        <w:tc>
          <w:tcPr>
            <w:tcW w:w="733" w:type="pct"/>
            <w:tcBorders>
              <w:top w:val="dotted" w:sz="4" w:space="0" w:color="auto"/>
              <w:bottom w:val="dotted" w:sz="4" w:space="0" w:color="auto"/>
            </w:tcBorders>
            <w:shd w:val="clear" w:color="auto" w:fill="auto"/>
            <w:noWrap/>
            <w:vAlign w:val="center"/>
            <w:hideMark/>
          </w:tcPr>
          <w:p w14:paraId="6D9E9E23"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White</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79259F5F"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Asian</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335FE6B0" w14:textId="426C9D62"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0</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0121CC6D" w14:textId="5BDEA120"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55.3</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08AC26F3" w14:textId="06D83161"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1.5</w:t>
            </w:r>
          </w:p>
        </w:tc>
        <w:tc>
          <w:tcPr>
            <w:tcW w:w="394" w:type="pct"/>
            <w:tcBorders>
              <w:top w:val="dotted" w:sz="4" w:space="0" w:color="auto"/>
              <w:bottom w:val="dotted" w:sz="4" w:space="0" w:color="auto"/>
            </w:tcBorders>
            <w:shd w:val="clear" w:color="auto" w:fill="auto"/>
            <w:noWrap/>
            <w:vAlign w:val="center"/>
            <w:hideMark/>
          </w:tcPr>
          <w:p w14:paraId="4F5EF857" w14:textId="2EEB072B"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1.0</w:t>
            </w:r>
          </w:p>
        </w:tc>
        <w:tc>
          <w:tcPr>
            <w:tcW w:w="394" w:type="pct"/>
            <w:tcBorders>
              <w:top w:val="dotted" w:sz="4" w:space="0" w:color="auto"/>
              <w:bottom w:val="dotted" w:sz="4" w:space="0" w:color="auto"/>
            </w:tcBorders>
            <w:shd w:val="clear" w:color="auto" w:fill="auto"/>
            <w:noWrap/>
            <w:vAlign w:val="center"/>
            <w:hideMark/>
          </w:tcPr>
          <w:p w14:paraId="096A1290" w14:textId="097EC78E"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2.3</w:t>
            </w:r>
          </w:p>
        </w:tc>
        <w:tc>
          <w:tcPr>
            <w:tcW w:w="392" w:type="pct"/>
            <w:tcBorders>
              <w:top w:val="dotted" w:sz="4" w:space="0" w:color="auto"/>
              <w:bottom w:val="dotted" w:sz="4" w:space="0" w:color="auto"/>
            </w:tcBorders>
            <w:shd w:val="clear" w:color="auto" w:fill="auto"/>
            <w:noWrap/>
            <w:vAlign w:val="center"/>
            <w:hideMark/>
          </w:tcPr>
          <w:p w14:paraId="4556DE27" w14:textId="5FBA3846"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7.9</w:t>
            </w:r>
          </w:p>
        </w:tc>
      </w:tr>
      <w:tr w:rsidR="00CA6418" w:rsidRPr="00B36E12" w14:paraId="781543B5"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6AF9A66F"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Formal Education Level</w:t>
            </w:r>
          </w:p>
        </w:tc>
        <w:tc>
          <w:tcPr>
            <w:tcW w:w="733" w:type="pct"/>
            <w:tcBorders>
              <w:top w:val="dotted" w:sz="4" w:space="0" w:color="auto"/>
              <w:bottom w:val="dotted" w:sz="4" w:space="0" w:color="auto"/>
            </w:tcBorders>
            <w:shd w:val="clear" w:color="auto" w:fill="auto"/>
            <w:noWrap/>
            <w:vAlign w:val="center"/>
            <w:hideMark/>
          </w:tcPr>
          <w:p w14:paraId="0672D601"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Less than a Bachelor’s degree</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7E88AA91"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University degree</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5C048472" w14:textId="060DBD49"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42.9</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3459E859" w14:textId="0DD9021B"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31.4</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78337D7D" w14:textId="5BE3749A"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6.0</w:t>
            </w:r>
          </w:p>
        </w:tc>
        <w:tc>
          <w:tcPr>
            <w:tcW w:w="394" w:type="pct"/>
            <w:tcBorders>
              <w:top w:val="dotted" w:sz="4" w:space="0" w:color="auto"/>
              <w:bottom w:val="dotted" w:sz="4" w:space="0" w:color="auto"/>
            </w:tcBorders>
            <w:shd w:val="clear" w:color="auto" w:fill="auto"/>
            <w:noWrap/>
            <w:vAlign w:val="center"/>
            <w:hideMark/>
          </w:tcPr>
          <w:p w14:paraId="6A621879" w14:textId="3FFD25DE"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6.7</w:t>
            </w:r>
          </w:p>
        </w:tc>
        <w:tc>
          <w:tcPr>
            <w:tcW w:w="394" w:type="pct"/>
            <w:tcBorders>
              <w:top w:val="dotted" w:sz="4" w:space="0" w:color="auto"/>
              <w:bottom w:val="dotted" w:sz="4" w:space="0" w:color="auto"/>
            </w:tcBorders>
            <w:shd w:val="clear" w:color="auto" w:fill="auto"/>
            <w:noWrap/>
            <w:vAlign w:val="center"/>
            <w:hideMark/>
          </w:tcPr>
          <w:p w14:paraId="5051C1BB" w14:textId="6DA27B08"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4.2</w:t>
            </w:r>
          </w:p>
        </w:tc>
        <w:tc>
          <w:tcPr>
            <w:tcW w:w="392" w:type="pct"/>
            <w:tcBorders>
              <w:top w:val="dotted" w:sz="4" w:space="0" w:color="auto"/>
              <w:bottom w:val="dotted" w:sz="4" w:space="0" w:color="auto"/>
            </w:tcBorders>
            <w:shd w:val="clear" w:color="auto" w:fill="auto"/>
            <w:noWrap/>
            <w:vAlign w:val="center"/>
            <w:hideMark/>
          </w:tcPr>
          <w:p w14:paraId="6B8212B9" w14:textId="0D56C364"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13.8</w:t>
            </w:r>
          </w:p>
        </w:tc>
      </w:tr>
      <w:tr w:rsidR="00CA6418" w:rsidRPr="00B36E12" w14:paraId="3AB6B234"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62D3645F"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Household Income</w:t>
            </w:r>
          </w:p>
        </w:tc>
        <w:tc>
          <w:tcPr>
            <w:tcW w:w="733" w:type="pct"/>
            <w:tcBorders>
              <w:top w:val="dotted" w:sz="4" w:space="0" w:color="auto"/>
              <w:bottom w:val="dotted" w:sz="4" w:space="0" w:color="auto"/>
            </w:tcBorders>
            <w:shd w:val="clear" w:color="auto" w:fill="auto"/>
            <w:noWrap/>
            <w:vAlign w:val="center"/>
            <w:hideMark/>
          </w:tcPr>
          <w:p w14:paraId="62BE86D2"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Less than $50,000</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42471F39"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Over $100,000</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3D85ADFE" w14:textId="549292F1"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18.2</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4C70AC69" w14:textId="38E2EE61"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9.4</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19930865" w14:textId="4CA77CE7"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6.8</w:t>
            </w:r>
          </w:p>
        </w:tc>
        <w:tc>
          <w:tcPr>
            <w:tcW w:w="394" w:type="pct"/>
            <w:tcBorders>
              <w:top w:val="dotted" w:sz="4" w:space="0" w:color="auto"/>
              <w:bottom w:val="dotted" w:sz="4" w:space="0" w:color="auto"/>
            </w:tcBorders>
            <w:shd w:val="clear" w:color="auto" w:fill="auto"/>
            <w:noWrap/>
            <w:vAlign w:val="center"/>
            <w:hideMark/>
          </w:tcPr>
          <w:p w14:paraId="38B5D2C6" w14:textId="506F8E79"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6</w:t>
            </w:r>
          </w:p>
        </w:tc>
        <w:tc>
          <w:tcPr>
            <w:tcW w:w="394" w:type="pct"/>
            <w:tcBorders>
              <w:top w:val="dotted" w:sz="4" w:space="0" w:color="auto"/>
              <w:bottom w:val="dotted" w:sz="4" w:space="0" w:color="auto"/>
            </w:tcBorders>
            <w:shd w:val="clear" w:color="auto" w:fill="auto"/>
            <w:noWrap/>
            <w:vAlign w:val="center"/>
            <w:hideMark/>
          </w:tcPr>
          <w:p w14:paraId="3263C5BB" w14:textId="62B988A7"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1.9</w:t>
            </w:r>
          </w:p>
        </w:tc>
        <w:tc>
          <w:tcPr>
            <w:tcW w:w="392" w:type="pct"/>
            <w:tcBorders>
              <w:top w:val="dotted" w:sz="4" w:space="0" w:color="auto"/>
              <w:bottom w:val="dotted" w:sz="4" w:space="0" w:color="auto"/>
            </w:tcBorders>
            <w:shd w:val="clear" w:color="auto" w:fill="auto"/>
            <w:noWrap/>
            <w:vAlign w:val="center"/>
            <w:hideMark/>
          </w:tcPr>
          <w:p w14:paraId="38A55B92" w14:textId="02BC6090"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1.8</w:t>
            </w:r>
          </w:p>
        </w:tc>
      </w:tr>
      <w:tr w:rsidR="00CA6418" w:rsidRPr="00B36E12" w14:paraId="47BF1D75"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0DDF3748"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 xml:space="preserve">Number of Motorized Vehicles </w:t>
            </w:r>
          </w:p>
        </w:tc>
        <w:tc>
          <w:tcPr>
            <w:tcW w:w="733" w:type="pct"/>
            <w:tcBorders>
              <w:top w:val="dotted" w:sz="4" w:space="0" w:color="auto"/>
              <w:bottom w:val="dotted" w:sz="4" w:space="0" w:color="auto"/>
            </w:tcBorders>
            <w:shd w:val="clear" w:color="auto" w:fill="auto"/>
            <w:noWrap/>
            <w:vAlign w:val="center"/>
            <w:hideMark/>
          </w:tcPr>
          <w:p w14:paraId="47587616"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gt;0 Vehicles</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27B6F4EC" w14:textId="61F4AE31"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Zero vehicles</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30DECDCA" w14:textId="0FD12B6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1.8</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6E897FDE" w14:textId="667A3BD9"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30.2</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2BFB5E69" w14:textId="7A56DE3A"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71.6</w:t>
            </w:r>
          </w:p>
        </w:tc>
        <w:tc>
          <w:tcPr>
            <w:tcW w:w="394" w:type="pct"/>
            <w:tcBorders>
              <w:top w:val="dotted" w:sz="4" w:space="0" w:color="auto"/>
              <w:bottom w:val="dotted" w:sz="4" w:space="0" w:color="auto"/>
            </w:tcBorders>
            <w:shd w:val="clear" w:color="auto" w:fill="auto"/>
            <w:noWrap/>
            <w:vAlign w:val="center"/>
            <w:hideMark/>
          </w:tcPr>
          <w:p w14:paraId="6561B83C" w14:textId="7198549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9.4</w:t>
            </w:r>
          </w:p>
        </w:tc>
        <w:tc>
          <w:tcPr>
            <w:tcW w:w="394" w:type="pct"/>
            <w:tcBorders>
              <w:top w:val="dotted" w:sz="4" w:space="0" w:color="auto"/>
              <w:bottom w:val="dotted" w:sz="4" w:space="0" w:color="auto"/>
            </w:tcBorders>
            <w:shd w:val="clear" w:color="auto" w:fill="auto"/>
            <w:noWrap/>
            <w:vAlign w:val="center"/>
            <w:hideMark/>
          </w:tcPr>
          <w:p w14:paraId="70E5CAAF" w14:textId="7BF16ED4"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6.5</w:t>
            </w:r>
          </w:p>
        </w:tc>
        <w:tc>
          <w:tcPr>
            <w:tcW w:w="392" w:type="pct"/>
            <w:tcBorders>
              <w:top w:val="dotted" w:sz="4" w:space="0" w:color="auto"/>
              <w:bottom w:val="dotted" w:sz="4" w:space="0" w:color="auto"/>
            </w:tcBorders>
            <w:shd w:val="clear" w:color="auto" w:fill="auto"/>
            <w:noWrap/>
            <w:vAlign w:val="center"/>
            <w:hideMark/>
          </w:tcPr>
          <w:p w14:paraId="3A9D8333" w14:textId="7835BCB7"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23.4</w:t>
            </w:r>
          </w:p>
        </w:tc>
      </w:tr>
      <w:tr w:rsidR="00CA6418" w:rsidRPr="00B36E12" w14:paraId="5F2B17F6" w14:textId="77777777" w:rsidTr="00B36E12">
        <w:trPr>
          <w:gridAfter w:val="1"/>
          <w:wAfter w:w="4" w:type="pct"/>
          <w:trHeight w:val="20"/>
        </w:trPr>
        <w:tc>
          <w:tcPr>
            <w:tcW w:w="917" w:type="pct"/>
            <w:vMerge w:val="restart"/>
            <w:tcBorders>
              <w:top w:val="dotted" w:sz="4" w:space="0" w:color="auto"/>
              <w:bottom w:val="dotted" w:sz="4" w:space="0" w:color="auto"/>
            </w:tcBorders>
            <w:shd w:val="clear" w:color="auto" w:fill="auto"/>
            <w:noWrap/>
            <w:vAlign w:val="center"/>
            <w:hideMark/>
          </w:tcPr>
          <w:p w14:paraId="09D9FADB"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Life Cycle Classification</w:t>
            </w:r>
          </w:p>
        </w:tc>
        <w:tc>
          <w:tcPr>
            <w:tcW w:w="733" w:type="pct"/>
            <w:tcBorders>
              <w:top w:val="dotted" w:sz="4" w:space="0" w:color="auto"/>
              <w:bottom w:val="dotted" w:sz="4" w:space="0" w:color="auto"/>
            </w:tcBorders>
            <w:shd w:val="clear" w:color="auto" w:fill="auto"/>
            <w:noWrap/>
            <w:vAlign w:val="center"/>
            <w:hideMark/>
          </w:tcPr>
          <w:p w14:paraId="0A7965E0"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No children present</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6E45EC55"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Children present</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0B886E4C" w14:textId="4475B584"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3.4</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0BFBFF01" w14:textId="422E2167"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7.4</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5D726EFA" w14:textId="48E5318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5.7</w:t>
            </w:r>
          </w:p>
        </w:tc>
        <w:tc>
          <w:tcPr>
            <w:tcW w:w="394" w:type="pct"/>
            <w:tcBorders>
              <w:top w:val="dotted" w:sz="4" w:space="0" w:color="auto"/>
              <w:bottom w:val="dotted" w:sz="4" w:space="0" w:color="auto"/>
            </w:tcBorders>
            <w:shd w:val="clear" w:color="auto" w:fill="auto"/>
            <w:noWrap/>
            <w:vAlign w:val="center"/>
            <w:hideMark/>
          </w:tcPr>
          <w:p w14:paraId="0A184DB5" w14:textId="1BA93CE4"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3.3</w:t>
            </w:r>
          </w:p>
        </w:tc>
        <w:tc>
          <w:tcPr>
            <w:tcW w:w="394" w:type="pct"/>
            <w:tcBorders>
              <w:top w:val="dotted" w:sz="4" w:space="0" w:color="auto"/>
              <w:bottom w:val="dotted" w:sz="4" w:space="0" w:color="auto"/>
            </w:tcBorders>
            <w:shd w:val="clear" w:color="auto" w:fill="auto"/>
            <w:noWrap/>
            <w:vAlign w:val="center"/>
            <w:hideMark/>
          </w:tcPr>
          <w:p w14:paraId="6169C6E8" w14:textId="4691C98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2</w:t>
            </w:r>
          </w:p>
        </w:tc>
        <w:tc>
          <w:tcPr>
            <w:tcW w:w="392" w:type="pct"/>
            <w:tcBorders>
              <w:top w:val="dotted" w:sz="4" w:space="0" w:color="auto"/>
              <w:bottom w:val="dotted" w:sz="4" w:space="0" w:color="auto"/>
            </w:tcBorders>
            <w:shd w:val="clear" w:color="auto" w:fill="auto"/>
            <w:noWrap/>
            <w:vAlign w:val="center"/>
            <w:hideMark/>
          </w:tcPr>
          <w:p w14:paraId="3200AE4A" w14:textId="61EDEE14"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16.4</w:t>
            </w:r>
          </w:p>
        </w:tc>
      </w:tr>
      <w:tr w:rsidR="00CA6418" w:rsidRPr="00B36E12" w14:paraId="7E38CF51" w14:textId="77777777" w:rsidTr="00B36E12">
        <w:trPr>
          <w:gridAfter w:val="1"/>
          <w:wAfter w:w="4" w:type="pct"/>
          <w:trHeight w:val="20"/>
        </w:trPr>
        <w:tc>
          <w:tcPr>
            <w:tcW w:w="917" w:type="pct"/>
            <w:vMerge/>
            <w:tcBorders>
              <w:top w:val="dotted" w:sz="4" w:space="0" w:color="auto"/>
            </w:tcBorders>
            <w:shd w:val="clear" w:color="auto" w:fill="auto"/>
            <w:noWrap/>
            <w:vAlign w:val="center"/>
            <w:hideMark/>
          </w:tcPr>
          <w:p w14:paraId="1343125C" w14:textId="12EA02A8" w:rsidR="00CA6418" w:rsidRPr="00B36E12" w:rsidRDefault="00CA6418" w:rsidP="00CA6418">
            <w:pPr>
              <w:spacing w:line="240" w:lineRule="auto"/>
              <w:jc w:val="left"/>
              <w:rPr>
                <w:rFonts w:eastAsia="Times New Roman"/>
                <w:color w:val="000000"/>
                <w:sz w:val="21"/>
                <w:szCs w:val="21"/>
              </w:rPr>
            </w:pPr>
          </w:p>
        </w:tc>
        <w:tc>
          <w:tcPr>
            <w:tcW w:w="733" w:type="pct"/>
            <w:tcBorders>
              <w:top w:val="dotted" w:sz="4" w:space="0" w:color="auto"/>
            </w:tcBorders>
            <w:shd w:val="clear" w:color="auto" w:fill="auto"/>
            <w:noWrap/>
            <w:vAlign w:val="center"/>
            <w:hideMark/>
          </w:tcPr>
          <w:p w14:paraId="0F240CAC" w14:textId="000A6F62"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1 adult; no children</w:t>
            </w:r>
          </w:p>
        </w:tc>
        <w:tc>
          <w:tcPr>
            <w:tcW w:w="699" w:type="pct"/>
            <w:tcBorders>
              <w:top w:val="dotted" w:sz="4" w:space="0" w:color="auto"/>
              <w:right w:val="double" w:sz="4" w:space="0" w:color="auto"/>
            </w:tcBorders>
            <w:shd w:val="clear" w:color="auto" w:fill="auto"/>
            <w:noWrap/>
            <w:vAlign w:val="center"/>
            <w:hideMark/>
          </w:tcPr>
          <w:p w14:paraId="7506CD44" w14:textId="2B5FBD32"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2+ adults; no children</w:t>
            </w:r>
          </w:p>
        </w:tc>
        <w:tc>
          <w:tcPr>
            <w:tcW w:w="565" w:type="pct"/>
            <w:tcBorders>
              <w:top w:val="dotted" w:sz="4" w:space="0" w:color="auto"/>
              <w:left w:val="double" w:sz="4" w:space="0" w:color="auto"/>
              <w:right w:val="double" w:sz="4" w:space="0" w:color="auto"/>
            </w:tcBorders>
            <w:shd w:val="clear" w:color="auto" w:fill="auto"/>
            <w:noWrap/>
            <w:vAlign w:val="center"/>
            <w:hideMark/>
          </w:tcPr>
          <w:p w14:paraId="20FD9F0B" w14:textId="7FD35685"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4.2</w:t>
            </w:r>
          </w:p>
        </w:tc>
        <w:tc>
          <w:tcPr>
            <w:tcW w:w="506" w:type="pct"/>
            <w:tcBorders>
              <w:top w:val="dotted" w:sz="4" w:space="0" w:color="auto"/>
              <w:left w:val="double" w:sz="4" w:space="0" w:color="auto"/>
              <w:right w:val="double" w:sz="4" w:space="0" w:color="auto"/>
            </w:tcBorders>
            <w:shd w:val="clear" w:color="auto" w:fill="auto"/>
            <w:noWrap/>
            <w:vAlign w:val="center"/>
            <w:hideMark/>
          </w:tcPr>
          <w:p w14:paraId="3CCB2DDB" w14:textId="69AB23A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5.4</w:t>
            </w:r>
          </w:p>
        </w:tc>
        <w:tc>
          <w:tcPr>
            <w:tcW w:w="394" w:type="pct"/>
            <w:tcBorders>
              <w:top w:val="dotted" w:sz="4" w:space="0" w:color="auto"/>
              <w:left w:val="double" w:sz="4" w:space="0" w:color="auto"/>
            </w:tcBorders>
            <w:shd w:val="clear" w:color="auto" w:fill="auto"/>
            <w:noWrap/>
            <w:vAlign w:val="center"/>
            <w:hideMark/>
          </w:tcPr>
          <w:p w14:paraId="59AB01A0" w14:textId="65848B52"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5</w:t>
            </w:r>
          </w:p>
        </w:tc>
        <w:tc>
          <w:tcPr>
            <w:tcW w:w="394" w:type="pct"/>
            <w:tcBorders>
              <w:top w:val="dotted" w:sz="4" w:space="0" w:color="auto"/>
            </w:tcBorders>
            <w:shd w:val="clear" w:color="auto" w:fill="auto"/>
            <w:noWrap/>
            <w:vAlign w:val="center"/>
            <w:hideMark/>
          </w:tcPr>
          <w:p w14:paraId="106A3384" w14:textId="28E1C31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4</w:t>
            </w:r>
          </w:p>
        </w:tc>
        <w:tc>
          <w:tcPr>
            <w:tcW w:w="394" w:type="pct"/>
            <w:tcBorders>
              <w:top w:val="dotted" w:sz="4" w:space="0" w:color="auto"/>
            </w:tcBorders>
            <w:shd w:val="clear" w:color="auto" w:fill="auto"/>
            <w:noWrap/>
            <w:vAlign w:val="center"/>
            <w:hideMark/>
          </w:tcPr>
          <w:p w14:paraId="55470101" w14:textId="78057429"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5</w:t>
            </w:r>
          </w:p>
        </w:tc>
        <w:tc>
          <w:tcPr>
            <w:tcW w:w="392" w:type="pct"/>
            <w:tcBorders>
              <w:top w:val="dotted" w:sz="4" w:space="0" w:color="auto"/>
            </w:tcBorders>
            <w:shd w:val="clear" w:color="auto" w:fill="auto"/>
            <w:noWrap/>
            <w:vAlign w:val="center"/>
            <w:hideMark/>
          </w:tcPr>
          <w:p w14:paraId="1FFE6A18" w14:textId="044634F2"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3.1</w:t>
            </w:r>
          </w:p>
        </w:tc>
      </w:tr>
      <w:tr w:rsidR="00CA6418" w:rsidRPr="00B36E12" w14:paraId="205AB22B" w14:textId="77777777" w:rsidTr="00B36E12">
        <w:trPr>
          <w:trHeight w:val="20"/>
        </w:trPr>
        <w:tc>
          <w:tcPr>
            <w:tcW w:w="5000" w:type="pct"/>
            <w:gridSpan w:val="10"/>
            <w:shd w:val="clear" w:color="auto" w:fill="auto"/>
            <w:noWrap/>
            <w:vAlign w:val="center"/>
          </w:tcPr>
          <w:p w14:paraId="26B59D27" w14:textId="1559C343" w:rsidR="00CA6418" w:rsidRPr="00B36E12" w:rsidRDefault="00CA6418" w:rsidP="00CA6418">
            <w:pPr>
              <w:spacing w:line="240" w:lineRule="auto"/>
              <w:ind w:right="163"/>
              <w:rPr>
                <w:rFonts w:eastAsia="Times New Roman"/>
                <w:b/>
                <w:bCs/>
                <w:color w:val="000000"/>
                <w:sz w:val="21"/>
                <w:szCs w:val="21"/>
              </w:rPr>
            </w:pPr>
            <w:r w:rsidRPr="00B36E12">
              <w:rPr>
                <w:rFonts w:eastAsia="Times New Roman"/>
                <w:b/>
                <w:bCs/>
                <w:color w:val="000000"/>
                <w:sz w:val="21"/>
                <w:szCs w:val="21"/>
              </w:rPr>
              <w:t>Employment Characteristics</w:t>
            </w:r>
          </w:p>
        </w:tc>
      </w:tr>
      <w:tr w:rsidR="00CA6418" w:rsidRPr="00B36E12" w14:paraId="1DB8703D" w14:textId="77777777" w:rsidTr="00B36E12">
        <w:trPr>
          <w:gridAfter w:val="1"/>
          <w:wAfter w:w="4" w:type="pct"/>
          <w:trHeight w:val="20"/>
        </w:trPr>
        <w:tc>
          <w:tcPr>
            <w:tcW w:w="917" w:type="pct"/>
            <w:vMerge w:val="restart"/>
            <w:tcBorders>
              <w:bottom w:val="dotted" w:sz="4" w:space="0" w:color="auto"/>
            </w:tcBorders>
            <w:shd w:val="clear" w:color="auto" w:fill="auto"/>
            <w:noWrap/>
            <w:vAlign w:val="center"/>
            <w:hideMark/>
          </w:tcPr>
          <w:p w14:paraId="647643E5"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Employment Status and Telework Arrangements</w:t>
            </w:r>
          </w:p>
        </w:tc>
        <w:tc>
          <w:tcPr>
            <w:tcW w:w="733" w:type="pct"/>
            <w:tcBorders>
              <w:bottom w:val="dotted" w:sz="4" w:space="0" w:color="auto"/>
            </w:tcBorders>
            <w:shd w:val="clear" w:color="auto" w:fill="auto"/>
            <w:noWrap/>
            <w:vAlign w:val="center"/>
            <w:hideMark/>
          </w:tcPr>
          <w:p w14:paraId="28179091"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Not employed</w:t>
            </w:r>
          </w:p>
        </w:tc>
        <w:tc>
          <w:tcPr>
            <w:tcW w:w="699" w:type="pct"/>
            <w:tcBorders>
              <w:bottom w:val="dotted" w:sz="4" w:space="0" w:color="auto"/>
              <w:right w:val="double" w:sz="4" w:space="0" w:color="auto"/>
            </w:tcBorders>
            <w:shd w:val="clear" w:color="auto" w:fill="auto"/>
            <w:noWrap/>
            <w:vAlign w:val="center"/>
            <w:hideMark/>
          </w:tcPr>
          <w:p w14:paraId="2B11E57E"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Employed + No telework</w:t>
            </w:r>
          </w:p>
        </w:tc>
        <w:tc>
          <w:tcPr>
            <w:tcW w:w="565" w:type="pct"/>
            <w:tcBorders>
              <w:left w:val="double" w:sz="4" w:space="0" w:color="auto"/>
              <w:bottom w:val="dotted" w:sz="4" w:space="0" w:color="auto"/>
              <w:right w:val="double" w:sz="4" w:space="0" w:color="auto"/>
            </w:tcBorders>
            <w:shd w:val="clear" w:color="auto" w:fill="auto"/>
            <w:noWrap/>
            <w:vAlign w:val="center"/>
            <w:hideMark/>
          </w:tcPr>
          <w:p w14:paraId="689DCBF1" w14:textId="206F0A0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2.1</w:t>
            </w:r>
          </w:p>
        </w:tc>
        <w:tc>
          <w:tcPr>
            <w:tcW w:w="506" w:type="pct"/>
            <w:tcBorders>
              <w:left w:val="double" w:sz="4" w:space="0" w:color="auto"/>
              <w:bottom w:val="dotted" w:sz="4" w:space="0" w:color="auto"/>
              <w:right w:val="double" w:sz="4" w:space="0" w:color="auto"/>
            </w:tcBorders>
            <w:shd w:val="clear" w:color="auto" w:fill="auto"/>
            <w:noWrap/>
            <w:vAlign w:val="center"/>
            <w:hideMark/>
          </w:tcPr>
          <w:p w14:paraId="08A5CD19" w14:textId="3BAAE1A8"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0.2</w:t>
            </w:r>
          </w:p>
        </w:tc>
        <w:tc>
          <w:tcPr>
            <w:tcW w:w="394" w:type="pct"/>
            <w:tcBorders>
              <w:left w:val="double" w:sz="4" w:space="0" w:color="auto"/>
              <w:bottom w:val="dotted" w:sz="4" w:space="0" w:color="auto"/>
            </w:tcBorders>
            <w:shd w:val="clear" w:color="auto" w:fill="auto"/>
            <w:noWrap/>
            <w:vAlign w:val="center"/>
            <w:hideMark/>
          </w:tcPr>
          <w:p w14:paraId="5BB9E4D0" w14:textId="259FBE54"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39.1</w:t>
            </w:r>
          </w:p>
        </w:tc>
        <w:tc>
          <w:tcPr>
            <w:tcW w:w="394" w:type="pct"/>
            <w:tcBorders>
              <w:bottom w:val="dotted" w:sz="4" w:space="0" w:color="auto"/>
            </w:tcBorders>
            <w:shd w:val="clear" w:color="auto" w:fill="auto"/>
            <w:noWrap/>
            <w:vAlign w:val="center"/>
            <w:hideMark/>
          </w:tcPr>
          <w:p w14:paraId="058BEA44" w14:textId="7C555D40"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7.7</w:t>
            </w:r>
          </w:p>
        </w:tc>
        <w:tc>
          <w:tcPr>
            <w:tcW w:w="394" w:type="pct"/>
            <w:tcBorders>
              <w:bottom w:val="dotted" w:sz="4" w:space="0" w:color="auto"/>
            </w:tcBorders>
            <w:shd w:val="clear" w:color="auto" w:fill="auto"/>
            <w:noWrap/>
            <w:vAlign w:val="center"/>
            <w:hideMark/>
          </w:tcPr>
          <w:p w14:paraId="63A6D8FD" w14:textId="71E75E0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9.3</w:t>
            </w:r>
          </w:p>
        </w:tc>
        <w:tc>
          <w:tcPr>
            <w:tcW w:w="392" w:type="pct"/>
            <w:tcBorders>
              <w:bottom w:val="dotted" w:sz="4" w:space="0" w:color="auto"/>
            </w:tcBorders>
            <w:shd w:val="clear" w:color="auto" w:fill="auto"/>
            <w:noWrap/>
            <w:vAlign w:val="center"/>
            <w:hideMark/>
          </w:tcPr>
          <w:p w14:paraId="12DF5B26" w14:textId="54101806"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21.9</w:t>
            </w:r>
          </w:p>
        </w:tc>
      </w:tr>
      <w:tr w:rsidR="00CA6418" w:rsidRPr="00B36E12" w14:paraId="61968E09" w14:textId="77777777" w:rsidTr="00B36E12">
        <w:trPr>
          <w:gridAfter w:val="1"/>
          <w:wAfter w:w="4" w:type="pct"/>
          <w:trHeight w:val="20"/>
        </w:trPr>
        <w:tc>
          <w:tcPr>
            <w:tcW w:w="917" w:type="pct"/>
            <w:vMerge/>
            <w:tcBorders>
              <w:top w:val="dotted" w:sz="4" w:space="0" w:color="auto"/>
            </w:tcBorders>
            <w:shd w:val="clear" w:color="auto" w:fill="auto"/>
            <w:noWrap/>
            <w:vAlign w:val="center"/>
            <w:hideMark/>
          </w:tcPr>
          <w:p w14:paraId="47B686D0" w14:textId="36749FD4" w:rsidR="00CA6418" w:rsidRPr="00B36E12" w:rsidRDefault="00CA6418" w:rsidP="00CA6418">
            <w:pPr>
              <w:spacing w:line="240" w:lineRule="auto"/>
              <w:jc w:val="left"/>
              <w:rPr>
                <w:rFonts w:eastAsia="Times New Roman"/>
                <w:color w:val="000000"/>
                <w:sz w:val="21"/>
                <w:szCs w:val="21"/>
              </w:rPr>
            </w:pPr>
          </w:p>
        </w:tc>
        <w:tc>
          <w:tcPr>
            <w:tcW w:w="733" w:type="pct"/>
            <w:tcBorders>
              <w:top w:val="dotted" w:sz="4" w:space="0" w:color="auto"/>
            </w:tcBorders>
            <w:shd w:val="clear" w:color="auto" w:fill="auto"/>
            <w:noWrap/>
            <w:vAlign w:val="center"/>
            <w:hideMark/>
          </w:tcPr>
          <w:p w14:paraId="405EAB4F"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Employed + No telework</w:t>
            </w:r>
          </w:p>
        </w:tc>
        <w:tc>
          <w:tcPr>
            <w:tcW w:w="699" w:type="pct"/>
            <w:tcBorders>
              <w:top w:val="dotted" w:sz="4" w:space="0" w:color="auto"/>
              <w:right w:val="double" w:sz="4" w:space="0" w:color="auto"/>
            </w:tcBorders>
            <w:shd w:val="clear" w:color="auto" w:fill="auto"/>
            <w:noWrap/>
            <w:vAlign w:val="center"/>
            <w:hideMark/>
          </w:tcPr>
          <w:p w14:paraId="0ADED610"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Employed + Daily telework</w:t>
            </w:r>
          </w:p>
        </w:tc>
        <w:tc>
          <w:tcPr>
            <w:tcW w:w="565" w:type="pct"/>
            <w:tcBorders>
              <w:top w:val="dotted" w:sz="4" w:space="0" w:color="auto"/>
              <w:left w:val="double" w:sz="4" w:space="0" w:color="auto"/>
              <w:right w:val="double" w:sz="4" w:space="0" w:color="auto"/>
            </w:tcBorders>
            <w:shd w:val="clear" w:color="auto" w:fill="auto"/>
            <w:noWrap/>
            <w:vAlign w:val="center"/>
            <w:hideMark/>
          </w:tcPr>
          <w:p w14:paraId="21C6C78E" w14:textId="4AB96D5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7.5</w:t>
            </w:r>
          </w:p>
        </w:tc>
        <w:tc>
          <w:tcPr>
            <w:tcW w:w="506" w:type="pct"/>
            <w:tcBorders>
              <w:top w:val="dotted" w:sz="4" w:space="0" w:color="auto"/>
              <w:left w:val="double" w:sz="4" w:space="0" w:color="auto"/>
              <w:right w:val="double" w:sz="4" w:space="0" w:color="auto"/>
            </w:tcBorders>
            <w:shd w:val="clear" w:color="auto" w:fill="auto"/>
            <w:noWrap/>
            <w:vAlign w:val="center"/>
            <w:hideMark/>
          </w:tcPr>
          <w:p w14:paraId="61E25EB6" w14:textId="4768012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9.6</w:t>
            </w:r>
          </w:p>
        </w:tc>
        <w:tc>
          <w:tcPr>
            <w:tcW w:w="394" w:type="pct"/>
            <w:tcBorders>
              <w:top w:val="dotted" w:sz="4" w:space="0" w:color="auto"/>
              <w:left w:val="double" w:sz="4" w:space="0" w:color="auto"/>
            </w:tcBorders>
            <w:shd w:val="clear" w:color="auto" w:fill="auto"/>
            <w:noWrap/>
            <w:vAlign w:val="center"/>
            <w:hideMark/>
          </w:tcPr>
          <w:p w14:paraId="44585AF0" w14:textId="7C0087AF"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65.2</w:t>
            </w:r>
          </w:p>
        </w:tc>
        <w:tc>
          <w:tcPr>
            <w:tcW w:w="394" w:type="pct"/>
            <w:tcBorders>
              <w:top w:val="dotted" w:sz="4" w:space="0" w:color="auto"/>
            </w:tcBorders>
            <w:shd w:val="clear" w:color="auto" w:fill="auto"/>
            <w:noWrap/>
            <w:vAlign w:val="center"/>
            <w:hideMark/>
          </w:tcPr>
          <w:p w14:paraId="0CA57578" w14:textId="3B623AF6"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7.1</w:t>
            </w:r>
          </w:p>
        </w:tc>
        <w:tc>
          <w:tcPr>
            <w:tcW w:w="394" w:type="pct"/>
            <w:tcBorders>
              <w:top w:val="dotted" w:sz="4" w:space="0" w:color="auto"/>
            </w:tcBorders>
            <w:shd w:val="clear" w:color="auto" w:fill="auto"/>
            <w:noWrap/>
            <w:vAlign w:val="center"/>
            <w:hideMark/>
          </w:tcPr>
          <w:p w14:paraId="42982C9F" w14:textId="427CC8E8"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2.4</w:t>
            </w:r>
          </w:p>
        </w:tc>
        <w:tc>
          <w:tcPr>
            <w:tcW w:w="392" w:type="pct"/>
            <w:tcBorders>
              <w:top w:val="dotted" w:sz="4" w:space="0" w:color="auto"/>
            </w:tcBorders>
            <w:shd w:val="clear" w:color="auto" w:fill="auto"/>
            <w:noWrap/>
            <w:vAlign w:val="center"/>
            <w:hideMark/>
          </w:tcPr>
          <w:p w14:paraId="62F4BA28" w14:textId="48344871"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19.5</w:t>
            </w:r>
          </w:p>
        </w:tc>
      </w:tr>
      <w:tr w:rsidR="00CA6418" w:rsidRPr="00B36E12" w14:paraId="574E3700" w14:textId="77777777" w:rsidTr="00B36E12">
        <w:trPr>
          <w:trHeight w:val="20"/>
        </w:trPr>
        <w:tc>
          <w:tcPr>
            <w:tcW w:w="5000" w:type="pct"/>
            <w:gridSpan w:val="10"/>
            <w:shd w:val="clear" w:color="auto" w:fill="auto"/>
            <w:noWrap/>
            <w:vAlign w:val="center"/>
          </w:tcPr>
          <w:p w14:paraId="3163A8C4" w14:textId="37B5BB89" w:rsidR="00CA6418" w:rsidRPr="00B36E12" w:rsidRDefault="00CA6418" w:rsidP="00CA6418">
            <w:pPr>
              <w:spacing w:line="240" w:lineRule="auto"/>
              <w:ind w:right="163"/>
              <w:rPr>
                <w:rFonts w:eastAsia="Times New Roman"/>
                <w:color w:val="000000"/>
                <w:sz w:val="21"/>
                <w:szCs w:val="21"/>
              </w:rPr>
            </w:pPr>
            <w:r w:rsidRPr="00B36E12">
              <w:rPr>
                <w:rFonts w:eastAsia="Times New Roman"/>
                <w:b/>
                <w:bCs/>
                <w:color w:val="000000"/>
                <w:sz w:val="21"/>
                <w:szCs w:val="21"/>
              </w:rPr>
              <w:t>Residential Location Attributes</w:t>
            </w:r>
          </w:p>
        </w:tc>
      </w:tr>
      <w:tr w:rsidR="00CA6418" w:rsidRPr="00B36E12" w14:paraId="1F2E97BB" w14:textId="77777777" w:rsidTr="00B36E12">
        <w:trPr>
          <w:gridAfter w:val="1"/>
          <w:wAfter w:w="4" w:type="pct"/>
          <w:trHeight w:val="20"/>
        </w:trPr>
        <w:tc>
          <w:tcPr>
            <w:tcW w:w="917" w:type="pct"/>
            <w:tcBorders>
              <w:bottom w:val="dotted" w:sz="4" w:space="0" w:color="auto"/>
            </w:tcBorders>
            <w:shd w:val="clear" w:color="auto" w:fill="auto"/>
            <w:noWrap/>
            <w:vAlign w:val="center"/>
            <w:hideMark/>
          </w:tcPr>
          <w:p w14:paraId="79A47099"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 xml:space="preserve">CBG Population Density </w:t>
            </w:r>
          </w:p>
          <w:p w14:paraId="67D3D29F" w14:textId="64D92670"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persons per square mile)</w:t>
            </w:r>
          </w:p>
        </w:tc>
        <w:tc>
          <w:tcPr>
            <w:tcW w:w="733" w:type="pct"/>
            <w:tcBorders>
              <w:bottom w:val="dotted" w:sz="4" w:space="0" w:color="auto"/>
            </w:tcBorders>
            <w:shd w:val="clear" w:color="auto" w:fill="auto"/>
            <w:noWrap/>
            <w:vAlign w:val="center"/>
            <w:hideMark/>
          </w:tcPr>
          <w:p w14:paraId="4444186B" w14:textId="12F55C8B" w:rsidR="00CA6418" w:rsidRPr="00B36E12" w:rsidRDefault="004A26D3" w:rsidP="00CA6418">
            <w:pPr>
              <w:spacing w:line="240" w:lineRule="auto"/>
              <w:jc w:val="left"/>
              <w:rPr>
                <w:rFonts w:eastAsia="Times New Roman"/>
                <w:color w:val="000000"/>
                <w:sz w:val="21"/>
                <w:szCs w:val="21"/>
              </w:rPr>
            </w:pPr>
            <w:r w:rsidRPr="00B36E12">
              <w:rPr>
                <w:rFonts w:eastAsia="Times New Roman"/>
                <w:color w:val="000000"/>
                <w:sz w:val="21"/>
                <w:szCs w:val="21"/>
              </w:rPr>
              <w:t>L</w:t>
            </w:r>
            <w:r w:rsidR="00CA6418" w:rsidRPr="00B36E12">
              <w:rPr>
                <w:rFonts w:eastAsia="Times New Roman"/>
                <w:color w:val="000000"/>
                <w:sz w:val="21"/>
                <w:szCs w:val="21"/>
              </w:rPr>
              <w:t xml:space="preserve">ower than 10,000 </w:t>
            </w:r>
          </w:p>
        </w:tc>
        <w:tc>
          <w:tcPr>
            <w:tcW w:w="699" w:type="pct"/>
            <w:tcBorders>
              <w:bottom w:val="dotted" w:sz="4" w:space="0" w:color="auto"/>
              <w:right w:val="double" w:sz="4" w:space="0" w:color="auto"/>
            </w:tcBorders>
            <w:shd w:val="clear" w:color="auto" w:fill="auto"/>
            <w:noWrap/>
            <w:vAlign w:val="center"/>
            <w:hideMark/>
          </w:tcPr>
          <w:p w14:paraId="0369A7FA"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10,000 or higher</w:t>
            </w:r>
          </w:p>
        </w:tc>
        <w:tc>
          <w:tcPr>
            <w:tcW w:w="565" w:type="pct"/>
            <w:tcBorders>
              <w:left w:val="double" w:sz="4" w:space="0" w:color="auto"/>
              <w:bottom w:val="dotted" w:sz="4" w:space="0" w:color="auto"/>
              <w:right w:val="double" w:sz="4" w:space="0" w:color="auto"/>
            </w:tcBorders>
            <w:shd w:val="clear" w:color="auto" w:fill="auto"/>
            <w:noWrap/>
            <w:vAlign w:val="center"/>
            <w:hideMark/>
          </w:tcPr>
          <w:p w14:paraId="075DD2E7" w14:textId="18CC00E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8.3</w:t>
            </w:r>
          </w:p>
        </w:tc>
        <w:tc>
          <w:tcPr>
            <w:tcW w:w="506" w:type="pct"/>
            <w:tcBorders>
              <w:left w:val="double" w:sz="4" w:space="0" w:color="auto"/>
              <w:bottom w:val="dotted" w:sz="4" w:space="0" w:color="auto"/>
              <w:right w:val="double" w:sz="4" w:space="0" w:color="auto"/>
            </w:tcBorders>
            <w:shd w:val="clear" w:color="auto" w:fill="auto"/>
            <w:noWrap/>
            <w:vAlign w:val="center"/>
            <w:hideMark/>
          </w:tcPr>
          <w:p w14:paraId="35709A6C" w14:textId="654C50D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8</w:t>
            </w:r>
          </w:p>
        </w:tc>
        <w:tc>
          <w:tcPr>
            <w:tcW w:w="394" w:type="pct"/>
            <w:tcBorders>
              <w:left w:val="double" w:sz="4" w:space="0" w:color="auto"/>
              <w:bottom w:val="dotted" w:sz="4" w:space="0" w:color="auto"/>
            </w:tcBorders>
            <w:shd w:val="clear" w:color="auto" w:fill="auto"/>
            <w:noWrap/>
            <w:vAlign w:val="center"/>
            <w:hideMark/>
          </w:tcPr>
          <w:p w14:paraId="3BE0E50C" w14:textId="3BC5887E"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1</w:t>
            </w:r>
          </w:p>
        </w:tc>
        <w:tc>
          <w:tcPr>
            <w:tcW w:w="394" w:type="pct"/>
            <w:tcBorders>
              <w:bottom w:val="dotted" w:sz="4" w:space="0" w:color="auto"/>
            </w:tcBorders>
            <w:shd w:val="clear" w:color="auto" w:fill="auto"/>
            <w:noWrap/>
            <w:vAlign w:val="center"/>
            <w:hideMark/>
          </w:tcPr>
          <w:p w14:paraId="3DBFBF99" w14:textId="24121B7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0</w:t>
            </w:r>
          </w:p>
        </w:tc>
        <w:tc>
          <w:tcPr>
            <w:tcW w:w="394" w:type="pct"/>
            <w:tcBorders>
              <w:bottom w:val="dotted" w:sz="4" w:space="0" w:color="auto"/>
            </w:tcBorders>
            <w:shd w:val="clear" w:color="auto" w:fill="auto"/>
            <w:noWrap/>
            <w:vAlign w:val="center"/>
            <w:hideMark/>
          </w:tcPr>
          <w:p w14:paraId="002619F1" w14:textId="65B3BDC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1</w:t>
            </w:r>
          </w:p>
        </w:tc>
        <w:tc>
          <w:tcPr>
            <w:tcW w:w="392" w:type="pct"/>
            <w:tcBorders>
              <w:bottom w:val="dotted" w:sz="4" w:space="0" w:color="auto"/>
            </w:tcBorders>
            <w:shd w:val="clear" w:color="auto" w:fill="auto"/>
            <w:noWrap/>
            <w:vAlign w:val="center"/>
            <w:hideMark/>
          </w:tcPr>
          <w:p w14:paraId="50BDDF5B" w14:textId="3B855610"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0.4</w:t>
            </w:r>
          </w:p>
        </w:tc>
      </w:tr>
      <w:tr w:rsidR="00CA6418" w:rsidRPr="00B36E12" w14:paraId="3B4EFD68"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597F917C"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 xml:space="preserve">CBG Walkability Index </w:t>
            </w:r>
          </w:p>
        </w:tc>
        <w:tc>
          <w:tcPr>
            <w:tcW w:w="733" w:type="pct"/>
            <w:tcBorders>
              <w:top w:val="dotted" w:sz="4" w:space="0" w:color="auto"/>
              <w:bottom w:val="dotted" w:sz="4" w:space="0" w:color="auto"/>
            </w:tcBorders>
            <w:shd w:val="clear" w:color="auto" w:fill="auto"/>
            <w:noWrap/>
            <w:vAlign w:val="center"/>
            <w:hideMark/>
          </w:tcPr>
          <w:p w14:paraId="0DFD36DD" w14:textId="7519A7A9"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Level 1</w:t>
            </w:r>
            <w:r w:rsidR="004A26D3" w:rsidRPr="00B36E12">
              <w:rPr>
                <w:rFonts w:eastAsia="Times New Roman"/>
                <w:color w:val="000000"/>
                <w:sz w:val="21"/>
                <w:szCs w:val="21"/>
                <w:vertAlign w:val="superscript"/>
              </w:rPr>
              <w:t>#</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462E7694" w14:textId="61BFF46C"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Level 9</w:t>
            </w:r>
            <w:r w:rsidR="004A26D3" w:rsidRPr="00B36E12">
              <w:rPr>
                <w:rFonts w:eastAsia="Times New Roman"/>
                <w:color w:val="000000"/>
                <w:sz w:val="21"/>
                <w:szCs w:val="21"/>
                <w:vertAlign w:val="superscript"/>
              </w:rPr>
              <w:t>#</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7F87F1BD" w14:textId="05436F92"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9.0</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1D51E808" w14:textId="071BD9A8"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9</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6A3F44DC" w14:textId="5279BC8D"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1</w:t>
            </w:r>
          </w:p>
        </w:tc>
        <w:tc>
          <w:tcPr>
            <w:tcW w:w="394" w:type="pct"/>
            <w:tcBorders>
              <w:top w:val="dotted" w:sz="4" w:space="0" w:color="auto"/>
              <w:bottom w:val="dotted" w:sz="4" w:space="0" w:color="auto"/>
            </w:tcBorders>
            <w:shd w:val="clear" w:color="auto" w:fill="auto"/>
            <w:noWrap/>
            <w:vAlign w:val="center"/>
            <w:hideMark/>
          </w:tcPr>
          <w:p w14:paraId="1841907A" w14:textId="234341BE"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0</w:t>
            </w:r>
          </w:p>
        </w:tc>
        <w:tc>
          <w:tcPr>
            <w:tcW w:w="394" w:type="pct"/>
            <w:tcBorders>
              <w:top w:val="dotted" w:sz="4" w:space="0" w:color="auto"/>
              <w:bottom w:val="dotted" w:sz="4" w:space="0" w:color="auto"/>
            </w:tcBorders>
            <w:shd w:val="clear" w:color="auto" w:fill="auto"/>
            <w:noWrap/>
            <w:vAlign w:val="center"/>
            <w:hideMark/>
          </w:tcPr>
          <w:p w14:paraId="26506905" w14:textId="663DEBAA"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1</w:t>
            </w:r>
          </w:p>
        </w:tc>
        <w:tc>
          <w:tcPr>
            <w:tcW w:w="392" w:type="pct"/>
            <w:tcBorders>
              <w:top w:val="dotted" w:sz="4" w:space="0" w:color="auto"/>
              <w:bottom w:val="dotted" w:sz="4" w:space="0" w:color="auto"/>
            </w:tcBorders>
            <w:shd w:val="clear" w:color="auto" w:fill="auto"/>
            <w:noWrap/>
            <w:vAlign w:val="center"/>
            <w:hideMark/>
          </w:tcPr>
          <w:p w14:paraId="75D9B057" w14:textId="7086CA32"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0.5</w:t>
            </w:r>
          </w:p>
        </w:tc>
      </w:tr>
      <w:tr w:rsidR="00CA6418" w:rsidRPr="00B36E12" w14:paraId="708BBA82"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605C45BD"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Area Type</w:t>
            </w:r>
          </w:p>
        </w:tc>
        <w:tc>
          <w:tcPr>
            <w:tcW w:w="733" w:type="pct"/>
            <w:tcBorders>
              <w:top w:val="dotted" w:sz="4" w:space="0" w:color="auto"/>
              <w:bottom w:val="dotted" w:sz="4" w:space="0" w:color="auto"/>
            </w:tcBorders>
            <w:shd w:val="clear" w:color="auto" w:fill="auto"/>
            <w:noWrap/>
            <w:vAlign w:val="center"/>
            <w:hideMark/>
          </w:tcPr>
          <w:p w14:paraId="4EEC3E06"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Urban/Suburban</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58144844" w14:textId="77777777"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Rural</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1D253B9C" w14:textId="7E07E08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0</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386CA085" w14:textId="0F3D07A4"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5.9</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3A56E7C8" w14:textId="335AD068"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23.4</w:t>
            </w:r>
          </w:p>
        </w:tc>
        <w:tc>
          <w:tcPr>
            <w:tcW w:w="394" w:type="pct"/>
            <w:tcBorders>
              <w:top w:val="dotted" w:sz="4" w:space="0" w:color="auto"/>
              <w:bottom w:val="dotted" w:sz="4" w:space="0" w:color="auto"/>
            </w:tcBorders>
            <w:shd w:val="clear" w:color="auto" w:fill="auto"/>
            <w:noWrap/>
            <w:vAlign w:val="center"/>
            <w:hideMark/>
          </w:tcPr>
          <w:p w14:paraId="3306B8DA" w14:textId="3DF9F79A"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9.4</w:t>
            </w:r>
          </w:p>
        </w:tc>
        <w:tc>
          <w:tcPr>
            <w:tcW w:w="394" w:type="pct"/>
            <w:tcBorders>
              <w:top w:val="dotted" w:sz="4" w:space="0" w:color="auto"/>
              <w:bottom w:val="dotted" w:sz="4" w:space="0" w:color="auto"/>
            </w:tcBorders>
            <w:shd w:val="clear" w:color="auto" w:fill="auto"/>
            <w:noWrap/>
            <w:vAlign w:val="center"/>
            <w:hideMark/>
          </w:tcPr>
          <w:p w14:paraId="23EE4AD4" w14:textId="399CB646"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64.9</w:t>
            </w:r>
          </w:p>
        </w:tc>
        <w:tc>
          <w:tcPr>
            <w:tcW w:w="392" w:type="pct"/>
            <w:tcBorders>
              <w:top w:val="dotted" w:sz="4" w:space="0" w:color="auto"/>
              <w:bottom w:val="dotted" w:sz="4" w:space="0" w:color="auto"/>
            </w:tcBorders>
            <w:shd w:val="clear" w:color="auto" w:fill="auto"/>
            <w:noWrap/>
            <w:vAlign w:val="center"/>
            <w:hideMark/>
          </w:tcPr>
          <w:p w14:paraId="07B9735F" w14:textId="4C09616A"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11.3</w:t>
            </w:r>
          </w:p>
        </w:tc>
      </w:tr>
      <w:tr w:rsidR="00CA6418" w:rsidRPr="00B36E12" w14:paraId="1C39AAC0"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3B7EF381" w14:textId="7C0384D1"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 xml:space="preserve">Retail Establishments </w:t>
            </w:r>
          </w:p>
        </w:tc>
        <w:tc>
          <w:tcPr>
            <w:tcW w:w="733" w:type="pct"/>
            <w:tcBorders>
              <w:top w:val="dotted" w:sz="4" w:space="0" w:color="auto"/>
              <w:bottom w:val="dotted" w:sz="4" w:space="0" w:color="auto"/>
            </w:tcBorders>
            <w:shd w:val="clear" w:color="auto" w:fill="auto"/>
            <w:noWrap/>
            <w:vAlign w:val="center"/>
            <w:hideMark/>
          </w:tcPr>
          <w:p w14:paraId="10507375" w14:textId="2298A6AD"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Low (density&lt;10</w:t>
            </w:r>
            <w:r w:rsidRPr="00B36E12">
              <w:rPr>
                <w:rFonts w:eastAsia="Times New Roman"/>
                <w:color w:val="000000"/>
                <w:sz w:val="21"/>
                <w:szCs w:val="21"/>
                <w:vertAlign w:val="superscript"/>
              </w:rPr>
              <w:t>th</w:t>
            </w:r>
            <w:r w:rsidRPr="00B36E12">
              <w:rPr>
                <w:rFonts w:eastAsia="Times New Roman"/>
                <w:color w:val="000000"/>
                <w:sz w:val="21"/>
                <w:szCs w:val="21"/>
              </w:rPr>
              <w:t xml:space="preserve"> percentile)</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796A0FF0" w14:textId="249E0CFB" w:rsidR="00CA6418" w:rsidRPr="00B36E12" w:rsidRDefault="00CA6418" w:rsidP="00CA6418">
            <w:pPr>
              <w:spacing w:line="240" w:lineRule="auto"/>
              <w:jc w:val="left"/>
              <w:rPr>
                <w:rFonts w:eastAsia="Times New Roman"/>
                <w:color w:val="000000"/>
                <w:sz w:val="21"/>
                <w:szCs w:val="21"/>
              </w:rPr>
            </w:pPr>
            <w:r w:rsidRPr="00B36E12">
              <w:rPr>
                <w:rFonts w:eastAsia="Times New Roman"/>
                <w:color w:val="000000"/>
                <w:sz w:val="21"/>
                <w:szCs w:val="21"/>
              </w:rPr>
              <w:t>High (density&gt;90</w:t>
            </w:r>
            <w:r w:rsidRPr="00B36E12">
              <w:rPr>
                <w:rFonts w:eastAsia="Times New Roman"/>
                <w:color w:val="000000"/>
                <w:sz w:val="21"/>
                <w:szCs w:val="21"/>
                <w:vertAlign w:val="superscript"/>
              </w:rPr>
              <w:t>th</w:t>
            </w:r>
            <w:r w:rsidRPr="00B36E12">
              <w:rPr>
                <w:rFonts w:eastAsia="Times New Roman"/>
                <w:color w:val="000000"/>
                <w:sz w:val="21"/>
                <w:szCs w:val="21"/>
              </w:rPr>
              <w:t xml:space="preserve"> percentile) </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74F2727B" w14:textId="1EEAEC03"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8.7</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141EC21C" w14:textId="356CF406"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0.8</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7B097586" w14:textId="2FDA6837"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8.5</w:t>
            </w:r>
          </w:p>
        </w:tc>
        <w:tc>
          <w:tcPr>
            <w:tcW w:w="394" w:type="pct"/>
            <w:tcBorders>
              <w:top w:val="dotted" w:sz="4" w:space="0" w:color="auto"/>
              <w:bottom w:val="dotted" w:sz="4" w:space="0" w:color="auto"/>
            </w:tcBorders>
            <w:shd w:val="clear" w:color="auto" w:fill="auto"/>
            <w:noWrap/>
            <w:vAlign w:val="center"/>
            <w:hideMark/>
          </w:tcPr>
          <w:p w14:paraId="34EE8F37" w14:textId="68DCDE3E"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33.2</w:t>
            </w:r>
          </w:p>
        </w:tc>
        <w:tc>
          <w:tcPr>
            <w:tcW w:w="394" w:type="pct"/>
            <w:tcBorders>
              <w:top w:val="dotted" w:sz="4" w:space="0" w:color="auto"/>
              <w:bottom w:val="dotted" w:sz="4" w:space="0" w:color="auto"/>
            </w:tcBorders>
            <w:shd w:val="clear" w:color="auto" w:fill="auto"/>
            <w:noWrap/>
            <w:vAlign w:val="center"/>
            <w:hideMark/>
          </w:tcPr>
          <w:p w14:paraId="3EF8FC6F" w14:textId="7C46EFAC" w:rsidR="00CA6418" w:rsidRPr="00B36E12" w:rsidRDefault="00CA6418" w:rsidP="00CA6418">
            <w:pPr>
              <w:spacing w:line="240" w:lineRule="auto"/>
              <w:ind w:right="151"/>
              <w:jc w:val="right"/>
              <w:rPr>
                <w:rFonts w:eastAsia="Times New Roman"/>
                <w:color w:val="000000"/>
                <w:sz w:val="21"/>
                <w:szCs w:val="21"/>
              </w:rPr>
            </w:pPr>
            <w:r w:rsidRPr="00B36E12">
              <w:rPr>
                <w:rFonts w:eastAsia="Times New Roman"/>
                <w:color w:val="000000"/>
                <w:sz w:val="21"/>
                <w:szCs w:val="21"/>
              </w:rPr>
              <w:t>108.7</w:t>
            </w:r>
          </w:p>
        </w:tc>
        <w:tc>
          <w:tcPr>
            <w:tcW w:w="392" w:type="pct"/>
            <w:tcBorders>
              <w:top w:val="dotted" w:sz="4" w:space="0" w:color="auto"/>
              <w:bottom w:val="dotted" w:sz="4" w:space="0" w:color="auto"/>
            </w:tcBorders>
            <w:shd w:val="clear" w:color="auto" w:fill="auto"/>
            <w:noWrap/>
            <w:vAlign w:val="center"/>
            <w:hideMark/>
          </w:tcPr>
          <w:p w14:paraId="70F904CA" w14:textId="4865A30D" w:rsidR="00CA6418" w:rsidRPr="00B36E12" w:rsidRDefault="00CA6418" w:rsidP="00CA6418">
            <w:pPr>
              <w:spacing w:line="240" w:lineRule="auto"/>
              <w:ind w:right="163"/>
              <w:jc w:val="right"/>
              <w:rPr>
                <w:rFonts w:eastAsia="Times New Roman"/>
                <w:color w:val="000000"/>
                <w:sz w:val="21"/>
                <w:szCs w:val="21"/>
              </w:rPr>
            </w:pPr>
            <w:r w:rsidRPr="00B36E12">
              <w:rPr>
                <w:rFonts w:eastAsia="Times New Roman"/>
                <w:color w:val="000000"/>
                <w:sz w:val="21"/>
                <w:szCs w:val="21"/>
              </w:rPr>
              <w:t>78.7</w:t>
            </w:r>
          </w:p>
        </w:tc>
      </w:tr>
      <w:tr w:rsidR="00375C95" w:rsidRPr="00B36E12" w14:paraId="4868922A"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tcPr>
          <w:p w14:paraId="54FF026B" w14:textId="21B13071"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Third-party Drop-off points</w:t>
            </w:r>
          </w:p>
        </w:tc>
        <w:tc>
          <w:tcPr>
            <w:tcW w:w="733" w:type="pct"/>
            <w:tcBorders>
              <w:top w:val="dotted" w:sz="4" w:space="0" w:color="auto"/>
              <w:bottom w:val="dotted" w:sz="4" w:space="0" w:color="auto"/>
            </w:tcBorders>
            <w:shd w:val="clear" w:color="auto" w:fill="auto"/>
            <w:noWrap/>
            <w:vAlign w:val="center"/>
          </w:tcPr>
          <w:p w14:paraId="560C9A03" w14:textId="259C1227"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Low (density&lt;50</w:t>
            </w:r>
            <w:r w:rsidRPr="00B36E12">
              <w:rPr>
                <w:rFonts w:eastAsia="Times New Roman"/>
                <w:color w:val="000000"/>
                <w:sz w:val="21"/>
                <w:szCs w:val="21"/>
                <w:vertAlign w:val="superscript"/>
              </w:rPr>
              <w:t>th</w:t>
            </w:r>
            <w:r w:rsidRPr="00B36E12">
              <w:rPr>
                <w:rFonts w:eastAsia="Times New Roman"/>
                <w:color w:val="000000"/>
                <w:sz w:val="21"/>
                <w:szCs w:val="21"/>
              </w:rPr>
              <w:t xml:space="preserve"> percentile)</w:t>
            </w:r>
          </w:p>
        </w:tc>
        <w:tc>
          <w:tcPr>
            <w:tcW w:w="699" w:type="pct"/>
            <w:tcBorders>
              <w:top w:val="dotted" w:sz="4" w:space="0" w:color="auto"/>
              <w:bottom w:val="dotted" w:sz="4" w:space="0" w:color="auto"/>
              <w:right w:val="double" w:sz="4" w:space="0" w:color="auto"/>
            </w:tcBorders>
            <w:shd w:val="clear" w:color="auto" w:fill="auto"/>
            <w:noWrap/>
            <w:vAlign w:val="center"/>
          </w:tcPr>
          <w:p w14:paraId="3C7D4872" w14:textId="6F71375C"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High (density&gt;50</w:t>
            </w:r>
            <w:r w:rsidRPr="00B36E12">
              <w:rPr>
                <w:rFonts w:eastAsia="Times New Roman"/>
                <w:color w:val="000000"/>
                <w:sz w:val="21"/>
                <w:szCs w:val="21"/>
                <w:vertAlign w:val="superscript"/>
              </w:rPr>
              <w:t>th</w:t>
            </w:r>
            <w:r w:rsidRPr="00B36E12">
              <w:rPr>
                <w:rFonts w:eastAsia="Times New Roman"/>
                <w:color w:val="000000"/>
                <w:sz w:val="21"/>
                <w:szCs w:val="21"/>
              </w:rPr>
              <w:t xml:space="preserve"> percentile)</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tcPr>
          <w:p w14:paraId="2D5111B6" w14:textId="6565B26A"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0.0</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tcPr>
          <w:p w14:paraId="1A2133DC" w14:textId="097A7F3A"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14.2</w:t>
            </w:r>
          </w:p>
        </w:tc>
        <w:tc>
          <w:tcPr>
            <w:tcW w:w="394" w:type="pct"/>
            <w:tcBorders>
              <w:top w:val="dotted" w:sz="4" w:space="0" w:color="auto"/>
              <w:left w:val="double" w:sz="4" w:space="0" w:color="auto"/>
              <w:bottom w:val="dotted" w:sz="4" w:space="0" w:color="auto"/>
            </w:tcBorders>
            <w:shd w:val="clear" w:color="auto" w:fill="auto"/>
            <w:noWrap/>
            <w:vAlign w:val="center"/>
          </w:tcPr>
          <w:p w14:paraId="06CF3001" w14:textId="3B6F8B11"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7.5</w:t>
            </w:r>
          </w:p>
        </w:tc>
        <w:tc>
          <w:tcPr>
            <w:tcW w:w="394" w:type="pct"/>
            <w:tcBorders>
              <w:top w:val="dotted" w:sz="4" w:space="0" w:color="auto"/>
              <w:bottom w:val="dotted" w:sz="4" w:space="0" w:color="auto"/>
            </w:tcBorders>
            <w:shd w:val="clear" w:color="auto" w:fill="auto"/>
            <w:noWrap/>
            <w:vAlign w:val="center"/>
          </w:tcPr>
          <w:p w14:paraId="557148DD" w14:textId="4136F174"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3.5</w:t>
            </w:r>
          </w:p>
        </w:tc>
        <w:tc>
          <w:tcPr>
            <w:tcW w:w="394" w:type="pct"/>
            <w:tcBorders>
              <w:top w:val="dotted" w:sz="4" w:space="0" w:color="auto"/>
              <w:bottom w:val="dotted" w:sz="4" w:space="0" w:color="auto"/>
            </w:tcBorders>
            <w:shd w:val="clear" w:color="auto" w:fill="auto"/>
            <w:noWrap/>
            <w:vAlign w:val="center"/>
          </w:tcPr>
          <w:p w14:paraId="76053075" w14:textId="73D9C6A7"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32.0</w:t>
            </w:r>
          </w:p>
        </w:tc>
        <w:tc>
          <w:tcPr>
            <w:tcW w:w="392" w:type="pct"/>
            <w:tcBorders>
              <w:top w:val="dotted" w:sz="4" w:space="0" w:color="auto"/>
              <w:bottom w:val="dotted" w:sz="4" w:space="0" w:color="auto"/>
            </w:tcBorders>
            <w:shd w:val="clear" w:color="auto" w:fill="auto"/>
            <w:noWrap/>
            <w:vAlign w:val="center"/>
          </w:tcPr>
          <w:p w14:paraId="4020E11B" w14:textId="04A6FADE" w:rsidR="00375C95" w:rsidRPr="00B36E12" w:rsidRDefault="00375C95" w:rsidP="00375C95">
            <w:pPr>
              <w:spacing w:line="240" w:lineRule="auto"/>
              <w:ind w:right="163"/>
              <w:jc w:val="right"/>
              <w:rPr>
                <w:rFonts w:eastAsia="Times New Roman"/>
                <w:color w:val="000000"/>
                <w:sz w:val="21"/>
                <w:szCs w:val="21"/>
              </w:rPr>
            </w:pPr>
            <w:r w:rsidRPr="00B36E12">
              <w:rPr>
                <w:rFonts w:eastAsia="Times New Roman"/>
                <w:color w:val="000000"/>
                <w:sz w:val="21"/>
                <w:szCs w:val="21"/>
              </w:rPr>
              <w:t>-4.2</w:t>
            </w:r>
          </w:p>
        </w:tc>
      </w:tr>
      <w:tr w:rsidR="00375C95" w:rsidRPr="00B36E12" w14:paraId="78AEC09E" w14:textId="77777777" w:rsidTr="00B36E12">
        <w:trPr>
          <w:gridAfter w:val="1"/>
          <w:wAfter w:w="4" w:type="pct"/>
          <w:trHeight w:val="20"/>
        </w:trPr>
        <w:tc>
          <w:tcPr>
            <w:tcW w:w="917" w:type="pct"/>
            <w:tcBorders>
              <w:top w:val="dotted" w:sz="4" w:space="0" w:color="auto"/>
              <w:bottom w:val="dotted" w:sz="4" w:space="0" w:color="auto"/>
            </w:tcBorders>
            <w:shd w:val="clear" w:color="auto" w:fill="auto"/>
            <w:noWrap/>
            <w:vAlign w:val="center"/>
            <w:hideMark/>
          </w:tcPr>
          <w:p w14:paraId="6B585AD8" w14:textId="40C260AC"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 xml:space="preserve">Post Offices </w:t>
            </w:r>
          </w:p>
        </w:tc>
        <w:tc>
          <w:tcPr>
            <w:tcW w:w="733" w:type="pct"/>
            <w:tcBorders>
              <w:top w:val="dotted" w:sz="4" w:space="0" w:color="auto"/>
              <w:bottom w:val="dotted" w:sz="4" w:space="0" w:color="auto"/>
            </w:tcBorders>
            <w:shd w:val="clear" w:color="auto" w:fill="auto"/>
            <w:noWrap/>
            <w:vAlign w:val="center"/>
            <w:hideMark/>
          </w:tcPr>
          <w:p w14:paraId="37A1FB2B" w14:textId="3642AC07"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Low (density&lt;90</w:t>
            </w:r>
            <w:r w:rsidRPr="00B36E12">
              <w:rPr>
                <w:rFonts w:eastAsia="Times New Roman"/>
                <w:color w:val="000000"/>
                <w:sz w:val="21"/>
                <w:szCs w:val="21"/>
                <w:vertAlign w:val="superscript"/>
              </w:rPr>
              <w:t>th</w:t>
            </w:r>
            <w:r w:rsidRPr="00B36E12">
              <w:rPr>
                <w:rFonts w:eastAsia="Times New Roman"/>
                <w:color w:val="000000"/>
                <w:sz w:val="21"/>
                <w:szCs w:val="21"/>
              </w:rPr>
              <w:t xml:space="preserve"> percentile)</w:t>
            </w:r>
          </w:p>
        </w:tc>
        <w:tc>
          <w:tcPr>
            <w:tcW w:w="699" w:type="pct"/>
            <w:tcBorders>
              <w:top w:val="dotted" w:sz="4" w:space="0" w:color="auto"/>
              <w:bottom w:val="dotted" w:sz="4" w:space="0" w:color="auto"/>
              <w:right w:val="double" w:sz="4" w:space="0" w:color="auto"/>
            </w:tcBorders>
            <w:shd w:val="clear" w:color="auto" w:fill="auto"/>
            <w:noWrap/>
            <w:vAlign w:val="center"/>
            <w:hideMark/>
          </w:tcPr>
          <w:p w14:paraId="5C2D6D45" w14:textId="090E3CFF"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High (density&gt;90</w:t>
            </w:r>
            <w:r w:rsidRPr="00B36E12">
              <w:rPr>
                <w:rFonts w:eastAsia="Times New Roman"/>
                <w:color w:val="000000"/>
                <w:sz w:val="21"/>
                <w:szCs w:val="21"/>
                <w:vertAlign w:val="superscript"/>
              </w:rPr>
              <w:t>th</w:t>
            </w:r>
            <w:r w:rsidRPr="00B36E12">
              <w:rPr>
                <w:rFonts w:eastAsia="Times New Roman"/>
                <w:color w:val="000000"/>
                <w:sz w:val="21"/>
                <w:szCs w:val="21"/>
              </w:rPr>
              <w:t xml:space="preserve"> percentile)</w:t>
            </w:r>
          </w:p>
        </w:tc>
        <w:tc>
          <w:tcPr>
            <w:tcW w:w="565"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55C5E94D" w14:textId="7E2D1671"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5.5</w:t>
            </w:r>
          </w:p>
        </w:tc>
        <w:tc>
          <w:tcPr>
            <w:tcW w:w="506" w:type="pct"/>
            <w:tcBorders>
              <w:top w:val="dotted" w:sz="4" w:space="0" w:color="auto"/>
              <w:left w:val="double" w:sz="4" w:space="0" w:color="auto"/>
              <w:bottom w:val="dotted" w:sz="4" w:space="0" w:color="auto"/>
              <w:right w:val="double" w:sz="4" w:space="0" w:color="auto"/>
            </w:tcBorders>
            <w:shd w:val="clear" w:color="auto" w:fill="auto"/>
            <w:noWrap/>
            <w:vAlign w:val="center"/>
            <w:hideMark/>
          </w:tcPr>
          <w:p w14:paraId="249404C4" w14:textId="22C2DC65"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0.5</w:t>
            </w:r>
          </w:p>
        </w:tc>
        <w:tc>
          <w:tcPr>
            <w:tcW w:w="394" w:type="pct"/>
            <w:tcBorders>
              <w:top w:val="dotted" w:sz="4" w:space="0" w:color="auto"/>
              <w:left w:val="double" w:sz="4" w:space="0" w:color="auto"/>
              <w:bottom w:val="dotted" w:sz="4" w:space="0" w:color="auto"/>
            </w:tcBorders>
            <w:shd w:val="clear" w:color="auto" w:fill="auto"/>
            <w:noWrap/>
            <w:vAlign w:val="center"/>
            <w:hideMark/>
          </w:tcPr>
          <w:p w14:paraId="5D87AC37" w14:textId="288DE589"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17.6</w:t>
            </w:r>
          </w:p>
        </w:tc>
        <w:tc>
          <w:tcPr>
            <w:tcW w:w="394" w:type="pct"/>
            <w:tcBorders>
              <w:top w:val="dotted" w:sz="4" w:space="0" w:color="auto"/>
              <w:bottom w:val="dotted" w:sz="4" w:space="0" w:color="auto"/>
            </w:tcBorders>
            <w:shd w:val="clear" w:color="auto" w:fill="auto"/>
            <w:noWrap/>
            <w:vAlign w:val="center"/>
            <w:hideMark/>
          </w:tcPr>
          <w:p w14:paraId="38E6B217" w14:textId="66AB8040"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18.9</w:t>
            </w:r>
          </w:p>
        </w:tc>
        <w:tc>
          <w:tcPr>
            <w:tcW w:w="394" w:type="pct"/>
            <w:tcBorders>
              <w:top w:val="dotted" w:sz="4" w:space="0" w:color="auto"/>
              <w:bottom w:val="dotted" w:sz="4" w:space="0" w:color="auto"/>
            </w:tcBorders>
            <w:shd w:val="clear" w:color="auto" w:fill="auto"/>
            <w:noWrap/>
            <w:vAlign w:val="center"/>
            <w:hideMark/>
          </w:tcPr>
          <w:p w14:paraId="054AFCB8" w14:textId="5C63FC07"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10.1</w:t>
            </w:r>
          </w:p>
        </w:tc>
        <w:tc>
          <w:tcPr>
            <w:tcW w:w="392" w:type="pct"/>
            <w:tcBorders>
              <w:top w:val="dotted" w:sz="4" w:space="0" w:color="auto"/>
              <w:bottom w:val="dotted" w:sz="4" w:space="0" w:color="auto"/>
            </w:tcBorders>
            <w:shd w:val="clear" w:color="auto" w:fill="auto"/>
            <w:noWrap/>
            <w:vAlign w:val="center"/>
            <w:hideMark/>
          </w:tcPr>
          <w:p w14:paraId="28CDC296" w14:textId="02C87E26" w:rsidR="00375C95" w:rsidRPr="00B36E12" w:rsidRDefault="00375C95" w:rsidP="00375C95">
            <w:pPr>
              <w:spacing w:line="240" w:lineRule="auto"/>
              <w:ind w:right="163"/>
              <w:jc w:val="right"/>
              <w:rPr>
                <w:rFonts w:eastAsia="Times New Roman"/>
                <w:color w:val="000000"/>
                <w:sz w:val="21"/>
                <w:szCs w:val="21"/>
              </w:rPr>
            </w:pPr>
            <w:r w:rsidRPr="00B36E12">
              <w:rPr>
                <w:rFonts w:eastAsia="Times New Roman"/>
                <w:color w:val="000000"/>
                <w:sz w:val="21"/>
                <w:szCs w:val="21"/>
              </w:rPr>
              <w:t>-10.1</w:t>
            </w:r>
          </w:p>
        </w:tc>
      </w:tr>
      <w:tr w:rsidR="00375C95" w:rsidRPr="00B36E12" w14:paraId="2DFF026B" w14:textId="77777777" w:rsidTr="00B36E12">
        <w:trPr>
          <w:trHeight w:val="20"/>
        </w:trPr>
        <w:tc>
          <w:tcPr>
            <w:tcW w:w="5000" w:type="pct"/>
            <w:gridSpan w:val="10"/>
            <w:shd w:val="clear" w:color="auto" w:fill="auto"/>
            <w:noWrap/>
            <w:vAlign w:val="center"/>
            <w:hideMark/>
          </w:tcPr>
          <w:p w14:paraId="24F389ED" w14:textId="77777777" w:rsidR="00375C95" w:rsidRPr="00B36E12" w:rsidRDefault="00375C95" w:rsidP="00375C95">
            <w:pPr>
              <w:spacing w:line="240" w:lineRule="auto"/>
              <w:jc w:val="left"/>
              <w:rPr>
                <w:rFonts w:eastAsia="Times New Roman"/>
                <w:b/>
                <w:bCs/>
                <w:color w:val="000000"/>
                <w:sz w:val="21"/>
                <w:szCs w:val="21"/>
              </w:rPr>
            </w:pPr>
            <w:r w:rsidRPr="00B36E12">
              <w:rPr>
                <w:rFonts w:eastAsia="Times New Roman"/>
                <w:b/>
                <w:bCs/>
                <w:color w:val="000000"/>
                <w:sz w:val="21"/>
                <w:szCs w:val="21"/>
              </w:rPr>
              <w:t>Endogenous Variables</w:t>
            </w:r>
          </w:p>
        </w:tc>
      </w:tr>
      <w:tr w:rsidR="00375C95" w:rsidRPr="00B36E12" w14:paraId="41E5A19A" w14:textId="77777777" w:rsidTr="00B36E12">
        <w:trPr>
          <w:gridAfter w:val="1"/>
          <w:wAfter w:w="4" w:type="pct"/>
          <w:trHeight w:val="20"/>
        </w:trPr>
        <w:tc>
          <w:tcPr>
            <w:tcW w:w="917" w:type="pct"/>
            <w:tcBorders>
              <w:bottom w:val="dotted" w:sz="4" w:space="0" w:color="auto"/>
            </w:tcBorders>
            <w:shd w:val="clear" w:color="auto" w:fill="auto"/>
            <w:noWrap/>
            <w:vAlign w:val="center"/>
            <w:hideMark/>
          </w:tcPr>
          <w:p w14:paraId="0A21BF2D" w14:textId="2FCEFFCE"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 xml:space="preserve">Frequency of Online </w:t>
            </w:r>
          </w:p>
          <w:p w14:paraId="2B0C9AFD" w14:textId="58C7807F"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 xml:space="preserve">Shopping </w:t>
            </w:r>
          </w:p>
        </w:tc>
        <w:tc>
          <w:tcPr>
            <w:tcW w:w="733" w:type="pct"/>
            <w:tcBorders>
              <w:bottom w:val="dotted" w:sz="4" w:space="0" w:color="auto"/>
            </w:tcBorders>
            <w:shd w:val="clear" w:color="auto" w:fill="auto"/>
            <w:noWrap/>
            <w:vAlign w:val="center"/>
            <w:hideMark/>
          </w:tcPr>
          <w:p w14:paraId="1DA2A6C4" w14:textId="77777777"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1</w:t>
            </w:r>
          </w:p>
        </w:tc>
        <w:tc>
          <w:tcPr>
            <w:tcW w:w="699" w:type="pct"/>
            <w:tcBorders>
              <w:bottom w:val="dotted" w:sz="4" w:space="0" w:color="auto"/>
              <w:right w:val="double" w:sz="4" w:space="0" w:color="auto"/>
            </w:tcBorders>
            <w:shd w:val="clear" w:color="auto" w:fill="auto"/>
            <w:noWrap/>
            <w:vAlign w:val="center"/>
            <w:hideMark/>
          </w:tcPr>
          <w:p w14:paraId="03E4724A" w14:textId="77777777"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7</w:t>
            </w:r>
          </w:p>
        </w:tc>
        <w:tc>
          <w:tcPr>
            <w:tcW w:w="565" w:type="pct"/>
            <w:tcBorders>
              <w:left w:val="double" w:sz="4" w:space="0" w:color="auto"/>
              <w:bottom w:val="dotted" w:sz="4" w:space="0" w:color="auto"/>
              <w:right w:val="double" w:sz="4" w:space="0" w:color="auto"/>
            </w:tcBorders>
            <w:shd w:val="clear" w:color="auto" w:fill="auto"/>
            <w:noWrap/>
            <w:vAlign w:val="center"/>
            <w:hideMark/>
          </w:tcPr>
          <w:p w14:paraId="6E01467D" w14:textId="3297B1BD" w:rsidR="00375C95" w:rsidRPr="00B36E12" w:rsidRDefault="00375C95" w:rsidP="00375C95">
            <w:pPr>
              <w:spacing w:line="240" w:lineRule="auto"/>
              <w:ind w:right="151"/>
              <w:jc w:val="right"/>
              <w:rPr>
                <w:rFonts w:eastAsia="Times New Roman"/>
                <w:color w:val="000000"/>
                <w:sz w:val="21"/>
                <w:szCs w:val="21"/>
              </w:rPr>
            </w:pPr>
            <w:proofErr w:type="spellStart"/>
            <w:r w:rsidRPr="00B36E12">
              <w:rPr>
                <w:rFonts w:eastAsia="Times New Roman"/>
                <w:color w:val="000000"/>
                <w:sz w:val="21"/>
                <w:szCs w:val="21"/>
              </w:rPr>
              <w:t>n.a</w:t>
            </w:r>
            <w:r w:rsidR="00B36E12">
              <w:rPr>
                <w:rFonts w:eastAsia="Times New Roman"/>
                <w:color w:val="000000"/>
                <w:sz w:val="21"/>
                <w:szCs w:val="21"/>
              </w:rPr>
              <w:t>.</w:t>
            </w:r>
            <w:proofErr w:type="spellEnd"/>
          </w:p>
        </w:tc>
        <w:tc>
          <w:tcPr>
            <w:tcW w:w="506" w:type="pct"/>
            <w:tcBorders>
              <w:left w:val="double" w:sz="4" w:space="0" w:color="auto"/>
              <w:bottom w:val="dotted" w:sz="4" w:space="0" w:color="auto"/>
              <w:right w:val="double" w:sz="4" w:space="0" w:color="auto"/>
            </w:tcBorders>
            <w:shd w:val="clear" w:color="auto" w:fill="auto"/>
            <w:noWrap/>
            <w:vAlign w:val="center"/>
            <w:hideMark/>
          </w:tcPr>
          <w:p w14:paraId="41FA1FCC" w14:textId="0060D753"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18.0</w:t>
            </w:r>
          </w:p>
        </w:tc>
        <w:tc>
          <w:tcPr>
            <w:tcW w:w="394" w:type="pct"/>
            <w:tcBorders>
              <w:left w:val="double" w:sz="4" w:space="0" w:color="auto"/>
              <w:bottom w:val="dotted" w:sz="4" w:space="0" w:color="auto"/>
            </w:tcBorders>
            <w:shd w:val="clear" w:color="auto" w:fill="auto"/>
            <w:noWrap/>
            <w:vAlign w:val="center"/>
            <w:hideMark/>
          </w:tcPr>
          <w:p w14:paraId="33A2AEA6" w14:textId="344A8E98"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6.7</w:t>
            </w:r>
          </w:p>
        </w:tc>
        <w:tc>
          <w:tcPr>
            <w:tcW w:w="394" w:type="pct"/>
            <w:tcBorders>
              <w:bottom w:val="dotted" w:sz="4" w:space="0" w:color="auto"/>
            </w:tcBorders>
            <w:shd w:val="clear" w:color="auto" w:fill="auto"/>
            <w:noWrap/>
            <w:vAlign w:val="center"/>
            <w:hideMark/>
          </w:tcPr>
          <w:p w14:paraId="0312F278" w14:textId="2B4D3496"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2.8</w:t>
            </w:r>
          </w:p>
        </w:tc>
        <w:tc>
          <w:tcPr>
            <w:tcW w:w="394" w:type="pct"/>
            <w:tcBorders>
              <w:bottom w:val="dotted" w:sz="4" w:space="0" w:color="auto"/>
            </w:tcBorders>
            <w:shd w:val="clear" w:color="auto" w:fill="auto"/>
            <w:noWrap/>
            <w:vAlign w:val="center"/>
            <w:hideMark/>
          </w:tcPr>
          <w:p w14:paraId="08ECA91C" w14:textId="4BE73063"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3.5</w:t>
            </w:r>
          </w:p>
        </w:tc>
        <w:tc>
          <w:tcPr>
            <w:tcW w:w="392" w:type="pct"/>
            <w:tcBorders>
              <w:bottom w:val="dotted" w:sz="4" w:space="0" w:color="auto"/>
            </w:tcBorders>
            <w:shd w:val="clear" w:color="auto" w:fill="auto"/>
            <w:noWrap/>
            <w:vAlign w:val="center"/>
            <w:hideMark/>
          </w:tcPr>
          <w:p w14:paraId="7A203D89" w14:textId="7F383441"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18.4</w:t>
            </w:r>
          </w:p>
        </w:tc>
      </w:tr>
      <w:tr w:rsidR="00375C95" w:rsidRPr="00B36E12" w14:paraId="5EEDB6DA" w14:textId="77777777" w:rsidTr="00B36E12">
        <w:trPr>
          <w:gridAfter w:val="1"/>
          <w:wAfter w:w="4" w:type="pct"/>
          <w:trHeight w:val="20"/>
        </w:trPr>
        <w:tc>
          <w:tcPr>
            <w:tcW w:w="917" w:type="pct"/>
            <w:tcBorders>
              <w:top w:val="dotted" w:sz="4" w:space="0" w:color="auto"/>
              <w:bottom w:val="double" w:sz="4" w:space="0" w:color="auto"/>
            </w:tcBorders>
            <w:shd w:val="clear" w:color="auto" w:fill="auto"/>
            <w:noWrap/>
            <w:vAlign w:val="center"/>
            <w:hideMark/>
          </w:tcPr>
          <w:p w14:paraId="217570C8" w14:textId="316761BD"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Delivery Return Rate (0-1)</w:t>
            </w:r>
          </w:p>
        </w:tc>
        <w:tc>
          <w:tcPr>
            <w:tcW w:w="733" w:type="pct"/>
            <w:tcBorders>
              <w:top w:val="dotted" w:sz="4" w:space="0" w:color="auto"/>
              <w:bottom w:val="double" w:sz="4" w:space="0" w:color="auto"/>
            </w:tcBorders>
            <w:shd w:val="clear" w:color="auto" w:fill="auto"/>
            <w:noWrap/>
            <w:vAlign w:val="center"/>
            <w:hideMark/>
          </w:tcPr>
          <w:p w14:paraId="31746859" w14:textId="77777777"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0.1</w:t>
            </w:r>
          </w:p>
        </w:tc>
        <w:tc>
          <w:tcPr>
            <w:tcW w:w="699" w:type="pct"/>
            <w:tcBorders>
              <w:top w:val="dotted" w:sz="4" w:space="0" w:color="auto"/>
              <w:bottom w:val="double" w:sz="4" w:space="0" w:color="auto"/>
              <w:right w:val="double" w:sz="4" w:space="0" w:color="auto"/>
            </w:tcBorders>
            <w:shd w:val="clear" w:color="auto" w:fill="auto"/>
            <w:noWrap/>
            <w:vAlign w:val="center"/>
            <w:hideMark/>
          </w:tcPr>
          <w:p w14:paraId="59D3E0F1" w14:textId="77777777" w:rsidR="00375C95" w:rsidRPr="00B36E12" w:rsidRDefault="00375C95" w:rsidP="00375C95">
            <w:pPr>
              <w:spacing w:line="240" w:lineRule="auto"/>
              <w:jc w:val="left"/>
              <w:rPr>
                <w:rFonts w:eastAsia="Times New Roman"/>
                <w:color w:val="000000"/>
                <w:sz w:val="21"/>
                <w:szCs w:val="21"/>
              </w:rPr>
            </w:pPr>
            <w:r w:rsidRPr="00B36E12">
              <w:rPr>
                <w:rFonts w:eastAsia="Times New Roman"/>
                <w:color w:val="000000"/>
                <w:sz w:val="21"/>
                <w:szCs w:val="21"/>
              </w:rPr>
              <w:t>0.9</w:t>
            </w:r>
          </w:p>
        </w:tc>
        <w:tc>
          <w:tcPr>
            <w:tcW w:w="565" w:type="pct"/>
            <w:tcBorders>
              <w:top w:val="dotted" w:sz="4" w:space="0" w:color="auto"/>
              <w:left w:val="double" w:sz="4" w:space="0" w:color="auto"/>
              <w:bottom w:val="double" w:sz="4" w:space="0" w:color="auto"/>
              <w:right w:val="double" w:sz="4" w:space="0" w:color="auto"/>
            </w:tcBorders>
            <w:shd w:val="clear" w:color="auto" w:fill="auto"/>
            <w:noWrap/>
            <w:vAlign w:val="center"/>
            <w:hideMark/>
          </w:tcPr>
          <w:p w14:paraId="306969C0" w14:textId="008A6B91" w:rsidR="00375C95" w:rsidRPr="00B36E12" w:rsidRDefault="00375C95" w:rsidP="00375C95">
            <w:pPr>
              <w:spacing w:line="240" w:lineRule="auto"/>
              <w:ind w:right="151"/>
              <w:jc w:val="right"/>
              <w:rPr>
                <w:rFonts w:eastAsia="Times New Roman"/>
                <w:color w:val="000000"/>
                <w:sz w:val="21"/>
                <w:szCs w:val="21"/>
              </w:rPr>
            </w:pPr>
            <w:proofErr w:type="spellStart"/>
            <w:r w:rsidRPr="00B36E12">
              <w:rPr>
                <w:rFonts w:eastAsia="Times New Roman"/>
                <w:color w:val="000000"/>
                <w:sz w:val="21"/>
                <w:szCs w:val="21"/>
              </w:rPr>
              <w:t>n.a</w:t>
            </w:r>
            <w:r w:rsidR="00B36E12">
              <w:rPr>
                <w:rFonts w:eastAsia="Times New Roman"/>
                <w:color w:val="000000"/>
                <w:sz w:val="21"/>
                <w:szCs w:val="21"/>
              </w:rPr>
              <w:t>.</w:t>
            </w:r>
            <w:proofErr w:type="spellEnd"/>
          </w:p>
        </w:tc>
        <w:tc>
          <w:tcPr>
            <w:tcW w:w="506" w:type="pct"/>
            <w:tcBorders>
              <w:top w:val="dotted" w:sz="4" w:space="0" w:color="auto"/>
              <w:left w:val="double" w:sz="4" w:space="0" w:color="auto"/>
              <w:bottom w:val="double" w:sz="4" w:space="0" w:color="auto"/>
              <w:right w:val="double" w:sz="4" w:space="0" w:color="auto"/>
            </w:tcBorders>
            <w:shd w:val="clear" w:color="auto" w:fill="auto"/>
            <w:noWrap/>
            <w:vAlign w:val="center"/>
            <w:hideMark/>
          </w:tcPr>
          <w:p w14:paraId="570AA950" w14:textId="594D4D3A" w:rsidR="00375C95" w:rsidRPr="00B36E12" w:rsidRDefault="00375C95" w:rsidP="00375C95">
            <w:pPr>
              <w:spacing w:line="240" w:lineRule="auto"/>
              <w:ind w:right="151"/>
              <w:jc w:val="right"/>
              <w:rPr>
                <w:rFonts w:eastAsia="Times New Roman"/>
                <w:color w:val="000000"/>
                <w:sz w:val="21"/>
                <w:szCs w:val="21"/>
              </w:rPr>
            </w:pPr>
            <w:proofErr w:type="spellStart"/>
            <w:r w:rsidRPr="00B36E12">
              <w:rPr>
                <w:rFonts w:eastAsia="Times New Roman"/>
                <w:color w:val="000000"/>
                <w:sz w:val="21"/>
                <w:szCs w:val="21"/>
              </w:rPr>
              <w:t>n.a</w:t>
            </w:r>
            <w:r w:rsidR="00B36E12">
              <w:rPr>
                <w:rFonts w:eastAsia="Times New Roman"/>
                <w:color w:val="000000"/>
                <w:sz w:val="21"/>
                <w:szCs w:val="21"/>
              </w:rPr>
              <w:t>.</w:t>
            </w:r>
            <w:proofErr w:type="spellEnd"/>
          </w:p>
        </w:tc>
        <w:tc>
          <w:tcPr>
            <w:tcW w:w="394" w:type="pct"/>
            <w:tcBorders>
              <w:top w:val="dotted" w:sz="4" w:space="0" w:color="auto"/>
              <w:left w:val="double" w:sz="4" w:space="0" w:color="auto"/>
            </w:tcBorders>
            <w:shd w:val="clear" w:color="auto" w:fill="auto"/>
            <w:noWrap/>
            <w:vAlign w:val="center"/>
            <w:hideMark/>
          </w:tcPr>
          <w:p w14:paraId="4F0E559A" w14:textId="2A39B034"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43.1</w:t>
            </w:r>
          </w:p>
        </w:tc>
        <w:tc>
          <w:tcPr>
            <w:tcW w:w="394" w:type="pct"/>
            <w:tcBorders>
              <w:top w:val="dotted" w:sz="4" w:space="0" w:color="auto"/>
            </w:tcBorders>
            <w:shd w:val="clear" w:color="auto" w:fill="auto"/>
            <w:noWrap/>
            <w:vAlign w:val="center"/>
            <w:hideMark/>
          </w:tcPr>
          <w:p w14:paraId="73F6D23A" w14:textId="022987D9"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25.9</w:t>
            </w:r>
          </w:p>
        </w:tc>
        <w:tc>
          <w:tcPr>
            <w:tcW w:w="394" w:type="pct"/>
            <w:tcBorders>
              <w:top w:val="dotted" w:sz="4" w:space="0" w:color="auto"/>
            </w:tcBorders>
            <w:shd w:val="clear" w:color="auto" w:fill="auto"/>
            <w:noWrap/>
            <w:vAlign w:val="center"/>
            <w:hideMark/>
          </w:tcPr>
          <w:p w14:paraId="5EEC00BE" w14:textId="0E4D31DA"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21.6</w:t>
            </w:r>
          </w:p>
        </w:tc>
        <w:tc>
          <w:tcPr>
            <w:tcW w:w="392" w:type="pct"/>
            <w:tcBorders>
              <w:top w:val="dotted" w:sz="4" w:space="0" w:color="auto"/>
            </w:tcBorders>
            <w:shd w:val="clear" w:color="auto" w:fill="auto"/>
            <w:noWrap/>
            <w:vAlign w:val="center"/>
            <w:hideMark/>
          </w:tcPr>
          <w:p w14:paraId="1EE554AA" w14:textId="427E3D82" w:rsidR="00375C95" w:rsidRPr="00B36E12" w:rsidRDefault="00375C95" w:rsidP="00375C95">
            <w:pPr>
              <w:spacing w:line="240" w:lineRule="auto"/>
              <w:ind w:right="151"/>
              <w:jc w:val="right"/>
              <w:rPr>
                <w:rFonts w:eastAsia="Times New Roman"/>
                <w:color w:val="000000"/>
                <w:sz w:val="21"/>
                <w:szCs w:val="21"/>
              </w:rPr>
            </w:pPr>
            <w:r w:rsidRPr="00B36E12">
              <w:rPr>
                <w:rFonts w:eastAsia="Times New Roman"/>
                <w:color w:val="000000"/>
                <w:sz w:val="21"/>
                <w:szCs w:val="21"/>
              </w:rPr>
              <w:t>-36.7</w:t>
            </w:r>
          </w:p>
        </w:tc>
      </w:tr>
    </w:tbl>
    <w:bookmarkEnd w:id="94"/>
    <w:p w14:paraId="5FD7C351" w14:textId="77777777" w:rsidR="00CA6418" w:rsidRDefault="00783D81" w:rsidP="00B36E12">
      <w:pPr>
        <w:spacing w:line="240" w:lineRule="auto"/>
        <w:rPr>
          <w:rFonts w:eastAsia="Times New Roman"/>
          <w:color w:val="000000"/>
          <w:sz w:val="20"/>
          <w:szCs w:val="20"/>
        </w:rPr>
      </w:pPr>
      <w:r w:rsidRPr="00B36E12">
        <w:rPr>
          <w:rFonts w:eastAsia="Times New Roman"/>
          <w:color w:val="000000"/>
          <w:sz w:val="20"/>
          <w:szCs w:val="20"/>
          <w:vertAlign w:val="superscript"/>
        </w:rPr>
        <w:t>#</w:t>
      </w:r>
      <w:r w:rsidRPr="00B36E12">
        <w:rPr>
          <w:rFonts w:eastAsia="Times New Roman"/>
          <w:color w:val="000000"/>
          <w:sz w:val="20"/>
          <w:szCs w:val="20"/>
        </w:rPr>
        <w:t>Refer to footnote 1 for details about walkability levels</w:t>
      </w:r>
    </w:p>
    <w:p w14:paraId="3FF1B877" w14:textId="736CE904" w:rsidR="00B36E12" w:rsidRPr="00B36E12" w:rsidRDefault="00B36E12" w:rsidP="00B36E12">
      <w:pPr>
        <w:spacing w:line="240" w:lineRule="auto"/>
        <w:rPr>
          <w:rFonts w:eastAsia="Times New Roman"/>
          <w:color w:val="000000"/>
          <w:sz w:val="20"/>
          <w:szCs w:val="20"/>
        </w:rPr>
        <w:sectPr w:rsidR="00B36E12" w:rsidRPr="00B36E12" w:rsidSect="00B36E12">
          <w:pgSz w:w="15840" w:h="12240" w:orient="landscape" w:code="1"/>
          <w:pgMar w:top="1152" w:right="1008" w:bottom="1152" w:left="1008" w:header="720" w:footer="720" w:gutter="0"/>
          <w:cols w:space="720"/>
          <w:docGrid w:linePitch="360"/>
        </w:sectPr>
      </w:pPr>
    </w:p>
    <w:p w14:paraId="3ECCC45C" w14:textId="4750A166" w:rsidR="009C3688" w:rsidRDefault="00A14521" w:rsidP="00B36E12">
      <w:pPr>
        <w:pStyle w:val="Heading2"/>
        <w:spacing w:before="0"/>
      </w:pPr>
      <w:r>
        <w:lastRenderedPageBreak/>
        <w:t xml:space="preserve"> </w:t>
      </w:r>
      <w:bookmarkStart w:id="95" w:name="_Hlk199710252"/>
      <w:r w:rsidR="009C3688" w:rsidRPr="009C3688">
        <w:t>Sociodemographic Heterogeneity in E-</w:t>
      </w:r>
      <w:r w:rsidR="00B36E12">
        <w:t>C</w:t>
      </w:r>
      <w:r w:rsidR="009C3688" w:rsidRPr="009C3688">
        <w:t>ommerce Behavior</w:t>
      </w:r>
      <w:bookmarkEnd w:id="95"/>
    </w:p>
    <w:p w14:paraId="51BD91C8" w14:textId="3B8E374B" w:rsidR="001C7271" w:rsidRDefault="002B0B33" w:rsidP="00CF2CDB">
      <w:bookmarkStart w:id="96" w:name="_Hlk199710266"/>
      <w:r w:rsidRPr="002B0B33">
        <w:t xml:space="preserve">Our ATE analysis uncovers significant sociodemographic </w:t>
      </w:r>
      <w:r>
        <w:t>heterogeneity</w:t>
      </w:r>
      <w:r w:rsidRPr="002B0B33">
        <w:t xml:space="preserve"> in online shopping and return behaviors, clearly indicating that </w:t>
      </w:r>
      <w:r>
        <w:t>“</w:t>
      </w:r>
      <w:r w:rsidRPr="002B0B33">
        <w:t>one-size-fits-all</w:t>
      </w:r>
      <w:r>
        <w:t>”</w:t>
      </w:r>
      <w:r w:rsidRPr="002B0B33">
        <w:t xml:space="preserve"> approach</w:t>
      </w:r>
      <w:r w:rsidR="00CA6418">
        <w:t>e</w:t>
      </w:r>
      <w:r>
        <w:t>s</w:t>
      </w:r>
      <w:r w:rsidRPr="002B0B33">
        <w:t xml:space="preserve"> </w:t>
      </w:r>
      <w:r w:rsidR="00F20118">
        <w:t>to</w:t>
      </w:r>
      <w:r>
        <w:t xml:space="preserve"> address</w:t>
      </w:r>
      <w:r w:rsidR="001C7271">
        <w:t>in</w:t>
      </w:r>
      <w:r>
        <w:t>g</w:t>
      </w:r>
      <w:r w:rsidRPr="002B0B33">
        <w:t xml:space="preserve"> urban freight</w:t>
      </w:r>
      <w:r>
        <w:t xml:space="preserve"> and </w:t>
      </w:r>
      <w:r w:rsidRPr="002B0B33">
        <w:t>logistics</w:t>
      </w:r>
      <w:r>
        <w:t xml:space="preserve"> </w:t>
      </w:r>
      <w:r w:rsidR="001A0E0B">
        <w:t xml:space="preserve">challenges </w:t>
      </w:r>
      <w:r>
        <w:t xml:space="preserve">are likely insufficient. </w:t>
      </w:r>
      <w:r w:rsidRPr="002B0B33">
        <w:t xml:space="preserve">Rather, a thorough understanding of </w:t>
      </w:r>
      <w:r w:rsidR="00F20118">
        <w:t xml:space="preserve">the </w:t>
      </w:r>
      <w:r w:rsidRPr="002B0B33">
        <w:t xml:space="preserve">diverse sociodemographic patterns </w:t>
      </w:r>
      <w:r w:rsidR="001A0E0B">
        <w:t xml:space="preserve">of online ordering and returns </w:t>
      </w:r>
      <w:r w:rsidRPr="002B0B33">
        <w:t xml:space="preserve">is necessary to inform logistics planning </w:t>
      </w:r>
      <w:r w:rsidR="001A0E0B">
        <w:t xml:space="preserve">to </w:t>
      </w:r>
      <w:r w:rsidRPr="002B0B33">
        <w:t>serve all community segments</w:t>
      </w:r>
      <w:r w:rsidR="00517810">
        <w:t>.</w:t>
      </w:r>
    </w:p>
    <w:p w14:paraId="57CCAF23" w14:textId="59EC0A97" w:rsidR="00017540" w:rsidRDefault="001A0E0B" w:rsidP="00CA6418">
      <w:pPr>
        <w:ind w:firstLine="720"/>
      </w:pPr>
      <w:r>
        <w:t>O</w:t>
      </w:r>
      <w:r w:rsidR="00017540" w:rsidRPr="00017540">
        <w:t xml:space="preserve">ur analysis reveals that women </w:t>
      </w:r>
      <w:r w:rsidR="001F723C" w:rsidRPr="001F723C">
        <w:t>exhibit significantly higher online shopping engagement (</w:t>
      </w:r>
      <w:r w:rsidR="00CA6418">
        <w:t>+</w:t>
      </w:r>
      <w:r w:rsidR="001F723C" w:rsidRPr="001F723C">
        <w:t>22.8%) and return rates (</w:t>
      </w:r>
      <w:r w:rsidR="00CA6418">
        <w:t>+</w:t>
      </w:r>
      <w:r w:rsidR="001F723C" w:rsidRPr="001F723C">
        <w:t xml:space="preserve">23.3%) compared to men. Notably, they </w:t>
      </w:r>
      <w:r w:rsidR="001F723C">
        <w:t xml:space="preserve">also </w:t>
      </w:r>
      <w:r w:rsidR="001F723C" w:rsidRPr="001F723C">
        <w:t>show a strong preference for physical store returns (43.2% increase)</w:t>
      </w:r>
      <w:r w:rsidR="00F20118">
        <w:t>,</w:t>
      </w:r>
      <w:r w:rsidR="001F723C" w:rsidRPr="001F723C">
        <w:t xml:space="preserve"> while reducing reliance on other return channels.</w:t>
      </w:r>
      <w:r w:rsidR="001F723C">
        <w:t xml:space="preserve"> </w:t>
      </w:r>
      <w:r w:rsidR="00017540" w:rsidRPr="00017540">
        <w:t xml:space="preserve">This strong inclination suggests that online purchasing </w:t>
      </w:r>
      <w:r>
        <w:t>is likely</w:t>
      </w:r>
      <w:r w:rsidR="00017540" w:rsidRPr="00017540">
        <w:t xml:space="preserve"> fostering strategic trip chaining for many women.</w:t>
      </w:r>
      <w:r w:rsidR="00017540">
        <w:t xml:space="preserve"> </w:t>
      </w:r>
      <w:r w:rsidR="00017540" w:rsidRPr="00017540">
        <w:t>The convenience of buying online appears to create subsequent opportunities for in-person store visits, allowing</w:t>
      </w:r>
      <w:r>
        <w:t xml:space="preserve"> for </w:t>
      </w:r>
      <w:r w:rsidR="00017540" w:rsidRPr="00017540">
        <w:t>combin</w:t>
      </w:r>
      <w:r>
        <w:t>ing</w:t>
      </w:r>
      <w:r w:rsidR="00017540" w:rsidRPr="00017540">
        <w:t xml:space="preserve"> product returns with new purchases, product exploration</w:t>
      </w:r>
      <w:r>
        <w:t>,</w:t>
      </w:r>
      <w:r w:rsidR="0012366D">
        <w:t xml:space="preserve"> </w:t>
      </w:r>
      <w:r>
        <w:t>and</w:t>
      </w:r>
      <w:r w:rsidR="00017540" w:rsidRPr="00017540">
        <w:t xml:space="preserve"> other retail errands.</w:t>
      </w:r>
      <w:r w:rsidR="00125885">
        <w:t xml:space="preserve"> </w:t>
      </w:r>
      <w:r w:rsidR="00CA6418">
        <w:t>T</w:t>
      </w:r>
      <w:r w:rsidR="00125885" w:rsidRPr="00125885">
        <w:t>his behavioral hypothesis</w:t>
      </w:r>
      <w:r w:rsidR="00CA6418">
        <w:t xml:space="preserve"> is supported by survey results </w:t>
      </w:r>
      <w:r w:rsidR="00125885" w:rsidRPr="00125885">
        <w:t>indicat</w:t>
      </w:r>
      <w:r w:rsidR="00CA6418">
        <w:t>ing</w:t>
      </w:r>
      <w:r w:rsidR="00125885" w:rsidRPr="00125885">
        <w:t xml:space="preserve"> that a significant proportion of consumers (e.g., 42% in a </w:t>
      </w:r>
      <w:bookmarkStart w:id="97" w:name="_Hlk199700067"/>
      <w:r w:rsidR="00125885" w:rsidRPr="00125885">
        <w:fldChar w:fldCharType="begin"/>
      </w:r>
      <w:r w:rsidR="00B475C1">
        <w:instrText xml:space="preserve"> ADDIN ZOTERO_ITEM CSL_CITATION {"citationID":"nxgPC0HP","properties":{"formattedCitation":"(Narvar, 2022)","plainCitation":"(Narvar, 2022)","dontUpdate":true,"noteIndex":0},"citationItems":[{"id":2426,"uris":["http://zotero.org/users/9292995/items/CBRKE9E2"],"itemData":{"id":2426,"type":"report","publisher":"Narvar","title":"The State of Returns: The End of One-Size Fits-All Returns","URL":"https://corp.narvar.com/resources/2022-the-state-of-returns","author":[{"literal":"Narvar"}],"issued":{"date-parts":[["2022"]]}}}],"schema":"https://github.com/citation-style-language/schema/raw/master/csl-citation.json"} </w:instrText>
      </w:r>
      <w:r w:rsidR="00125885" w:rsidRPr="00125885">
        <w:fldChar w:fldCharType="separate"/>
      </w:r>
      <w:r w:rsidR="00125885" w:rsidRPr="00125885">
        <w:t>Narvar (2022)</w:t>
      </w:r>
      <w:r w:rsidR="00125885" w:rsidRPr="00125885">
        <w:fldChar w:fldCharType="end"/>
      </w:r>
      <w:r w:rsidR="00125885" w:rsidRPr="00125885">
        <w:t xml:space="preserve"> </w:t>
      </w:r>
      <w:bookmarkEnd w:id="97"/>
      <w:r w:rsidR="00125885" w:rsidRPr="00125885">
        <w:t>study) choose in-store returns specifically to shop for other items.</w:t>
      </w:r>
      <w:r w:rsidR="00017540" w:rsidRPr="00125885">
        <w:t xml:space="preserve"> </w:t>
      </w:r>
      <w:r w:rsidR="00CA6418">
        <w:t>R</w:t>
      </w:r>
      <w:r w:rsidR="00017540" w:rsidRPr="00017540">
        <w:t>ather than simply replacing physical shopping, online purchases may be reshaping and even increasing certain types of store visits for women, solidifying the physical store</w:t>
      </w:r>
      <w:r w:rsidR="00EC1129">
        <w:t>’</w:t>
      </w:r>
      <w:r w:rsidR="00017540" w:rsidRPr="00017540">
        <w:t>s role as an essential hub</w:t>
      </w:r>
      <w:r w:rsidR="00017540">
        <w:t xml:space="preserve">. </w:t>
      </w:r>
      <w:r w:rsidR="00017540" w:rsidRPr="00017540">
        <w:t>Retailers can leverage these insights</w:t>
      </w:r>
      <w:r w:rsidR="00017540">
        <w:t xml:space="preserve"> to</w:t>
      </w:r>
      <w:r w:rsidR="00017540" w:rsidRPr="00017540">
        <w:t xml:space="preserve"> optimize the physical return experience, particularly for women-oriented products.</w:t>
      </w:r>
      <w:r w:rsidR="00017540">
        <w:t xml:space="preserve"> </w:t>
      </w:r>
      <w:r w:rsidR="00017540" w:rsidRPr="00017540">
        <w:t>Practical strategies could include positioning return counters conveniently (e.g., near women</w:t>
      </w:r>
      <w:r w:rsidR="00017540">
        <w:t>’</w:t>
      </w:r>
      <w:r w:rsidR="00017540" w:rsidRPr="00017540">
        <w:t>s clothing sections), offering dedicated return areas for frequently returned items</w:t>
      </w:r>
      <w:r w:rsidR="00017540">
        <w:t xml:space="preserve"> such as</w:t>
      </w:r>
      <w:r w:rsidR="00017540" w:rsidRPr="00017540">
        <w:t xml:space="preserve"> apparel and cosmetics, or providing express return services for common women</w:t>
      </w:r>
      <w:r w:rsidR="00017540">
        <w:t>’</w:t>
      </w:r>
      <w:r w:rsidR="00017540" w:rsidRPr="00017540">
        <w:t>s purchases. This fundamentally shows the retail industry</w:t>
      </w:r>
      <w:r w:rsidR="00017540">
        <w:t>’</w:t>
      </w:r>
      <w:r w:rsidR="00017540" w:rsidRPr="00017540">
        <w:t>s urgent need to fully adapt to a truly hybrid ecosystem, seamlessly integrating online and offline channels instead of treating them as separate operations</w:t>
      </w:r>
      <w:r w:rsidR="00EC1129">
        <w:t>.</w:t>
      </w:r>
    </w:p>
    <w:p w14:paraId="45BA0938" w14:textId="538EEEE1" w:rsidR="00BD6604" w:rsidRDefault="00943A81" w:rsidP="00CF2CDB">
      <w:pPr>
        <w:ind w:firstLine="720"/>
      </w:pPr>
      <w:r w:rsidRPr="00943A81">
        <w:t xml:space="preserve">Further analysis by generational segments </w:t>
      </w:r>
      <w:r w:rsidR="00F20118">
        <w:t>reveals several shopping mobility and accessibility issues associated with</w:t>
      </w:r>
      <w:r w:rsidRPr="00943A81">
        <w:t xml:space="preserve"> age.</w:t>
      </w:r>
      <w:r>
        <w:t xml:space="preserve"> </w:t>
      </w:r>
      <w:r w:rsidR="007A125E" w:rsidRPr="007A125E">
        <w:t xml:space="preserve">While a reduced online shopping frequency among older adults is a well-established observation (our data shows a 6.2% </w:t>
      </w:r>
      <w:r w:rsidR="001A0E0B">
        <w:t xml:space="preserve">decrease </w:t>
      </w:r>
      <w:r w:rsidR="007A125E" w:rsidRPr="007A125E">
        <w:t>for those 56 or more compared to 18-25), the reduced delivery return rate (-21.0%) for this demographic is even more substantial. This suggests that the barriers older adults face in the e-commerce ecosystem extend beyond initial purchasing to the crucial reverse logistics phase.</w:t>
      </w:r>
      <w:r w:rsidR="00324AD4">
        <w:t xml:space="preserve"> This </w:t>
      </w:r>
      <w:r w:rsidR="001A0E0B">
        <w:t xml:space="preserve">is rather ironic </w:t>
      </w:r>
      <w:r w:rsidR="00324AD4">
        <w:t xml:space="preserve">given that older adults frequently perceive the </w:t>
      </w:r>
      <w:r w:rsidR="00324AD4" w:rsidRPr="00324AD4">
        <w:rPr>
          <w:rStyle w:val="Strong"/>
          <w:b w:val="0"/>
          <w:bCs w:val="0"/>
        </w:rPr>
        <w:t>usefulness of online shopping</w:t>
      </w:r>
      <w:r w:rsidR="00324AD4">
        <w:t xml:space="preserve"> to avoid physical mobility challenges associated with traditional retail</w:t>
      </w:r>
      <w:r w:rsidR="00CA6418">
        <w:t>,</w:t>
      </w:r>
      <w:r w:rsidR="00324AD4">
        <w:t xml:space="preserve"> such as difficulties with standing in checkout lines, carrying heavy packages, and navigating crowded stores </w:t>
      </w:r>
      <w:bookmarkStart w:id="98" w:name="_Hlk199700149"/>
      <w:r w:rsidR="00324AD4">
        <w:fldChar w:fldCharType="begin"/>
      </w:r>
      <w:r w:rsidR="00B475C1">
        <w:instrText xml:space="preserve"> ADDIN ZOTERO_ITEM CSL_CITATION {"citationID":"Bt3nFuXn","properties":{"formattedCitation":"(J. Wu &amp; and Song, 2021)","plainCitation":"(J. Wu &amp; and Song, 2021)","dontUpdate":true,"noteIndex":0},"citationItems":[{"id":3194,"uris":["http://zotero.org/users/9292995/items/7T3NTQ5K"],"itemData":{"id":3194,"type":"article-journal","abstract":"This study investigates the online shopping continuance intentions of older adults in the United States, focusing on two characteristics of this demographic (perceived lack of shopping mobility and perceived social isolation) based on the Technology Acceptance Model and the Theory of Planned Behavior. Structural equation modeling was conducted with a sample of 366 U.S. adults born in or before 1965. Perceived lack of shopping mobility was positively related to the perceived usefulness of online shopping, which was also positively related to attitudes and intentions to continue online shopping. Perceived social isolation was positively related to subjective norms but negatively to perceived behavioral control. Perceived behavioral control was positively related to online shopping continuance intentions, but subjective norms were not. The findings of this study will help e-retailers understand the factors influencing older adults’ perceptions, attitudes, and online shopping continuance intentions.","container-title":"International Journal of Human–Computer Interaction","DOI":"10.1080/10447318.2020.1861419","ISSN":"1044-7318","issue":"10","note":"publisher: Taylor &amp; Francis\n_eprint: https://doi.org/10.1080/10447318.2020.1861419","page":"938-948","source":"Taylor and Francis+NEJM","title":"Older Adults’ Online Shopping Continuance Intentions: Applying the Technology Acceptance Model and the Theory of Planned Behavior","title-short":"Older Adults’ Online Shopping Continuance Intentions","volume":"37","author":[{"family":"Wu","given":"Juanjuan"},{"family":"Song","given":"Sanga","non-dropping-particle":"and"}],"issued":{"date-parts":[["2021",6,15]]}}}],"schema":"https://github.com/citation-style-language/schema/raw/master/csl-citation.json"} </w:instrText>
      </w:r>
      <w:r w:rsidR="00324AD4">
        <w:fldChar w:fldCharType="separate"/>
      </w:r>
      <w:r w:rsidR="00324AD4" w:rsidRPr="00324AD4">
        <w:t xml:space="preserve">(Wu </w:t>
      </w:r>
      <w:r w:rsidR="00324AD4">
        <w:t>and</w:t>
      </w:r>
      <w:r w:rsidR="00324AD4" w:rsidRPr="00324AD4">
        <w:t xml:space="preserve"> Song, 2021)</w:t>
      </w:r>
      <w:r w:rsidR="00324AD4">
        <w:fldChar w:fldCharType="end"/>
      </w:r>
      <w:bookmarkEnd w:id="98"/>
      <w:r w:rsidR="00324AD4">
        <w:t xml:space="preserve">. Yet, current return logistics systems effectively force them back into these challenging physical environments, negating many accessibility benefits of e-commerce. To address this, retailers and logistics providers should consider developing </w:t>
      </w:r>
      <w:r w:rsidR="00324AD4" w:rsidRPr="00324AD4">
        <w:rPr>
          <w:rStyle w:val="Strong"/>
          <w:b w:val="0"/>
          <w:bCs w:val="0"/>
        </w:rPr>
        <w:t>tailored return programs</w:t>
      </w:r>
      <w:r w:rsidR="00324AD4" w:rsidRPr="00324AD4">
        <w:rPr>
          <w:b/>
          <w:bCs/>
        </w:rPr>
        <w:t xml:space="preserve"> </w:t>
      </w:r>
      <w:r w:rsidR="00324AD4">
        <w:t xml:space="preserve">for older adults, such as specialized </w:t>
      </w:r>
      <w:r w:rsidR="00324AD4" w:rsidRPr="00324AD4">
        <w:rPr>
          <w:rStyle w:val="Strong"/>
          <w:b w:val="0"/>
          <w:bCs w:val="0"/>
        </w:rPr>
        <w:t>elderly-focused home pickup services</w:t>
      </w:r>
      <w:r w:rsidR="00324AD4">
        <w:t>, to enhance equitable access to the full e-commerce cycle.</w:t>
      </w:r>
    </w:p>
    <w:p w14:paraId="423C1CCE" w14:textId="1F6C7609" w:rsidR="00CD7997" w:rsidRDefault="00807C4B" w:rsidP="004460A1">
      <w:pPr>
        <w:ind w:firstLine="720"/>
      </w:pPr>
      <w:r w:rsidRPr="00807C4B">
        <w:t xml:space="preserve">Our findings </w:t>
      </w:r>
      <w:r w:rsidR="008E2E32">
        <w:t>point to</w:t>
      </w:r>
      <w:r w:rsidRPr="00807C4B">
        <w:t xml:space="preserve"> clear variations in shopping and return behavior based on formal education attainment</w:t>
      </w:r>
      <w:r>
        <w:t xml:space="preserve"> and i</w:t>
      </w:r>
      <w:r w:rsidRPr="009161CB">
        <w:t>ncome</w:t>
      </w:r>
      <w:r w:rsidRPr="00807C4B">
        <w:t xml:space="preserve">, highlighting a significant socioeconomic digital divide </w:t>
      </w:r>
      <w:r w:rsidR="00F20118">
        <w:t>within</w:t>
      </w:r>
      <w:r w:rsidRPr="00807C4B">
        <w:t xml:space="preserve"> the e-commerce ecosystem</w:t>
      </w:r>
      <w:r w:rsidR="00317D96">
        <w:t>.</w:t>
      </w:r>
      <w:r w:rsidRPr="00807C4B">
        <w:t xml:space="preserve"> </w:t>
      </w:r>
      <w:r w:rsidR="00317D96" w:rsidRPr="00317D96">
        <w:t xml:space="preserve">University-educated consumers </w:t>
      </w:r>
      <w:r w:rsidR="0012366D">
        <w:t>make online purchases</w:t>
      </w:r>
      <w:r w:rsidR="00317D96" w:rsidRPr="00317D96">
        <w:t xml:space="preserve"> more frequently, return items at higher rates, and use Amazon drop-off points more often. </w:t>
      </w:r>
      <w:r w:rsidRPr="00807C4B">
        <w:t xml:space="preserve">This pattern likely reflects how higher education correlates with enhanced digital literacy and greater awareness </w:t>
      </w:r>
      <w:r w:rsidRPr="00807C4B">
        <w:lastRenderedPageBreak/>
        <w:t>of consumer rights and return policies</w:t>
      </w:r>
      <w:r w:rsidR="00A83BBE">
        <w:t xml:space="preserve"> </w:t>
      </w:r>
      <w:bookmarkStart w:id="99" w:name="_Hlk199700231"/>
      <w:r w:rsidR="00A83BBE" w:rsidRPr="00CD7997">
        <w:fldChar w:fldCharType="begin"/>
      </w:r>
      <w:r w:rsidR="00B475C1" w:rsidRPr="00CD7997">
        <w:instrText xml:space="preserve"> ADDIN ZOTERO_ITEM CSL_CITATION {"citationID":"ljL0Ys4I","properties":{"formattedCitation":"(Valarezo et al., 2020)","plainCitation":"(Valarezo et al., 2020)","dontUpdate":true,"noteIndex":0},"citationItems":[{"id":3232,"uris":["http://zotero.org/users/9292995/items/JVA7YMGG"],"itemData":{"id":3232,"type":"chapter","abstract":"E-commerce penetration rates are distant among those groups of individuals with the lowest and the highest levels of online shopping adoption. This is an indicator of digital-divide, having negative effects in terms of untapped opportunities for people, companies, and the whole economy. Key socioeconomic and demographic determinants of adoption of e-commerce are explored, analyzing a dataset of 174,776 observations for the period 2008–2017 in Spain. The empirical analysis is based on a standard neoclassical utility maximization framework. Linear probability model, logistic regression, and Heckman’s sample selection correction model have been used. The results suggest that e-commerce adoption is positively related with being male, having higher levels of education, income and digital skills, being Spanish, and being employed; while being female, older, and belonging to a household of two or more members have negative effects. An interaction between digital skills and age has been introduced in the model, where high digital skills seem to have a positive influence, partly counteracting the lower odds for some age groups. Policy recommendations related to demand and supply measures are suggested to foster the adoption of e-commerce.","container-title":"Applied Economics in the Digital Era: Essays in Honor of Gary Madden","event-place":"Cham","ISBN":"978-3-030-40601-1","language":"en","note":"DOI: 10.1007/978-3-030-40601-1_4","page":"103-134","publisher":"Springer International Publishing","publisher-place":"Cham","source":"Springer Link","title":"Adoption of E-Commerce by Individuals and Digital-Divide","URL":"https://doi.org/10.1007/978-3-030-40601-1_4","author":[{"family":"Valarezo","given":"Ángel"},{"family":"López","given":"Rafael"},{"family":"Pérez Amaral","given":"Teodosio"}],"editor":[{"family":"Alleman","given":"James"},{"family":"Rappoport","given":"Paul N."},{"family":"Hamoudia","given":"Mohsen"}],"accessed":{"date-parts":[["2025",5,15]]},"issued":{"date-parts":[["2020"]]}}}],"schema":"https://github.com/citation-style-language/schema/raw/master/csl-citation.json"} </w:instrText>
      </w:r>
      <w:r w:rsidR="00A83BBE" w:rsidRPr="00CD7997">
        <w:fldChar w:fldCharType="separate"/>
      </w:r>
      <w:r w:rsidR="00A83BBE" w:rsidRPr="00CD7997">
        <w:t>(see Valarezo et al., 2020</w:t>
      </w:r>
      <w:r w:rsidR="00A83BBE" w:rsidRPr="00CD7997">
        <w:fldChar w:fldCharType="end"/>
      </w:r>
      <w:r w:rsidR="00A83BBE" w:rsidRPr="00CD7997">
        <w:t xml:space="preserve">, </w:t>
      </w:r>
      <w:r w:rsidR="00A83BBE" w:rsidRPr="00CD7997">
        <w:fldChar w:fldCharType="begin"/>
      </w:r>
      <w:r w:rsidR="00B475C1" w:rsidRPr="00CD7997">
        <w:instrText xml:space="preserve"> ADDIN ZOTERO_ITEM CSL_CITATION {"citationID":"xrEtPNfv","properties":{"formattedCitation":"(Nguyen et al., 2024)","plainCitation":"(Nguyen et al., 2024)","dontUpdate":true,"noteIndex":0},"citationItems":[{"id":3228,"uris":["http://zotero.org/users/9292995/items/PYG88RFE"],"itemData":{"id":3228,"type":"article-journal","abstract":"E-payment is a key component of e-commerce, facilitating improved user efficiency and fostering the intent to use e-commerce in the digital realm and the international integration arena. This study investigates the joint impact of digital literacy on two similar but fundamentally different activities which are security control behavior and e-payment continuance intention. This research contributes to the growing field of literature in two ways. First, the study examines Digital Literacy, which distinguishes three broad dimensions - Tech Familiarity, Policy understanding, Awareness of institutional surveillance, and its association with Security control Behaviors and E-payment continuance intention. Second, the study tests the mediator effect of Security control Behaviors on the relationship between Digital Literacy and E-payment Intention. The data were collected by using both offline and online survey methods across the national scope, employing a quota sampling approach to encompass a wide range of consumer demographics. Structural equation modeling with the sample of Vietnamese respondents was applied to test the influence of digital literacy on customers’ security control behavior and intention to use e-payments. The results endorse that 1) digital literacy has an important impact on online security behavior; 2) digital literacy bridges a strong direct association with e-payment continuance Intention and indirect through online security behavior. This study suggests several theoretical and practical implications from the findings, as well as limitations and future directions.","container-title":"Journal of Open Innovation: Technology, Market, and Complexity","DOI":"10.1016/j.joitmc.2024.100292","ISSN":"2199-8531","issue":"2","journalAbbreviation":"Journal of Open Innovation: Technology, Market, and Complexity","page":"100292","source":"ScienceDirect","title":"Digital literacy, online security behaviors and E-payment intention","volume":"10","author":[{"family":"Nguyen","given":"Thu Thuy"},{"family":"Tran","given":"Thi Ngoc Hoai"},{"family":"Do","given":"Thi Huyen My"},{"family":"Dinh","given":"Thi Khanh Linh"},{"family":"Nguyen","given":"Thi Uyen Nhi"},{"family":"Dang","given":"Tran Minh Khue"}],"issued":{"date-parts":[["2024",6,1]]}}}],"schema":"https://github.com/citation-style-language/schema/raw/master/csl-citation.json"} </w:instrText>
      </w:r>
      <w:r w:rsidR="00A83BBE" w:rsidRPr="00CD7997">
        <w:fldChar w:fldCharType="separate"/>
      </w:r>
      <w:r w:rsidR="00A83BBE" w:rsidRPr="00CD7997">
        <w:t xml:space="preserve"> Nguyen et al., 2024</w:t>
      </w:r>
      <w:r w:rsidR="00A83BBE" w:rsidRPr="00CD7997">
        <w:fldChar w:fldCharType="end"/>
      </w:r>
      <w:r w:rsidR="00A83BBE" w:rsidRPr="00CD7997">
        <w:t xml:space="preserve">, and </w:t>
      </w:r>
      <w:r w:rsidR="00A83BBE" w:rsidRPr="00CD7997">
        <w:fldChar w:fldCharType="begin"/>
      </w:r>
      <w:r w:rsidR="00B475C1" w:rsidRPr="00CD7997">
        <w:instrText xml:space="preserve"> ADDIN ZOTERO_ITEM CSL_CITATION {"citationID":"vQ9LZAdT","properties":{"formattedCitation":"(N. Singh et al., 2024)","plainCitation":"(N. Singh et al., 2024)","dontUpdate":true,"noteIndex":0},"citationItems":[{"id":3230,"uris":["http://zotero.org/users/9292995/items/5YZCDJ2U"],"itemData":{"id":3230,"type":"article-journal","abstract":"This study evaluates the consumers’ views on various security measures in e-commerce platforms and determines their impact on the trusting beliefs of consumers, which may further lead to an intention to use e-commerce platforms. The study also investigates the moderating effects of gender, age, and the frequency of e-commerce platform use on the proposed model. A total of 780 respondents were used for the study. We used structural equation modeling (SEM) to analyze the proposed trust-based model. The findings indicate a strong positive impact of information integrity and information confidentiality on the consumers’ trusting beliefs. In addition, the study indicates the strong mediating effect of trusting beliefs with the association between information integrity, information confidentiality, and behavioral intention to use e-commerce platforms. A moderating effect of frequency of use on the relationship between perceived information confidentiality and preventing unauthorized secondary data usage on trusting beliefs was found to be significant. This research underwent an in-depth examination of different security aspects that e-commerce firms should consider in order to develop the trusting beliefs of consumers in e-commerce environments.","container-title":"Humanities and Social Sciences Communications","DOI":"10.1057/s41599-024-03395-6","ISSN":"2662-9992","issue":"1","journalAbbreviation":"Humanit Soc Sci Commun","language":"en","license":"2024 The Author(s)","note":"publisher: Palgrave","page":"1-18","source":"www.nature.com","title":"An analysis of consumer’s trusting beliefs towards the use of e-commerce platforms","volume":"11","author":[{"family":"Singh","given":"Nidhi"},{"family":"Misra","given":"Richa"},{"family":"Quan","given":"Wei"},{"family":"Radic","given":"Aleksandar"},{"family":"Lee","given":"Sang-Mook"},{"family":"Han","given":"Heesup"}],"issued":{"date-parts":[["2024",7,11]]}}}],"schema":"https://github.com/citation-style-language/schema/raw/master/csl-citation.json"} </w:instrText>
      </w:r>
      <w:r w:rsidR="00A83BBE" w:rsidRPr="00CD7997">
        <w:fldChar w:fldCharType="separate"/>
      </w:r>
      <w:r w:rsidR="00A83BBE" w:rsidRPr="00CD7997">
        <w:t>Singh et al., 2024)</w:t>
      </w:r>
      <w:r w:rsidR="00A83BBE" w:rsidRPr="00CD7997">
        <w:fldChar w:fldCharType="end"/>
      </w:r>
      <w:r w:rsidRPr="00CD7997">
        <w:t>,</w:t>
      </w:r>
      <w:bookmarkEnd w:id="99"/>
      <w:r w:rsidRPr="00CD7997">
        <w:t xml:space="preserve"> enabling</w:t>
      </w:r>
      <w:r w:rsidRPr="00807C4B">
        <w:t xml:space="preserve"> a more strategic navigation of e-commerce systems.</w:t>
      </w:r>
      <w:r>
        <w:t xml:space="preserve"> </w:t>
      </w:r>
      <w:r w:rsidR="00317D96" w:rsidRPr="00317D96">
        <w:t xml:space="preserve">Similarly, high-income households ($100,000+) show </w:t>
      </w:r>
      <w:r w:rsidR="001A0E0B">
        <w:t xml:space="preserve">a </w:t>
      </w:r>
      <w:r w:rsidR="00317D96" w:rsidRPr="00317D96">
        <w:t>118.2% higher online shopping engagement and greater use of Amazon drop-off locations (+21.9%)</w:t>
      </w:r>
      <w:r w:rsidR="001A0E0B">
        <w:t xml:space="preserve"> relative to low-income households (less than $50,000)</w:t>
      </w:r>
      <w:r w:rsidR="00317D96" w:rsidRPr="00317D96">
        <w:t>. While income does not directly affect return rates, frequent shopping among affluent consumers indirectly shapes return patterns</w:t>
      </w:r>
      <w:r w:rsidR="00317D96">
        <w:t xml:space="preserve">, </w:t>
      </w:r>
      <w:r w:rsidR="00317D96" w:rsidRPr="00317D96">
        <w:t xml:space="preserve">possibly through </w:t>
      </w:r>
      <w:r w:rsidRPr="00807C4B">
        <w:t>increased familiarity with the e-commerce landscape and policies, or even</w:t>
      </w:r>
      <w:r>
        <w:t xml:space="preserve"> </w:t>
      </w:r>
      <w:r w:rsidRPr="00807C4B">
        <w:t>bracketing, enabled by their substantial purchasing power</w:t>
      </w:r>
      <w:r w:rsidR="00E260B5">
        <w:t xml:space="preserve"> (as indicated by </w:t>
      </w:r>
      <w:r w:rsidR="00E260B5">
        <w:fldChar w:fldCharType="begin"/>
      </w:r>
      <w:r w:rsidR="00B475C1">
        <w:instrText xml:space="preserve"> ADDIN ZOTERO_ITEM CSL_CITATION {"citationID":"SAifONpv","properties":{"formattedCitation":"(Narvar, 2022)","plainCitation":"(Narvar, 2022)","dontUpdate":true,"noteIndex":0},"citationItems":[{"id":2426,"uris":["http://zotero.org/users/9292995/items/CBRKE9E2"],"itemData":{"id":2426,"type":"report","publisher":"Narvar","title":"The State of Returns: The End of One-Size Fits-All Returns","URL":"https://corp.narvar.com/resources/2022-the-state-of-returns","author":[{"literal":"Narvar"}],"issued":{"date-parts":[["2022"]]}}}],"schema":"https://github.com/citation-style-language/schema/raw/master/csl-citation.json"} </w:instrText>
      </w:r>
      <w:r w:rsidR="00E260B5">
        <w:fldChar w:fldCharType="separate"/>
      </w:r>
      <w:r w:rsidR="00E260B5" w:rsidRPr="00E260B5">
        <w:t xml:space="preserve">Narvar </w:t>
      </w:r>
      <w:r w:rsidR="00E260B5">
        <w:t>(</w:t>
      </w:r>
      <w:r w:rsidR="00E260B5" w:rsidRPr="00E260B5">
        <w:t>2022)</w:t>
      </w:r>
      <w:r w:rsidR="00E260B5">
        <w:fldChar w:fldCharType="end"/>
      </w:r>
      <w:r w:rsidR="00E260B5">
        <w:t>)</w:t>
      </w:r>
      <w:r w:rsidRPr="00807C4B">
        <w:t>.</w:t>
      </w:r>
      <w:r w:rsidR="00317D96">
        <w:t xml:space="preserve"> </w:t>
      </w:r>
      <w:r w:rsidR="00317D96" w:rsidRPr="00317D96">
        <w:t xml:space="preserve">These patterns align with </w:t>
      </w:r>
      <w:bookmarkStart w:id="100" w:name="_Hlk199700258"/>
      <w:proofErr w:type="spellStart"/>
      <w:r w:rsidR="00317D96" w:rsidRPr="00317D96">
        <w:t>Valarezo</w:t>
      </w:r>
      <w:proofErr w:type="spellEnd"/>
      <w:r w:rsidR="00317D96" w:rsidRPr="00317D96">
        <w:t xml:space="preserve"> et al.</w:t>
      </w:r>
      <w:r w:rsidR="00317D96">
        <w:t>’s (202</w:t>
      </w:r>
      <w:r w:rsidR="00BA22A3">
        <w:t>0</w:t>
      </w:r>
      <w:r w:rsidR="00317D96">
        <w:t>)</w:t>
      </w:r>
      <w:r w:rsidR="00317D96" w:rsidRPr="00317D96">
        <w:t xml:space="preserve"> </w:t>
      </w:r>
      <w:bookmarkEnd w:id="100"/>
      <w:r w:rsidR="00317D96" w:rsidRPr="00317D96">
        <w:t xml:space="preserve">observation that </w:t>
      </w:r>
      <w:r w:rsidR="00317D96">
        <w:t>“</w:t>
      </w:r>
      <w:r w:rsidR="00317D96" w:rsidRPr="00317D96">
        <w:t>education and digital skills diminish the costs of using internet services; economic variables, income</w:t>
      </w:r>
      <w:r w:rsidR="009E56B7">
        <w:t>,</w:t>
      </w:r>
      <w:r w:rsidR="00317D96" w:rsidRPr="00317D96">
        <w:t xml:space="preserve"> and employment situation, increase the benefits.</w:t>
      </w:r>
      <w:r w:rsidR="00317D96">
        <w:t>”</w:t>
      </w:r>
      <w:r w:rsidR="00317D96" w:rsidRPr="00317D96">
        <w:t xml:space="preserve"> </w:t>
      </w:r>
      <w:r w:rsidRPr="00807C4B">
        <w:t xml:space="preserve">Ultimately, these relationships suggest </w:t>
      </w:r>
      <w:r w:rsidR="00CD7997">
        <w:t xml:space="preserve">that </w:t>
      </w:r>
      <w:r w:rsidRPr="00807C4B">
        <w:t xml:space="preserve">higher-income consumers, leveraging their greater purchasing power, digital literacy, and access to technology, are better equipped for frequent online purchases on platforms </w:t>
      </w:r>
      <w:r>
        <w:t>such as</w:t>
      </w:r>
      <w:r w:rsidRPr="00807C4B">
        <w:t xml:space="preserve"> Amazon, directly contributing to their higher utilization of Amazon drop-off channels.</w:t>
      </w:r>
      <w:r>
        <w:t xml:space="preserve"> </w:t>
      </w:r>
      <w:r w:rsidR="00237458" w:rsidRPr="00237458">
        <w:t xml:space="preserve">In contrast, lower-income shoppers, who may be less experienced with the e-commerce ecosystem or perhaps gravitate towards cheaper </w:t>
      </w:r>
      <w:r>
        <w:t xml:space="preserve">shopping </w:t>
      </w:r>
      <w:r w:rsidR="00237458" w:rsidRPr="00237458">
        <w:t>websites, might encounter less convenient return options or even platforms that offer no returns at all.</w:t>
      </w:r>
      <w:r w:rsidR="004460A1">
        <w:t xml:space="preserve"> Ultimately, these results highlight the need for targeted digital literacy programs and policy interventions to bridge the e-commerce divide.</w:t>
      </w:r>
      <w:r w:rsidR="004460A1" w:rsidRPr="004460A1">
        <w:t xml:space="preserve"> Specifically, initiatives should focus on: (1) increasing digital </w:t>
      </w:r>
      <w:r w:rsidR="004460A1">
        <w:t>access/</w:t>
      </w:r>
      <w:r w:rsidR="004460A1" w:rsidRPr="004460A1">
        <w:t>literacy and platform navigation skills among lower</w:t>
      </w:r>
      <w:r w:rsidR="004460A1">
        <w:t xml:space="preserve"> education and income</w:t>
      </w:r>
      <w:r w:rsidR="004460A1" w:rsidRPr="004460A1">
        <w:t xml:space="preserve"> consumers, (2) improving awareness of return policies and consumer rights, and (3) ensuring equitable access to convenient return infrastructure across </w:t>
      </w:r>
      <w:r w:rsidR="004460A1">
        <w:t>consumers</w:t>
      </w:r>
      <w:r w:rsidR="004460A1" w:rsidRPr="004460A1">
        <w:t>. Such efforts would help democratize e-commerce participation and ensure all consumers can fully benefit from online shopping opportunities.</w:t>
      </w:r>
      <w:r w:rsidR="00CD7997">
        <w:t xml:space="preserve"> At the same time, retailers could leverage this information to optimize their returns infrastructure to meet varying preferences and needs. For instance, a retirement community would still require robust physical return options, while college towns can leverage automated parcel lockers more effectively.</w:t>
      </w:r>
    </w:p>
    <w:p w14:paraId="5F4D325B" w14:textId="79A03AE9" w:rsidR="00BD6604" w:rsidRDefault="004460A1" w:rsidP="003D6F00">
      <w:pPr>
        <w:ind w:firstLine="720"/>
      </w:pPr>
      <w:r>
        <w:t xml:space="preserve">Beyond education and income, </w:t>
      </w:r>
      <w:bookmarkStart w:id="101" w:name="_Hlk198321107"/>
      <w:r>
        <w:t xml:space="preserve">individuals in vehicle-less households face additional disadvantages in their </w:t>
      </w:r>
      <w:r w:rsidR="0041017D">
        <w:t>return journey (30</w:t>
      </w:r>
      <w:r w:rsidR="00CD7997">
        <w:t>.2</w:t>
      </w:r>
      <w:r w:rsidR="0041017D">
        <w:t>% decrease in</w:t>
      </w:r>
      <w:r w:rsidR="00430A70">
        <w:t xml:space="preserve"> delivery</w:t>
      </w:r>
      <w:r w:rsidR="0041017D">
        <w:t xml:space="preserve"> return rate)</w:t>
      </w:r>
      <w:r>
        <w:t xml:space="preserve">, </w:t>
      </w:r>
      <w:r w:rsidR="0041017D">
        <w:t>reveal</w:t>
      </w:r>
      <w:r>
        <w:t>ing</w:t>
      </w:r>
      <w:r w:rsidR="0041017D">
        <w:t xml:space="preserve"> how transportation constraints fundamentally limit participation in the complete e-commerce cycle. </w:t>
      </w:r>
      <w:r w:rsidR="00430A70" w:rsidRPr="00430A70">
        <w:t xml:space="preserve">Compounding this, our analysis </w:t>
      </w:r>
      <w:r w:rsidR="00CD7997">
        <w:t>show</w:t>
      </w:r>
      <w:r w:rsidR="00430A70" w:rsidRPr="00430A70">
        <w:t>s that</w:t>
      </w:r>
      <w:r w:rsidR="00CD7997">
        <w:t xml:space="preserve"> individuals in</w:t>
      </w:r>
      <w:r w:rsidR="00430A70" w:rsidRPr="00430A70">
        <w:t xml:space="preserve"> these vehicle-less households are 71.6% more likely to utilize the home pickup option for returns</w:t>
      </w:r>
      <w:r w:rsidR="00430A70">
        <w:t xml:space="preserve">, which often involves a </w:t>
      </w:r>
      <w:r w:rsidR="00430A70" w:rsidRPr="00430A70">
        <w:t>direct cost to the consumer (e.g., a specific pickup fee deducted from the refund or requiring a premium subscription)</w:t>
      </w:r>
      <w:r w:rsidR="00BD6604">
        <w:t>.</w:t>
      </w:r>
      <w:r w:rsidR="00CD7997">
        <w:t xml:space="preserve"> </w:t>
      </w:r>
      <w:bookmarkEnd w:id="101"/>
      <w:r w:rsidR="00BD6604" w:rsidRPr="00BD6604">
        <w:t>This suggests that</w:t>
      </w:r>
      <w:r w:rsidR="00CD7997">
        <w:t>,</w:t>
      </w:r>
      <w:r w:rsidR="00BD6604" w:rsidRPr="00BD6604">
        <w:t xml:space="preserve"> </w:t>
      </w:r>
      <w:r w:rsidR="00CD7997">
        <w:t>if not carefully designed, return policies may inadvertently create a form of socio-economic discrimination against car-free households and raise important policy questions regarding the responsibility of</w:t>
      </w:r>
      <w:r w:rsidR="00BD6604">
        <w:t xml:space="preserve"> retailers and municipalities to collaboratively ensure equitable and affordable return access in transportation-disadvantaged communities.</w:t>
      </w:r>
      <w:r w:rsidR="0088524F">
        <w:t xml:space="preserve"> Specifically,</w:t>
      </w:r>
      <w:r w:rsidR="003D6F00" w:rsidRPr="003D6F00">
        <w:t xml:space="preserve"> </w:t>
      </w:r>
      <w:r w:rsidR="003D6F00">
        <w:t xml:space="preserve">strategic public-private partnerships could be established to develop </w:t>
      </w:r>
      <w:r w:rsidR="00CD7997">
        <w:t xml:space="preserve">reliable </w:t>
      </w:r>
      <w:r w:rsidR="003D6F00">
        <w:t xml:space="preserve">return infrastructure in transit- and active-transport dependent communities, potentially integrating return facilities with existing transit hubs. This involves </w:t>
      </w:r>
      <w:r w:rsidR="003D6F00" w:rsidRPr="003D6F00">
        <w:rPr>
          <w:rStyle w:val="Strong"/>
          <w:b w:val="0"/>
          <w:bCs w:val="0"/>
        </w:rPr>
        <w:t>expanding the deployment of parcel and smart lockers</w:t>
      </w:r>
      <w:r w:rsidR="003D6F00">
        <w:t xml:space="preserve"> beyond current limited placements (e.g., multifamily apartment complexes, universities, airports) to ensure comprehensive coverage at public transport stations, following models already implemented </w:t>
      </w:r>
      <w:r w:rsidR="003D6F00">
        <w:lastRenderedPageBreak/>
        <w:t xml:space="preserve">across Europe </w:t>
      </w:r>
      <w:bookmarkStart w:id="102" w:name="_Hlk199700405"/>
      <w:r w:rsidR="003D6F00">
        <w:fldChar w:fldCharType="begin"/>
      </w:r>
      <w:r w:rsidR="003D6F00">
        <w:instrText xml:space="preserve"> ADDIN ZOTERO_ITEM CSL_CITATION {"citationID":"D5j1gtw2","properties":{"formattedCitation":"(PYMNTS, 2023)","plainCitation":"(PYMNTS, 2023)","noteIndex":0},"citationItems":[{"id":3234,"uris":["http://zotero.org/users/9292995/items/K2AGRLXX"],"itemData":{"id":3234,"type":"post-weblog","title":"InPost to Open More Public Transport Station Lockers in Europe","URL":"https://www.pymnts.com/news/delivery/2023/inpost-to-open-more-public-transport-station-lockers-in-europe/","author":[{"literal":"PYMNTS"}],"issued":{"date-parts":[["2023"]]}}}],"schema":"https://github.com/citation-style-language/schema/raw/master/csl-citation.json"} </w:instrText>
      </w:r>
      <w:r w:rsidR="003D6F00">
        <w:fldChar w:fldCharType="separate"/>
      </w:r>
      <w:r w:rsidR="003D6F00" w:rsidRPr="003D6F00">
        <w:t>(PYMNTS, 2023)</w:t>
      </w:r>
      <w:r w:rsidR="003D6F00">
        <w:fldChar w:fldCharType="end"/>
      </w:r>
      <w:bookmarkEnd w:id="102"/>
      <w:r w:rsidR="003D6F00">
        <w:t xml:space="preserve">. </w:t>
      </w:r>
      <w:r w:rsidR="0088524F" w:rsidRPr="0088524F">
        <w:t xml:space="preserve">Similarly, integrating return logistics with public transit planning would recognize return trips as an emerging transportation need requiring multimodal solutions. Urban planning policies could further address this through zoning and development incentives to ensure </w:t>
      </w:r>
      <w:r w:rsidR="00CD7997">
        <w:t xml:space="preserve">accessibility to </w:t>
      </w:r>
      <w:r w:rsidR="0088524F" w:rsidRPr="0088524F">
        <w:t>return</w:t>
      </w:r>
      <w:r w:rsidR="00CD7997">
        <w:t xml:space="preserve"> </w:t>
      </w:r>
      <w:r w:rsidR="0088524F" w:rsidRPr="0088524F">
        <w:t>infrastructure in transportation-disadvantaged neighborhoods</w:t>
      </w:r>
      <w:r w:rsidR="00CD7997">
        <w:t>.</w:t>
      </w:r>
    </w:p>
    <w:p w14:paraId="59FA01EE" w14:textId="094407DC" w:rsidR="00EC1129" w:rsidRDefault="00EC1129" w:rsidP="00A27516">
      <w:pPr>
        <w:ind w:firstLine="720"/>
      </w:pPr>
      <w:bookmarkStart w:id="103" w:name="_Hlk198321127"/>
      <w:r w:rsidRPr="00EC1129">
        <w:t xml:space="preserve">Finally, our results suggest that online shopping is far from </w:t>
      </w:r>
      <w:r w:rsidR="00F20118">
        <w:t xml:space="preserve">being </w:t>
      </w:r>
      <w:r w:rsidRPr="00EC1129">
        <w:t>a seamless solution for parents. Instead, e-commerce may introduce unforeseen complications for busy households with children. Their higher return rates, coupled with the need to return items in person, could negate the very convenience online shopping promises, forcing them to integrate additional errands into</w:t>
      </w:r>
      <w:r w:rsidR="00CD7997">
        <w:t xml:space="preserve"> their</w:t>
      </w:r>
      <w:r w:rsidRPr="00EC1129">
        <w:t xml:space="preserve"> already complex schedules</w:t>
      </w:r>
      <w:bookmarkEnd w:id="103"/>
      <w:r w:rsidRPr="00EC1129">
        <w:t>.</w:t>
      </w:r>
      <w:r>
        <w:t xml:space="preserve"> </w:t>
      </w:r>
      <w:r w:rsidRPr="00EC1129">
        <w:t>Retailers, therefore, have a</w:t>
      </w:r>
      <w:r>
        <w:t xml:space="preserve">n </w:t>
      </w:r>
      <w:r w:rsidRPr="00EC1129">
        <w:t>opportunity to enhance the virtual shopping and return experience for these households. This could involve optimizing online product descriptions and sizing tools</w:t>
      </w:r>
      <w:r w:rsidR="00A27516">
        <w:t>,</w:t>
      </w:r>
      <w:r w:rsidR="00A27516" w:rsidRPr="00A27516">
        <w:t xml:space="preserve"> </w:t>
      </w:r>
      <w:r w:rsidR="00A27516">
        <w:t xml:space="preserve">for instance, through AI-driven fit recommendations for children’s apparel, which are proven to reduce return rates </w:t>
      </w:r>
      <w:bookmarkStart w:id="104" w:name="_Hlk199700483"/>
      <w:r>
        <w:fldChar w:fldCharType="begin"/>
      </w:r>
      <w:r>
        <w:instrText xml:space="preserve"> ADDIN ZOTERO_ITEM CSL_CITATION {"citationID":"0SKVWbRO","properties":{"formattedCitation":"(Bold Metrics, 2025)","plainCitation":"(Bold Metrics, 2025)","noteIndex":0},"citationItems":[{"id":3239,"uris":["http://zotero.org/users/9292995/items/8MBX8QSN"],"itemData":{"id":3239,"type":"webpage","abstract":"Bold Metrics' AI delivers accurate size recommendations that reduce fit-related returns, minimize bracketing, and create feedback loops to stop returns.","language":"en","title":"Reduce Returns | Bold Metrics Capabilities","URL":"https://boldmetrics.com/capabilities/returns","author":[{"literal":"Bold Metrics"}],"accessed":{"date-parts":[["2025",5,15]]},"issued":{"date-parts":[["2025"]]}}}],"schema":"https://github.com/citation-style-language/schema/raw/master/csl-citation.json"} </w:instrText>
      </w:r>
      <w:r>
        <w:fldChar w:fldCharType="separate"/>
      </w:r>
      <w:r w:rsidRPr="00EC1129">
        <w:t>(Bold Metrics, 2025)</w:t>
      </w:r>
      <w:r>
        <w:fldChar w:fldCharType="end"/>
      </w:r>
      <w:r w:rsidR="00A27516">
        <w:t xml:space="preserve">. </w:t>
      </w:r>
      <w:bookmarkEnd w:id="104"/>
      <w:r w:rsidR="00A27516" w:rsidRPr="00A27516">
        <w:t>Additionally, providing enhanced customer service for common children</w:t>
      </w:r>
      <w:r w:rsidR="00CD7997">
        <w:t>’</w:t>
      </w:r>
      <w:r w:rsidR="00A27516" w:rsidRPr="00A27516">
        <w:t>s products or exploring streamlined home pickup options could further reduce the need for in-person store visits.</w:t>
      </w:r>
      <w:r w:rsidR="00A27516">
        <w:t xml:space="preserve"> </w:t>
      </w:r>
      <w:r w:rsidRPr="00EC1129">
        <w:t>Simultaneously, there is potential to encourage more frequent online shopping among larger households (2+ adults, no children) through tailored incentives such as family plans or account options (e.g., Amazon Family</w:t>
      </w:r>
      <w:r>
        <w:t xml:space="preserve">; </w:t>
      </w:r>
      <w:bookmarkStart w:id="105" w:name="_Hlk199700497"/>
      <w:r>
        <w:fldChar w:fldCharType="begin"/>
      </w:r>
      <w:r w:rsidR="00B475C1">
        <w:instrText xml:space="preserve"> ADDIN ZOTERO_ITEM CSL_CITATION {"citationID":"zybLLbwD","properties":{"formattedCitation":"(Amazon, 2025)","plainCitation":"(Amazon, 2025)","dontUpdate":true,"noteIndex":0},"citationItems":[{"id":3237,"uris":["http://zotero.org/users/9292995/items/6KDV99A9"],"itemData":{"id":3237,"type":"webpage","title":"What Is Amazon Family? - Amazon Customer Service","URL":"https://www.amazon.com/gp/help/customer/display.html?nodeId=GXULX24SE2RD7EXS","author":[{"literal":"Amazon"}],"accessed":{"date-parts":[["2025",5,15]]},"issued":{"date-parts":[["2025"]]}}}],"schema":"https://github.com/citation-style-language/schema/raw/master/csl-citation.json"} </w:instrText>
      </w:r>
      <w:r>
        <w:fldChar w:fldCharType="separate"/>
      </w:r>
      <w:r w:rsidRPr="00EC1129">
        <w:t>Amazon</w:t>
      </w:r>
      <w:r>
        <w:t xml:space="preserve">, </w:t>
      </w:r>
      <w:r w:rsidRPr="00EC1129">
        <w:t>2025)</w:t>
      </w:r>
      <w:r>
        <w:fldChar w:fldCharType="end"/>
      </w:r>
      <w:r w:rsidRPr="00EC1129">
        <w:t xml:space="preserve">, </w:t>
      </w:r>
      <w:bookmarkEnd w:id="105"/>
      <w:r w:rsidRPr="00EC1129">
        <w:t>ensuring e-commerce genuinely serves all household configurations.</w:t>
      </w:r>
    </w:p>
    <w:bookmarkEnd w:id="96"/>
    <w:p w14:paraId="64C07AF2" w14:textId="1F89D5DA" w:rsidR="008E2E32" w:rsidRDefault="008E2E32" w:rsidP="00EC1129"/>
    <w:p w14:paraId="272E99BC" w14:textId="48004A72" w:rsidR="009C3688" w:rsidRDefault="00671CB7" w:rsidP="00141594">
      <w:pPr>
        <w:pStyle w:val="Heading2"/>
        <w:spacing w:before="0"/>
      </w:pPr>
      <w:bookmarkStart w:id="106" w:name="_Hlk199710316"/>
      <w:r>
        <w:t xml:space="preserve"> </w:t>
      </w:r>
      <w:r w:rsidR="009C3688">
        <w:t>Relationship between Teleworking</w:t>
      </w:r>
      <w:r w:rsidR="00053195">
        <w:t xml:space="preserve"> and E-</w:t>
      </w:r>
      <w:r w:rsidR="00B36E12">
        <w:t>C</w:t>
      </w:r>
      <w:r w:rsidR="00053195">
        <w:t>ommerce Patterns</w:t>
      </w:r>
    </w:p>
    <w:p w14:paraId="31F28E1F" w14:textId="40C33C78" w:rsidR="005F0F99" w:rsidRDefault="001F58D4" w:rsidP="001F58D4">
      <w:bookmarkStart w:id="107" w:name="_Hlk199710329"/>
      <w:bookmarkEnd w:id="106"/>
      <w:r w:rsidRPr="001F58D4">
        <w:t xml:space="preserve">A growing body of research reveals how the telework revolution, accelerated by the COVID-19 pandemic, has created ripple effects across various aspects of life, including altering engagement in out-of-home activities </w:t>
      </w:r>
      <w:bookmarkStart w:id="108" w:name="_Hlk199700508"/>
      <w:r w:rsidR="00CD7997">
        <w:fldChar w:fldCharType="begin"/>
      </w:r>
      <w:r w:rsidR="00CD7997">
        <w:instrText xml:space="preserve"> ADDIN ZOTERO_ITEM CSL_CITATION {"citationID":"6wcc6hyH","properties":{"formattedCitation":"(Kothawala et al., 2025)","plainCitation":"(Kothawala et al., 2025)","noteIndex":0},"citationItems":[{"id":3249,"uris":["http://zotero.org/users/9292995/items/KBDBH6JC"],"itemData":{"id":3249,"type":"article-journal","container-title":"TRR","title":"Hybrid Workers’ Activity Intensity: Post-Pandemic Comparison of Telework-Only and InPerson Workdays","author":[{"family":"Kothawala","given":"Alimurtaza"},{"family":"Haddad","given":"Angela J."},{"family":"Loa","given":"Patrick"},{"family":"Lee","given":"Yongsung"},{"family":"Circella","given":"Circella"},{"family":"Bhat","given":"Chandra R."}],"issued":{"date-parts":[["2025"]]}}}],"schema":"https://github.com/citation-style-language/schema/raw/master/csl-citation.json"} </w:instrText>
      </w:r>
      <w:r w:rsidR="00CD7997">
        <w:fldChar w:fldCharType="separate"/>
      </w:r>
      <w:r w:rsidR="00CD7997" w:rsidRPr="00CD7997">
        <w:t>(Kothawala et al., 2025)</w:t>
      </w:r>
      <w:r w:rsidR="00CD7997">
        <w:fldChar w:fldCharType="end"/>
      </w:r>
      <w:r w:rsidRPr="001F58D4">
        <w:t xml:space="preserve">, </w:t>
      </w:r>
      <w:bookmarkEnd w:id="108"/>
      <w:r w:rsidRPr="001F58D4">
        <w:t xml:space="preserve">reshaping weekly </w:t>
      </w:r>
      <w:r>
        <w:t>production of</w:t>
      </w:r>
      <w:r w:rsidRPr="001F58D4">
        <w:t xml:space="preserve"> maintenance and leisure </w:t>
      </w:r>
      <w:r>
        <w:t>trips</w:t>
      </w:r>
      <w:r w:rsidR="00CD7997">
        <w:t xml:space="preserve"> </w:t>
      </w:r>
      <w:bookmarkStart w:id="109" w:name="_Hlk199700512"/>
      <w:r w:rsidR="00CD7997">
        <w:fldChar w:fldCharType="begin"/>
      </w:r>
      <w:r w:rsidR="00CD7997">
        <w:instrText xml:space="preserve"> ADDIN ZOTERO_ITEM CSL_CITATION {"citationID":"xDdBpPjD","properties":{"formattedCitation":"(Asmussen et al., 2024)","plainCitation":"(Asmussen et al., 2024)","noteIndex":0},"citationItems":[{"id":2779,"uris":["http://zotero.org/users/9292995/items/Q9KFAVX4"],"itemData":{"id":2779,"type":"manuscript","genre":"Manuscript Submitted for Publication","title":"Telework-to-Play or Play-to-Telework? Investigating the Directional Relationship Between Telework and Nonwork Travel","URL":"https://www.caee.utexas.edu/prof/bhat/ABSTRACTS/Teleworking.pdf","author":[{"family":"Asmussen","given":"Katherine E."},{"family":"Haddad","given":"Angela J."},{"family":"Bhat","given":"Chandra R."}],"issued":{"date-parts":[["2024"]]}}}],"schema":"https://github.com/citation-style-language/schema/raw/master/csl-citation.json"} </w:instrText>
      </w:r>
      <w:r w:rsidR="00CD7997">
        <w:fldChar w:fldCharType="separate"/>
      </w:r>
      <w:r w:rsidR="00CD7997" w:rsidRPr="00CD7997">
        <w:t>(Asmussen et al., 2024)</w:t>
      </w:r>
      <w:r w:rsidR="00CD7997">
        <w:fldChar w:fldCharType="end"/>
      </w:r>
      <w:r w:rsidR="00CD7997">
        <w:t>,</w:t>
      </w:r>
      <w:r w:rsidRPr="001F58D4">
        <w:t xml:space="preserve"> </w:t>
      </w:r>
      <w:bookmarkEnd w:id="109"/>
      <w:r>
        <w:t>as well as significantly</w:t>
      </w:r>
      <w:r w:rsidRPr="001F58D4">
        <w:t xml:space="preserve"> impacting the propensity for e-commerce engagement</w:t>
      </w:r>
      <w:r>
        <w:t xml:space="preserve"> </w:t>
      </w:r>
      <w:bookmarkStart w:id="110" w:name="_Hlk199700515"/>
      <w:r>
        <w:fldChar w:fldCharType="begin"/>
      </w:r>
      <w:r w:rsidR="00900780">
        <w:instrText xml:space="preserve"> ADDIN ZOTERO_ITEM CSL_CITATION {"citationID":"MLph7cDB","properties":{"formattedCitation":"(Mohammadi et al., 2024; Shah et al., 2024; Sharda et al., 2024)","plainCitation":"(Mohammadi et al., 2024; Shah et al., 2024; Sharda et al., 2024)","dontUpdate":true,"noteIndex":0},"citationItems":[{"id":3214,"uris":["http://zotero.org/users/9292995/items/T6K6MBWS"],"itemData":{"id":3214,"type":"article-journal","abstract":"The growing behaviors of work-from-home (WFH) and online shopping hold significant potential for reducing traffic congestion and emissions. Understanding the frequency and the interplay between these two behaviors is important for successful implementation. This study investigates the recent trends of WFH and online shopping and the underlying factors influencing individuals’ decisions on these two behaviors. Focusing on non-grocery online shopping, this study uses comprehensive survey data collected across the United States during October and November 2021. We develop a Generalized Structural Equation Model to jointly examine WFH and online shopping frequency and their interaction. Moreover, the study investigates the psychological aspects of WFH and online shopping, introducing four stochastic latent constructs—WFH comfort, WFH unproductiveness, online shopping enjoyment, and online shopping inconvenience using the attitudinal variables. Results indicate a positive causal relationship, suggesting that increased WFH promotes online shopping engagement. Perceived comfort and productivity at home affect WFH frequency shaped by factors like home workspace, commuting time, childcare responsibilities, and telecommunications with co-workers. Likewise, perceived convenience and enjoyment significantly affect online shopping, influenced by aspects such as timesaving, and the delivery and return process. Technological tools at home also play a role in WFH frequency. Demographic factors like age, race, income, physical disability, and mode choice habits correlate with WFH and online shopping incidence, while job category and employer flexibility influence WFH frequency. These insights can help policymakers to regulate remote work and online shopping activities as they continue to grow.","container-title":"Transportation","DOI":"10.1007/s11116-024-10506-4","ISSN":"1572-9435","journalAbbreviation":"Transportation","language":"en","license":"2024 The Author(s), under exclusive licence to Springer Science+Business Media, LLC, part of Springer Nature","note":"Company: Springer\nDistributor: Springer\nInstitution: Springer\nLabel: Springer\npublisher: Springer US","page":"1-36","source":"link-springer-com.ezproxy.lib.utexas.edu","title":"The interaction between the recent evolution of working from home and online shopping","author":[{"family":"Mohammadi","given":"Motahare"},{"family":"Davatgari","given":"Amir"},{"family":"Asgharpour","given":"Sina"},{"family":"Shabanpour","given":"Ramin"},{"family":"Mohammadian","given":"Abolfazl"},{"family":"Derrible","given":"Sybil"},{"family":"Pendyala","given":"Ram M."},{"family":"Salon","given":"Deborah"}],"issued":{"date-parts":[["2024",6,26]]}}},{"id":3218,"uris":["http://zotero.org/users/9292995/items/E9MWECD4"],"itemData":{"id":3218,"type":"article-journal","abstract":"Large-scale adoption of telemobility, such as teleworking and online shopping, has affected travel patterns significantly. The impacts of teleworking and online shopping on travel have been studied separately and with trip-level analyses, thereby ignoring tour complexity, trip chaining, and activity scheduling. We aim to address this gap by investigating the interactions between online shopping, teleworking, and travel at a tour level, considering trip chaining and the importance of the activities involved. We classify tours into mandatory (e.g., travel for work, school), maintenance (e.g., travel for grocery shopping, appointments, errands), and discretionary (e.g., travel for non-grocery shopping, leisure, religious activities) tours according to the primary activity purpose. We then estimate a structural equation model using a one-week activity-travel diary from the 2019 Puget Sound Regional Travel Study. The results indicate that teleworking reduced mandatory and maintenance tours while increasing online shopping. Mandatory tours were negatively associated with both maintenance tours and online shopping, whereas the number of maintenance tours was positively associated with the number of discretionary tours. We did not find a statistically significant relationship between online shopping, maintenance tours, and discretionary tours. Overall, this study offers new insights into the effect of teleworking and online shopping on travel, with potential implications for travel demand modeling and management, as well as for the design of travel surveys that take such virtual activities into account.","container-title":"Transportation","DOI":"10.1007/s11116-022-10321-9","ISSN":"1572-9435","issue":"1","journalAbbreviation":"Transportation","language":"en","page":"99-127","source":"Springer Link","title":"Impacts of teleworking and online shopping on travel: a tour-based analysis","title-short":"Impacts of teleworking and online shopping on travel","volume":"51","author":[{"family":"Shah","given":"Harsh"},{"family":"Carrel","given":"Andre L."},{"family":"Le","given":"Huyen T. K."}],"issued":{"date-parts":[["2024",2,1]]}}},{"id":3241,"uris":["http://zotero.org/users/9292995/items/YF6ET33J"],"itemData":{"id":3241,"type":"article","abstract":"The COVID-19 pandemic has significantly shifted travel behaviors, with major changes observed in online shopping and travel to work. Despite considerable research into pandemic-induced changes in travel behavior, it remains uncertain whether these new patterns have persisted or reverted to pre-pandemic norms. This study addresses this uncertainty by evaluating whether shifts in online shopping and work travel during the pandemic have become permanently ingrained in individuals&amp;amp;rsquo; daily routine. Leveraging data from the 2022 National Household Travel Survey, a bivariate ordered probit model is employed to analyze changes in online shopping and work travel&amp;amp;mdash;whether they have increased, decreased, or remained stable compared to pre-pandemic levels across different population segments. The analysis finds that the pandemic did not significantly alter online shopping for home delivery and travel to work for the majority of society. However, a substantial portion of respondents reported increased online shopping for home delivery and reduced travel to work compared to pre-pandemic levels, with online shopping trends appearing more permanent. Segment-wise analysis and model results indicate heterogeneity in behavioral shifts with females engaging more in online shopping, while zero-vehicle households are traveling less to work, compared to pre-pandemic levels. Additionally, increase in online shopping frequency is significantly and negatively correlated with decrease in traveling to work. These findings highlight the need for improved digital infrastructure, flexible work policies, and integrated transportation solutions tailored to evolving demographic and socioeconomic needs in the post-pandemic era. Additionally, the study calls for integrating passenger and freight movement in a single framework rather than treating them in silos.","DOI":"10.21203/rs.3.rs-4930956/v1","note":"ISSN: 2693-5015","publisher":"Research Square","source":"Research Square","title":"New Norms or Old Habits: Evaluating Interlinked Trajectories of Online Shopping and Work Commute Post-Pandemic","title-short":"New Norms or Old Habits","URL":"https://www.researchsquare.com/article/rs-4930956/v1","author":[{"family":"Sharda","given":"Shivam"},{"family":"Alonso","given":"Patrick"},{"family":"Garikapati","given":"Venu"},{"family":"Laguarda","given":"Isabel"},{"family":"Goulias","given":"Konstadinos"},{"family":"Viz","given":"Nicole"}],"accessed":{"date-parts":[["2025",5,15]]},"issued":{"date-parts":[["2024",9,16]]}}}],"schema":"https://github.com/citation-style-language/schema/raw/master/csl-citation.json"} </w:instrText>
      </w:r>
      <w:r>
        <w:fldChar w:fldCharType="separate"/>
      </w:r>
      <w:r w:rsidRPr="001F58D4">
        <w:t>(</w:t>
      </w:r>
      <w:r>
        <w:t xml:space="preserve">see </w:t>
      </w:r>
      <w:r w:rsidRPr="001F58D4">
        <w:t>Mohammadi et al., 2024; Shah et al., 2024; Sharda et al., 2024</w:t>
      </w:r>
      <w:r>
        <w:fldChar w:fldCharType="end"/>
      </w:r>
      <w:r>
        <w:t xml:space="preserve">, and </w:t>
      </w:r>
      <w:r>
        <w:fldChar w:fldCharType="begin"/>
      </w:r>
      <w:r w:rsidR="00900780">
        <w:instrText xml:space="preserve"> ADDIN ZOTERO_ITEM CSL_CITATION {"citationID":"tRkSXGbh","properties":{"formattedCitation":"(Hensher et al., 2025)","plainCitation":"(Hensher et al., 2025)","dontUpdate":true,"noteIndex":0},"citationItems":[{"id":3243,"uris":["http://zotero.org/users/9292995/items/ALRCR3EI"],"itemData":{"id":3243,"type":"article","language":"en","note":"publisher: University of Sydney","publisher":"University of Sydney","source":"ses.library.usyd.edu.au","title":"The influence of flexi-time and flexi-place work on online ordering expenditure","URL":"https://ses.library.usyd.edu.au/handle/2123/33602","author":[{"family":"Hensher","given":"David A."},{"family":"Pellegrini","given":"Andrea"},{"family":"Wei","given":"Edward"}],"accessed":{"date-parts":[["2025",5,15]]},"issued":{"date-parts":[["2025"]]}}}],"schema":"https://github.com/citation-style-language/schema/raw/master/csl-citation.json"} </w:instrText>
      </w:r>
      <w:r>
        <w:fldChar w:fldCharType="separate"/>
      </w:r>
      <w:r w:rsidRPr="001F58D4">
        <w:t>Hensher et al., 2025)</w:t>
      </w:r>
      <w:r>
        <w:fldChar w:fldCharType="end"/>
      </w:r>
      <w:r w:rsidR="005F0F99">
        <w:t>.</w:t>
      </w:r>
      <w:bookmarkEnd w:id="110"/>
    </w:p>
    <w:p w14:paraId="2CE62DB0" w14:textId="6EFED67A" w:rsidR="00C03433" w:rsidRDefault="004E6DCF" w:rsidP="00141594">
      <w:pPr>
        <w:ind w:firstLine="720"/>
      </w:pPr>
      <w:r w:rsidRPr="004E6DCF">
        <w:t xml:space="preserve">The evidence from our </w:t>
      </w:r>
      <w:r>
        <w:t>analysis</w:t>
      </w:r>
      <w:r w:rsidRPr="004E6DCF">
        <w:t xml:space="preserve"> aligns with broader research</w:t>
      </w:r>
      <w:r w:rsidR="00F20118">
        <w:t>, demonstrating that flexible work arrangements have a significant influence on</w:t>
      </w:r>
      <w:r w:rsidRPr="004E6DCF">
        <w:t xml:space="preserve"> e-commerce engagement. </w:t>
      </w:r>
      <w:bookmarkStart w:id="111" w:name="_Hlk198321205"/>
      <w:r w:rsidR="005F0F99" w:rsidRPr="005F0F99">
        <w:t>Individuals who are employed, even without telework, show a 13.4% higher online purchase frequency compared to unemployed individuals, suggesting that the structure of employment itself, regardless of work location, supports greater e-commerce engagement. This trend intensifies with telework adoption</w:t>
      </w:r>
      <w:r w:rsidR="00F20118">
        <w:t>,</w:t>
      </w:r>
      <w:r w:rsidR="005F0F99">
        <w:t xml:space="preserve"> as</w:t>
      </w:r>
      <w:r w:rsidR="005F0F99" w:rsidRPr="005F0F99">
        <w:t xml:space="preserve"> daily teleworkers exhibit a 2</w:t>
      </w:r>
      <w:r w:rsidR="00CD7997">
        <w:t>7</w:t>
      </w:r>
      <w:r w:rsidR="005F0F99" w:rsidRPr="005F0F99">
        <w:t>.5% higher online shopping frequency compared to their non-teleworking employed counterparts</w:t>
      </w:r>
      <w:r w:rsidR="00196C08">
        <w:t xml:space="preserve">, presumably </w:t>
      </w:r>
      <w:bookmarkEnd w:id="111"/>
      <w:r w:rsidR="005F0F99" w:rsidRPr="005F0F99">
        <w:t xml:space="preserve">attributable </w:t>
      </w:r>
      <w:r w:rsidR="0012366D">
        <w:t>t</w:t>
      </w:r>
      <w:r w:rsidR="00CE318C">
        <w:t xml:space="preserve">o </w:t>
      </w:r>
      <w:r w:rsidR="00CE318C" w:rsidRPr="00CE318C">
        <w:t>ICT skills</w:t>
      </w:r>
      <w:r w:rsidR="00CE318C">
        <w:t>, time flexibility, and</w:t>
      </w:r>
      <w:r w:rsidR="00F20118">
        <w:t xml:space="preserve"> the </w:t>
      </w:r>
      <w:r w:rsidR="00C03433" w:rsidRPr="00C03433">
        <w:t>reduced need for external travel</w:t>
      </w:r>
      <w:r w:rsidR="00CE318C">
        <w:t xml:space="preserve">, </w:t>
      </w:r>
      <w:r w:rsidR="004162C5">
        <w:t xml:space="preserve">as </w:t>
      </w:r>
      <w:r w:rsidR="004162C5" w:rsidRPr="005F0F99">
        <w:t xml:space="preserve">discussed </w:t>
      </w:r>
      <w:r w:rsidR="004162C5">
        <w:t xml:space="preserve">previously in Section </w:t>
      </w:r>
      <w:r w:rsidR="004162C5">
        <w:fldChar w:fldCharType="begin"/>
      </w:r>
      <w:r w:rsidR="004162C5">
        <w:instrText xml:space="preserve"> REF _Ref198220953 \r \h </w:instrText>
      </w:r>
      <w:r w:rsidR="004162C5">
        <w:fldChar w:fldCharType="separate"/>
      </w:r>
      <w:r w:rsidR="00E46A5A">
        <w:t>5.1</w:t>
      </w:r>
      <w:r w:rsidR="004162C5">
        <w:fldChar w:fldCharType="end"/>
      </w:r>
      <w:r w:rsidR="004162C5">
        <w:t>.</w:t>
      </w:r>
      <w:r w:rsidR="00CE318C">
        <w:t xml:space="preserve"> </w:t>
      </w:r>
      <w:bookmarkStart w:id="112" w:name="_Hlk198321224"/>
      <w:r w:rsidR="00C03433" w:rsidRPr="00C03433">
        <w:t>These same factors, combined with the positive causal relationship between online shopping frequency and returns, translate into daily teleworkers showing 29.6% higher delivery return rates. This segment also demonstrates a striking shift towards home-based return solutions, with a 65.2% increase in home pickup utilization.</w:t>
      </w:r>
      <w:r w:rsidR="00C03433">
        <w:t xml:space="preserve"> </w:t>
      </w:r>
      <w:r w:rsidR="00C03433" w:rsidRPr="00C03433">
        <w:t xml:space="preserve">This preference is </w:t>
      </w:r>
      <w:r w:rsidR="00C03433">
        <w:t xml:space="preserve">obviously </w:t>
      </w:r>
      <w:r w:rsidR="00C03433" w:rsidRPr="00C03433">
        <w:t>a direct manifestation of teleworkers</w:t>
      </w:r>
      <w:r w:rsidR="00196C08">
        <w:t>’</w:t>
      </w:r>
      <w:r w:rsidR="00C03433" w:rsidRPr="00C03433">
        <w:t xml:space="preserve"> increased presence at home, making scheduled pickups exceptionally convenient </w:t>
      </w:r>
      <w:r w:rsidR="00CD7997">
        <w:t>while</w:t>
      </w:r>
      <w:r w:rsidR="00C03433" w:rsidRPr="00C03433">
        <w:t xml:space="preserve"> reducing the need for out-of-home errands</w:t>
      </w:r>
      <w:r w:rsidR="00FE4073">
        <w:t xml:space="preserve">. </w:t>
      </w:r>
      <w:bookmarkEnd w:id="112"/>
      <w:r w:rsidR="00FE4073" w:rsidRPr="00FE4073">
        <w:t xml:space="preserve">It also </w:t>
      </w:r>
      <w:r w:rsidR="0012366D">
        <w:t>points</w:t>
      </w:r>
      <w:r w:rsidR="00196C08">
        <w:t xml:space="preserve"> to </w:t>
      </w:r>
      <w:r w:rsidR="00FE4073" w:rsidRPr="00FE4073">
        <w:t xml:space="preserve">how trip chaining with commute journeys </w:t>
      </w:r>
      <w:r w:rsidR="00196C08">
        <w:t>appear</w:t>
      </w:r>
      <w:r w:rsidR="00F20118">
        <w:t>s</w:t>
      </w:r>
      <w:r w:rsidR="00196C08">
        <w:t xml:space="preserve"> to facilitate returns at non-home locations</w:t>
      </w:r>
      <w:r w:rsidR="00FE4073" w:rsidRPr="00FE4073">
        <w:t>.</w:t>
      </w:r>
      <w:r w:rsidR="00C03433" w:rsidRPr="00C03433">
        <w:t xml:space="preserve"> </w:t>
      </w:r>
      <w:r w:rsidR="00196C08">
        <w:t>Overall</w:t>
      </w:r>
      <w:r w:rsidR="002042EE" w:rsidRPr="002042EE">
        <w:t>, t</w:t>
      </w:r>
      <w:r w:rsidR="00196C08">
        <w:t>he</w:t>
      </w:r>
      <w:r w:rsidR="002042EE" w:rsidRPr="002042EE">
        <w:t xml:space="preserve"> growing reliance on home-based </w:t>
      </w:r>
      <w:r w:rsidR="00196C08">
        <w:t xml:space="preserve">delivery and </w:t>
      </w:r>
      <w:r w:rsidR="00196C08">
        <w:lastRenderedPageBreak/>
        <w:t xml:space="preserve">return pickup </w:t>
      </w:r>
      <w:r w:rsidR="002042EE" w:rsidRPr="002042EE">
        <w:t>services</w:t>
      </w:r>
      <w:r w:rsidR="00196C08">
        <w:t xml:space="preserve"> among teleworkers</w:t>
      </w:r>
      <w:r w:rsidR="002042EE" w:rsidRPr="002042EE">
        <w:t xml:space="preserve"> may heighten their risk of </w:t>
      </w:r>
      <w:r w:rsidR="0094059D">
        <w:t>“</w:t>
      </w:r>
      <w:r w:rsidR="002042EE" w:rsidRPr="002042EE">
        <w:t>cabin fever</w:t>
      </w:r>
      <w:bookmarkStart w:id="113" w:name="_Hlk199700631"/>
      <w:r w:rsidR="0094059D">
        <w:t>”</w:t>
      </w:r>
      <w:r w:rsidR="002042EE">
        <w:t xml:space="preserve"> </w:t>
      </w:r>
      <w:r w:rsidR="002042EE">
        <w:rPr>
          <w:rFonts w:eastAsia="Times New Roman"/>
        </w:rPr>
        <w:fldChar w:fldCharType="begin"/>
      </w:r>
      <w:r w:rsidR="00B475C1">
        <w:rPr>
          <w:rFonts w:eastAsia="Times New Roman"/>
        </w:rPr>
        <w:instrText xml:space="preserve"> ADDIN ZOTERO_ITEM CSL_CITATION {"citationID":"F9f9U5jW","properties":{"formattedCitation":"(Mokhtarian &amp; Salomon, 2001)","plainCitation":"(Mokhtarian &amp; Salomon, 2001)","dontUpdate":true,"noteIndex":0},"citationItems":[{"id":1465,"uris":["http://zotero.org/users/9292995/items/QF2GKSH8"],"itemData":{"id":1465,"type":"article-journal","abstract":"This paper contests the conventional wisdom that travel is a derived demand, at least as an absolute. Rather, we suggest that under some circumstances, travel is desired for its own sake. We discuss the phenomenon of undirected travel – cases in which travel is not a byproduct of the activity but itself constitutes the activity. The same reasons why people enjoy undirected travel (a sense of speed, motion, control, enjoyment of beauty) may motivate them to undertake excess travel even in the context of mandatory or maintenance trips. One characteristic of undirected travel is that the destination is ancillary to the travel rather than the converse which is usually assumed. We argue that the destination may be to some degree ancillary more often than is realized. Measuring a positive affinity for travel is complex: in self-reports of attitudes toward travel, respondents are likely to confound their utility for the activities conducted at the destination, and for activities conducted while traveling, with their utility for traveling itself. Despite this measurement challenge, preliminary empirical results from a study of more than 1900 residents of the San Francisco Bay Area provide suggestive evidence for a positive utility for travel, and for a desired travel time budget (TTB). The issues raised here have clear policy implications: the way people will react to policies intended to reduce vehicle travel will depend in part on the relative weights they assign to the three components of a utility for travel. Improving our forecasts of travel behavior may require viewing travel literally as a “good” as well as a “bad” (disutility).","container-title":"Transportation Research Part A: Policy and Practice","DOI":"10.1016/S0965-8564(00)00013-6","ISSN":"0965-8564","issue":"8","journalAbbreviation":"Transportation Research Part A: Policy and Practice","language":"en","note":"number: 8","page":"695-719","source":"ScienceDirect","title":"How derived is the demand for travel? Some conceptual and measurement considerations","title-short":"How derived is the demand for travel?","volume":"35","author":[{"family":"Mokhtarian","given":"Patricia L."},{"family":"Salomon","given":"Ilan"}],"issued":{"date-parts":[["2001",9,1]]}}}],"schema":"https://github.com/citation-style-language/schema/raw/master/csl-citation.json"} </w:instrText>
      </w:r>
      <w:r w:rsidR="002042EE">
        <w:rPr>
          <w:rFonts w:eastAsia="Times New Roman"/>
        </w:rPr>
        <w:fldChar w:fldCharType="separate"/>
      </w:r>
      <w:r w:rsidR="002042EE" w:rsidRPr="002042EE">
        <w:t>(</w:t>
      </w:r>
      <w:r w:rsidR="002042EE">
        <w:t xml:space="preserve">see </w:t>
      </w:r>
      <w:r w:rsidR="002042EE" w:rsidRPr="002042EE">
        <w:t xml:space="preserve">Mokhtarian </w:t>
      </w:r>
      <w:r w:rsidR="002042EE">
        <w:t>and</w:t>
      </w:r>
      <w:r w:rsidR="002042EE" w:rsidRPr="002042EE">
        <w:t xml:space="preserve"> Salomon</w:t>
      </w:r>
      <w:r w:rsidR="002042EE">
        <w:t xml:space="preserve">, </w:t>
      </w:r>
      <w:r w:rsidR="002042EE" w:rsidRPr="002042EE">
        <w:t>2001</w:t>
      </w:r>
      <w:r w:rsidR="002042EE">
        <w:t>,</w:t>
      </w:r>
      <w:r w:rsidR="002042EE">
        <w:rPr>
          <w:rFonts w:eastAsia="Times New Roman"/>
        </w:rPr>
        <w:fldChar w:fldCharType="end"/>
      </w:r>
      <w:r w:rsidR="002042EE">
        <w:rPr>
          <w:rFonts w:eastAsia="Times New Roman"/>
        </w:rPr>
        <w:t xml:space="preserve"> and </w:t>
      </w:r>
      <w:r w:rsidR="00C03433">
        <w:fldChar w:fldCharType="begin"/>
      </w:r>
      <w:r w:rsidR="00B475C1">
        <w:instrText xml:space="preserve"> ADDIN ZOTERO_ITEM CSL_CITATION {"citationID":"2rLBbYdr","properties":{"formattedCitation":"(Cola\\uc0\\u231{}o &amp; de Abreu e Silva, 2025)","plainCitation":"(Colaço &amp; de Abreu e Silva, 2025)","dontUpdate":true,"noteIndex":0},"citationItems":[{"id":3216,"uris":["http://zotero.org/users/9292995/items/33ARYS9Q"],"itemData":{"id":3216,"type":"article-journal","abstract":"This study explores the impact of telework on shopping and travel behavior, explicitly addressing how increased telework adoption may influence online and in-store shopping activities and how these relationships might be mediated by the period of the week in which they occur, namely workdays vs weekends. The results show that frequent teleworkers tend to substitute in-store grocery shopping over weekends with online grocery shopping, especially during workdays, while also being more inclined to order meals online, in general, than to eat out on weekends. This behavior presents a stark contrast with those showing an in-store preference. In-store shopping preference is positively associated with activities to which telework frequency is negative or non-significant, such as shopping in-store for groceries on weekends and eating out on workdays and weekends. In-store shoppers will be older non-teleworkers, with older, less educated, and less affluent individuals being the ones less likely to telework and more likely to hold to previous habits built around a commute. Moreover, since non-teleworkers with a preference for online shopping also engage in meal deliveries during workdays and online grocery shopping on weekends, the expected delivery uptake can potentially impact residential areas through (e.g.) increased noise, curbside occupation and pedestrian-vehicle conflicts. These shifts in workplace preference and preferred shopping channels will influence travel demand, the location of economic activities, and how cities are structured, and will have to be considered in the development of policies that maximize their benefits while mitigating potential adverse effects.","container-title":"Transportation Research Part A: Policy and Practice","DOI":"10.1016/j.tra.2025.104461","ISSN":"0965-8564","journalAbbreviation":"Transportation Research Part A: Policy and Practice","page":"104461","source":"ScienceDirect","title":"Are we moving online? Assessing the interactions between telework and grocery purchases, eating out and meal deliveries","title-short":"Are we moving online?","volume":"195","author":[{"family":"Colaço","given":"Rui"},{"family":"Abreu e Silva","given":"João","non-dropping-particle":"de"}],"issued":{"date-parts":[["2025",5,1]]}}}],"schema":"https://github.com/citation-style-language/schema/raw/master/csl-citation.json"} </w:instrText>
      </w:r>
      <w:r w:rsidR="00C03433">
        <w:fldChar w:fldCharType="separate"/>
      </w:r>
      <w:r w:rsidR="00C03433" w:rsidRPr="00C03433">
        <w:t xml:space="preserve">Colaço </w:t>
      </w:r>
      <w:r w:rsidR="002042EE">
        <w:t>and</w:t>
      </w:r>
      <w:r w:rsidR="00C03433" w:rsidRPr="00C03433">
        <w:t xml:space="preserve"> de Abreu e Silva, 2025)</w:t>
      </w:r>
      <w:r w:rsidR="00C03433">
        <w:fldChar w:fldCharType="end"/>
      </w:r>
      <w:r w:rsidR="00C03433">
        <w:t>.</w:t>
      </w:r>
      <w:bookmarkEnd w:id="113"/>
    </w:p>
    <w:p w14:paraId="56A22B96" w14:textId="066113BB" w:rsidR="00F40674" w:rsidRDefault="0094059D" w:rsidP="00141594">
      <w:pPr>
        <w:ind w:firstLine="720"/>
      </w:pPr>
      <w:r>
        <w:t xml:space="preserve">These findings have practical implications </w:t>
      </w:r>
      <w:r w:rsidR="00CD7997">
        <w:t>for</w:t>
      </w:r>
      <w:r>
        <w:t xml:space="preserve"> various sectors. </w:t>
      </w:r>
      <w:r w:rsidR="00480602">
        <w:rPr>
          <w:rFonts w:eastAsia="STIX-Regular"/>
          <w:color w:val="000000"/>
        </w:rPr>
        <w:t>First, employers can desi</w:t>
      </w:r>
      <w:r w:rsidR="00CD7997">
        <w:rPr>
          <w:rFonts w:eastAsia="STIX-Regular"/>
          <w:color w:val="000000"/>
        </w:rPr>
        <w:t>gn</w:t>
      </w:r>
      <w:r w:rsidR="00480602">
        <w:rPr>
          <w:rFonts w:eastAsia="STIX-Regular"/>
          <w:color w:val="000000"/>
        </w:rPr>
        <w:t xml:space="preserve"> </w:t>
      </w:r>
      <w:r w:rsidR="00CD7997">
        <w:rPr>
          <w:rFonts w:eastAsia="STIX-Regular"/>
          <w:color w:val="000000"/>
        </w:rPr>
        <w:t xml:space="preserve">certain </w:t>
      </w:r>
      <w:r w:rsidR="00480602">
        <w:rPr>
          <w:rFonts w:eastAsia="STIX-Regular"/>
          <w:color w:val="000000"/>
        </w:rPr>
        <w:t xml:space="preserve">return </w:t>
      </w:r>
      <w:r w:rsidR="00CD7997">
        <w:rPr>
          <w:rFonts w:eastAsia="STIX-Regular"/>
          <w:color w:val="000000"/>
        </w:rPr>
        <w:t>programs</w:t>
      </w:r>
      <w:r w:rsidR="00480602">
        <w:rPr>
          <w:rFonts w:eastAsia="STIX-Regular"/>
          <w:color w:val="000000"/>
        </w:rPr>
        <w:t xml:space="preserve"> or collaborate with mail carriers or private providers to provide their in-person and hybrid workers with some return infrastructure. Second, </w:t>
      </w:r>
      <w:r w:rsidRPr="00F40674">
        <w:rPr>
          <w:rFonts w:eastAsia="STIX-Regular"/>
          <w:color w:val="000000"/>
        </w:rPr>
        <w:t xml:space="preserve">businesses </w:t>
      </w:r>
      <w:r w:rsidRPr="00F40674">
        <w:t xml:space="preserve">can capitalize on teleworkers’ heightened preference for online shopping by crafting targeted marketing strategies that speak directly to </w:t>
      </w:r>
      <w:r w:rsidR="00F20118">
        <w:t>the unique needs and shopping patterns of remote worker</w:t>
      </w:r>
      <w:r w:rsidRPr="00F40674">
        <w:t xml:space="preserve">s, as suggested by </w:t>
      </w:r>
      <w:bookmarkStart w:id="114" w:name="_Hlk199700651"/>
      <w:r w:rsidR="00F40674" w:rsidRPr="00F40674">
        <w:rPr>
          <w:rFonts w:eastAsia="STIX-Regular"/>
          <w:color w:val="000000"/>
        </w:rPr>
        <w:fldChar w:fldCharType="begin"/>
      </w:r>
      <w:r w:rsidR="00057110">
        <w:rPr>
          <w:rFonts w:eastAsia="STIX-Regular"/>
          <w:color w:val="000000"/>
        </w:rPr>
        <w:instrText xml:space="preserve"> ADDIN ZOTERO_ITEM CSL_CITATION {"citationID":"rZJhiyd5","properties":{"formattedCitation":"(Mohammadi et al., 2024)","plainCitation":"(Mohammadi et al., 2024)","dontUpdate":true,"noteIndex":0},"citationItems":[{"id":3214,"uris":["http://zotero.org/users/9292995/items/T6K6MBWS"],"itemData":{"id":3214,"type":"article-journal","abstract":"The growing behaviors of work-from-home (WFH) and online shopping hold significant potential for reducing traffic congestion and emissions. Understanding the frequency and the interplay between these two behaviors is important for successful implementation. This study investigates the recent trends of WFH and online shopping and the underlying factors influencing individuals’ decisions on these two behaviors. Focusing on non-grocery online shopping, this study uses comprehensive survey data collected across the United States during October and November 2021. We develop a Generalized Structural Equation Model to jointly examine WFH and online shopping frequency and their interaction. Moreover, the study investigates the psychological aspects of WFH and online shopping, introducing four stochastic latent constructs—WFH comfort, WFH unproductiveness, online shopping enjoyment, and online shopping inconvenience using the attitudinal variables. Results indicate a positive causal relationship, suggesting that increased WFH promotes online shopping engagement. Perceived comfort and productivity at home affect WFH frequency shaped by factors like home workspace, commuting time, childcare responsibilities, and telecommunications with co-workers. Likewise, perceived convenience and enjoyment significantly affect online shopping, influenced by aspects such as timesaving, and the delivery and return process. Technological tools at home also play a role in WFH frequency. Demographic factors like age, race, income, physical disability, and mode choice habits correlate with WFH and online shopping incidence, while job category and employer flexibility influence WFH frequency. These insights can help policymakers to regulate remote work and online shopping activities as they continue to grow.","container-title":"Transportation","DOI":"10.1007/s11116-024-10506-4","ISSN":"1572-9435","journalAbbreviation":"Transportation","language":"en","license":"2024 The Author(s), under exclusive licence to Springer Science+Business Media, LLC, part of Springer Nature","note":"Company: Springer\nDistributor: Springer\nInstitution: Springer\nLabel: Springer\npublisher: Springer US","page":"1-36","source":"link-springer-com.ezproxy.lib.utexas.edu","title":"The interaction between the recent evolution of working from home and online shopping","author":[{"family":"Mohammadi","given":"Motahare"},{"family":"Davatgari","given":"Amir"},{"family":"Asgharpour","given":"Sina"},{"family":"Shabanpour","given":"Ramin"},{"family":"Mohammadian","given":"Abolfazl"},{"family":"Derrible","given":"Sybil"},{"family":"Pendyala","given":"Ram M."},{"family":"Salon","given":"Deborah"}],"issued":{"date-parts":[["2024",6,26]]}}}],"schema":"https://github.com/citation-style-language/schema/raw/master/csl-citation.json"} </w:instrText>
      </w:r>
      <w:r w:rsidR="00F40674" w:rsidRPr="00F40674">
        <w:rPr>
          <w:rFonts w:eastAsia="STIX-Regular"/>
          <w:color w:val="000000"/>
        </w:rPr>
        <w:fldChar w:fldCharType="separate"/>
      </w:r>
      <w:r w:rsidR="00F40674" w:rsidRPr="00F40674">
        <w:rPr>
          <w:rFonts w:eastAsia="STIX-Regular"/>
        </w:rPr>
        <w:t xml:space="preserve">Mohammadi et al. </w:t>
      </w:r>
      <w:r w:rsidR="00CD7997">
        <w:rPr>
          <w:rFonts w:eastAsia="STIX-Regular"/>
        </w:rPr>
        <w:t>(</w:t>
      </w:r>
      <w:r w:rsidR="00F40674" w:rsidRPr="00F40674">
        <w:rPr>
          <w:rFonts w:eastAsia="STIX-Regular"/>
        </w:rPr>
        <w:t>2024)</w:t>
      </w:r>
      <w:r w:rsidR="00F40674" w:rsidRPr="00F40674">
        <w:rPr>
          <w:rFonts w:eastAsia="STIX-Regular"/>
          <w:color w:val="000000"/>
        </w:rPr>
        <w:fldChar w:fldCharType="end"/>
      </w:r>
      <w:r w:rsidR="00F40674" w:rsidRPr="00F40674">
        <w:rPr>
          <w:rFonts w:eastAsia="STIX-Regular"/>
          <w:color w:val="000000"/>
        </w:rPr>
        <w:t xml:space="preserve">. </w:t>
      </w:r>
      <w:bookmarkEnd w:id="114"/>
      <w:r w:rsidR="00CD7997" w:rsidRPr="00CD7997">
        <w:rPr>
          <w:rFonts w:eastAsia="STIX-Regular"/>
          <w:color w:val="000000"/>
        </w:rPr>
        <w:t>Similarly, reverse logistics operators can incorporate these insights when deciding where to locate return infrastructure, recognizing the fundamental shift in demand from employment-centered return facilities toward residential-focused collection networks.</w:t>
      </w:r>
      <w:r w:rsidR="00CD7997">
        <w:t xml:space="preserve"> </w:t>
      </w:r>
      <w:r w:rsidR="00F40674" w:rsidRPr="00F40674">
        <w:rPr>
          <w:rFonts w:eastAsia="STIX-Regular"/>
          <w:color w:val="000000"/>
        </w:rPr>
        <w:t xml:space="preserve">Alternatively, </w:t>
      </w:r>
      <w:r w:rsidR="00F40674" w:rsidRPr="00F40674">
        <w:t>retailers could reimagine their physical return infrastructure by integrating return centers with experiential spaces, such as co-located cafes, community centers, or recreational facilities, effectively transforming routine return processes into more appealing activities. Such an approach could simultaneously c</w:t>
      </w:r>
      <w:r w:rsidR="00A00F80">
        <w:t xml:space="preserve">ounter </w:t>
      </w:r>
      <w:r w:rsidR="00F40674" w:rsidRPr="00F40674">
        <w:t>the isolation of remote work while optimizing retailers’ reverse logistics operations.</w:t>
      </w:r>
      <w:r w:rsidR="00480602">
        <w:t xml:space="preserve"> Third, t</w:t>
      </w:r>
      <w:r w:rsidR="00480602" w:rsidRPr="00480602">
        <w:t xml:space="preserve">ransportation planners must </w:t>
      </w:r>
      <w:r w:rsidR="00480602">
        <w:t>re</w:t>
      </w:r>
      <w:r w:rsidR="00480602" w:rsidRPr="00480602">
        <w:t xml:space="preserve">consider how the spatial redistribution of work activities influences not just commuting patterns but also the </w:t>
      </w:r>
      <w:r w:rsidR="00FE4073">
        <w:t>movement of goods and people.</w:t>
      </w:r>
      <w:r w:rsidR="00480602">
        <w:t xml:space="preserve"> </w:t>
      </w:r>
      <w:r w:rsidR="00FE4073">
        <w:t>We provide a</w:t>
      </w:r>
      <w:r w:rsidR="00FE4073" w:rsidRPr="00FE4073">
        <w:t xml:space="preserve"> detailed discussion of the impacts </w:t>
      </w:r>
      <w:r w:rsidR="00FE4073">
        <w:t>of</w:t>
      </w:r>
      <w:r w:rsidR="00FE4073" w:rsidRPr="00FE4073">
        <w:t xml:space="preserve"> e-commerce</w:t>
      </w:r>
      <w:r w:rsidR="00FE4073">
        <w:t xml:space="preserve"> on</w:t>
      </w:r>
      <w:r w:rsidR="00FE4073" w:rsidRPr="00FE4073">
        <w:t xml:space="preserve"> transportation</w:t>
      </w:r>
      <w:r w:rsidR="00FE4073">
        <w:t xml:space="preserve"> and</w:t>
      </w:r>
      <w:r w:rsidR="00FE4073" w:rsidRPr="00FE4073">
        <w:t xml:space="preserve"> freight planning, </w:t>
      </w:r>
      <w:r w:rsidR="00FE4073">
        <w:t xml:space="preserve">as well as </w:t>
      </w:r>
      <w:r w:rsidR="00FE4073" w:rsidRPr="00FE4073">
        <w:t>broader travel demand</w:t>
      </w:r>
      <w:r w:rsidR="00CD7997">
        <w:t>,</w:t>
      </w:r>
      <w:r w:rsidR="00FE4073" w:rsidRPr="00FE4073">
        <w:t xml:space="preserve"> in the </w:t>
      </w:r>
      <w:r w:rsidR="00FE4073">
        <w:t xml:space="preserve">following </w:t>
      </w:r>
      <w:r w:rsidR="00FE4073" w:rsidRPr="00FE4073">
        <w:t>section</w:t>
      </w:r>
      <w:r w:rsidR="00CD7997">
        <w:t xml:space="preserve">s. </w:t>
      </w:r>
    </w:p>
    <w:bookmarkEnd w:id="107"/>
    <w:p w14:paraId="65219DD5" w14:textId="77777777" w:rsidR="00FE4073" w:rsidRDefault="00FE4073" w:rsidP="00141594">
      <w:pPr>
        <w:autoSpaceDE w:val="0"/>
        <w:autoSpaceDN w:val="0"/>
        <w:adjustRightInd w:val="0"/>
        <w:spacing w:line="240" w:lineRule="auto"/>
        <w:jc w:val="left"/>
        <w:rPr>
          <w:rFonts w:ascii="STIX-Regular" w:eastAsia="STIX-Regular" w:hAnsiTheme="minorHAnsi" w:cs="STIX-Regular"/>
          <w:color w:val="000000"/>
          <w:sz w:val="19"/>
          <w:szCs w:val="19"/>
        </w:rPr>
      </w:pPr>
    </w:p>
    <w:p w14:paraId="77AAD3E1" w14:textId="5C8E6DCD" w:rsidR="007F7F9B" w:rsidRDefault="00671CB7" w:rsidP="00141594">
      <w:pPr>
        <w:pStyle w:val="Heading2"/>
        <w:spacing w:before="0"/>
      </w:pPr>
      <w:r>
        <w:rPr>
          <w:rFonts w:eastAsia="STIX-Regular"/>
        </w:rPr>
        <w:t xml:space="preserve"> </w:t>
      </w:r>
      <w:bookmarkStart w:id="115" w:name="_Hlk199710355"/>
      <w:r w:rsidR="007F7F9B" w:rsidRPr="007F7F9B">
        <w:rPr>
          <w:rFonts w:eastAsia="STIX-Regular"/>
        </w:rPr>
        <w:t xml:space="preserve">Spatial Patterns </w:t>
      </w:r>
      <w:r w:rsidR="007F7F9B">
        <w:rPr>
          <w:rFonts w:eastAsia="STIX-Regular"/>
        </w:rPr>
        <w:t>of E-</w:t>
      </w:r>
      <w:r w:rsidR="00B36E12">
        <w:rPr>
          <w:rFonts w:eastAsia="STIX-Regular"/>
        </w:rPr>
        <w:t>C</w:t>
      </w:r>
      <w:r w:rsidR="007F7F9B">
        <w:rPr>
          <w:rFonts w:eastAsia="STIX-Regular"/>
        </w:rPr>
        <w:t xml:space="preserve">ommerce </w:t>
      </w:r>
      <w:bookmarkEnd w:id="115"/>
    </w:p>
    <w:p w14:paraId="6BED7C49" w14:textId="21F37DF0" w:rsidR="00043CBE" w:rsidRDefault="007F7F9B" w:rsidP="00141594">
      <w:bookmarkStart w:id="116" w:name="_Hlk198321242"/>
      <w:bookmarkStart w:id="117" w:name="_Hlk199710366"/>
      <w:r w:rsidRPr="007F7F9B">
        <w:t>Beyond individual-level factors and teleworking arrangements, our analysis highlights how residential location attributes and access to retail and return establishments fundamentally shape e-commerce behaviors</w:t>
      </w:r>
      <w:r w:rsidR="00043CBE">
        <w:t xml:space="preserve">, particularly </w:t>
      </w:r>
      <w:r w:rsidR="00F20118">
        <w:t>regarding</w:t>
      </w:r>
      <w:r w:rsidR="00043CBE">
        <w:t xml:space="preserve"> return channel choices.</w:t>
      </w:r>
    </w:p>
    <w:p w14:paraId="4CA99025" w14:textId="56CED0BD" w:rsidR="001A3CCC" w:rsidRDefault="009A621C" w:rsidP="00141594">
      <w:pPr>
        <w:ind w:firstLine="720"/>
      </w:pPr>
      <w:r w:rsidRPr="009A621C">
        <w:t xml:space="preserve">While increasing walkability or population density </w:t>
      </w:r>
      <w:proofErr w:type="gramStart"/>
      <w:r w:rsidR="004A26D3">
        <w:t>lead</w:t>
      </w:r>
      <w:proofErr w:type="gramEnd"/>
      <w:r w:rsidR="004A26D3">
        <w:t xml:space="preserve"> </w:t>
      </w:r>
      <w:r w:rsidRPr="009A621C">
        <w:t>to only marginal decreases in online purchase frequency (9.0% and 8.3%</w:t>
      </w:r>
      <w:r w:rsidR="004A26D3">
        <w:t>,</w:t>
      </w:r>
      <w:r w:rsidRPr="009A621C">
        <w:t xml:space="preserve"> respectively) with minimal impact on return</w:t>
      </w:r>
      <w:r w:rsidR="004A26D3">
        <w:t xml:space="preserve"> rate</w:t>
      </w:r>
      <w:r w:rsidRPr="009A621C">
        <w:t xml:space="preserve"> or channel choice, the broader urban-rural distinction significantly influences both </w:t>
      </w:r>
      <w:r w:rsidR="004A26D3">
        <w:t>aspects</w:t>
      </w:r>
      <w:r w:rsidRPr="009A621C">
        <w:t xml:space="preserve">. </w:t>
      </w:r>
      <w:r>
        <w:t>I</w:t>
      </w:r>
      <w:r w:rsidRPr="009A621C">
        <w:t xml:space="preserve">ndividuals in rural areas exhibit a notably lower delivery return rate (-25.9%) and a </w:t>
      </w:r>
      <w:r>
        <w:t>significant</w:t>
      </w:r>
      <w:r w:rsidRPr="009A621C">
        <w:t xml:space="preserve"> 64.9% shift away from Amazon Drop-off locations. </w:t>
      </w:r>
      <w:r w:rsidR="004A26D3">
        <w:t>Individuals in rural areas</w:t>
      </w:r>
      <w:r w:rsidRPr="009A621C">
        <w:t xml:space="preserve"> compensate instead with increased reliance on </w:t>
      </w:r>
      <w:r w:rsidR="004A26D3">
        <w:t>h</w:t>
      </w:r>
      <w:r w:rsidRPr="009A621C">
        <w:t xml:space="preserve">ome </w:t>
      </w:r>
      <w:r w:rsidR="004A26D3">
        <w:t>p</w:t>
      </w:r>
      <w:r w:rsidRPr="009A621C">
        <w:t xml:space="preserve">ickup (+23.4%), physical store (+11.3%), and </w:t>
      </w:r>
      <w:r w:rsidR="004A26D3">
        <w:t>p</w:t>
      </w:r>
      <w:r w:rsidRPr="009A621C">
        <w:t xml:space="preserve">ost </w:t>
      </w:r>
      <w:r w:rsidR="004A26D3">
        <w:t>o</w:t>
      </w:r>
      <w:r w:rsidRPr="009A621C">
        <w:t xml:space="preserve">ffice returns (+9.4%). This trend clearly reveals a persistent urban-rural divide in e-commerce logistics, </w:t>
      </w:r>
      <w:r w:rsidR="00A411DB">
        <w:t>where the “</w:t>
      </w:r>
      <w:r w:rsidR="00A411DB" w:rsidRPr="00A411DB">
        <w:t>last-mile</w:t>
      </w:r>
      <w:r w:rsidR="00A411DB">
        <w:t>”</w:t>
      </w:r>
      <w:r w:rsidR="00A411DB" w:rsidRPr="00A411DB">
        <w:t xml:space="preserve"> problem in e-commerce has a corresponding </w:t>
      </w:r>
      <w:r w:rsidR="00A411DB">
        <w:t>“</w:t>
      </w:r>
      <w:r w:rsidR="00A411DB" w:rsidRPr="00A411DB">
        <w:t>first-mile</w:t>
      </w:r>
      <w:r w:rsidR="00A411DB">
        <w:t>”</w:t>
      </w:r>
      <w:r w:rsidR="00A411DB" w:rsidRPr="00A411DB">
        <w:t xml:space="preserve"> challenge in returns</w:t>
      </w:r>
      <w:r w:rsidR="00727252">
        <w:t xml:space="preserve">. </w:t>
      </w:r>
      <w:r w:rsidR="00A411DB">
        <w:t>Specifically, m</w:t>
      </w:r>
      <w:r w:rsidRPr="009A621C">
        <w:t>ore densely urbanized areas often provide a wider array of convenient return options that support efficient reverse logistics and reduce vehicle dependence. In contrast, spatially sparse rural areas often place a greater burden on both consumers and retailers, frequently resulting in longer trips to access return services.</w:t>
      </w:r>
      <w:bookmarkEnd w:id="116"/>
      <w:r w:rsidR="00A411DB" w:rsidRPr="00A411DB">
        <w:t xml:space="preserve"> These findings have s</w:t>
      </w:r>
      <w:r w:rsidR="00A00F80">
        <w:t xml:space="preserve">ubstantive </w:t>
      </w:r>
      <w:r w:rsidR="00A411DB" w:rsidRPr="00A411DB">
        <w:t>policy implications for rural transportation planning and service delivery, suggesting that addressing rural connectivity requires coordinated investment in both digital infrastructure and physical return networks, including enhanced postal services, mobile collection points, or incentivized regional consolidation centers.</w:t>
      </w:r>
    </w:p>
    <w:p w14:paraId="0FC012D7" w14:textId="7C8D2DD3" w:rsidR="004A26D3" w:rsidRPr="004A26D3" w:rsidRDefault="00D01668" w:rsidP="00141594">
      <w:pPr>
        <w:ind w:firstLine="720"/>
        <w:rPr>
          <w:rFonts w:eastAsia="Times New Roman"/>
        </w:rPr>
      </w:pPr>
      <w:bookmarkStart w:id="118" w:name="_Hlk198321246"/>
      <w:r w:rsidRPr="00D01668">
        <w:t>Taking a closer look at specific retail and return infrastructure reveals much more pronounced impacts on return channel utilization. Consumers residing in areas with</w:t>
      </w:r>
      <w:r w:rsidR="004A26D3">
        <w:t xml:space="preserve"> </w:t>
      </w:r>
      <w:r w:rsidRPr="00D01668">
        <w:t xml:space="preserve">high retail </w:t>
      </w:r>
      <w:r w:rsidRPr="00D01668">
        <w:lastRenderedPageBreak/>
        <w:t>establishment density show only modest decreases in online shopping frequency, yet demonstrate massive shifts toward Amazon drop-offs (+108.7%) and physical store returns (+78.7%), coupled with substantial reductions in post office and home pickup</w:t>
      </w:r>
      <w:r w:rsidR="00A00F80">
        <w:t>, for product returns</w:t>
      </w:r>
      <w:r w:rsidRPr="00D01668">
        <w:t xml:space="preserve">. </w:t>
      </w:r>
      <w:r w:rsidR="004A26D3">
        <w:rPr>
          <w:rFonts w:hAnsi="Symbol"/>
        </w:rPr>
        <w:t>This effect</w:t>
      </w:r>
      <w:r w:rsidR="004A26D3" w:rsidRPr="004A26D3">
        <w:t xml:space="preserve"> challenge</w:t>
      </w:r>
      <w:r w:rsidR="004A26D3">
        <w:t>s</w:t>
      </w:r>
      <w:r w:rsidR="004A26D3" w:rsidRPr="004A26D3">
        <w:t xml:space="preserve"> the simplistic view that e-commerce makes physical retail obsolete. </w:t>
      </w:r>
      <w:r w:rsidR="004A26D3">
        <w:t>In this context, r</w:t>
      </w:r>
      <w:r w:rsidR="004A26D3" w:rsidRPr="004A26D3">
        <w:t>etail establishments are becoming crucial nodes not just for sales but also for reverse logistics, integrating the online and offline shopping experience</w:t>
      </w:r>
      <w:r w:rsidR="00F20118">
        <w:t>s</w:t>
      </w:r>
      <w:r w:rsidR="004A26D3" w:rsidRPr="004A26D3">
        <w:t xml:space="preserve">. </w:t>
      </w:r>
      <w:r w:rsidR="004A26D3">
        <w:t>Urban planners should recognize and actively support the dual function of retail spaces as both sales points and e-commerce fulfillment/return centers. Zoning regulations might need to adapt to allow for or encourage the integration of drop-off points, lockers, and even small-scale reverse logistics operations within traditional retail corridors. In addition to retail infrastructure</w:t>
      </w:r>
      <w:r>
        <w:t>, a</w:t>
      </w:r>
      <w:r w:rsidRPr="00D01668">
        <w:t xml:space="preserve">reas with high third-party drop-off location density experience significant shifts toward Amazon drop-offs (+32.0%), while post office density directly drives post office return usage. </w:t>
      </w:r>
      <w:r w:rsidR="004A26D3">
        <w:t xml:space="preserve">Again, </w:t>
      </w:r>
      <w:r w:rsidR="004A26D3">
        <w:rPr>
          <w:rFonts w:eastAsia="Times New Roman"/>
        </w:rPr>
        <w:t>t</w:t>
      </w:r>
      <w:r w:rsidR="004A26D3" w:rsidRPr="004A26D3">
        <w:rPr>
          <w:rFonts w:eastAsia="Times New Roman"/>
        </w:rPr>
        <w:t>his pattern strongly suggests</w:t>
      </w:r>
      <w:r w:rsidR="004A26D3" w:rsidRPr="004A26D3">
        <w:t xml:space="preserve"> that existing commercial infrastructure </w:t>
      </w:r>
      <w:r w:rsidR="004A26D3">
        <w:t xml:space="preserve">continues to </w:t>
      </w:r>
      <w:r w:rsidR="004A26D3" w:rsidRPr="004A26D3">
        <w:t>reshape logistics patterns</w:t>
      </w:r>
      <w:r w:rsidR="004A26D3">
        <w:t xml:space="preserve"> and </w:t>
      </w:r>
      <w:r w:rsidR="004A26D3" w:rsidRPr="004A26D3">
        <w:rPr>
          <w:rFonts w:eastAsia="Times New Roman"/>
        </w:rPr>
        <w:t>that consumers are driven by convenience and proximity when choosing return channels. Public entities, including city planning departments and transportation agencies, can leverage this insight to strategically optimize return</w:t>
      </w:r>
      <w:r w:rsidR="004A26D3">
        <w:rPr>
          <w:rFonts w:eastAsia="Times New Roman"/>
        </w:rPr>
        <w:t xml:space="preserve"> operations and minimize their traffic externalities</w:t>
      </w:r>
      <w:r w:rsidR="004A26D3" w:rsidRPr="004A26D3">
        <w:rPr>
          <w:rFonts w:eastAsia="Times New Roman"/>
        </w:rPr>
        <w:t xml:space="preserve">. This </w:t>
      </w:r>
      <w:r w:rsidR="004A26D3">
        <w:rPr>
          <w:rFonts w:eastAsia="Times New Roman"/>
        </w:rPr>
        <w:t xml:space="preserve">could potentially </w:t>
      </w:r>
      <w:r w:rsidR="004A26D3" w:rsidRPr="004A26D3">
        <w:rPr>
          <w:rFonts w:eastAsia="Times New Roman"/>
        </w:rPr>
        <w:t xml:space="preserve">include justifying the designation of specific areas for return hubs, offering incentives for co-locating return services in transit-accessible locations, and integrating smart lockers into public spaces </w:t>
      </w:r>
      <w:r w:rsidR="004A26D3">
        <w:rPr>
          <w:rFonts w:eastAsia="Times New Roman"/>
        </w:rPr>
        <w:t xml:space="preserve">such as </w:t>
      </w:r>
      <w:r w:rsidR="004A26D3" w:rsidRPr="004A26D3">
        <w:rPr>
          <w:rFonts w:eastAsia="Times New Roman"/>
        </w:rPr>
        <w:t>transit stations or community centers.</w:t>
      </w:r>
      <w:r w:rsidR="004A26D3">
        <w:rPr>
          <w:rFonts w:eastAsia="Times New Roman"/>
        </w:rPr>
        <w:t xml:space="preserve"> </w:t>
      </w:r>
    </w:p>
    <w:bookmarkEnd w:id="117"/>
    <w:bookmarkEnd w:id="118"/>
    <w:p w14:paraId="57A9825D" w14:textId="1CFB1370" w:rsidR="00926433" w:rsidRDefault="00926433" w:rsidP="00141594"/>
    <w:p w14:paraId="6BAA834A" w14:textId="638251DE" w:rsidR="00053195" w:rsidRPr="00053195" w:rsidRDefault="00F20118" w:rsidP="00141594">
      <w:pPr>
        <w:pStyle w:val="Heading2"/>
        <w:spacing w:before="0"/>
        <w:rPr>
          <w:rFonts w:eastAsia="Times New Roman"/>
        </w:rPr>
      </w:pPr>
      <w:r>
        <w:rPr>
          <w:rFonts w:eastAsia="Times New Roman"/>
        </w:rPr>
        <w:t xml:space="preserve"> </w:t>
      </w:r>
      <w:bookmarkStart w:id="119" w:name="_Hlk199710384"/>
      <w:r w:rsidR="00926433">
        <w:rPr>
          <w:rFonts w:eastAsia="Times New Roman"/>
        </w:rPr>
        <w:t xml:space="preserve">Impact on </w:t>
      </w:r>
      <w:r w:rsidR="00053195" w:rsidRPr="00053195">
        <w:rPr>
          <w:rFonts w:eastAsia="Times New Roman"/>
        </w:rPr>
        <w:t>Urban Logistics and Travel Demand</w:t>
      </w:r>
    </w:p>
    <w:p w14:paraId="35A87501" w14:textId="3272D83B" w:rsidR="00334573" w:rsidRDefault="00053195" w:rsidP="00141594">
      <w:bookmarkStart w:id="120" w:name="_Hlk199710396"/>
      <w:bookmarkEnd w:id="119"/>
      <w:r w:rsidRPr="00053195">
        <w:t>The overall rise in e-commerce, which both directly and indirectly induces higher return rates and fundamentally alters channel preferences</w:t>
      </w:r>
      <w:r>
        <w:t xml:space="preserve"> (see endogenous effect </w:t>
      </w:r>
      <w:r w:rsidRPr="00B4247C">
        <w:t xml:space="preserve">panel in Table </w:t>
      </w:r>
      <w:r w:rsidR="0053231C">
        <w:t>7</w:t>
      </w:r>
      <w:r w:rsidRPr="00B4247C">
        <w:t>),</w:t>
      </w:r>
      <w:r w:rsidRPr="00053195">
        <w:t xml:space="preserve"> makes it more critical than ever to plan and design urban systems that account for multifaceted delivery return behaviors. </w:t>
      </w:r>
    </w:p>
    <w:p w14:paraId="051D5EDC" w14:textId="0636E110" w:rsidR="004A26D3" w:rsidRDefault="004A26D3" w:rsidP="00141594">
      <w:pPr>
        <w:ind w:firstLine="720"/>
      </w:pPr>
      <w:r>
        <w:t>The urban planning literature has extensively examined the implications of expanding e-commerce, particularly focusing on warehouse distribution and its impacts on traffic and infrastructure requirements</w:t>
      </w:r>
      <w:r w:rsidR="00B4247C">
        <w:t xml:space="preserve"> </w:t>
      </w:r>
      <w:r w:rsidR="00B4247C">
        <w:fldChar w:fldCharType="begin"/>
      </w:r>
      <w:r w:rsidR="00057110">
        <w:instrText xml:space="preserve"> ADDIN ZOTERO_ITEM CSL_CITATION {"citationID":"OFqoYNuz","properties":{"formattedCitation":"(Giuliano et al., 2025; Kumar &amp; Chidambara, 2024)","plainCitation":"(Giuliano et al., 2025; Kumar &amp; Chidambara, 2024)","dontUpdate":true,"noteIndex":0},"citationItems":[{"id":3252,"uris":["http://zotero.org/users/9292995/items/8EMN2DXL"],"itemData":{"id":3252,"type":"report","abstract":"The purpose of this research is to document and analyze trends in location patterns of warehousing and distribution (WD) activity in California over the past decade, and to explore the relationship between these trends and the growth of e-commerce. This research builds on a previous study of WD trends in California 2003-2013 and extends to 2022.¹ The research has two parts. Part 1 is a descriptive analysis of WD trends, Part 2 estimates models to explain these trends. There was an approximate doubling of WD establishments over the period, but the overall spatial distribution of activity was markedly stable. There is no evidence of decentralization; growth took place throughout the state’s metro areas. We estimate both cross section and time series models, finding that local market attributes consistently explain WD location. Transport access plays a less significant role. We conclude that continued growth even in high density core areas is consistent with the rapid growth in e-commerce that took place over the same period.","call-number":"dot:82898","language":"English","note":"DOI: 10.25554/ygj6-9775","number":"PSR-23-01 TO 079","source":"ROSA P","title":"Impacts of E-Commerce on Warehousing and Distribution in California","URL":"https://rosap.ntl.bts.gov/view/dot/82898","author":[{"family":"Giuliano","given":"Genevieve"},{"family":"Lee","given":"Seula"},{"literal":"METRANS Transportation Center (Calif.)"},{"family":"Pacific Southwest Region 9 UTC","given":"University of Southern California"}],"accessed":{"date-parts":[["2025",5,16]]},"issued":{"date-parts":[["2025",4,3]]}}},{"id":3254,"uris":["http://zotero.org/users/9292995/items/IM94JLRI"],"itemData":{"id":3254,"type":"article-journal","abstract":"This research examines the impact of e-commerce on urban last-mile distribution through a comprehensive analysis of scientific studies. A corpus of 317 publications spanning two decades was reviewe...","archive_location":"world","container-title":"Urban, Planning and Transport Research","ISSN":"2165-0020","language":"EN","license":"© 2024 The Author(s). Published by Informa UK Limited, trading as Taylor &amp; Francis Group.","note":"publisher: Routledge","source":"www.tandfonline.com","title":"A systematic literature review and bibliometric analysis of last-mile E-commerce delivery in urban areas","URL":"https://www.tandfonline.com/doi/abs/10.1080/21650020.2024.2357577","author":[{"family":"Kumar","given":"Ish"},{"family":"Chidambara","given":""}],"accessed":{"date-parts":[["2025",5,16]]},"issued":{"date-parts":[["2024",12,31]]}}}],"schema":"https://github.com/citation-style-language/schema/raw/master/csl-citation.json"} </w:instrText>
      </w:r>
      <w:r w:rsidR="00B4247C">
        <w:fldChar w:fldCharType="separate"/>
      </w:r>
      <w:r w:rsidR="00B4247C" w:rsidRPr="00B4247C">
        <w:t xml:space="preserve">(Giuliano </w:t>
      </w:r>
      <w:r w:rsidR="00DF102A">
        <w:t>and Lee</w:t>
      </w:r>
      <w:r w:rsidR="00B4247C" w:rsidRPr="00B4247C">
        <w:t xml:space="preserve">, 2025; Kumar </w:t>
      </w:r>
      <w:r w:rsidR="00B4247C">
        <w:t>and</w:t>
      </w:r>
      <w:r w:rsidR="00B4247C" w:rsidRPr="00B4247C">
        <w:t xml:space="preserve"> Chidambara, 2024)</w:t>
      </w:r>
      <w:r w:rsidR="00B4247C">
        <w:fldChar w:fldCharType="end"/>
      </w:r>
      <w:r>
        <w:t xml:space="preserve">. As the demand for expedited deliveries with narrow time windows increases, retailers have also implemented multi-scale logistics strategies. This evolution has led to the continued expansion of large fulfillment centers, significantly altering regional land use patterns and intensifying highway freight traffic, while smaller sorting and delivery hubs </w:t>
      </w:r>
      <w:r w:rsidR="00BE73DB">
        <w:t xml:space="preserve">have </w:t>
      </w:r>
      <w:r>
        <w:t>strategically emerge</w:t>
      </w:r>
      <w:r w:rsidR="00BE73DB">
        <w:t>d</w:t>
      </w:r>
      <w:r>
        <w:t xml:space="preserve"> near residential areas. </w:t>
      </w:r>
      <w:r w:rsidRPr="00926433">
        <w:t>And while traditional carriers such as FedEx and UPS are still key, there is a growing reliance on independent contractors using personal cars for deliveries</w:t>
      </w:r>
      <w:r>
        <w:t xml:space="preserve"> </w:t>
      </w:r>
      <w:r>
        <w:fldChar w:fldCharType="begin"/>
      </w:r>
      <w:r>
        <w:instrText xml:space="preserve"> ADDIN ZOTERO_ITEM CSL_CITATION {"citationID":"xWXcgwtw","properties":{"formattedCitation":"(Rutter et al., 2017)","plainCitation":"(Rutter et al., 2017)","noteIndex":0},"citationItems":[{"id":3251,"uris":["http://zotero.org/users/9292995/items/R8WGSFHS"],"itemData":{"id":3251,"type":"report","title":"How Will E-commerce Growth Impact Our Transportation Network?","URL":"https://static.tti.tamu.edu/tti.tamu.edu/documents/PRC-17-79-F.pdf","author":[{"family":"Rutter","given":"Allan"},{"family":"Bierling","given":"David"},{"family":"Lee","given":"Dahye"},{"family":"Morgan","given":"Curtis"},{"family":"Warner","given":"Jeff"}],"issued":{"date-parts":[["2017"]]}}}],"schema":"https://github.com/citation-style-language/schema/raw/master/csl-citation.json"} </w:instrText>
      </w:r>
      <w:r>
        <w:fldChar w:fldCharType="separate"/>
      </w:r>
      <w:r w:rsidRPr="00F721F1">
        <w:t>(Rutter et al., 2017)</w:t>
      </w:r>
      <w:r>
        <w:fldChar w:fldCharType="end"/>
      </w:r>
      <w:r w:rsidRPr="00926433">
        <w:t xml:space="preserve">. </w:t>
      </w:r>
      <w:r>
        <w:t>Interestingly, r</w:t>
      </w:r>
      <w:r w:rsidRPr="004A26D3">
        <w:t xml:space="preserve">ecent research has identified a prevalent </w:t>
      </w:r>
      <w:r>
        <w:t>“</w:t>
      </w:r>
      <w:r w:rsidRPr="004A26D3">
        <w:t>infill</w:t>
      </w:r>
      <w:r>
        <w:t>”</w:t>
      </w:r>
      <w:r w:rsidRPr="004A26D3">
        <w:t xml:space="preserve"> growth pattern in the geographical footprint of e-commerce logistics networks</w:t>
      </w:r>
      <w:r w:rsidR="00B4247C">
        <w:t xml:space="preserve"> </w:t>
      </w:r>
      <w:r w:rsidR="00B4247C">
        <w:fldChar w:fldCharType="begin"/>
      </w:r>
      <w:r w:rsidR="00B4247C">
        <w:instrText xml:space="preserve"> ADDIN ZOTERO_ITEM CSL_CITATION {"citationID":"uCiXKYGJ","properties":{"formattedCitation":"(Giuliano et al., 2025)","plainCitation":"(Giuliano et al., 2025)","noteIndex":0},"citationItems":[{"id":3252,"uris":["http://zotero.org/users/9292995/items/8EMN2DXL"],"itemData":{"id":3252,"type":"report","abstract":"The purpose of this research is to document and analyze trends in location patterns of warehousing and distribution (WD) activity in California over the past decade, and to explore the relationship between these trends and the growth of e-commerce. This research builds on a previous study of WD trends in California 2003-2013 and extends to 2022.¹ The research has two parts. Part 1 is a descriptive analysis of WD trends, Part 2 estimates models to explain these trends. There was an approximate doubling of WD establishments over the period, but the overall spatial distribution of activity was markedly stable. There is no evidence of decentralization; growth took place throughout the state’s metro areas. We estimate both cross section and time series models, finding that local market attributes consistently explain WD location. Transport access plays a less significant role. We conclude that continued growth even in high density core areas is consistent with the rapid growth in e-commerce that took place over the same period.","call-number":"dot:82898","language":"English","note":"DOI: 10.25554/ygj6-9775","number":"PSR-23-01 TO 079","source":"ROSA P","title":"Impacts of E-Commerce on Warehousing and Distribution in California","URL":"https://rosap.ntl.bts.gov/view/dot/82898","author":[{"family":"Giuliano","given":"Genevieve"},{"family":"Lee","given":"Seula"},{"literal":"METRANS Transportation Center (Calif.)"},{"family":"Pacific Southwest Region 9 UTC","given":"University of Southern California"}],"accessed":{"date-parts":[["2025",5,16]]},"issued":{"date-parts":[["2025",4,3]]}}}],"schema":"https://github.com/citation-style-language/schema/raw/master/csl-citation.json"} </w:instrText>
      </w:r>
      <w:r w:rsidR="00B4247C">
        <w:fldChar w:fldCharType="separate"/>
      </w:r>
      <w:r w:rsidR="00B4247C" w:rsidRPr="00B4247C">
        <w:t xml:space="preserve">(Giuliano </w:t>
      </w:r>
      <w:r w:rsidR="00DF102A">
        <w:t>and Lee</w:t>
      </w:r>
      <w:r w:rsidR="00B4247C" w:rsidRPr="00B4247C">
        <w:t>, 2025)</w:t>
      </w:r>
      <w:r w:rsidR="00B4247C">
        <w:fldChar w:fldCharType="end"/>
      </w:r>
      <w:r w:rsidRPr="004A26D3">
        <w:t>. This development, consistent with e-commerce demands for population proximity and rapid delivery times, places additional pressure on already constrained urban resources</w:t>
      </w:r>
      <w:r>
        <w:t>,</w:t>
      </w:r>
      <w:r w:rsidRPr="004A26D3">
        <w:t xml:space="preserve"> including road capacity and freight management systems.</w:t>
      </w:r>
      <w:r>
        <w:t xml:space="preserve"> </w:t>
      </w:r>
      <w:r w:rsidRPr="004A26D3">
        <w:t>What</w:t>
      </w:r>
      <w:r>
        <w:t xml:space="preserve"> i</w:t>
      </w:r>
      <w:r w:rsidRPr="004A26D3">
        <w:t xml:space="preserve">s particularly challenging is that this </w:t>
      </w:r>
      <w:r w:rsidR="00BE73DB">
        <w:t xml:space="preserve">urban resource </w:t>
      </w:r>
      <w:r w:rsidRPr="004A26D3">
        <w:t xml:space="preserve">strain now operates </w:t>
      </w:r>
      <w:r w:rsidR="00535CE9">
        <w:t>in a bidirectional manner</w:t>
      </w:r>
      <w:r w:rsidRPr="004A26D3">
        <w:t>. The forward logistics of e-commerce delivery ha</w:t>
      </w:r>
      <w:r w:rsidR="00535CE9">
        <w:t>ve</w:t>
      </w:r>
      <w:r w:rsidRPr="004A26D3">
        <w:t xml:space="preserve"> been supplemented by an equally demanding reverse logistics system handling returns</w:t>
      </w:r>
      <w:r w:rsidR="00BE73DB">
        <w:t xml:space="preserve">, the combination </w:t>
      </w:r>
      <w:r w:rsidR="00BE73DB">
        <w:lastRenderedPageBreak/>
        <w:t xml:space="preserve">of which then </w:t>
      </w:r>
      <w:r w:rsidRPr="004A26D3">
        <w:t>creates new spatial patterns and infrastructure needs that current urban planning frameworks are ill-equipped to address.</w:t>
      </w:r>
      <w:r>
        <w:t xml:space="preserve"> These transformations, from expansive warehousing facilities to neighborhood-scale drop-off and pick-up points, necessitate comprehensive planning revisions. Zoning and land-use policies need </w:t>
      </w:r>
      <w:r w:rsidR="00535CE9">
        <w:t>to be reevaluated</w:t>
      </w:r>
      <w:r>
        <w:t xml:space="preserve"> to accommodate return facilities through appropriate restrictions and flexibility. Cities must also reconsider parking allocation, curb management, and integration of logistics infrastructure within existing urban environments.</w:t>
      </w:r>
      <w:r w:rsidR="00B4247C" w:rsidRPr="00B4247C">
        <w:t xml:space="preserve"> To adapt effectively, urban planners could </w:t>
      </w:r>
      <w:r w:rsidR="00B4247C">
        <w:t xml:space="preserve">also </w:t>
      </w:r>
      <w:r w:rsidR="00B4247C" w:rsidRPr="00B4247C">
        <w:t>innovatively shape policies by leveraging underutilized retail spaces of various sizes or integrating these facilities into new developments, especially in densely populated areas, to minimize consumer travel and rationalize delivery vehicle routes</w:t>
      </w:r>
      <w:r w:rsidR="00B4247C">
        <w:t xml:space="preserve">. </w:t>
      </w:r>
    </w:p>
    <w:p w14:paraId="10BA0659" w14:textId="0496457C" w:rsidR="00B4247C" w:rsidRDefault="00B4247C" w:rsidP="00B4247C">
      <w:pPr>
        <w:ind w:firstLine="720"/>
      </w:pPr>
      <w:r w:rsidRPr="00B4247C">
        <w:t xml:space="preserve">Beyond planning, the integration of delivery returns into our daily routines will </w:t>
      </w:r>
      <w:r>
        <w:t>undoubtedly</w:t>
      </w:r>
      <w:r w:rsidRPr="00B4247C">
        <w:t xml:space="preserve"> </w:t>
      </w:r>
      <w:r w:rsidR="00535CE9">
        <w:t>lead to significant shifts in personal travel patterns and activity engagement, adding</w:t>
      </w:r>
      <w:r>
        <w:t xml:space="preserve"> complexity </w:t>
      </w:r>
      <w:r w:rsidRPr="00B4247C">
        <w:t>to understanding the overall</w:t>
      </w:r>
      <w:r>
        <w:t xml:space="preserve"> </w:t>
      </w:r>
      <w:r w:rsidRPr="00B4247C">
        <w:t>impact of online shopping.</w:t>
      </w:r>
      <w:r>
        <w:t xml:space="preserve"> </w:t>
      </w:r>
      <w:r w:rsidRPr="00B4247C">
        <w:t>While researchers have extensively studied the effects of widespread</w:t>
      </w:r>
      <w:r>
        <w:t xml:space="preserve"> adoption</w:t>
      </w:r>
      <w:r w:rsidRPr="00B4247C">
        <w:t xml:space="preserve"> </w:t>
      </w:r>
      <w:r>
        <w:t xml:space="preserve">of </w:t>
      </w:r>
      <w:r w:rsidRPr="00B4247C">
        <w:t>online shopping on travel demand</w:t>
      </w:r>
      <w:r>
        <w:t xml:space="preserve">, </w:t>
      </w:r>
      <w:r w:rsidRPr="00B4247C">
        <w:t>often categorizing them as complementarity, substitution, or modification</w:t>
      </w:r>
      <w:r>
        <w:t xml:space="preserve"> </w:t>
      </w:r>
      <w:bookmarkStart w:id="121" w:name="_Hlk199701101"/>
      <w:r>
        <w:fldChar w:fldCharType="begin"/>
      </w:r>
      <w:r w:rsidR="00057110">
        <w:instrText xml:space="preserve"> ADDIN ZOTERO_ITEM CSL_CITATION {"citationID":"kDC2u50G","properties":{"formattedCitation":"(Le et al., 2022)","plainCitation":"(Le et al., 2022)","dontUpdate":true,"noteIndex":0},"citationItems":[{"id":2769,"uris":["http://zotero.org/users/9292995/items/8GW5KB5M"],"itemData":{"id":2769,"type":"article-journal","abstract":"The rise of e-commerce has led to substantial changes in personal travel and activities. We systematically reviewed empirical studies on the relationship between online shopping and personal travel behaviour. We synthesised and assessed the evidence for four types of effects on various travel outcomes, including trip frequency, travel distance, trip chaining, mode choice, and time use. In 42 articles reviewed, we found more evidence that online shopping substitutes for shopping travel. Most studies to date have focused on trip frequency but neglected other travel outcomes. Very few studies have considered the modification effect, which has significant implications for travel demand management. In sum, previous studies have not reached a consensus on the dominant effect of online shopping, in part due to the diversity in variable measurements, types of goods, study areas, and analytic methods. A limitation of previous studies is the reliance on cross-sectional surveys, which hinders the distinction between short- and long-term behaviours and between modification, complementarity, and substitution effects. Our study provides an agenda for future research on this topic and discusses policy implications related to land use, behavioural changes, data collection, and modelling for practitioners who wish to incorporate e-commerce in planning for sustainable urban systems.","container-title":"Transport Reviews","DOI":"10.1080/01441647.2021.1961917","ISSN":"0144-1647","issue":"3","note":"publisher: Routledge\n_eprint: https://doi.org/10.1080/01441647.2021.1961917","page":"273-295","source":"Taylor and Francis+NEJM","title":"Impacts of online shopping on travel demand: a systematic review","title-short":"Impacts of online shopping on travel demand","volume":"42","author":[{"family":"Le","given":"Huyen T. K."},{"family":"Carrel","given":"Andre L."},{"family":"Shah","given":"Harsh"}],"issued":{"date-parts":[["2022",5,4]]}}}],"schema":"https://github.com/citation-style-language/schema/raw/master/csl-citation.json"} </w:instrText>
      </w:r>
      <w:r>
        <w:fldChar w:fldCharType="separate"/>
      </w:r>
      <w:r w:rsidRPr="00B475C1">
        <w:t>(</w:t>
      </w:r>
      <w:r>
        <w:t xml:space="preserve">see </w:t>
      </w:r>
      <w:r w:rsidRPr="00B475C1">
        <w:t>Le et al., 2022</w:t>
      </w:r>
      <w:r>
        <w:t>, for an extensive review</w:t>
      </w:r>
      <w:r w:rsidRPr="00B475C1">
        <w:t>)</w:t>
      </w:r>
      <w:r>
        <w:fldChar w:fldCharType="end"/>
      </w:r>
      <w:bookmarkEnd w:id="121"/>
      <w:r>
        <w:t xml:space="preserve">, </w:t>
      </w:r>
      <w:r w:rsidRPr="00B4247C">
        <w:t>the sheer growth of product returns</w:t>
      </w:r>
      <w:r>
        <w:t xml:space="preserve"> as a direct consequence of this e-commerce adoption will undeniably induce new return trips and generate additional vehicle miles traveled (VMT), impacting either the passenger or freight side of transportation, or both.</w:t>
      </w:r>
    </w:p>
    <w:p w14:paraId="2F81D4D5" w14:textId="5A04320F" w:rsidR="00B4247C" w:rsidRPr="007C7E16" w:rsidRDefault="00B4247C" w:rsidP="00B36E12">
      <w:pPr>
        <w:spacing w:after="120"/>
        <w:ind w:firstLine="720"/>
      </w:pPr>
      <w:r>
        <w:t>Th</w:t>
      </w:r>
      <w:r w:rsidR="00BE73DB">
        <w:t>e aforementioned</w:t>
      </w:r>
      <w:r>
        <w:t xml:space="preserve"> emerging dynamic necessitates analyzing delivery return trips through established travel behavior frameworks to understand how they fit into daily mobility patterns.</w:t>
      </w:r>
      <w:r w:rsidRPr="00B4247C">
        <w:t xml:space="preserve"> </w:t>
      </w:r>
      <w:r>
        <w:t>Travel behavior research has long recognized that most travel represents a derived demand for activity participation.</w:t>
      </w:r>
      <w:r w:rsidRPr="00B4247C">
        <w:t xml:space="preserve"> Since travel is largely a derived demand for activity participation, </w:t>
      </w:r>
      <w:r>
        <w:t>we need</w:t>
      </w:r>
      <w:r w:rsidRPr="00B4247C">
        <w:t xml:space="preserve"> to examine how return activities interact with the familiar </w:t>
      </w:r>
      <w:r>
        <w:t>“</w:t>
      </w:r>
      <w:r w:rsidRPr="00B4247C">
        <w:t>mandatory,</w:t>
      </w:r>
      <w:r>
        <w:t>”</w:t>
      </w:r>
      <w:r w:rsidRPr="00B4247C">
        <w:t xml:space="preserve"> </w:t>
      </w:r>
      <w:r>
        <w:t>“</w:t>
      </w:r>
      <w:r w:rsidRPr="00B4247C">
        <w:t>maintenance,</w:t>
      </w:r>
      <w:r>
        <w:t>”</w:t>
      </w:r>
      <w:r w:rsidRPr="00B4247C">
        <w:t xml:space="preserve"> and </w:t>
      </w:r>
      <w:r>
        <w:t>“</w:t>
      </w:r>
      <w:r w:rsidRPr="00B4247C">
        <w:t>discretionary</w:t>
      </w:r>
      <w:r>
        <w:t>”</w:t>
      </w:r>
      <w:r w:rsidRPr="00B4247C">
        <w:t xml:space="preserve"> activity categories central to activity-based travel demand models.</w:t>
      </w:r>
      <w:r>
        <w:t xml:space="preserve"> In fact, product returns essentially constitute a new subset of maintenance-type activities, yet they possess distinctive characteristics regarding destination options, timing constraints, and transportation mode choices. Importantly, these return trip attributes vary significantly </w:t>
      </w:r>
      <w:r w:rsidR="00535CE9">
        <w:t>across different population segments</w:t>
      </w:r>
      <w:r>
        <w:t xml:space="preserve">. For instance, our research indicates that women, university-educated individuals, and high-income individuals are likely to generate more return trips than their </w:t>
      </w:r>
      <w:r w:rsidRPr="000955F0">
        <w:t xml:space="preserve">counterparts. </w:t>
      </w:r>
      <w:r w:rsidR="000955F0" w:rsidRPr="000955F0">
        <w:t>However, the precise Vehicle Miles Traveled (VMT) and associated externalities of these trips will depend</w:t>
      </w:r>
      <w:r w:rsidR="002B6D82">
        <w:t xml:space="preserve"> on</w:t>
      </w:r>
      <w:r w:rsidR="000955F0" w:rsidRPr="000955F0">
        <w:t xml:space="preserve"> multiple factors</w:t>
      </w:r>
      <w:r w:rsidR="002B6D82">
        <w:t>,</w:t>
      </w:r>
      <w:r w:rsidR="000955F0" w:rsidRPr="000955F0">
        <w:t xml:space="preserve"> including trip timing, distances traveled, trip-chaining practices, and mode choice for return trips. </w:t>
      </w:r>
      <w:r w:rsidR="007C7E16" w:rsidRPr="007C7E16">
        <w:t>Supporting evidence</w:t>
      </w:r>
      <w:r w:rsidR="007C7E16">
        <w:t xml:space="preserve"> </w:t>
      </w:r>
      <w:r w:rsidR="007C7E16" w:rsidRPr="007C7E16">
        <w:t xml:space="preserve">related to trip-chaining and mode choice </w:t>
      </w:r>
      <w:r w:rsidR="007C7E16">
        <w:t>appears in</w:t>
      </w:r>
      <w:r w:rsidR="007C7E16" w:rsidRPr="007C7E16">
        <w:t xml:space="preserve"> recent research on automated parcel lockers, which found that 79% of trips to these facilities were made by private vehicle</w:t>
      </w:r>
      <w:r w:rsidR="0069437F">
        <w:t>s</w:t>
      </w:r>
      <w:r w:rsidR="007C7E16" w:rsidRPr="007C7E16">
        <w:t xml:space="preserve"> and that 44% were integrated into multi-purpose trip chain</w:t>
      </w:r>
      <w:r w:rsidR="007C7E16">
        <w:t>s</w:t>
      </w:r>
      <w:bookmarkStart w:id="122" w:name="_Hlk199701234"/>
      <w:r w:rsidR="007C7E16">
        <w:t xml:space="preserve"> </w:t>
      </w:r>
      <w:r w:rsidR="000955F0" w:rsidRPr="000955F0">
        <w:rPr>
          <w:rFonts w:eastAsia="Times New Roman"/>
        </w:rPr>
        <w:fldChar w:fldCharType="begin"/>
      </w:r>
      <w:r w:rsidR="000955F0" w:rsidRPr="000955F0">
        <w:rPr>
          <w:rFonts w:eastAsia="Times New Roman"/>
        </w:rPr>
        <w:instrText xml:space="preserve"> ADDIN ZOTERO_ITEM CSL_CITATION {"citationID":"cFLgzLVI","properties":{"formattedCitation":"(Ha et al., 2022)","plainCitation":"(Ha et al., 2022)","noteIndex":0},"citationItems":[{"id":3248,"uris":["http://zotero.org/users/9292995/items/9CZEE8HD"],"itemData":{"id":3248,"type":"speech","event-title":"NCST webinar","title":"Parcel lockers and travel behavior","URL":"https://ucdavis.app.box.com/v/20221201-WebinarGiuliano","author":[{"family":"Ha","given":"Jaehyun"},{"family":"Giuliano","given":"Genevieve"},{"family":"Binder","given":"Robert"},{"family":"Holmes","given":"Andrea"}],"issued":{"date-parts":[["2022"]]}}}],"schema":"https://github.com/citation-style-language/schema/raw/master/csl-citation.json"} </w:instrText>
      </w:r>
      <w:r w:rsidR="000955F0" w:rsidRPr="000955F0">
        <w:rPr>
          <w:rFonts w:eastAsia="Times New Roman"/>
        </w:rPr>
        <w:fldChar w:fldCharType="separate"/>
      </w:r>
      <w:r w:rsidR="000955F0" w:rsidRPr="000955F0">
        <w:t>(Ha et al., 2022)</w:t>
      </w:r>
      <w:r w:rsidR="000955F0" w:rsidRPr="000955F0">
        <w:rPr>
          <w:rFonts w:eastAsia="Times New Roman"/>
        </w:rPr>
        <w:fldChar w:fldCharType="end"/>
      </w:r>
      <w:r w:rsidR="000955F0" w:rsidRPr="000955F0">
        <w:rPr>
          <w:rFonts w:eastAsia="Times New Roman"/>
        </w:rPr>
        <w:t>.</w:t>
      </w:r>
      <w:bookmarkEnd w:id="122"/>
      <w:r w:rsidR="000955F0">
        <w:rPr>
          <w:rFonts w:eastAsia="Times New Roman"/>
        </w:rPr>
        <w:t xml:space="preserve"> </w:t>
      </w:r>
      <w:r w:rsidR="000955F0">
        <w:t>Additionally</w:t>
      </w:r>
      <w:r>
        <w:t xml:space="preserve">, </w:t>
      </w:r>
      <w:r w:rsidR="000955F0" w:rsidRPr="000955F0">
        <w:t xml:space="preserve">certain </w:t>
      </w:r>
      <w:r w:rsidR="000955F0">
        <w:t>population groups</w:t>
      </w:r>
      <w:r w:rsidR="002B6D82">
        <w:t>,</w:t>
      </w:r>
      <w:r w:rsidR="000955F0">
        <w:t xml:space="preserve"> including </w:t>
      </w:r>
      <w:r>
        <w:t>women, older individuals, those with children, employed</w:t>
      </w:r>
      <w:r w:rsidR="00535CE9">
        <w:t xml:space="preserve"> individuals working from the</w:t>
      </w:r>
      <w:r>
        <w:t xml:space="preserve"> in-person</w:t>
      </w:r>
      <w:r w:rsidR="00535CE9">
        <w:t xml:space="preserve"> workplace location</w:t>
      </w:r>
      <w:r>
        <w:t>, and those living in areas with a high density of retail establishments</w:t>
      </w:r>
      <w:r w:rsidR="002B6D82">
        <w:t>,</w:t>
      </w:r>
      <w:r>
        <w:t xml:space="preserve"> tend to make return trips more frequently to </w:t>
      </w:r>
      <w:r w:rsidRPr="000955F0">
        <w:t xml:space="preserve">physical store locations, rather than </w:t>
      </w:r>
      <w:r w:rsidR="00535CE9" w:rsidRPr="000955F0">
        <w:t xml:space="preserve">to </w:t>
      </w:r>
      <w:r w:rsidRPr="000955F0">
        <w:t>other destination types</w:t>
      </w:r>
      <w:r w:rsidR="000955F0" w:rsidRPr="000955F0">
        <w:t xml:space="preserve">, further influencing return trip attributes. </w:t>
      </w:r>
      <w:r w:rsidRPr="000955F0">
        <w:t xml:space="preserve">Moreover, </w:t>
      </w:r>
      <w:r w:rsidR="00535CE9" w:rsidRPr="000955F0">
        <w:t>proximity to return infrastructure and destinations can also influence destination and mode</w:t>
      </w:r>
      <w:r w:rsidRPr="000955F0">
        <w:t xml:space="preserve"> choices. For</w:t>
      </w:r>
      <w:r w:rsidRPr="00B4247C">
        <w:t xml:space="preserve"> instance, in areas with a high density of third-</w:t>
      </w:r>
      <w:r w:rsidRPr="00B4247C">
        <w:lastRenderedPageBreak/>
        <w:t>party drop-off points or post offices, individuals may frequently opt for walking or public transit for their return trips.</w:t>
      </w:r>
      <w:r w:rsidR="00BE73DB">
        <w:rPr>
          <w:rFonts w:eastAsia="Times New Roman"/>
        </w:rPr>
        <w:t xml:space="preserve"> T</w:t>
      </w:r>
      <w:r w:rsidR="00F9686E">
        <w:rPr>
          <w:rFonts w:eastAsia="Times New Roman"/>
        </w:rPr>
        <w:t>o</w:t>
      </w:r>
      <w:r w:rsidR="00F9686E" w:rsidRPr="00F9686E">
        <w:rPr>
          <w:rFonts w:eastAsia="Times New Roman"/>
        </w:rPr>
        <w:t xml:space="preserve"> accurately capture </w:t>
      </w:r>
      <w:r w:rsidR="00BE73DB">
        <w:rPr>
          <w:rFonts w:eastAsia="Times New Roman"/>
        </w:rPr>
        <w:t xml:space="preserve">such </w:t>
      </w:r>
      <w:r w:rsidR="00F9686E" w:rsidRPr="00F9686E">
        <w:rPr>
          <w:rFonts w:eastAsia="Times New Roman"/>
        </w:rPr>
        <w:t xml:space="preserve">nuanced </w:t>
      </w:r>
      <w:r w:rsidR="00BE73DB">
        <w:rPr>
          <w:rFonts w:eastAsia="Times New Roman"/>
        </w:rPr>
        <w:t xml:space="preserve">travel </w:t>
      </w:r>
      <w:r w:rsidR="00F9686E" w:rsidRPr="00F9686E">
        <w:rPr>
          <w:rFonts w:eastAsia="Times New Roman"/>
        </w:rPr>
        <w:t xml:space="preserve">behaviors and enable more robust forecasting and policy interventions, </w:t>
      </w:r>
      <w:r>
        <w:rPr>
          <w:rFonts w:eastAsia="Times New Roman"/>
        </w:rPr>
        <w:t>data collection efforts need to be expanded</w:t>
      </w:r>
      <w:r w:rsidR="00F9686E" w:rsidRPr="00F9686E">
        <w:rPr>
          <w:rFonts w:eastAsia="Times New Roman"/>
        </w:rPr>
        <w:t>.</w:t>
      </w:r>
      <w:r w:rsidRPr="00B4247C">
        <w:t xml:space="preserve"> </w:t>
      </w:r>
      <w:r w:rsidRPr="00B4247C">
        <w:rPr>
          <w:rFonts w:eastAsia="Times New Roman"/>
        </w:rPr>
        <w:t>Existing data sources often lack the granularity needed to fully understand return trip dynamics. Specifically, surveys need to be designed to learn more about key attributes currently missing or significantly underrepresented in traditional travel surveys:</w:t>
      </w:r>
    </w:p>
    <w:p w14:paraId="67764183" w14:textId="4BEBC8C4" w:rsidR="00F9686E" w:rsidRPr="00B4247C" w:rsidRDefault="00F9686E" w:rsidP="00B4247C">
      <w:pPr>
        <w:numPr>
          <w:ilvl w:val="0"/>
          <w:numId w:val="14"/>
        </w:numPr>
        <w:spacing w:line="240" w:lineRule="auto"/>
        <w:jc w:val="left"/>
        <w:rPr>
          <w:rFonts w:eastAsia="Times New Roman"/>
        </w:rPr>
      </w:pPr>
      <w:r w:rsidRPr="00B4247C">
        <w:rPr>
          <w:rFonts w:eastAsia="Times New Roman"/>
        </w:rPr>
        <w:t>Product Type: How does the type of product purchased influence return likelihood and channel choice (e.g., apparel vs. electronics)?</w:t>
      </w:r>
    </w:p>
    <w:p w14:paraId="3EBC3341" w14:textId="77777777" w:rsidR="00F9686E" w:rsidRPr="00B4247C" w:rsidRDefault="00F9686E" w:rsidP="00F9686E">
      <w:pPr>
        <w:numPr>
          <w:ilvl w:val="0"/>
          <w:numId w:val="14"/>
        </w:numPr>
        <w:spacing w:before="100" w:beforeAutospacing="1" w:after="100" w:afterAutospacing="1" w:line="240" w:lineRule="auto"/>
        <w:jc w:val="left"/>
        <w:rPr>
          <w:rFonts w:eastAsia="Times New Roman"/>
        </w:rPr>
      </w:pPr>
      <w:r w:rsidRPr="00B4247C">
        <w:rPr>
          <w:rFonts w:eastAsia="Times New Roman"/>
        </w:rPr>
        <w:t>Delivery and Return Timeline: How do delivery speed and return window policies affect consumer behavior and the timing of return trips?</w:t>
      </w:r>
    </w:p>
    <w:p w14:paraId="55071755" w14:textId="77777777" w:rsidR="00F9686E" w:rsidRPr="00B4247C" w:rsidRDefault="00F9686E" w:rsidP="00F9686E">
      <w:pPr>
        <w:numPr>
          <w:ilvl w:val="0"/>
          <w:numId w:val="14"/>
        </w:numPr>
        <w:spacing w:before="100" w:beforeAutospacing="1" w:after="100" w:afterAutospacing="1" w:line="240" w:lineRule="auto"/>
        <w:jc w:val="left"/>
        <w:rPr>
          <w:rFonts w:eastAsia="Times New Roman"/>
        </w:rPr>
      </w:pPr>
      <w:r w:rsidRPr="00B4247C">
        <w:rPr>
          <w:rFonts w:eastAsia="Times New Roman"/>
        </w:rPr>
        <w:t>Channel Specifics: Detailed reasons for choosing a particular return channel beyond convenience, including cost, perceived effort, and specific service offerings.</w:t>
      </w:r>
    </w:p>
    <w:p w14:paraId="6A51CE56" w14:textId="3DF1563C" w:rsidR="00F9686E" w:rsidRPr="00B4247C" w:rsidRDefault="00F9686E" w:rsidP="00B36E12">
      <w:pPr>
        <w:numPr>
          <w:ilvl w:val="0"/>
          <w:numId w:val="14"/>
        </w:numPr>
        <w:spacing w:before="100" w:beforeAutospacing="1" w:after="100" w:afterAutospacing="1" w:line="240" w:lineRule="auto"/>
        <w:jc w:val="left"/>
        <w:rPr>
          <w:rFonts w:eastAsia="Times New Roman"/>
        </w:rPr>
      </w:pPr>
      <w:r w:rsidRPr="00B4247C">
        <w:rPr>
          <w:rFonts w:eastAsia="Times New Roman"/>
        </w:rPr>
        <w:t xml:space="preserve">Trip Attributes for Returns: Data on the exact mode of transportation used for return trips, distances, </w:t>
      </w:r>
      <w:r w:rsidR="00B4247C">
        <w:rPr>
          <w:rFonts w:eastAsia="Times New Roman"/>
        </w:rPr>
        <w:t xml:space="preserve">timings, </w:t>
      </w:r>
      <w:r w:rsidRPr="00B4247C">
        <w:rPr>
          <w:rFonts w:eastAsia="Times New Roman"/>
        </w:rPr>
        <w:t>and whether these trips are chained with other activities (e.g., shopping, work, errands).</w:t>
      </w:r>
    </w:p>
    <w:p w14:paraId="4AF31078" w14:textId="77777777" w:rsidR="00F9686E" w:rsidRPr="00B4247C" w:rsidRDefault="00F9686E" w:rsidP="00F9686E">
      <w:pPr>
        <w:numPr>
          <w:ilvl w:val="0"/>
          <w:numId w:val="14"/>
        </w:numPr>
        <w:spacing w:before="100" w:beforeAutospacing="1" w:after="100" w:afterAutospacing="1" w:line="240" w:lineRule="auto"/>
        <w:jc w:val="left"/>
        <w:rPr>
          <w:rFonts w:eastAsia="Times New Roman"/>
        </w:rPr>
      </w:pPr>
      <w:r w:rsidRPr="00B4247C">
        <w:rPr>
          <w:rFonts w:eastAsia="Times New Roman"/>
        </w:rPr>
        <w:t>Socio-demographic and Work Arrangements: More granular data on household composition, employment types, and telework arrangements to refine segmentation.</w:t>
      </w:r>
    </w:p>
    <w:p w14:paraId="3FF63814" w14:textId="769082F7" w:rsidR="00581F5C" w:rsidRPr="00B4247C" w:rsidRDefault="00B4247C" w:rsidP="00855E13">
      <w:pPr>
        <w:rPr>
          <w:rFonts w:ascii="Merriweather" w:hAnsi="Merriweather"/>
          <w:color w:val="222222"/>
          <w:sz w:val="27"/>
          <w:szCs w:val="27"/>
          <w:shd w:val="clear" w:color="auto" w:fill="FFFFFF"/>
        </w:rPr>
      </w:pPr>
      <w:r w:rsidRPr="00B4247C">
        <w:t>Additionally, since shopping</w:t>
      </w:r>
      <w:r>
        <w:t xml:space="preserve"> and returning activities</w:t>
      </w:r>
      <w:r w:rsidRPr="00B4247C">
        <w:t xml:space="preserve"> </w:t>
      </w:r>
      <w:r>
        <w:t xml:space="preserve">do not typically occur on a daily basis, using one-day travel diary data and cross-sectional surveys might not provide a comprehensive picture of shoppers’ full behavioral patterns. </w:t>
      </w:r>
      <w:r w:rsidRPr="00B4247C">
        <w:t>Future research should implement extended observation periods or longitudinal survey designs that track the evolution of shopping patterns, channel preferences, and return behaviors over time.</w:t>
      </w:r>
    </w:p>
    <w:bookmarkEnd w:id="120"/>
    <w:p w14:paraId="0310B45F" w14:textId="77777777" w:rsidR="00BE73DB" w:rsidRDefault="00BE73DB" w:rsidP="00380C2E"/>
    <w:p w14:paraId="48A7D693" w14:textId="7B1A2AB0" w:rsidR="00781DED" w:rsidRDefault="00141594" w:rsidP="00141594">
      <w:pPr>
        <w:pStyle w:val="Heading1"/>
      </w:pPr>
      <w:bookmarkStart w:id="123" w:name="_Hlk199710442"/>
      <w:r>
        <w:t xml:space="preserve"> </w:t>
      </w:r>
      <w:r w:rsidR="00781DED">
        <w:t xml:space="preserve">Conclusions and </w:t>
      </w:r>
      <w:r w:rsidR="0053231C">
        <w:t>Limitations</w:t>
      </w:r>
    </w:p>
    <w:p w14:paraId="4D427F42" w14:textId="6E015126" w:rsidR="00B4247C" w:rsidRDefault="00BE73DB" w:rsidP="00B4247C">
      <w:bookmarkStart w:id="124" w:name="_Hlk199710457"/>
      <w:bookmarkEnd w:id="123"/>
      <w:r>
        <w:t xml:space="preserve">In the current </w:t>
      </w:r>
      <w:r w:rsidR="00111BC1" w:rsidRPr="00111BC1">
        <w:t>study</w:t>
      </w:r>
      <w:r>
        <w:t>, we</w:t>
      </w:r>
      <w:r w:rsidR="00111BC1" w:rsidRPr="00111BC1">
        <w:t xml:space="preserve"> </w:t>
      </w:r>
      <w:r>
        <w:t xml:space="preserve">have </w:t>
      </w:r>
      <w:r w:rsidR="00111BC1" w:rsidRPr="00111BC1">
        <w:t>employed a</w:t>
      </w:r>
      <w:r>
        <w:t xml:space="preserve"> rigorous </w:t>
      </w:r>
      <w:r w:rsidR="00111BC1" w:rsidRPr="00111BC1">
        <w:t xml:space="preserve">econometric framework to unravel the complex interplay of factors influencing online shopping purchase frequency, return rates, and preferences for </w:t>
      </w:r>
      <w:r>
        <w:t xml:space="preserve">different </w:t>
      </w:r>
      <w:r w:rsidR="00111BC1" w:rsidRPr="00111BC1">
        <w:t>return channels among U</w:t>
      </w:r>
      <w:r w:rsidR="00B4247C">
        <w:t>.S.</w:t>
      </w:r>
      <w:r w:rsidR="00111BC1" w:rsidRPr="00111BC1">
        <w:t xml:space="preserve"> consumers, leveraging </w:t>
      </w:r>
      <w:r>
        <w:t>the</w:t>
      </w:r>
      <w:r w:rsidR="00111BC1" w:rsidRPr="00111BC1">
        <w:t xml:space="preserve"> comprehensive NHTS 2022</w:t>
      </w:r>
      <w:r>
        <w:t xml:space="preserve"> dataset</w:t>
      </w:r>
      <w:r w:rsidR="00111BC1" w:rsidRPr="00111BC1">
        <w:t xml:space="preserve">. By utilizing ordered-response probit and probit fractional response models, we have provided insights into how sociodemographic characteristics, household attributes, and residential location characteristics shape </w:t>
      </w:r>
      <w:r w:rsidR="00484BA3">
        <w:t xml:space="preserve">e-commerce-related </w:t>
      </w:r>
      <w:r w:rsidR="00111BC1" w:rsidRPr="00111BC1">
        <w:t>t</w:t>
      </w:r>
      <w:r w:rsidR="00484BA3">
        <w:t xml:space="preserve">ravel </w:t>
      </w:r>
      <w:r w:rsidR="00111BC1" w:rsidRPr="00111BC1">
        <w:t xml:space="preserve">behaviors. </w:t>
      </w:r>
      <w:r w:rsidR="003F3005">
        <w:t xml:space="preserve">Our results indicate that </w:t>
      </w:r>
      <w:proofErr w:type="spellStart"/>
      <w:r w:rsidR="003F3005">
        <w:t>s</w:t>
      </w:r>
      <w:r w:rsidR="00484BA3">
        <w:t>ociodemographics</w:t>
      </w:r>
      <w:proofErr w:type="spellEnd"/>
      <w:r w:rsidR="00484BA3">
        <w:t xml:space="preserve"> play an important role in online shopping engagement as well as return channel preferences.</w:t>
      </w:r>
      <w:r w:rsidR="00B4247C">
        <w:t xml:space="preserve"> </w:t>
      </w:r>
      <w:r w:rsidR="00B4247C" w:rsidRPr="00B4247C">
        <w:t xml:space="preserve">The emergence of telework as a powerful driver of e-commerce behavior is </w:t>
      </w:r>
      <w:r w:rsidR="003F3005">
        <w:t>also</w:t>
      </w:r>
      <w:r w:rsidR="00B4247C" w:rsidRPr="00B4247C">
        <w:t xml:space="preserve"> noteworth</w:t>
      </w:r>
      <w:r w:rsidR="00B4247C">
        <w:t>y. T</w:t>
      </w:r>
      <w:r w:rsidR="00B4247C" w:rsidRPr="00B4247C">
        <w:t xml:space="preserve">eleworkers both shop and return more frequently while using all </w:t>
      </w:r>
      <w:r w:rsidR="00484BA3">
        <w:t xml:space="preserve">non-home pickup </w:t>
      </w:r>
      <w:r w:rsidR="00B4247C" w:rsidRPr="00B4247C">
        <w:t xml:space="preserve">return channels less often than non-teleworkers, suggesting unique </w:t>
      </w:r>
      <w:r w:rsidR="002B6D82">
        <w:t>trip-chaining</w:t>
      </w:r>
      <w:r w:rsidR="00B4247C" w:rsidRPr="00B4247C">
        <w:t xml:space="preserve"> strategies. </w:t>
      </w:r>
      <w:r w:rsidR="003F3005">
        <w:t>In addition, r</w:t>
      </w:r>
      <w:r w:rsidR="00B4247C" w:rsidRPr="00B4247C">
        <w:t>esidential built environment attributes influence</w:t>
      </w:r>
      <w:r w:rsidR="003F3005">
        <w:t xml:space="preserve"> product return </w:t>
      </w:r>
      <w:r w:rsidR="00B4247C" w:rsidRPr="00B4247C">
        <w:t>behavior</w:t>
      </w:r>
      <w:r w:rsidR="00B4247C">
        <w:t>.</w:t>
      </w:r>
      <w:r w:rsidR="00B4247C" w:rsidRPr="00B4247C">
        <w:t xml:space="preserve"> </w:t>
      </w:r>
      <w:r w:rsidR="003F3005">
        <w:t>Specifically</w:t>
      </w:r>
      <w:r w:rsidR="00B4247C" w:rsidRPr="00B4247C">
        <w:t>, urban density, walkability, and proximity to return infrastructure affect</w:t>
      </w:r>
      <w:r w:rsidR="00B4247C">
        <w:t xml:space="preserve"> return rates and</w:t>
      </w:r>
      <w:r w:rsidR="00B4247C" w:rsidRPr="00B4247C">
        <w:t xml:space="preserve"> channel choices</w:t>
      </w:r>
      <w:r w:rsidR="00B4247C">
        <w:t xml:space="preserve">, demonstrating that physical context remains relevant even in digital commerce. </w:t>
      </w:r>
      <w:r w:rsidR="00B4247C" w:rsidRPr="00B4247C">
        <w:t xml:space="preserve">More importantly, </w:t>
      </w:r>
      <w:r w:rsidR="00484BA3">
        <w:t xml:space="preserve">after controlling for </w:t>
      </w:r>
      <w:r w:rsidR="002B6D82">
        <w:t>the effects of unobserved variables across the three dimensions studied, we identified direct causal relationships between increased online shopping, returns,</w:t>
      </w:r>
      <w:r w:rsidR="00B4247C" w:rsidRPr="00B4247C">
        <w:t xml:space="preserve"> and subsequent channel effects. This causal link confirms that higher shopping frequency directly </w:t>
      </w:r>
      <w:r w:rsidR="00B4247C" w:rsidRPr="00B4247C">
        <w:lastRenderedPageBreak/>
        <w:t>drives return behavior, which in turn influences channel selection, creating a connected chain of consumer decisions</w:t>
      </w:r>
      <w:r w:rsidR="00B4247C">
        <w:t>.</w:t>
      </w:r>
    </w:p>
    <w:p w14:paraId="45AFEFD2" w14:textId="77777777" w:rsidR="002B6D82" w:rsidRDefault="00B4247C" w:rsidP="009769A5">
      <w:pPr>
        <w:ind w:firstLine="720"/>
        <w:rPr>
          <w:rFonts w:eastAsia="Times New Roman"/>
        </w:rPr>
      </w:pPr>
      <w:r>
        <w:t>The</w:t>
      </w:r>
      <w:r w:rsidR="00962BD2">
        <w:t xml:space="preserve"> results from this study have </w:t>
      </w:r>
      <w:r>
        <w:t xml:space="preserve">implications for retailers designing return strategies and transportation planners anticipating travel impacts. </w:t>
      </w:r>
      <w:r w:rsidR="00962BD2">
        <w:t xml:space="preserve">In particular, </w:t>
      </w:r>
      <w:r w:rsidR="00962BD2">
        <w:rPr>
          <w:rFonts w:eastAsia="Times New Roman"/>
        </w:rPr>
        <w:t>t</w:t>
      </w:r>
      <w:r w:rsidR="00E45EF8" w:rsidRPr="00E45EF8">
        <w:rPr>
          <w:rFonts w:eastAsia="Times New Roman"/>
        </w:rPr>
        <w:t>he findi</w:t>
      </w:r>
      <w:r w:rsidR="00962BD2">
        <w:rPr>
          <w:rFonts w:eastAsia="Times New Roman"/>
        </w:rPr>
        <w:t xml:space="preserve">ngs </w:t>
      </w:r>
      <w:r w:rsidR="00E45EF8" w:rsidRPr="00E45EF8">
        <w:rPr>
          <w:rFonts w:eastAsia="Times New Roman"/>
        </w:rPr>
        <w:t xml:space="preserve">point toward the need for an integrated </w:t>
      </w:r>
      <w:r w:rsidR="00962BD2">
        <w:rPr>
          <w:rFonts w:eastAsia="Times New Roman"/>
        </w:rPr>
        <w:t xml:space="preserve">e-commerce-driven </w:t>
      </w:r>
      <w:r w:rsidR="00E45EF8" w:rsidRPr="00E45EF8">
        <w:rPr>
          <w:rFonts w:eastAsia="Times New Roman"/>
        </w:rPr>
        <w:t xml:space="preserve">transportation policy approach that acknowledges returns as a distinct and increasingly significant generator of transportation demand with unique equity, efficiency, and sustainability implications. Such an approach would recognize return infrastructure as </w:t>
      </w:r>
      <w:r w:rsidR="00962BD2">
        <w:rPr>
          <w:rFonts w:eastAsia="Times New Roman"/>
        </w:rPr>
        <w:t xml:space="preserve">an </w:t>
      </w:r>
      <w:r w:rsidR="00E45EF8" w:rsidRPr="00E45EF8">
        <w:rPr>
          <w:rFonts w:eastAsia="Times New Roman"/>
        </w:rPr>
        <w:t xml:space="preserve">essential </w:t>
      </w:r>
      <w:r w:rsidR="002B6D82">
        <w:rPr>
          <w:rFonts w:eastAsia="Times New Roman"/>
        </w:rPr>
        <w:t>element of the transportation system</w:t>
      </w:r>
      <w:r w:rsidR="00E45EF8" w:rsidRPr="00E45EF8">
        <w:rPr>
          <w:rFonts w:eastAsia="Times New Roman"/>
        </w:rPr>
        <w:t>, ensure multimodal and equitable access to return options, and integrate return logistics considerations into broader transportation planning processes.</w:t>
      </w:r>
      <w:r w:rsidR="009769A5">
        <w:rPr>
          <w:rFonts w:eastAsia="Times New Roman"/>
        </w:rPr>
        <w:t xml:space="preserve"> </w:t>
      </w:r>
    </w:p>
    <w:p w14:paraId="6392A4AE" w14:textId="323BFFC8" w:rsidR="000B721A" w:rsidRDefault="00962BD2" w:rsidP="000B721A">
      <w:pPr>
        <w:ind w:firstLine="720"/>
      </w:pPr>
      <w:r>
        <w:t>Of course, w</w:t>
      </w:r>
      <w:r w:rsidR="00B4247C" w:rsidRPr="00B4247C">
        <w:t xml:space="preserve">hile this study offers valuable insights into e-commerce return behaviors, </w:t>
      </w:r>
      <w:r>
        <w:t>there is substantial scope for further</w:t>
      </w:r>
      <w:r w:rsidR="009769A5">
        <w:t xml:space="preserve"> research in this area</w:t>
      </w:r>
      <w:r>
        <w:t xml:space="preserve"> in the future. </w:t>
      </w:r>
      <w:r w:rsidR="00B4247C" w:rsidRPr="00B4247C">
        <w:rPr>
          <w:u w:val="single"/>
        </w:rPr>
        <w:t>First</w:t>
      </w:r>
      <w:r w:rsidR="00B4247C">
        <w:t xml:space="preserve">, </w:t>
      </w:r>
      <w:r w:rsidR="00364BEE">
        <w:t>o</w:t>
      </w:r>
      <w:r w:rsidR="00364BEE" w:rsidRPr="00364BEE">
        <w:t xml:space="preserve">ur analysis relied on a combined frequency measure for online goods purchases, as the NHTS survey did not distinguish between product categories. The absence of product-level detail may conflate demographic effects with product preferences; for example, observed gender differences may reflect variation in purchase types </w:t>
      </w:r>
      <w:r w:rsidR="00364BEE">
        <w:t xml:space="preserve">(e.g., apparel vs. electronics) </w:t>
      </w:r>
      <w:r w:rsidR="00364BEE" w:rsidRPr="00364BEE">
        <w:t xml:space="preserve">rather than intrinsic behavioral differences. In addition, </w:t>
      </w:r>
      <w:r w:rsidR="000B721A">
        <w:t>the</w:t>
      </w:r>
      <w:r w:rsidR="00B4247C">
        <w:t xml:space="preserve"> </w:t>
      </w:r>
      <w:r w:rsidR="00F02540">
        <w:t xml:space="preserve">NHTS </w:t>
      </w:r>
      <w:r w:rsidR="00B4247C">
        <w:t>dataset lacked</w:t>
      </w:r>
      <w:r>
        <w:t xml:space="preserve"> </w:t>
      </w:r>
      <w:r w:rsidR="00B4247C">
        <w:t xml:space="preserve">information about purchasing platforms, available return alternatives, distances to return facilities, and associated costs, all </w:t>
      </w:r>
      <w:r w:rsidR="009769A5">
        <w:t xml:space="preserve">of which are </w:t>
      </w:r>
      <w:r w:rsidR="00B4247C">
        <w:t xml:space="preserve">likely </w:t>
      </w:r>
      <w:r>
        <w:t xml:space="preserve">to </w:t>
      </w:r>
      <w:r w:rsidR="00B4247C">
        <w:t>influenc</w:t>
      </w:r>
      <w:r>
        <w:t xml:space="preserve">e </w:t>
      </w:r>
      <w:r w:rsidR="00B4247C">
        <w:t xml:space="preserve">consumers’ return channel decisions. </w:t>
      </w:r>
      <w:r w:rsidR="000B721A">
        <w:t>Consequently,</w:t>
      </w:r>
      <w:r w:rsidR="00B4247C">
        <w:t xml:space="preserve"> we could not observe the complete choice set from which consumers </w:t>
      </w:r>
      <w:r w:rsidR="002B6D82">
        <w:t>made their selections, nor the alternative-specific attributes that influenc</w:t>
      </w:r>
      <w:r w:rsidR="00B4247C">
        <w:t xml:space="preserve">ed their decisions. </w:t>
      </w:r>
      <w:r w:rsidR="000B721A">
        <w:rPr>
          <w:u w:val="single"/>
        </w:rPr>
        <w:t>Second</w:t>
      </w:r>
      <w:r w:rsidR="00B4247C">
        <w:t>,</w:t>
      </w:r>
      <w:r w:rsidR="00B4247C" w:rsidRPr="00B4247C">
        <w:t xml:space="preserve"> </w:t>
      </w:r>
      <w:r w:rsidR="000B721A">
        <w:t>t</w:t>
      </w:r>
      <w:r w:rsidR="000B721A" w:rsidRPr="000B721A">
        <w:t>he NHTS grouped return options into broad categories, potentially obscuring distinctions between functionally different alternatives. For example, Amazon drop-off locations differ from generic parcel lockers in accessibility, hours, and user experience. More granular channel categorization in future surveys would better capture nuanced consumer preferences and behaviors.</w:t>
      </w:r>
      <w:r w:rsidR="000B721A">
        <w:t xml:space="preserve"> </w:t>
      </w:r>
      <w:r w:rsidR="000B721A" w:rsidRPr="000B721A">
        <w:rPr>
          <w:u w:val="single"/>
        </w:rPr>
        <w:t>Third</w:t>
      </w:r>
      <w:r w:rsidR="00B4247C">
        <w:t xml:space="preserve">, </w:t>
      </w:r>
      <w:r w:rsidR="000B721A">
        <w:t>o</w:t>
      </w:r>
      <w:r w:rsidR="000B721A" w:rsidRPr="000B721A">
        <w:t>ur analysis was constrained by county-level data, likely masking intra-county variation in return infrastructure. Finer geographic resolution in future studies would improve estimates of how proximity to facilities</w:t>
      </w:r>
      <w:r w:rsidR="000B721A">
        <w:t xml:space="preserve">, </w:t>
      </w:r>
      <w:r w:rsidR="000B721A" w:rsidRPr="000B721A">
        <w:t xml:space="preserve">particularly small-scale infrastructure </w:t>
      </w:r>
      <w:r w:rsidR="000B721A">
        <w:t>such as</w:t>
      </w:r>
      <w:r w:rsidR="000B721A" w:rsidRPr="000B721A">
        <w:t xml:space="preserve"> parcel lockers</w:t>
      </w:r>
      <w:r w:rsidR="000B721A">
        <w:t xml:space="preserve">, </w:t>
      </w:r>
      <w:r w:rsidR="000B721A" w:rsidRPr="000B721A">
        <w:t>influences</w:t>
      </w:r>
      <w:r w:rsidR="00F02540">
        <w:t xml:space="preserve"> return</w:t>
      </w:r>
      <w:r w:rsidR="000B721A" w:rsidRPr="000B721A">
        <w:t xml:space="preserve"> channel choice.</w:t>
      </w:r>
      <w:r w:rsidR="000B721A">
        <w:t xml:space="preserve"> </w:t>
      </w:r>
      <w:r w:rsidR="000B721A">
        <w:rPr>
          <w:u w:val="single"/>
        </w:rPr>
        <w:t>Fourth</w:t>
      </w:r>
      <w:r w:rsidR="00B4247C">
        <w:t xml:space="preserve">, </w:t>
      </w:r>
      <w:r w:rsidR="000B721A">
        <w:t>a</w:t>
      </w:r>
      <w:r w:rsidR="000B721A" w:rsidRPr="000B721A">
        <w:t xml:space="preserve"> comprehensive understanding of return behavior requires situating online returns within the broader context of omnichannel retail participation. Consumers likely make integrated decisions across online and in-store channels, balancing purchase and return convenience based on anticipated needs</w:t>
      </w:r>
      <w:r w:rsidR="000B721A">
        <w:t xml:space="preserve">, </w:t>
      </w:r>
      <w:r w:rsidR="000B721A" w:rsidRPr="000B721A">
        <w:t xml:space="preserve">patterns not fully captured by our model. Moreover, the causal relationship we identified between online shopping frequency and return behavior may not be uniform across all consumers. Some may exhibit reverse causality, where return policies and channel preferences influence initial purchase decisions. Future research </w:t>
      </w:r>
      <w:r w:rsidR="00B30ABA">
        <w:t>employing latent segmentation methods could reveal distinct consumer types, such as “strategic returners,” who select platforms based on return logistics, and “impulse buyers,” whose high shopping frequency drives return activity, provid</w:t>
      </w:r>
      <w:r w:rsidR="000B721A" w:rsidRPr="000B721A">
        <w:t>ing more targeted insights for retailers and policymakers.</w:t>
      </w:r>
      <w:r w:rsidR="00D61045">
        <w:t xml:space="preserve"> </w:t>
      </w:r>
      <w:r w:rsidR="006A4B7E" w:rsidRPr="006A4B7E">
        <w:rPr>
          <w:u w:val="single"/>
        </w:rPr>
        <w:t>Finally</w:t>
      </w:r>
      <w:r w:rsidR="006A4B7E" w:rsidRPr="006A4B7E">
        <w:t xml:space="preserve">, </w:t>
      </w:r>
      <w:r w:rsidR="000B721A" w:rsidRPr="000B721A">
        <w:t>while our study adopt</w:t>
      </w:r>
      <w:r w:rsidR="000B721A">
        <w:t>ed</w:t>
      </w:r>
      <w:r w:rsidR="000B721A" w:rsidRPr="000B721A">
        <w:t xml:space="preserve"> an individual-level perspective, future research should explore whether e-commerce return decisions are better understood through a household lens. This question parallels longstanding debates in transportation research over the </w:t>
      </w:r>
      <w:r w:rsidR="000B721A" w:rsidRPr="000B721A">
        <w:lastRenderedPageBreak/>
        <w:t xml:space="preserve">appropriate unit of analysis, particularly in </w:t>
      </w:r>
      <w:r w:rsidR="000B721A">
        <w:t>the context of</w:t>
      </w:r>
      <w:r w:rsidR="000B721A" w:rsidRPr="000B721A">
        <w:t xml:space="preserve"> residential location, vehicle ownership, and the division of shopping and maintenance tasks </w:t>
      </w:r>
      <w:r w:rsidR="000B721A">
        <w:fldChar w:fldCharType="begin"/>
      </w:r>
      <w:r w:rsidR="000B721A">
        <w:instrText xml:space="preserve"> ADDIN ZOTERO_ITEM CSL_CITATION {"citationID":"l0Lzp9Ll","properties":{"formattedCitation":"(Ho &amp; and Mulley, 2015)","plainCitation":"(Ho &amp; and Mulley, 2015)","dontUpdate":true,"noteIndex":0},"citationItems":[{"id":3287,"uris":["http://zotero.org/users/9292995/items/XLGLTR4Y"],"itemData":{"id":3287,"type":"article-journal","abstract":"Recognition that individuals do not make their travel decisions in isolation of the household context has produced a growing interest in intra-household interactions and group decision-making. The behavioural realism of travel demand models that explicitly accommodate intra-household interactions is expected to provide more insight into travel behaviour and a more credible analysis of travellers’ response to transport policy than models that deal with household interactions in a ‘black box’. This paper reviews the literature on group decisions and intra-household interactions. How intra-household interactions influence the way in which decisions are made is expounded and empirical findings are drawn upon to argue for why the study of intra-household interactions is important. Various analytical techniques and data requirements are discussed to show how intra-household interactions can be handled. Drawing on this review, the impact of intra-household interactions on travel behaviour and implications for transport policy are identified and directions for further study suggested.","container-title":"Transport Reviews","DOI":"10.1080/01441647.2014.993745","ISSN":"0144-1647","issue":"1","note":"publisher: Routledge\n_eprint: https://doi.org/10.1080/01441647.2014.993745","page":"33-55","source":"Taylor and Francis+NEJM","title":"Intra-household interactions in transport research: a review","title-short":"Intra-household interactions in transport research","volume":"35","author":[{"family":"Ho","given":"Chinh"},{"family":"Mulley","given":"Corinne","non-dropping-particle":"and"}],"issued":{"date-parts":[["2015",1,2]]}}}],"schema":"https://github.com/citation-style-language/schema/raw/master/csl-citation.json"} </w:instrText>
      </w:r>
      <w:r w:rsidR="000B721A">
        <w:fldChar w:fldCharType="separate"/>
      </w:r>
      <w:r w:rsidR="000B721A" w:rsidRPr="006A4B7E">
        <w:t>(</w:t>
      </w:r>
      <w:r w:rsidR="000B721A">
        <w:t xml:space="preserve">see </w:t>
      </w:r>
      <w:r w:rsidR="000B721A" w:rsidRPr="006A4B7E">
        <w:t>Ho and Mulley, 2015</w:t>
      </w:r>
      <w:r w:rsidR="000B721A">
        <w:t>,</w:t>
      </w:r>
      <w:r w:rsidR="000B721A">
        <w:fldChar w:fldCharType="end"/>
      </w:r>
      <w:r w:rsidR="000B721A">
        <w:t xml:space="preserve"> </w:t>
      </w:r>
      <w:r w:rsidR="000B721A">
        <w:fldChar w:fldCharType="begin"/>
      </w:r>
      <w:r w:rsidR="000B721A">
        <w:instrText xml:space="preserve"> ADDIN ZOTERO_ITEM CSL_CITATION {"citationID":"p739lrDp","properties":{"formattedCitation":"(Hu et al., 2023)","plainCitation":"(Hu et al., 2023)","dontUpdate":true,"noteIndex":0},"citationItems":[{"id":3284,"uris":["http://zotero.org/users/9292995/items/WA78HHYY"],"itemData":{"id":3284,"type":"article-journal","abstract":"Featuring the most direct and closest social relationships, the household plays a crucial role in influencing an individual's wants, needs, and behavior. However, the role of intra-household decisions in the connection between the built environment and activity-travel behavior has not been systematically analyzed. This paper adds to the literature by: (1) proposing a conceptual framework explaining how intra-household decisions are related to activity-travel behavior, the built environment, and attitudes; (2) synthesizing the current literature on this topic; and (3) identifying gaps in the literature and suggesting avenues for future research. In particular, we focus on the relationships between intra-household decisions and (changes in) travel attitudes, residential self-selection, and residential dissonance. Based on the results of the literature review, we found that very few studies have explored the extent to which the residential built environment meets and satisfies the travel needs and preferences of different household members, and how these contribute to different activity-travel behaviors. As attitudes may vary over time, capturing changes in attitudes and activity-travel behavior of different members of a household during and after residential relocation is recommended for future research to understand the role of intra-household decisions in the relationship between attitudes, built environment, and activity-travel behavior.","container-title":"Journal of Transport Geography","DOI":"10.1016/j.jtrangeo.2022.103485","ISSN":"0966-6923","journalAbbreviation":"Journal of Transport Geography","page":"103485","source":"ScienceDirect","title":"Intra-household decisions and the impact of the built environment on activity-travel behavior: A review of the literature","title-short":"Intra-household decisions and the impact of the built environment on activity-travel behavior","volume":"106","author":[{"family":"Hu","given":"Yang"},{"family":"Wee","given":"Bert","non-dropping-particle":"van"},{"family":"Ettema","given":"Dick"}],"issued":{"date-parts":[["2023",1,1]]}}}],"schema":"https://github.com/citation-style-language/schema/raw/master/csl-citation.json"} </w:instrText>
      </w:r>
      <w:r w:rsidR="000B721A">
        <w:fldChar w:fldCharType="separate"/>
      </w:r>
      <w:r w:rsidR="000B721A" w:rsidRPr="006A4B7E">
        <w:t>Hu et al., 2023</w:t>
      </w:r>
      <w:r w:rsidR="000B721A">
        <w:fldChar w:fldCharType="end"/>
      </w:r>
      <w:r w:rsidR="000B721A">
        <w:t xml:space="preserve">, and  </w:t>
      </w:r>
      <w:r w:rsidR="00001135">
        <w:t xml:space="preserve">de </w:t>
      </w:r>
      <w:r w:rsidR="000B721A">
        <w:fldChar w:fldCharType="begin"/>
      </w:r>
      <w:r w:rsidR="000B721A">
        <w:instrText xml:space="preserve"> ADDIN ZOTERO_ITEM CSL_CITATION {"citationID":"ubsJnSvW","properties":{"formattedCitation":"(Palma et al., 2024)","plainCitation":"(Palma et al., 2024)","dontUpdate":true,"noteIndex":0},"citationItems":[{"id":3283,"uris":["http://zotero.org/users/9292995/items/WIELB6S3"],"itemData":{"id":3283,"type":"chapter","abstract":"Households are often responsible for labour supply, time allocation, transportation and many other decisions. Yet, research in both economics and transportation was traditionally dominated by so-called unitary models that treat households as single decision-making units with a representative individual. This began to change with the development, in the field of Economics of the Family, of non-unitary models that recognize differences in household members’ preferences, and attempt to describe the joint decision-making processes within households. Application of non-unitary models took off in the transportation literature with the special issues on modelling intra-household interactions edited by Bhat and Pendyala, 2005 [24] and Timmermans and Zhang, 2009 [115]. This chapter reviews the development of integrated models of household activity and transportation from the perspective of the Economics of the Family. These models have been applied to long-run decisions such as residential and workplace location and vehicle ownership, as well as short-run decisions including activity schedules, transport mode, and departure time. Non-unitary models go well beyond conventional discrete choice models by accounting for individual family members’ preferences, and within-family decision-making processes. The models feature new concepts specific to within-family interactions, including repeated interaction, bargaining, altruism, and Pareto optimality.","ISBN":"978-1-80037-563-5","language":"en","note":"section: Handbook of Choice Modelling","source":"www.elgaronline.com","title":"Chapter 16: Activity and transportation decisions within households","title-short":"Chapter 16","URL":"https://www.elgaronline.com/edcollchap/book/9781800375635/book-part-9781800375635-24.xml","author":[{"family":"Palma","given":"André","dropping-particle":"de"},{"family":"Picard","given":"Nathalie"},{"family":"Lindsey","given":"Robin"}],"accessed":{"date-parts":[["2025",6,1]]},"issued":{"date-parts":[["2024",6,14]]}}}],"schema":"https://github.com/citation-style-language/schema/raw/master/csl-citation.json"} </w:instrText>
      </w:r>
      <w:r w:rsidR="000B721A">
        <w:fldChar w:fldCharType="separate"/>
      </w:r>
      <w:r w:rsidR="000B721A" w:rsidRPr="006A4B7E">
        <w:t>Palma et al., 2024</w:t>
      </w:r>
      <w:r w:rsidR="000B721A">
        <w:t xml:space="preserve"> for an extensive review</w:t>
      </w:r>
      <w:r w:rsidR="000B721A" w:rsidRPr="006A4B7E">
        <w:t>)</w:t>
      </w:r>
      <w:r w:rsidR="000B721A">
        <w:fldChar w:fldCharType="end"/>
      </w:r>
      <w:r w:rsidR="000B721A">
        <w:t xml:space="preserve">. </w:t>
      </w:r>
      <w:r w:rsidR="000B721A">
        <w:fldChar w:fldCharType="begin"/>
      </w:r>
      <w:r w:rsidR="000B721A">
        <w:instrText xml:space="preserve"> ADDIN ZOTERO_ITEM CSL_CITATION {"citationID":"Y4Coiil8","properties":{"formattedCitation":"(Suel, 2016)","plainCitation":"(Suel, 2016)","dontUpdate":true,"noteIndex":0},"citationItems":[{"id":3280,"uris":["http://zotero.org/users/9292995/items/A6DTKBJV"],"itemData":{"id":3280,"type":"thesis","abstract":"The nature of shopping activity is changing in response to innovation in retailing and the growth in online channels. There is a growing interest from transport researchers, policy makers, marketing and retail businesses in understanding the implications of this change. However, existing tools and techniques developed for analysing behaviour in traditional retail environments do not adequately represent emerging complexities resulting from digital innovation. The overarching goal of this research is to advance the development of new modelling and data collection tools for studying choice behaviour in todays increasingly complex retail environments. While data collection and empirical applications relate to grocery shopping in London, the conceptual discussions and modelling frameworks developed are generalisable to all shopping activity.\n\nThe contributions of the presented work are at three levels. First, a comprehensive conceptual framework was developed incorporating interactions between multiple agents that drive the transformation of the industry, and individual choice behaviour within this\nbroader perspective. Secondly, it is a significant challenge for researchers to find appropriate data sets, which combine travel and shopping related information and also capture online activity. For empirical applications here, an augmented version of a widely accepted revealed preference consumer panel data was used in together with API based data mining tools that offer great potential for enrichment in discrete choice modelling. Third, discrete choice models were developed using gathered data for the joint choice of channel, shopping destination, and travel mode. This extension to traditional destination and mode choice models is critical as it provides the tools to quantify the effects of increased online shopping on traditional store formats and travel patterns. Results revealed important insights into how shoppers choose from online and in-store alternatives, and how mode choice fits in with these decisions. During our study we also identified and explored substantial limitations in empirical applications of discrete choice models. We analysed issues of identification caused by sample size constraints, potential estimation bias due to potentially restricting choice set generation assumptions, and challenges that arise when newly introduced innovative alternatives show low-adoption rates.","genre":"Doctoral","language":"eng","license":"open","note":"ISSN: 1018-3388\ncontainer-title: Doctoral thesis, Imperial College London.","number-of-pages":"242","publisher":"Imperial College London","source":"discovery.ucl.ac.uk","title":"Modelling the Relationship between Multi-Channel Retail and Personal Mobility Behaviour","URL":"https://discovery.ucl.ac.uk/id/eprint/10183388/","author":[{"family":"Suel","given":"Esra"}],"accessed":{"date-parts":[["2025",6,1]]},"issued":{"date-parts":[["2016",7,1]]}}}],"schema":"https://github.com/citation-style-language/schema/raw/master/csl-citation.json"} </w:instrText>
      </w:r>
      <w:r w:rsidR="000B721A">
        <w:fldChar w:fldCharType="separate"/>
      </w:r>
      <w:r w:rsidR="000B721A" w:rsidRPr="006A4B7E">
        <w:t xml:space="preserve">Suel </w:t>
      </w:r>
      <w:r w:rsidR="000B721A">
        <w:t>(</w:t>
      </w:r>
      <w:r w:rsidR="000B721A" w:rsidRPr="006A4B7E">
        <w:t>2016)</w:t>
      </w:r>
      <w:r w:rsidR="000B721A">
        <w:fldChar w:fldCharType="end"/>
      </w:r>
      <w:r w:rsidR="000B721A">
        <w:t xml:space="preserve"> </w:t>
      </w:r>
      <w:r w:rsidR="000B721A" w:rsidRPr="000B721A">
        <w:t xml:space="preserve">highlights similar considerations in online shopping, noting that decision-makers are often classified as individuals, households, or “main shoppers.” In the context of returns, households may consolidate items, allocate return tasks based on convenience or expertise, or make joint decisions based on household logistics. For example, one </w:t>
      </w:r>
      <w:r w:rsidR="00F310F6">
        <w:t xml:space="preserve">household </w:t>
      </w:r>
      <w:r w:rsidR="000B721A" w:rsidRPr="000B721A">
        <w:t>member</w:t>
      </w:r>
      <w:r w:rsidR="00F310F6">
        <w:t>, the “main returner,”</w:t>
      </w:r>
      <w:r w:rsidR="000B721A" w:rsidRPr="000B721A">
        <w:t xml:space="preserve"> may routinely handle all returns, irrespective of who made the</w:t>
      </w:r>
      <w:r w:rsidR="00F310F6">
        <w:t xml:space="preserve"> </w:t>
      </w:r>
      <w:r w:rsidR="000B721A" w:rsidRPr="000B721A">
        <w:t xml:space="preserve">purchase. Recognizing these intra-household dynamics may reveal patterns </w:t>
      </w:r>
      <w:r w:rsidR="00B30ABA">
        <w:t>that are obscured by an individual-level approach and improve our</w:t>
      </w:r>
      <w:r w:rsidR="000B721A" w:rsidRPr="000B721A">
        <w:t xml:space="preserve"> understanding of return behaviors.</w:t>
      </w:r>
    </w:p>
    <w:bookmarkEnd w:id="124"/>
    <w:p w14:paraId="261BB75A" w14:textId="35E4AB48" w:rsidR="00750048" w:rsidRDefault="00F02540" w:rsidP="00141594">
      <w:pPr>
        <w:ind w:firstLine="720"/>
      </w:pPr>
      <w:r w:rsidRPr="00F02540">
        <w:t>In conclusion, the rise of delivery returns represents an emerging intersection of digital commerce,</w:t>
      </w:r>
      <w:r>
        <w:t xml:space="preserve"> </w:t>
      </w:r>
      <w:r w:rsidRPr="00F02540">
        <w:t xml:space="preserve">consumer behavior, and urban mobility, with meaningful implications for sustainability, infrastructure planning, and equity. </w:t>
      </w:r>
      <w:r w:rsidR="00701890">
        <w:t>Notwithstanding the many directions along which the current research may be extended in future investigations, th</w:t>
      </w:r>
      <w:r w:rsidR="00B30ABA">
        <w:t>is study makes important contribution</w:t>
      </w:r>
      <w:r w:rsidR="00701890">
        <w:t xml:space="preserve">s to </w:t>
      </w:r>
      <w:r w:rsidRPr="00F02540">
        <w:t>advanc</w:t>
      </w:r>
      <w:r w:rsidR="00701890">
        <w:t xml:space="preserve">ing </w:t>
      </w:r>
      <w:r w:rsidRPr="00F02540">
        <w:t xml:space="preserve">our understanding of the behavioral, spatial, and logistical dimensions of return activity, </w:t>
      </w:r>
      <w:r w:rsidR="00701890">
        <w:t xml:space="preserve">informing </w:t>
      </w:r>
      <w:r w:rsidRPr="00F02540">
        <w:t>the development of more resilient, efficient, and consumer-responsive retail and transportation systems.</w:t>
      </w:r>
    </w:p>
    <w:p w14:paraId="2FB2875B" w14:textId="77777777" w:rsidR="00D61045" w:rsidRDefault="00D61045" w:rsidP="00750048">
      <w:pPr>
        <w:ind w:firstLine="720"/>
      </w:pPr>
    </w:p>
    <w:p w14:paraId="7B5F74C5" w14:textId="2C79C5AC" w:rsidR="00855E13" w:rsidRDefault="00855E13" w:rsidP="00141594">
      <w:pPr>
        <w:pStyle w:val="Heading1"/>
        <w:numPr>
          <w:ilvl w:val="0"/>
          <w:numId w:val="0"/>
        </w:numPr>
        <w:ind w:left="360" w:hanging="360"/>
      </w:pPr>
      <w:r>
        <w:t>Acknowledgments</w:t>
      </w:r>
    </w:p>
    <w:p w14:paraId="252EA4D1" w14:textId="1AA7719B" w:rsidR="00855E13" w:rsidRDefault="00855E13" w:rsidP="006A4B7E">
      <w:r>
        <w:t>This research was partially supported by the U.S. Department of Transportation through the Center for Understanding Future Travel Behavior and Demand (TBD) (Grant No. 69A3552344815 and No. 69A3552348320). The authors are grateful to Lisa Macias for her help in formatting this document.</w:t>
      </w:r>
    </w:p>
    <w:p w14:paraId="24BDFAC9" w14:textId="77777777" w:rsidR="004B0012" w:rsidRDefault="004B0012" w:rsidP="006A4B7E"/>
    <w:p w14:paraId="0367A99B" w14:textId="46FCD3B0" w:rsidR="00855E13" w:rsidRDefault="00855E13" w:rsidP="00FF3F42">
      <w:pPr>
        <w:pStyle w:val="Heading1"/>
        <w:numPr>
          <w:ilvl w:val="0"/>
          <w:numId w:val="0"/>
        </w:numPr>
      </w:pPr>
      <w:bookmarkStart w:id="125" w:name="_Hlk201324548"/>
      <w:r>
        <w:t>References</w:t>
      </w:r>
    </w:p>
    <w:p w14:paraId="18B0CADF" w14:textId="1A1B2C64" w:rsidR="0069437F" w:rsidRPr="004B0012" w:rsidRDefault="0069437F" w:rsidP="004B0012">
      <w:pPr>
        <w:pStyle w:val="Bibliography"/>
        <w:spacing w:line="264" w:lineRule="auto"/>
        <w:ind w:left="540" w:hanging="540"/>
      </w:pPr>
      <w:bookmarkStart w:id="126" w:name="_Hlk199706220"/>
      <w:r w:rsidRPr="004B0012">
        <w:t xml:space="preserve">Abdul Wahid, N., and Ismail, K. A. (2022). The </w:t>
      </w:r>
      <w:r w:rsidR="00B37B9D" w:rsidRPr="004B0012">
        <w:t>d</w:t>
      </w:r>
      <w:r w:rsidRPr="004B0012">
        <w:t xml:space="preserve">rivers and </w:t>
      </w:r>
      <w:r w:rsidR="00B37B9D" w:rsidRPr="004B0012">
        <w:t>b</w:t>
      </w:r>
      <w:r w:rsidRPr="004B0012">
        <w:t xml:space="preserve">arriers of </w:t>
      </w:r>
      <w:r w:rsidR="00B37B9D" w:rsidRPr="004B0012">
        <w:t>o</w:t>
      </w:r>
      <w:r w:rsidRPr="004B0012">
        <w:t xml:space="preserve">nline </w:t>
      </w:r>
      <w:r w:rsidR="00B37B9D" w:rsidRPr="004B0012">
        <w:t>s</w:t>
      </w:r>
      <w:r w:rsidRPr="004B0012">
        <w:t xml:space="preserve">hopping </w:t>
      </w:r>
      <w:proofErr w:type="spellStart"/>
      <w:r w:rsidR="00B37B9D" w:rsidRPr="004B0012">
        <w:t>b</w:t>
      </w:r>
      <w:r w:rsidRPr="004B0012">
        <w:t>ehaviours</w:t>
      </w:r>
      <w:proofErr w:type="spellEnd"/>
      <w:r w:rsidRPr="004B0012">
        <w:t xml:space="preserve"> for </w:t>
      </w:r>
      <w:r w:rsidR="00B37B9D" w:rsidRPr="004B0012">
        <w:t>o</w:t>
      </w:r>
      <w:r w:rsidRPr="004B0012">
        <w:t xml:space="preserve">lder </w:t>
      </w:r>
      <w:r w:rsidR="00B37B9D" w:rsidRPr="004B0012">
        <w:t>a</w:t>
      </w:r>
      <w:r w:rsidRPr="004B0012">
        <w:t xml:space="preserve">dults: A </w:t>
      </w:r>
      <w:r w:rsidR="00B37B9D" w:rsidRPr="004B0012">
        <w:t>r</w:t>
      </w:r>
      <w:r w:rsidRPr="004B0012">
        <w:t xml:space="preserve">eview. </w:t>
      </w:r>
      <w:r w:rsidRPr="004B0012">
        <w:rPr>
          <w:i/>
          <w:iCs/>
        </w:rPr>
        <w:t>International Journal of Education, Psychology, and Counselling</w:t>
      </w:r>
      <w:r w:rsidRPr="004B0012">
        <w:t xml:space="preserve">, </w:t>
      </w:r>
      <w:r w:rsidRPr="004B0012">
        <w:rPr>
          <w:i/>
          <w:iCs/>
        </w:rPr>
        <w:t>7</w:t>
      </w:r>
      <w:r w:rsidRPr="004B0012">
        <w:t>(47), 90–103. https://doi.org/10.35631/IJEPC.747009</w:t>
      </w:r>
    </w:p>
    <w:p w14:paraId="51638DF9" w14:textId="77777777" w:rsidR="0069437F" w:rsidRPr="004B0012" w:rsidRDefault="0069437F" w:rsidP="004B0012">
      <w:pPr>
        <w:pStyle w:val="Bibliography"/>
        <w:spacing w:line="264" w:lineRule="auto"/>
        <w:ind w:left="540" w:hanging="540"/>
      </w:pPr>
      <w:r w:rsidRPr="004B0012">
        <w:t xml:space="preserve">Ahsan, K., and Rahman, S. (2021). A systematic review of e-tail product returns and an agenda for future research. </w:t>
      </w:r>
      <w:r w:rsidRPr="004B0012">
        <w:rPr>
          <w:i/>
          <w:iCs/>
        </w:rPr>
        <w:t>Industrial Management and Data Systems</w:t>
      </w:r>
      <w:r w:rsidRPr="004B0012">
        <w:t xml:space="preserve">, </w:t>
      </w:r>
      <w:r w:rsidRPr="004B0012">
        <w:rPr>
          <w:i/>
          <w:iCs/>
        </w:rPr>
        <w:t>122</w:t>
      </w:r>
      <w:r w:rsidRPr="004B0012">
        <w:t>(1), 137–166. https://doi.org/10.1108/IMDS-05-2021-0312</w:t>
      </w:r>
    </w:p>
    <w:p w14:paraId="734A75CD" w14:textId="713419BD" w:rsidR="0069437F" w:rsidRPr="004B0012" w:rsidRDefault="0069437F" w:rsidP="004B0012">
      <w:pPr>
        <w:pStyle w:val="Bibliography"/>
        <w:spacing w:line="264" w:lineRule="auto"/>
        <w:ind w:left="540" w:hanging="540"/>
      </w:pPr>
      <w:r w:rsidRPr="004B0012">
        <w:t xml:space="preserve">Alvarez and Marsal (2022). </w:t>
      </w:r>
      <w:r w:rsidRPr="004B0012">
        <w:rPr>
          <w:i/>
          <w:iCs/>
        </w:rPr>
        <w:t>The Shape of Retail: The True Cost of Online</w:t>
      </w:r>
      <w:r w:rsidRPr="004B0012">
        <w:t>. https://www.alvarezandmarsal.com/sites/default/files/true_cost_of_online.pdf</w:t>
      </w:r>
    </w:p>
    <w:p w14:paraId="0A962C57" w14:textId="275B061A" w:rsidR="0069437F" w:rsidRPr="004B0012" w:rsidRDefault="0069437F" w:rsidP="004B0012">
      <w:pPr>
        <w:pStyle w:val="Bibliography"/>
        <w:spacing w:line="264" w:lineRule="auto"/>
        <w:ind w:left="540" w:hanging="540"/>
      </w:pPr>
      <w:r w:rsidRPr="004B0012">
        <w:t xml:space="preserve">Amazon (2025). </w:t>
      </w:r>
      <w:r w:rsidRPr="004B0012">
        <w:rPr>
          <w:i/>
          <w:iCs/>
        </w:rPr>
        <w:t>What Is Amazon Family? - Amazon Customer Service</w:t>
      </w:r>
      <w:r w:rsidRPr="004B0012">
        <w:t>. https://www.amazon.com/gp/help/customer/display.html?nodeId=GXULX24SE2RD7EXS</w:t>
      </w:r>
    </w:p>
    <w:p w14:paraId="3E2FCA9D" w14:textId="462D42BA" w:rsidR="0069437F" w:rsidRPr="004B0012" w:rsidRDefault="0069437F" w:rsidP="004B0012">
      <w:pPr>
        <w:pStyle w:val="Bibliography"/>
        <w:spacing w:line="264" w:lineRule="auto"/>
        <w:ind w:left="540" w:hanging="540"/>
      </w:pPr>
      <w:proofErr w:type="spellStart"/>
      <w:r w:rsidRPr="004B0012">
        <w:t>Angelovska</w:t>
      </w:r>
      <w:proofErr w:type="spellEnd"/>
      <w:r w:rsidRPr="004B0012">
        <w:t xml:space="preserve"> Stankov, N. (2023). Exploring </w:t>
      </w:r>
      <w:r w:rsidR="00B37B9D" w:rsidRPr="004B0012">
        <w:t>t</w:t>
      </w:r>
      <w:r w:rsidRPr="004B0012">
        <w:t xml:space="preserve">he </w:t>
      </w:r>
      <w:r w:rsidR="00B37B9D" w:rsidRPr="004B0012">
        <w:t>r</w:t>
      </w:r>
      <w:r w:rsidRPr="004B0012">
        <w:t xml:space="preserve">elationship </w:t>
      </w:r>
      <w:r w:rsidR="00B37B9D" w:rsidRPr="004B0012">
        <w:t>b</w:t>
      </w:r>
      <w:r w:rsidRPr="004B0012">
        <w:t xml:space="preserve">etween </w:t>
      </w:r>
      <w:r w:rsidR="00B37B9D" w:rsidRPr="004B0012">
        <w:t>d</w:t>
      </w:r>
      <w:r w:rsidRPr="004B0012">
        <w:t xml:space="preserve">igital </w:t>
      </w:r>
      <w:r w:rsidR="00B37B9D" w:rsidRPr="004B0012">
        <w:t>s</w:t>
      </w:r>
      <w:r w:rsidRPr="004B0012">
        <w:t xml:space="preserve">kills, </w:t>
      </w:r>
      <w:r w:rsidR="00B37B9D" w:rsidRPr="004B0012">
        <w:t>o</w:t>
      </w:r>
      <w:r w:rsidRPr="004B0012">
        <w:t xml:space="preserve">nline </w:t>
      </w:r>
      <w:r w:rsidR="00B37B9D" w:rsidRPr="004B0012">
        <w:t>b</w:t>
      </w:r>
      <w:r w:rsidRPr="004B0012">
        <w:t xml:space="preserve">uying, </w:t>
      </w:r>
      <w:r w:rsidR="00B37B9D" w:rsidRPr="004B0012">
        <w:t>a</w:t>
      </w:r>
      <w:r w:rsidRPr="004B0012">
        <w:t xml:space="preserve">nd </w:t>
      </w:r>
      <w:r w:rsidR="00B37B9D" w:rsidRPr="004B0012">
        <w:t>e</w:t>
      </w:r>
      <w:r w:rsidRPr="004B0012">
        <w:t xml:space="preserve">ncountered </w:t>
      </w:r>
      <w:r w:rsidR="00B37B9D" w:rsidRPr="004B0012">
        <w:t>p</w:t>
      </w:r>
      <w:r w:rsidRPr="004B0012">
        <w:t xml:space="preserve">roblems </w:t>
      </w:r>
      <w:r w:rsidR="00B37B9D" w:rsidRPr="004B0012">
        <w:t>a</w:t>
      </w:r>
      <w:r w:rsidRPr="004B0012">
        <w:t xml:space="preserve">cross Europe. </w:t>
      </w:r>
      <w:r w:rsidRPr="004B0012">
        <w:rPr>
          <w:i/>
          <w:iCs/>
        </w:rPr>
        <w:t>UTMS Journal of Economics</w:t>
      </w:r>
      <w:r w:rsidRPr="004B0012">
        <w:t xml:space="preserve">, </w:t>
      </w:r>
      <w:r w:rsidRPr="004B0012">
        <w:rPr>
          <w:i/>
          <w:iCs/>
        </w:rPr>
        <w:t>14</w:t>
      </w:r>
      <w:r w:rsidRPr="004B0012">
        <w:t>(2), 188–198.</w:t>
      </w:r>
    </w:p>
    <w:p w14:paraId="4A7CCE0A" w14:textId="42E4EF1B" w:rsidR="0069437F" w:rsidRPr="004B0012" w:rsidRDefault="0069437F" w:rsidP="004B0012">
      <w:pPr>
        <w:pStyle w:val="Bibliography"/>
        <w:spacing w:line="264" w:lineRule="auto"/>
        <w:ind w:left="540" w:hanging="540"/>
      </w:pPr>
      <w:r w:rsidRPr="004B0012">
        <w:t xml:space="preserve">Appriss Retail and Deloitte (2024). </w:t>
      </w:r>
      <w:r w:rsidRPr="004B0012">
        <w:rPr>
          <w:i/>
          <w:iCs/>
        </w:rPr>
        <w:t>2024 Consumer Returns in the Retail Industry</w:t>
      </w:r>
      <w:r w:rsidRPr="004B0012">
        <w:t>.</w:t>
      </w:r>
    </w:p>
    <w:p w14:paraId="30F929C7" w14:textId="3B02EF42" w:rsidR="0069437F" w:rsidRPr="004B0012" w:rsidRDefault="0069437F" w:rsidP="00B5133F">
      <w:pPr>
        <w:pStyle w:val="Bibliography"/>
        <w:keepLines/>
        <w:spacing w:line="264" w:lineRule="auto"/>
        <w:ind w:left="547" w:hanging="547"/>
      </w:pPr>
      <w:r w:rsidRPr="004B0012">
        <w:lastRenderedPageBreak/>
        <w:t>Asmussen, K. E., Haddad, A. J., and Bhat, C. R. (2024). Telework-to-</w:t>
      </w:r>
      <w:r w:rsidR="00B37B9D" w:rsidRPr="004B0012">
        <w:t>p</w:t>
      </w:r>
      <w:r w:rsidRPr="004B0012">
        <w:t xml:space="preserve">lay or </w:t>
      </w:r>
      <w:r w:rsidR="00B37B9D" w:rsidRPr="004B0012">
        <w:t>p</w:t>
      </w:r>
      <w:r w:rsidRPr="004B0012">
        <w:t>lay-to-</w:t>
      </w:r>
      <w:r w:rsidR="00B37B9D" w:rsidRPr="004B0012">
        <w:t>t</w:t>
      </w:r>
      <w:r w:rsidRPr="004B0012">
        <w:t xml:space="preserve">elework? Investigating the </w:t>
      </w:r>
      <w:r w:rsidR="00B37B9D" w:rsidRPr="004B0012">
        <w:t>d</w:t>
      </w:r>
      <w:r w:rsidRPr="004B0012">
        <w:t xml:space="preserve">irectional </w:t>
      </w:r>
      <w:r w:rsidR="00B37B9D" w:rsidRPr="004B0012">
        <w:t>r</w:t>
      </w:r>
      <w:r w:rsidRPr="004B0012">
        <w:t xml:space="preserve">elationship </w:t>
      </w:r>
      <w:r w:rsidR="00B37B9D" w:rsidRPr="004B0012">
        <w:t>b</w:t>
      </w:r>
      <w:r w:rsidRPr="004B0012">
        <w:t xml:space="preserve">etween </w:t>
      </w:r>
      <w:r w:rsidR="00B37B9D" w:rsidRPr="004B0012">
        <w:t>t</w:t>
      </w:r>
      <w:r w:rsidRPr="004B0012">
        <w:t xml:space="preserve">elework and </w:t>
      </w:r>
      <w:r w:rsidR="00B37B9D" w:rsidRPr="004B0012">
        <w:t>n</w:t>
      </w:r>
      <w:r w:rsidRPr="004B0012">
        <w:t xml:space="preserve">onwork </w:t>
      </w:r>
      <w:r w:rsidR="00B37B9D" w:rsidRPr="004B0012">
        <w:t>t</w:t>
      </w:r>
      <w:r w:rsidRPr="004B0012">
        <w:t>ravel.</w:t>
      </w:r>
      <w:r w:rsidR="00B37B9D" w:rsidRPr="004B0012">
        <w:t xml:space="preserve"> Technical paper, Department of Civil, Architectural and Environmental Engineering, The University of Texas at Austin. </w:t>
      </w:r>
      <w:r w:rsidRPr="004B0012">
        <w:t>https://www.caee.utexas.edu/prof/bhat/ABSTRACTS/Teleworking.pdf</w:t>
      </w:r>
    </w:p>
    <w:p w14:paraId="61C49075" w14:textId="77777777" w:rsidR="0069437F" w:rsidRPr="004B0012" w:rsidRDefault="0069437F" w:rsidP="004B0012">
      <w:pPr>
        <w:pStyle w:val="Bibliography"/>
        <w:spacing w:line="264" w:lineRule="auto"/>
        <w:ind w:left="540" w:hanging="540"/>
      </w:pPr>
      <w:r w:rsidRPr="004B0012">
        <w:t xml:space="preserve">Ben-Akiva, M., and </w:t>
      </w:r>
      <w:proofErr w:type="spellStart"/>
      <w:r w:rsidRPr="004B0012">
        <w:t>Lerman</w:t>
      </w:r>
      <w:proofErr w:type="spellEnd"/>
      <w:r w:rsidRPr="004B0012">
        <w:t xml:space="preserve">, S. R. (1985). </w:t>
      </w:r>
      <w:r w:rsidRPr="004B0012">
        <w:rPr>
          <w:i/>
          <w:iCs/>
        </w:rPr>
        <w:t>Discrete Choice Analysis: Theory and Application to Travel Demand</w:t>
      </w:r>
      <w:r w:rsidRPr="004B0012">
        <w:t>. MIT Press.</w:t>
      </w:r>
    </w:p>
    <w:p w14:paraId="4CE6B830" w14:textId="77777777" w:rsidR="0069437F" w:rsidRPr="004B0012" w:rsidRDefault="0069437F" w:rsidP="004B0012">
      <w:pPr>
        <w:pStyle w:val="Bibliography"/>
        <w:spacing w:line="264" w:lineRule="auto"/>
        <w:ind w:left="540" w:hanging="540"/>
      </w:pPr>
      <w:r w:rsidRPr="004B0012">
        <w:t xml:space="preserve">Bhat, C. R. (2015). A new generalized heterogeneous data model (GHDM) to jointly model mixed types of dependent variables. </w:t>
      </w:r>
      <w:r w:rsidRPr="004B0012">
        <w:rPr>
          <w:i/>
          <w:iCs/>
        </w:rPr>
        <w:t>Transportation Research Part B: Methodological</w:t>
      </w:r>
      <w:r w:rsidRPr="004B0012">
        <w:t xml:space="preserve">, </w:t>
      </w:r>
      <w:r w:rsidRPr="004B0012">
        <w:rPr>
          <w:i/>
          <w:iCs/>
        </w:rPr>
        <w:t>79</w:t>
      </w:r>
      <w:r w:rsidRPr="004B0012">
        <w:t>, 50–77.</w:t>
      </w:r>
    </w:p>
    <w:p w14:paraId="4A34E18E" w14:textId="77777777" w:rsidR="0069437F" w:rsidRPr="004B0012" w:rsidRDefault="0069437F" w:rsidP="004B0012">
      <w:pPr>
        <w:spacing w:line="264" w:lineRule="auto"/>
        <w:ind w:left="540" w:hanging="540"/>
      </w:pPr>
      <w:r w:rsidRPr="004B0012">
        <w:t xml:space="preserve">Bhat, C. R. (2018). New matrix-based methods for the analytic evaluation of the multivariate cumulative normal distribution function. </w:t>
      </w:r>
      <w:r w:rsidRPr="004B0012">
        <w:rPr>
          <w:i/>
          <w:iCs/>
        </w:rPr>
        <w:t>Transportation Research Part B: Methodological</w:t>
      </w:r>
      <w:r w:rsidRPr="004B0012">
        <w:t>,</w:t>
      </w:r>
      <w:r w:rsidRPr="004B0012">
        <w:rPr>
          <w:i/>
          <w:iCs/>
        </w:rPr>
        <w:t xml:space="preserve"> 109</w:t>
      </w:r>
      <w:r w:rsidRPr="004B0012">
        <w:t>, 238–256</w:t>
      </w:r>
    </w:p>
    <w:p w14:paraId="69BDCF70" w14:textId="3A755905" w:rsidR="0069437F" w:rsidRPr="004B0012" w:rsidRDefault="0069437F" w:rsidP="004B0012">
      <w:pPr>
        <w:pStyle w:val="Bibliography"/>
        <w:spacing w:line="264" w:lineRule="auto"/>
        <w:ind w:left="540" w:hanging="540"/>
      </w:pPr>
      <w:r w:rsidRPr="004B0012">
        <w:t xml:space="preserve">Bold Metrics (2025). </w:t>
      </w:r>
      <w:r w:rsidRPr="004B0012">
        <w:rPr>
          <w:i/>
          <w:iCs/>
        </w:rPr>
        <w:t>Reduce Returns | Bold Metrics Capabilities</w:t>
      </w:r>
      <w:r w:rsidRPr="004B0012">
        <w:t>. https://boldmetrics.com/capabilities/returns</w:t>
      </w:r>
    </w:p>
    <w:p w14:paraId="766EEF52" w14:textId="77777777" w:rsidR="0069437F" w:rsidRPr="004B0012" w:rsidRDefault="0069437F" w:rsidP="004B0012">
      <w:pPr>
        <w:pStyle w:val="Bibliography"/>
        <w:spacing w:line="264" w:lineRule="auto"/>
        <w:ind w:left="540" w:hanging="540"/>
      </w:pPr>
      <w:r w:rsidRPr="004B0012">
        <w:t xml:space="preserve">Bunch, D. S. (1991). </w:t>
      </w:r>
      <w:proofErr w:type="spellStart"/>
      <w:r w:rsidRPr="004B0012">
        <w:t>Estimability</w:t>
      </w:r>
      <w:proofErr w:type="spellEnd"/>
      <w:r w:rsidRPr="004B0012">
        <w:t xml:space="preserve"> in the multinomial probit model. </w:t>
      </w:r>
      <w:r w:rsidRPr="004B0012">
        <w:rPr>
          <w:i/>
          <w:iCs/>
        </w:rPr>
        <w:t>Transportation Research Part B: Methodological</w:t>
      </w:r>
      <w:r w:rsidRPr="004B0012">
        <w:t xml:space="preserve">, </w:t>
      </w:r>
      <w:r w:rsidRPr="004B0012">
        <w:rPr>
          <w:i/>
          <w:iCs/>
        </w:rPr>
        <w:t>25</w:t>
      </w:r>
      <w:r w:rsidRPr="004B0012">
        <w:t>(1), 1–12. https://doi.org/10.1016/0191-2615(91)90009-8</w:t>
      </w:r>
    </w:p>
    <w:p w14:paraId="18E0132E" w14:textId="219090D9" w:rsidR="0069437F" w:rsidRPr="004B0012" w:rsidRDefault="0069437F" w:rsidP="004B0012">
      <w:pPr>
        <w:pStyle w:val="Bibliography"/>
        <w:spacing w:line="264" w:lineRule="auto"/>
        <w:ind w:left="540" w:hanging="540"/>
      </w:pPr>
      <w:r w:rsidRPr="004B0012">
        <w:t xml:space="preserve">CapitalOne (2024). </w:t>
      </w:r>
      <w:r w:rsidRPr="004B0012">
        <w:rPr>
          <w:i/>
          <w:iCs/>
        </w:rPr>
        <w:t>Male vs. Female Shopping Statistics</w:t>
      </w:r>
      <w:r w:rsidRPr="004B0012">
        <w:t>. https://capitaloneshopping.com/research/male-vs-female-shopping-statistics/</w:t>
      </w:r>
    </w:p>
    <w:p w14:paraId="25BE3705" w14:textId="1A1C8084" w:rsidR="003675B9" w:rsidRPr="004B0012" w:rsidRDefault="0069437F" w:rsidP="004B0012">
      <w:pPr>
        <w:pStyle w:val="Bibliography"/>
        <w:spacing w:line="264" w:lineRule="auto"/>
        <w:ind w:left="540" w:hanging="540"/>
      </w:pPr>
      <w:r w:rsidRPr="004B0012">
        <w:t>CapitalOne (2025).</w:t>
      </w:r>
      <w:r w:rsidR="003675B9" w:rsidRPr="004B0012">
        <w:t xml:space="preserve"> </w:t>
      </w:r>
      <w:r w:rsidR="003675B9" w:rsidRPr="004B0012">
        <w:rPr>
          <w:i/>
          <w:iCs/>
        </w:rPr>
        <w:t>Online Shopping Demographics</w:t>
      </w:r>
      <w:r w:rsidR="003675B9" w:rsidRPr="004B0012">
        <w:t>. h</w:t>
      </w:r>
      <w:r w:rsidRPr="004B0012">
        <w:t xml:space="preserve">ttps://capitaloneshopping.com/research/online-shopping-demographics/#:~:text=Shoppers%20born%20between%201946%20and,than%20the%20average%20American%20consumer. </w:t>
      </w:r>
    </w:p>
    <w:p w14:paraId="7CACA6A0" w14:textId="7E2463FE" w:rsidR="0069437F" w:rsidRPr="004B0012" w:rsidRDefault="0069437F" w:rsidP="004B0012">
      <w:pPr>
        <w:pStyle w:val="Bibliography"/>
        <w:spacing w:line="264" w:lineRule="auto"/>
        <w:ind w:left="540" w:hanging="540"/>
      </w:pPr>
      <w:r w:rsidRPr="004B0012">
        <w:t xml:space="preserve">Cheng, C., Sakai, T., </w:t>
      </w:r>
      <w:proofErr w:type="spellStart"/>
      <w:r w:rsidRPr="004B0012">
        <w:t>Alho</w:t>
      </w:r>
      <w:proofErr w:type="spellEnd"/>
      <w:r w:rsidRPr="004B0012">
        <w:t xml:space="preserve">, A., Cheah, L., and Ben-Akiva, M. (2021). Exploring the </w:t>
      </w:r>
      <w:r w:rsidR="003675B9" w:rsidRPr="004B0012">
        <w:t>r</w:t>
      </w:r>
      <w:r w:rsidRPr="004B0012">
        <w:t xml:space="preserve">elationship between </w:t>
      </w:r>
      <w:r w:rsidR="003675B9" w:rsidRPr="004B0012">
        <w:t>l</w:t>
      </w:r>
      <w:r w:rsidRPr="004B0012">
        <w:t xml:space="preserve">ocational and </w:t>
      </w:r>
      <w:r w:rsidR="003675B9" w:rsidRPr="004B0012">
        <w:t>h</w:t>
      </w:r>
      <w:r w:rsidRPr="004B0012">
        <w:t xml:space="preserve">ousehold </w:t>
      </w:r>
      <w:r w:rsidR="003675B9" w:rsidRPr="004B0012">
        <w:t>c</w:t>
      </w:r>
      <w:r w:rsidRPr="004B0012">
        <w:t xml:space="preserve">haracteristics and </w:t>
      </w:r>
      <w:r w:rsidR="003675B9" w:rsidRPr="004B0012">
        <w:t>e</w:t>
      </w:r>
      <w:r w:rsidRPr="004B0012">
        <w:t>-</w:t>
      </w:r>
      <w:r w:rsidR="003675B9" w:rsidRPr="004B0012">
        <w:t>c</w:t>
      </w:r>
      <w:r w:rsidRPr="004B0012">
        <w:t xml:space="preserve">ommerce </w:t>
      </w:r>
      <w:r w:rsidR="003675B9" w:rsidRPr="004B0012">
        <w:t>h</w:t>
      </w:r>
      <w:r w:rsidRPr="004B0012">
        <w:t xml:space="preserve">ome </w:t>
      </w:r>
      <w:r w:rsidR="003675B9" w:rsidRPr="004B0012">
        <w:t>d</w:t>
      </w:r>
      <w:r w:rsidRPr="004B0012">
        <w:t xml:space="preserve">elivery </w:t>
      </w:r>
      <w:r w:rsidR="003675B9" w:rsidRPr="004B0012">
        <w:t>d</w:t>
      </w:r>
      <w:r w:rsidRPr="004B0012">
        <w:t xml:space="preserve">emand. </w:t>
      </w:r>
      <w:r w:rsidRPr="004B0012">
        <w:rPr>
          <w:i/>
          <w:iCs/>
        </w:rPr>
        <w:t>Logistics</w:t>
      </w:r>
      <w:r w:rsidRPr="004B0012">
        <w:t xml:space="preserve">, </w:t>
      </w:r>
      <w:r w:rsidRPr="004B0012">
        <w:rPr>
          <w:i/>
          <w:iCs/>
        </w:rPr>
        <w:t>5</w:t>
      </w:r>
      <w:r w:rsidRPr="004B0012">
        <w:t>(2), Article 2. https://doi.org/10.3390/logistics5020029</w:t>
      </w:r>
    </w:p>
    <w:p w14:paraId="06813201" w14:textId="76B8762D" w:rsidR="0069437F" w:rsidRPr="004B0012" w:rsidRDefault="0069437F" w:rsidP="004B0012">
      <w:pPr>
        <w:pStyle w:val="Bibliography"/>
        <w:spacing w:line="264" w:lineRule="auto"/>
        <w:ind w:left="540" w:hanging="540"/>
      </w:pPr>
      <w:r w:rsidRPr="004B0012">
        <w:t xml:space="preserve">Chevalier, S. (2023). </w:t>
      </w:r>
      <w:r w:rsidRPr="004B0012">
        <w:rPr>
          <w:i/>
          <w:iCs/>
        </w:rPr>
        <w:t>E-</w:t>
      </w:r>
      <w:r w:rsidR="003675B9" w:rsidRPr="004B0012">
        <w:rPr>
          <w:i/>
          <w:iCs/>
        </w:rPr>
        <w:t>C</w:t>
      </w:r>
      <w:r w:rsidRPr="004B0012">
        <w:rPr>
          <w:i/>
          <w:iCs/>
        </w:rPr>
        <w:t xml:space="preserve">ommerce </w:t>
      </w:r>
      <w:r w:rsidR="003675B9" w:rsidRPr="004B0012">
        <w:rPr>
          <w:i/>
          <w:iCs/>
        </w:rPr>
        <w:t>R</w:t>
      </w:r>
      <w:r w:rsidRPr="004B0012">
        <w:rPr>
          <w:i/>
          <w:iCs/>
        </w:rPr>
        <w:t>eturns in the United States</w:t>
      </w:r>
      <w:r w:rsidRPr="004B0012">
        <w:t>. Statista. https://www.statista.com/topics/10716/e-commerce-returns-in-the-united-states/#topicOverview</w:t>
      </w:r>
    </w:p>
    <w:p w14:paraId="2567F6CE" w14:textId="77777777" w:rsidR="0069437F" w:rsidRPr="004B0012" w:rsidRDefault="0069437F" w:rsidP="004B0012">
      <w:pPr>
        <w:pStyle w:val="Bibliography"/>
        <w:spacing w:line="264" w:lineRule="auto"/>
        <w:ind w:left="540" w:hanging="540"/>
      </w:pPr>
      <w:proofErr w:type="spellStart"/>
      <w:r w:rsidRPr="004B0012">
        <w:t>Colaço</w:t>
      </w:r>
      <w:proofErr w:type="spellEnd"/>
      <w:r w:rsidRPr="004B0012">
        <w:t xml:space="preserve">, R., and de Abreu e Silva, J. (2025). Are we moving online? Assessing the interactions between telework and grocery purchases, eating out and meal deliveries. </w:t>
      </w:r>
      <w:r w:rsidRPr="004B0012">
        <w:rPr>
          <w:i/>
          <w:iCs/>
        </w:rPr>
        <w:t>Transportation Research Part A: Policy and Practice</w:t>
      </w:r>
      <w:r w:rsidRPr="004B0012">
        <w:t xml:space="preserve">, </w:t>
      </w:r>
      <w:r w:rsidRPr="004B0012">
        <w:rPr>
          <w:i/>
          <w:iCs/>
        </w:rPr>
        <w:t>195</w:t>
      </w:r>
      <w:r w:rsidRPr="004B0012">
        <w:t>, 104461. https://doi.org/10.1016/j.tra.2025.104461</w:t>
      </w:r>
    </w:p>
    <w:p w14:paraId="2073F748" w14:textId="77777777" w:rsidR="0069437F" w:rsidRPr="004B0012" w:rsidRDefault="0069437F" w:rsidP="004B0012">
      <w:pPr>
        <w:pStyle w:val="Bibliography"/>
        <w:spacing w:line="264" w:lineRule="auto"/>
        <w:ind w:left="540" w:hanging="540"/>
      </w:pPr>
      <w:r w:rsidRPr="004B0012">
        <w:t xml:space="preserve">Das, L., and </w:t>
      </w:r>
      <w:proofErr w:type="spellStart"/>
      <w:r w:rsidRPr="004B0012">
        <w:t>Kunja</w:t>
      </w:r>
      <w:proofErr w:type="spellEnd"/>
      <w:r w:rsidRPr="004B0012">
        <w:t xml:space="preserve">, S. R. (2024). Why do consumers return products? A qualitative exploration of online product return </w:t>
      </w:r>
      <w:proofErr w:type="spellStart"/>
      <w:r w:rsidRPr="004B0012">
        <w:t>behaviour</w:t>
      </w:r>
      <w:proofErr w:type="spellEnd"/>
      <w:r w:rsidRPr="004B0012">
        <w:t xml:space="preserve"> of young consumers. </w:t>
      </w:r>
      <w:r w:rsidRPr="004B0012">
        <w:rPr>
          <w:i/>
          <w:iCs/>
        </w:rPr>
        <w:t>Journal of Retailing and Consumer Services</w:t>
      </w:r>
      <w:r w:rsidRPr="004B0012">
        <w:t xml:space="preserve">, </w:t>
      </w:r>
      <w:r w:rsidRPr="004B0012">
        <w:rPr>
          <w:i/>
          <w:iCs/>
        </w:rPr>
        <w:t>78</w:t>
      </w:r>
      <w:r w:rsidRPr="004B0012">
        <w:t>, 103770. https://doi.org/10.1016/j.jretconser.2024.103770</w:t>
      </w:r>
    </w:p>
    <w:p w14:paraId="1BE252B6" w14:textId="77777777" w:rsidR="0069437F" w:rsidRPr="004B0012" w:rsidRDefault="0069437F" w:rsidP="004B0012">
      <w:pPr>
        <w:pStyle w:val="Bibliography"/>
        <w:spacing w:line="264" w:lineRule="auto"/>
        <w:ind w:left="540" w:hanging="540"/>
      </w:pPr>
      <w:r w:rsidRPr="004B0012">
        <w:t xml:space="preserve">Dias, F. F., Lavieri, P. S., Sharda, S., Khoeini, S., Bhat, C. R., Pendyala, R. M., Pinjari, A. R., Ramadurai, G., and Srinivasan, K. K. (2020). A comparison of online and in-person activity engagement: The case of shopping and eating meals. </w:t>
      </w:r>
      <w:r w:rsidRPr="004B0012">
        <w:rPr>
          <w:i/>
          <w:iCs/>
        </w:rPr>
        <w:t>Transportation Research Part C: Emerging Technologies</w:t>
      </w:r>
      <w:r w:rsidRPr="004B0012">
        <w:t xml:space="preserve">, </w:t>
      </w:r>
      <w:r w:rsidRPr="004B0012">
        <w:rPr>
          <w:i/>
          <w:iCs/>
        </w:rPr>
        <w:t>114</w:t>
      </w:r>
      <w:r w:rsidRPr="004B0012">
        <w:t>, 643–656.</w:t>
      </w:r>
    </w:p>
    <w:p w14:paraId="548BC384" w14:textId="77777777" w:rsidR="0069437F" w:rsidRPr="004B0012" w:rsidRDefault="0069437F" w:rsidP="004B0012">
      <w:pPr>
        <w:pStyle w:val="Bibliography"/>
        <w:spacing w:line="264" w:lineRule="auto"/>
        <w:ind w:left="540" w:hanging="540"/>
      </w:pPr>
      <w:r w:rsidRPr="004B0012">
        <w:t xml:space="preserve">Eriksson, N., and </w:t>
      </w:r>
      <w:proofErr w:type="spellStart"/>
      <w:r w:rsidRPr="004B0012">
        <w:t>Stenius</w:t>
      </w:r>
      <w:proofErr w:type="spellEnd"/>
      <w:r w:rsidRPr="004B0012">
        <w:t xml:space="preserve">, M. (2022). Online grocery shoppers due to the Covid-19 pandemic—An analysis of demographic and household characteristics. </w:t>
      </w:r>
      <w:r w:rsidRPr="004B0012">
        <w:rPr>
          <w:i/>
          <w:iCs/>
        </w:rPr>
        <w:t>Procedia Computer Science</w:t>
      </w:r>
      <w:r w:rsidRPr="004B0012">
        <w:t xml:space="preserve">, </w:t>
      </w:r>
      <w:r w:rsidRPr="004B0012">
        <w:rPr>
          <w:i/>
          <w:iCs/>
        </w:rPr>
        <w:t>196</w:t>
      </w:r>
      <w:r w:rsidRPr="004B0012">
        <w:t>, 93–100. https://doi.org/10.1016/j.procs.2021.11.077</w:t>
      </w:r>
    </w:p>
    <w:p w14:paraId="10D89006" w14:textId="5EE56640" w:rsidR="0069437F" w:rsidRPr="004B0012" w:rsidRDefault="0069437F" w:rsidP="004B0012">
      <w:pPr>
        <w:pStyle w:val="Bibliography"/>
        <w:spacing w:line="264" w:lineRule="auto"/>
        <w:ind w:left="540" w:hanging="540"/>
      </w:pPr>
      <w:r w:rsidRPr="004B0012">
        <w:lastRenderedPageBreak/>
        <w:t xml:space="preserve">Federal Highway Administration (2022). </w:t>
      </w:r>
      <w:r w:rsidRPr="004B0012">
        <w:rPr>
          <w:i/>
          <w:iCs/>
        </w:rPr>
        <w:t>2022 NextGen National Household Travel Survey Core Data</w:t>
      </w:r>
      <w:r w:rsidRPr="004B0012">
        <w:t>. U.S. Department of Transportation. http://nhts.ornl.gov</w:t>
      </w:r>
    </w:p>
    <w:p w14:paraId="5F19ED53" w14:textId="77777777" w:rsidR="0069437F" w:rsidRPr="004B0012" w:rsidRDefault="0069437F" w:rsidP="004B0012">
      <w:pPr>
        <w:pStyle w:val="Bibliography"/>
        <w:spacing w:line="264" w:lineRule="auto"/>
        <w:ind w:left="540" w:hanging="540"/>
      </w:pPr>
      <w:proofErr w:type="spellStart"/>
      <w:r w:rsidRPr="004B0012">
        <w:t>Figliozzi</w:t>
      </w:r>
      <w:proofErr w:type="spellEnd"/>
      <w:r w:rsidRPr="004B0012">
        <w:t xml:space="preserve">, M., and Unnikrishnan, A. (2021). Exploring the impact of socio-demographic characteristics, health concerns, and product type on home delivery rates and expenditures during a strict COVID-19 lockdown period: A case study from Portland, OR. </w:t>
      </w:r>
      <w:r w:rsidRPr="004B0012">
        <w:rPr>
          <w:i/>
          <w:iCs/>
        </w:rPr>
        <w:t>Transportation Research Part A: Policy and Practice</w:t>
      </w:r>
      <w:r w:rsidRPr="004B0012">
        <w:t xml:space="preserve">, </w:t>
      </w:r>
      <w:r w:rsidRPr="004B0012">
        <w:rPr>
          <w:i/>
          <w:iCs/>
        </w:rPr>
        <w:t>153</w:t>
      </w:r>
      <w:r w:rsidRPr="004B0012">
        <w:t>, 1–19.</w:t>
      </w:r>
    </w:p>
    <w:p w14:paraId="00B27D5F" w14:textId="72966F2E" w:rsidR="0069437F" w:rsidRPr="004B0012" w:rsidRDefault="0069437F" w:rsidP="004B0012">
      <w:pPr>
        <w:pStyle w:val="Bibliography"/>
        <w:spacing w:line="264" w:lineRule="auto"/>
        <w:ind w:left="540" w:hanging="540"/>
      </w:pPr>
      <w:r w:rsidRPr="004B0012">
        <w:t xml:space="preserve">Giuliano, G., </w:t>
      </w:r>
      <w:r w:rsidR="00DF102A" w:rsidRPr="004B0012">
        <w:t xml:space="preserve">and </w:t>
      </w:r>
      <w:r w:rsidRPr="004B0012">
        <w:t>Lee, S.</w:t>
      </w:r>
      <w:r w:rsidR="00DF102A" w:rsidRPr="004B0012">
        <w:t xml:space="preserve"> </w:t>
      </w:r>
      <w:r w:rsidRPr="004B0012">
        <w:t xml:space="preserve">(2025). </w:t>
      </w:r>
      <w:r w:rsidRPr="004B0012">
        <w:rPr>
          <w:i/>
          <w:iCs/>
        </w:rPr>
        <w:t>Impacts of E-Commerce on Warehousing and Distribution in California</w:t>
      </w:r>
      <w:r w:rsidR="00DF102A" w:rsidRPr="004B0012">
        <w:t xml:space="preserve">. Report No. </w:t>
      </w:r>
      <w:r w:rsidRPr="004B0012">
        <w:t>PSR-23-01 TO 079</w:t>
      </w:r>
      <w:r w:rsidR="00DF102A" w:rsidRPr="004B0012">
        <w:t>, METRANS Transportation Center, University of Southern California</w:t>
      </w:r>
      <w:r w:rsidRPr="004B0012">
        <w:t>. https://doi.org/10.25554/ygj6-9775</w:t>
      </w:r>
    </w:p>
    <w:p w14:paraId="5A804E6C" w14:textId="77777777" w:rsidR="0069437F" w:rsidRPr="004B0012" w:rsidRDefault="0069437F" w:rsidP="004B0012">
      <w:pPr>
        <w:pStyle w:val="Bibliography"/>
        <w:spacing w:line="264" w:lineRule="auto"/>
        <w:ind w:left="540" w:hanging="540"/>
      </w:pPr>
      <w:r w:rsidRPr="004B0012">
        <w:t xml:space="preserve">Gupta, S., Kushwaha, Pooja. S., </w:t>
      </w:r>
      <w:proofErr w:type="spellStart"/>
      <w:r w:rsidRPr="004B0012">
        <w:t>Badhera</w:t>
      </w:r>
      <w:proofErr w:type="spellEnd"/>
      <w:r w:rsidRPr="004B0012">
        <w:t xml:space="preserve">, U., Chatterjee, P., and Gonzalez, E. D. R. S. (2023). Identification of benefits, challenges, and pathways in E-commerce industries: An integrated two-phase decision-making model. </w:t>
      </w:r>
      <w:r w:rsidRPr="004B0012">
        <w:rPr>
          <w:i/>
          <w:iCs/>
        </w:rPr>
        <w:t>Sustainable Operations and Computers</w:t>
      </w:r>
      <w:r w:rsidRPr="004B0012">
        <w:t xml:space="preserve">, </w:t>
      </w:r>
      <w:r w:rsidRPr="004B0012">
        <w:rPr>
          <w:i/>
          <w:iCs/>
        </w:rPr>
        <w:t>4</w:t>
      </w:r>
      <w:r w:rsidRPr="004B0012">
        <w:t>, 200–218. https://doi.org/10.1016/j.susoc.2023.08.005</w:t>
      </w:r>
    </w:p>
    <w:p w14:paraId="074D65D2" w14:textId="3416DEFA" w:rsidR="0069437F" w:rsidRPr="004B0012" w:rsidRDefault="0069437F" w:rsidP="004B0012">
      <w:pPr>
        <w:pStyle w:val="Bibliography"/>
        <w:spacing w:line="264" w:lineRule="auto"/>
        <w:ind w:left="540" w:hanging="540"/>
      </w:pPr>
      <w:r w:rsidRPr="004B0012">
        <w:t xml:space="preserve">Ha, J., Giuliano, G., Binder, R., and Holmes, A. (2022). </w:t>
      </w:r>
      <w:r w:rsidRPr="004B0012">
        <w:rPr>
          <w:i/>
          <w:iCs/>
        </w:rPr>
        <w:t xml:space="preserve">Parcel </w:t>
      </w:r>
      <w:r w:rsidR="003675B9" w:rsidRPr="004B0012">
        <w:rPr>
          <w:i/>
          <w:iCs/>
        </w:rPr>
        <w:t>L</w:t>
      </w:r>
      <w:r w:rsidRPr="004B0012">
        <w:rPr>
          <w:i/>
          <w:iCs/>
        </w:rPr>
        <w:t xml:space="preserve">ockers and </w:t>
      </w:r>
      <w:r w:rsidR="003675B9" w:rsidRPr="004B0012">
        <w:rPr>
          <w:i/>
          <w:iCs/>
        </w:rPr>
        <w:t>T</w:t>
      </w:r>
      <w:r w:rsidRPr="004B0012">
        <w:rPr>
          <w:i/>
          <w:iCs/>
        </w:rPr>
        <w:t xml:space="preserve">ravel </w:t>
      </w:r>
      <w:r w:rsidR="003675B9" w:rsidRPr="004B0012">
        <w:rPr>
          <w:i/>
          <w:iCs/>
        </w:rPr>
        <w:t>B</w:t>
      </w:r>
      <w:r w:rsidRPr="004B0012">
        <w:rPr>
          <w:i/>
          <w:iCs/>
        </w:rPr>
        <w:t>ehavior</w:t>
      </w:r>
      <w:r w:rsidRPr="004B0012">
        <w:t>. NCST webinar. https://ucdavis.app.box.com/v/20221201-WebinarGiuliano</w:t>
      </w:r>
    </w:p>
    <w:p w14:paraId="3F47ED66" w14:textId="596DA87B" w:rsidR="0069437F" w:rsidRPr="004B0012" w:rsidRDefault="0069437F" w:rsidP="004B0012">
      <w:pPr>
        <w:pStyle w:val="Bibliography"/>
        <w:spacing w:line="264" w:lineRule="auto"/>
        <w:ind w:left="540" w:hanging="540"/>
      </w:pPr>
      <w:r w:rsidRPr="004B0012">
        <w:t xml:space="preserve">Happy Returns (2022). </w:t>
      </w:r>
      <w:r w:rsidRPr="004B0012">
        <w:rPr>
          <w:i/>
          <w:iCs/>
        </w:rPr>
        <w:t>Returns Happen 2022</w:t>
      </w:r>
      <w:r w:rsidRPr="004B0012">
        <w:t>. PayPal. https://cdn.nrf.com/sites/default/files/2023-02/Returns_Happen%202022%20_Happy_Returns.pdf</w:t>
      </w:r>
    </w:p>
    <w:p w14:paraId="456B402A" w14:textId="6E4C8C9E" w:rsidR="0069437F" w:rsidRPr="004B0012" w:rsidRDefault="0069437F" w:rsidP="004B0012">
      <w:pPr>
        <w:pStyle w:val="Bibliography"/>
        <w:spacing w:line="264" w:lineRule="auto"/>
        <w:ind w:left="540" w:hanging="540"/>
      </w:pPr>
      <w:proofErr w:type="spellStart"/>
      <w:r w:rsidRPr="004B0012">
        <w:t>Hensher</w:t>
      </w:r>
      <w:proofErr w:type="spellEnd"/>
      <w:r w:rsidRPr="004B0012">
        <w:t>, D. A., Pellegrini, A., and Wei, E. (2025). The influence of flexi-time and flexi-place work on online ordering expenditure.</w:t>
      </w:r>
      <w:r w:rsidR="003675B9" w:rsidRPr="004B0012">
        <w:t xml:space="preserve"> Working Paper ITLS-WP-25-07, Institute of Transport and Logistics Studies,</w:t>
      </w:r>
      <w:r w:rsidRPr="004B0012">
        <w:t xml:space="preserve"> </w:t>
      </w:r>
      <w:r w:rsidR="003675B9" w:rsidRPr="004B0012">
        <w:t xml:space="preserve">The </w:t>
      </w:r>
      <w:r w:rsidRPr="004B0012">
        <w:t>University of Sydney. https://ses.library.usyd.edu.au/handle/2123/33602</w:t>
      </w:r>
    </w:p>
    <w:p w14:paraId="3E896A7E" w14:textId="089BD6CB" w:rsidR="0069437F" w:rsidRPr="004B0012" w:rsidRDefault="0069437F" w:rsidP="004B0012">
      <w:pPr>
        <w:pStyle w:val="Bibliography"/>
        <w:spacing w:line="264" w:lineRule="auto"/>
        <w:ind w:left="540" w:hanging="540"/>
      </w:pPr>
      <w:r w:rsidRPr="004B0012">
        <w:t xml:space="preserve">Ho, C., and Mulley, C. (2015). Intra-household interactions in transport research: A review. </w:t>
      </w:r>
      <w:r w:rsidRPr="004B0012">
        <w:rPr>
          <w:i/>
          <w:iCs/>
        </w:rPr>
        <w:t>Transport Reviews</w:t>
      </w:r>
      <w:r w:rsidRPr="004B0012">
        <w:t xml:space="preserve">, </w:t>
      </w:r>
      <w:r w:rsidRPr="004B0012">
        <w:rPr>
          <w:i/>
          <w:iCs/>
        </w:rPr>
        <w:t>35</w:t>
      </w:r>
      <w:r w:rsidRPr="004B0012">
        <w:t>(1), 33–55. https://doi.org/10.1080/01441647.2014.993745</w:t>
      </w:r>
    </w:p>
    <w:p w14:paraId="38C73871" w14:textId="77777777" w:rsidR="0069437F" w:rsidRPr="004B0012" w:rsidRDefault="0069437F" w:rsidP="004B0012">
      <w:pPr>
        <w:pStyle w:val="Bibliography"/>
        <w:spacing w:line="264" w:lineRule="auto"/>
        <w:ind w:left="540" w:hanging="540"/>
      </w:pPr>
      <w:r w:rsidRPr="004B0012">
        <w:t xml:space="preserve">Hu, Y., van Wee, B., and </w:t>
      </w:r>
      <w:proofErr w:type="spellStart"/>
      <w:r w:rsidRPr="004B0012">
        <w:t>Ettema</w:t>
      </w:r>
      <w:proofErr w:type="spellEnd"/>
      <w:r w:rsidRPr="004B0012">
        <w:t xml:space="preserve">, D. (2023). Intra-household decisions and the impact of the built environment on activity-travel behavior: A review of the literature. </w:t>
      </w:r>
      <w:r w:rsidRPr="004B0012">
        <w:rPr>
          <w:i/>
          <w:iCs/>
        </w:rPr>
        <w:t>Journal of Transport Geography</w:t>
      </w:r>
      <w:r w:rsidRPr="004B0012">
        <w:t xml:space="preserve">, </w:t>
      </w:r>
      <w:r w:rsidRPr="004B0012">
        <w:rPr>
          <w:i/>
          <w:iCs/>
        </w:rPr>
        <w:t>106</w:t>
      </w:r>
      <w:r w:rsidRPr="004B0012">
        <w:t>, 103485. https://doi.org/10.1016/j.jtrangeo.2022.103485</w:t>
      </w:r>
    </w:p>
    <w:p w14:paraId="4DCD2AA1" w14:textId="77777777" w:rsidR="0069437F" w:rsidRPr="004B0012" w:rsidRDefault="0069437F" w:rsidP="004B0012">
      <w:pPr>
        <w:pStyle w:val="Bibliography"/>
        <w:spacing w:line="264" w:lineRule="auto"/>
        <w:ind w:left="540" w:hanging="540"/>
      </w:pPr>
      <w:r w:rsidRPr="004B0012">
        <w:t xml:space="preserve">Hutt, S. (2023). </w:t>
      </w:r>
      <w:r w:rsidRPr="004B0012">
        <w:rPr>
          <w:i/>
          <w:iCs/>
        </w:rPr>
        <w:t xml:space="preserve">Why Do Shoppers Return Purchases, and How Can Brands and Retailers Reduce </w:t>
      </w:r>
      <w:proofErr w:type="gramStart"/>
      <w:r w:rsidRPr="004B0012">
        <w:rPr>
          <w:i/>
          <w:iCs/>
        </w:rPr>
        <w:t>Returns</w:t>
      </w:r>
      <w:r w:rsidRPr="004B0012">
        <w:t>.</w:t>
      </w:r>
      <w:proofErr w:type="gramEnd"/>
      <w:r w:rsidRPr="004B0012">
        <w:t xml:space="preserve"> </w:t>
      </w:r>
      <w:proofErr w:type="spellStart"/>
      <w:r w:rsidRPr="004B0012">
        <w:t>PowerReviews</w:t>
      </w:r>
      <w:proofErr w:type="spellEnd"/>
      <w:r w:rsidRPr="004B0012">
        <w:t>. https://www.powerreviews.com/research/reduce-returns/</w:t>
      </w:r>
    </w:p>
    <w:p w14:paraId="52E94BB0" w14:textId="5D8BDB6C" w:rsidR="0069437F" w:rsidRPr="004B0012" w:rsidRDefault="0069437F" w:rsidP="004B0012">
      <w:pPr>
        <w:pStyle w:val="Bibliography"/>
        <w:spacing w:line="264" w:lineRule="auto"/>
        <w:ind w:left="540" w:hanging="540"/>
      </w:pPr>
      <w:r w:rsidRPr="004B0012">
        <w:t xml:space="preserve">Ipsos (2023). </w:t>
      </w:r>
      <w:r w:rsidRPr="004B0012">
        <w:rPr>
          <w:i/>
          <w:iCs/>
        </w:rPr>
        <w:t>2022 National Household Travel Survey</w:t>
      </w:r>
      <w:r w:rsidRPr="004B0012">
        <w:t>. FHWA. https://nhts.ornl.gov/assets/2022/doc/2022%20NextGen%20NHTS%20User's%20Guide%20V2_PubUse.pdf</w:t>
      </w:r>
    </w:p>
    <w:p w14:paraId="5B0979AD" w14:textId="50CA84D0" w:rsidR="0069437F" w:rsidRPr="004B0012" w:rsidRDefault="0069437F" w:rsidP="004B0012">
      <w:pPr>
        <w:pStyle w:val="Bibliography"/>
        <w:spacing w:line="264" w:lineRule="auto"/>
        <w:ind w:left="540" w:hanging="540"/>
      </w:pPr>
      <w:r w:rsidRPr="004B0012">
        <w:t xml:space="preserve">Jang, M., and </w:t>
      </w:r>
      <w:proofErr w:type="spellStart"/>
      <w:r w:rsidRPr="004B0012">
        <w:t>Vorderstrasse</w:t>
      </w:r>
      <w:proofErr w:type="spellEnd"/>
      <w:r w:rsidRPr="004B0012">
        <w:t xml:space="preserve">, A. (2019). Socioeconomic </w:t>
      </w:r>
      <w:r w:rsidR="00834636" w:rsidRPr="004B0012">
        <w:t>s</w:t>
      </w:r>
      <w:r w:rsidRPr="004B0012">
        <w:t xml:space="preserve">tatus and </w:t>
      </w:r>
      <w:r w:rsidR="00834636" w:rsidRPr="004B0012">
        <w:t>r</w:t>
      </w:r>
      <w:r w:rsidRPr="004B0012">
        <w:t xml:space="preserve">acial or </w:t>
      </w:r>
      <w:r w:rsidR="00834636" w:rsidRPr="004B0012">
        <w:t>e</w:t>
      </w:r>
      <w:r w:rsidRPr="004B0012">
        <w:t xml:space="preserve">thnic </w:t>
      </w:r>
      <w:r w:rsidR="00834636" w:rsidRPr="004B0012">
        <w:t>d</w:t>
      </w:r>
      <w:r w:rsidRPr="004B0012">
        <w:t xml:space="preserve">ifferences in </w:t>
      </w:r>
      <w:r w:rsidR="00834636" w:rsidRPr="004B0012">
        <w:t>p</w:t>
      </w:r>
      <w:r w:rsidRPr="004B0012">
        <w:t>articipation: Web-</w:t>
      </w:r>
      <w:r w:rsidR="00834636" w:rsidRPr="004B0012">
        <w:t>b</w:t>
      </w:r>
      <w:r w:rsidRPr="004B0012">
        <w:t xml:space="preserve">ased </w:t>
      </w:r>
      <w:r w:rsidR="00834636" w:rsidRPr="004B0012">
        <w:t>s</w:t>
      </w:r>
      <w:r w:rsidRPr="004B0012">
        <w:t xml:space="preserve">urvey. </w:t>
      </w:r>
      <w:r w:rsidRPr="004B0012">
        <w:rPr>
          <w:i/>
          <w:iCs/>
        </w:rPr>
        <w:t>JMIR Research Protocols</w:t>
      </w:r>
      <w:r w:rsidRPr="004B0012">
        <w:t xml:space="preserve">, </w:t>
      </w:r>
      <w:r w:rsidRPr="004B0012">
        <w:rPr>
          <w:i/>
          <w:iCs/>
        </w:rPr>
        <w:t>8</w:t>
      </w:r>
      <w:r w:rsidRPr="004B0012">
        <w:t>(4), e11865. https://doi.org/10.2196/11865</w:t>
      </w:r>
    </w:p>
    <w:p w14:paraId="6838E901" w14:textId="77777777" w:rsidR="00834636" w:rsidRPr="004B0012" w:rsidRDefault="00834636" w:rsidP="004B0012">
      <w:pPr>
        <w:pStyle w:val="Bibliography"/>
        <w:spacing w:line="264" w:lineRule="auto"/>
        <w:ind w:left="540" w:hanging="540"/>
      </w:pPr>
      <w:r w:rsidRPr="004B0012">
        <w:t xml:space="preserve">Kar, B., Tripathy, A., and Pathak, M. D. (2022a). What causes product returns in online purchases? A review and research agenda. </w:t>
      </w:r>
      <w:proofErr w:type="spellStart"/>
      <w:r w:rsidRPr="004B0012">
        <w:rPr>
          <w:i/>
          <w:iCs/>
        </w:rPr>
        <w:t>Prabandhan</w:t>
      </w:r>
      <w:proofErr w:type="spellEnd"/>
      <w:r w:rsidRPr="004B0012">
        <w:rPr>
          <w:i/>
          <w:iCs/>
        </w:rPr>
        <w:t>: Indian Journal of Management</w:t>
      </w:r>
      <w:r w:rsidRPr="004B0012">
        <w:t xml:space="preserve">, </w:t>
      </w:r>
      <w:r w:rsidRPr="004B0012">
        <w:rPr>
          <w:i/>
          <w:iCs/>
        </w:rPr>
        <w:t>15</w:t>
      </w:r>
      <w:r w:rsidRPr="004B0012">
        <w:t xml:space="preserve">(4), 46–62. </w:t>
      </w:r>
    </w:p>
    <w:p w14:paraId="158DBA6A" w14:textId="6A4FB0E4" w:rsidR="0069437F" w:rsidRPr="004B0012" w:rsidRDefault="0069437F" w:rsidP="004B0012">
      <w:pPr>
        <w:pStyle w:val="Bibliography"/>
        <w:spacing w:line="264" w:lineRule="auto"/>
        <w:ind w:left="540" w:hanging="540"/>
      </w:pPr>
      <w:r w:rsidRPr="004B0012">
        <w:t>Kar, B., Kar, S., and Tripathy, S. (2022</w:t>
      </w:r>
      <w:r w:rsidR="00834636" w:rsidRPr="004B0012">
        <w:t>b</w:t>
      </w:r>
      <w:r w:rsidRPr="004B0012">
        <w:t xml:space="preserve">). Product </w:t>
      </w:r>
      <w:r w:rsidR="00B37B9D" w:rsidRPr="004B0012">
        <w:t>r</w:t>
      </w:r>
      <w:r w:rsidRPr="004B0012">
        <w:t xml:space="preserve">eturn in </w:t>
      </w:r>
      <w:r w:rsidR="00B37B9D" w:rsidRPr="004B0012">
        <w:t>o</w:t>
      </w:r>
      <w:r w:rsidRPr="004B0012">
        <w:t xml:space="preserve">nline </w:t>
      </w:r>
      <w:r w:rsidR="00B37B9D" w:rsidRPr="004B0012">
        <w:t>p</w:t>
      </w:r>
      <w:r w:rsidRPr="004B0012">
        <w:t xml:space="preserve">urchase and </w:t>
      </w:r>
      <w:r w:rsidR="00B37B9D" w:rsidRPr="004B0012">
        <w:t>d</w:t>
      </w:r>
      <w:r w:rsidRPr="004B0012">
        <w:t>emography: E-</w:t>
      </w:r>
      <w:r w:rsidR="00B37B9D" w:rsidRPr="004B0012">
        <w:t>c</w:t>
      </w:r>
      <w:r w:rsidRPr="004B0012">
        <w:t xml:space="preserve">ommerce </w:t>
      </w:r>
      <w:r w:rsidR="00B37B9D" w:rsidRPr="004B0012">
        <w:t>s</w:t>
      </w:r>
      <w:r w:rsidRPr="004B0012">
        <w:t>cenario in India.</w:t>
      </w:r>
      <w:r w:rsidR="00B37B9D" w:rsidRPr="004B0012">
        <w:t xml:space="preserve"> In</w:t>
      </w:r>
      <w:r w:rsidR="00834636" w:rsidRPr="004B0012">
        <w:t>:</w:t>
      </w:r>
      <w:r w:rsidR="00B37B9D" w:rsidRPr="004B0012">
        <w:t xml:space="preserve"> </w:t>
      </w:r>
      <w:proofErr w:type="spellStart"/>
      <w:r w:rsidR="00B37B9D" w:rsidRPr="004B0012">
        <w:t>Bilgaiyan</w:t>
      </w:r>
      <w:proofErr w:type="spellEnd"/>
      <w:r w:rsidR="00B37B9D" w:rsidRPr="004B0012">
        <w:t xml:space="preserve">, S., Singh, J., Das, H. (Eds.), </w:t>
      </w:r>
      <w:r w:rsidR="00B37B9D" w:rsidRPr="004B0012">
        <w:rPr>
          <w:i/>
          <w:iCs/>
        </w:rPr>
        <w:t>Empirical Research for Futuristic E-Commerce Systems: Foundations and Applications</w:t>
      </w:r>
      <w:r w:rsidR="00B37B9D" w:rsidRPr="004B0012">
        <w:t>. Ch. 10, 196–212, IGI Global Scientific Publishing.</w:t>
      </w:r>
    </w:p>
    <w:p w14:paraId="0B50D1EC" w14:textId="77777777" w:rsidR="0069437F" w:rsidRPr="004B0012" w:rsidRDefault="0069437F" w:rsidP="004B0012">
      <w:pPr>
        <w:pStyle w:val="Bibliography"/>
        <w:spacing w:line="264" w:lineRule="auto"/>
        <w:ind w:left="540" w:hanging="540"/>
      </w:pPr>
      <w:r w:rsidRPr="004B0012">
        <w:t xml:space="preserve">Karl, D. (2024). Forecasting e-commerce consumer returns: A systematic literature review. </w:t>
      </w:r>
      <w:r w:rsidRPr="004B0012">
        <w:rPr>
          <w:i/>
          <w:iCs/>
        </w:rPr>
        <w:t>Management Review Quarterly</w:t>
      </w:r>
      <w:r w:rsidRPr="004B0012">
        <w:t>. https://doi.org/10.1007/s11301-024-00436-x</w:t>
      </w:r>
    </w:p>
    <w:p w14:paraId="36921297" w14:textId="3AA37B00" w:rsidR="0069437F" w:rsidRPr="004B0012" w:rsidRDefault="0069437F" w:rsidP="004B0012">
      <w:pPr>
        <w:pStyle w:val="Bibliography"/>
        <w:spacing w:line="264" w:lineRule="auto"/>
        <w:ind w:left="540" w:hanging="540"/>
      </w:pPr>
      <w:r w:rsidRPr="004B0012">
        <w:lastRenderedPageBreak/>
        <w:t xml:space="preserve">Keane, M. P. (1992). A </w:t>
      </w:r>
      <w:r w:rsidR="00834636" w:rsidRPr="004B0012">
        <w:t>n</w:t>
      </w:r>
      <w:r w:rsidRPr="004B0012">
        <w:t xml:space="preserve">ote on </w:t>
      </w:r>
      <w:r w:rsidR="00834636" w:rsidRPr="004B0012">
        <w:t>i</w:t>
      </w:r>
      <w:r w:rsidRPr="004B0012">
        <w:t xml:space="preserve">dentification in the </w:t>
      </w:r>
      <w:r w:rsidR="00834636" w:rsidRPr="004B0012">
        <w:t>m</w:t>
      </w:r>
      <w:r w:rsidRPr="004B0012">
        <w:t xml:space="preserve">ultinomial </w:t>
      </w:r>
      <w:proofErr w:type="spellStart"/>
      <w:r w:rsidR="00834636" w:rsidRPr="004B0012">
        <w:t>p</w:t>
      </w:r>
      <w:r w:rsidRPr="004B0012">
        <w:t>robit</w:t>
      </w:r>
      <w:proofErr w:type="spellEnd"/>
      <w:r w:rsidRPr="004B0012">
        <w:t xml:space="preserve"> </w:t>
      </w:r>
      <w:r w:rsidR="00834636" w:rsidRPr="004B0012">
        <w:t>m</w:t>
      </w:r>
      <w:r w:rsidRPr="004B0012">
        <w:t xml:space="preserve">odel. </w:t>
      </w:r>
      <w:r w:rsidRPr="004B0012">
        <w:rPr>
          <w:i/>
          <w:iCs/>
        </w:rPr>
        <w:t>Journal of Business and Economic Statistics</w:t>
      </w:r>
      <w:r w:rsidRPr="004B0012">
        <w:t xml:space="preserve">, </w:t>
      </w:r>
      <w:r w:rsidRPr="004B0012">
        <w:rPr>
          <w:i/>
          <w:iCs/>
        </w:rPr>
        <w:t>10</w:t>
      </w:r>
      <w:r w:rsidRPr="004B0012">
        <w:t>(2), 193–200. https://doi.org/10.2307/1391677</w:t>
      </w:r>
    </w:p>
    <w:p w14:paraId="1CE00C1D" w14:textId="224F0F46" w:rsidR="0069437F" w:rsidRPr="004B0012" w:rsidRDefault="0069437F" w:rsidP="004B0012">
      <w:pPr>
        <w:pStyle w:val="Bibliography"/>
        <w:spacing w:line="264" w:lineRule="auto"/>
        <w:ind w:left="540" w:hanging="540"/>
      </w:pPr>
      <w:r w:rsidRPr="004B0012">
        <w:t xml:space="preserve">Kim, S. H., Mokhtarian, P. L., Choo, S., and Circella, G. (2023). Exploring </w:t>
      </w:r>
      <w:r w:rsidR="00834636" w:rsidRPr="004B0012">
        <w:t>h</w:t>
      </w:r>
      <w:r w:rsidRPr="004B0012">
        <w:t xml:space="preserve">eterogeneous </w:t>
      </w:r>
      <w:r w:rsidR="00834636" w:rsidRPr="004B0012">
        <w:t>s</w:t>
      </w:r>
      <w:r w:rsidRPr="004B0012">
        <w:t xml:space="preserve">tructural </w:t>
      </w:r>
      <w:r w:rsidR="00001135" w:rsidRPr="004B0012">
        <w:t>r</w:t>
      </w:r>
      <w:r w:rsidRPr="004B0012">
        <w:t xml:space="preserve">elationships </w:t>
      </w:r>
      <w:r w:rsidR="00001135" w:rsidRPr="004B0012">
        <w:t>b</w:t>
      </w:r>
      <w:r w:rsidRPr="004B0012">
        <w:t xml:space="preserve">etween </w:t>
      </w:r>
      <w:r w:rsidR="00001135" w:rsidRPr="004B0012">
        <w:t>e</w:t>
      </w:r>
      <w:r w:rsidRPr="004B0012">
        <w:t>-</w:t>
      </w:r>
      <w:r w:rsidR="00001135" w:rsidRPr="004B0012">
        <w:t>s</w:t>
      </w:r>
      <w:r w:rsidRPr="004B0012">
        <w:t xml:space="preserve">hopping, </w:t>
      </w:r>
      <w:r w:rsidR="00001135" w:rsidRPr="004B0012">
        <w:t>l</w:t>
      </w:r>
      <w:r w:rsidRPr="004B0012">
        <w:t xml:space="preserve">ocal </w:t>
      </w:r>
      <w:r w:rsidR="00001135" w:rsidRPr="004B0012">
        <w:t>a</w:t>
      </w:r>
      <w:r w:rsidRPr="004B0012">
        <w:t xml:space="preserve">ccessibility, and </w:t>
      </w:r>
      <w:r w:rsidR="00001135" w:rsidRPr="004B0012">
        <w:t>c</w:t>
      </w:r>
      <w:r w:rsidRPr="004B0012">
        <w:t>ar-</w:t>
      </w:r>
      <w:r w:rsidR="00001135" w:rsidRPr="004B0012">
        <w:t>b</w:t>
      </w:r>
      <w:r w:rsidRPr="004B0012">
        <w:t xml:space="preserve">ased </w:t>
      </w:r>
      <w:r w:rsidR="00001135" w:rsidRPr="004B0012">
        <w:t>t</w:t>
      </w:r>
      <w:r w:rsidRPr="004B0012">
        <w:t xml:space="preserve">ravel: An </w:t>
      </w:r>
      <w:r w:rsidR="00001135" w:rsidRPr="004B0012">
        <w:t>a</w:t>
      </w:r>
      <w:r w:rsidRPr="004B0012">
        <w:t xml:space="preserve">pplication of </w:t>
      </w:r>
      <w:r w:rsidR="00001135" w:rsidRPr="004B0012">
        <w:t>e</w:t>
      </w:r>
      <w:r w:rsidRPr="004B0012">
        <w:t xml:space="preserve">nriched National Household Travel Survey </w:t>
      </w:r>
      <w:r w:rsidR="00001135" w:rsidRPr="004B0012">
        <w:t>a</w:t>
      </w:r>
      <w:r w:rsidRPr="004B0012">
        <w:t xml:space="preserve">dd-on </w:t>
      </w:r>
      <w:r w:rsidR="00001135" w:rsidRPr="004B0012">
        <w:t>d</w:t>
      </w:r>
      <w:r w:rsidRPr="004B0012">
        <w:t xml:space="preserve">ata. </w:t>
      </w:r>
      <w:r w:rsidRPr="004B0012">
        <w:rPr>
          <w:i/>
          <w:iCs/>
        </w:rPr>
        <w:t>Transportation Research Record</w:t>
      </w:r>
      <w:r w:rsidRPr="004B0012">
        <w:t xml:space="preserve">, </w:t>
      </w:r>
      <w:r w:rsidRPr="004B0012">
        <w:rPr>
          <w:i/>
          <w:iCs/>
        </w:rPr>
        <w:t>2677</w:t>
      </w:r>
      <w:r w:rsidRPr="004B0012">
        <w:t>(5), 463–480. https://doi.org/10.1177/03611981221132854</w:t>
      </w:r>
    </w:p>
    <w:p w14:paraId="5A3D8588" w14:textId="77777777" w:rsidR="0069437F" w:rsidRPr="004B0012" w:rsidRDefault="0069437F" w:rsidP="004B0012">
      <w:pPr>
        <w:pStyle w:val="Bibliography"/>
        <w:spacing w:line="264" w:lineRule="auto"/>
        <w:ind w:left="540" w:hanging="540"/>
      </w:pPr>
      <w:r w:rsidRPr="004B0012">
        <w:t xml:space="preserve">Kim, W., and Wang, X. C. (2021). To be online or in-store: Analysis of retail, grocery, and food shopping in New York city. </w:t>
      </w:r>
      <w:r w:rsidRPr="004B0012">
        <w:rPr>
          <w:i/>
          <w:iCs/>
        </w:rPr>
        <w:t>Transportation Research Part C: Emerging Technologies</w:t>
      </w:r>
      <w:r w:rsidRPr="004B0012">
        <w:t xml:space="preserve">, </w:t>
      </w:r>
      <w:r w:rsidRPr="004B0012">
        <w:rPr>
          <w:i/>
          <w:iCs/>
        </w:rPr>
        <w:t>126</w:t>
      </w:r>
      <w:r w:rsidRPr="004B0012">
        <w:t>, 103052.</w:t>
      </w:r>
    </w:p>
    <w:p w14:paraId="0AD618DD" w14:textId="1D750356" w:rsidR="0069437F" w:rsidRPr="004B0012" w:rsidRDefault="0069437F" w:rsidP="004B0012">
      <w:pPr>
        <w:pStyle w:val="Bibliography"/>
        <w:spacing w:line="264" w:lineRule="auto"/>
        <w:ind w:left="540" w:hanging="540"/>
      </w:pPr>
      <w:r w:rsidRPr="004B0012">
        <w:rPr>
          <w:color w:val="222222"/>
          <w:shd w:val="clear" w:color="auto" w:fill="FFFFFF"/>
        </w:rPr>
        <w:t xml:space="preserve">Kothawala, A., Haddad, A. J., Loa, P., Lee, Y., Circella, G., </w:t>
      </w:r>
      <w:r w:rsidR="00B37B9D" w:rsidRPr="004B0012">
        <w:rPr>
          <w:color w:val="222222"/>
          <w:shd w:val="clear" w:color="auto" w:fill="FFFFFF"/>
        </w:rPr>
        <w:t>and</w:t>
      </w:r>
      <w:r w:rsidRPr="004B0012">
        <w:rPr>
          <w:color w:val="222222"/>
          <w:shd w:val="clear" w:color="auto" w:fill="FFFFFF"/>
        </w:rPr>
        <w:t xml:space="preserve"> Bhat, C. R. (2024). Hybrid </w:t>
      </w:r>
      <w:r w:rsidR="00001135" w:rsidRPr="004B0012">
        <w:rPr>
          <w:color w:val="222222"/>
          <w:shd w:val="clear" w:color="auto" w:fill="FFFFFF"/>
        </w:rPr>
        <w:t>w</w:t>
      </w:r>
      <w:r w:rsidRPr="004B0012">
        <w:rPr>
          <w:color w:val="222222"/>
          <w:shd w:val="clear" w:color="auto" w:fill="FFFFFF"/>
        </w:rPr>
        <w:t xml:space="preserve">orkers’ </w:t>
      </w:r>
      <w:r w:rsidR="00001135" w:rsidRPr="004B0012">
        <w:rPr>
          <w:color w:val="222222"/>
          <w:shd w:val="clear" w:color="auto" w:fill="FFFFFF"/>
        </w:rPr>
        <w:t>a</w:t>
      </w:r>
      <w:r w:rsidRPr="004B0012">
        <w:rPr>
          <w:color w:val="222222"/>
          <w:shd w:val="clear" w:color="auto" w:fill="FFFFFF"/>
        </w:rPr>
        <w:t xml:space="preserve">ctivity </w:t>
      </w:r>
      <w:r w:rsidR="00001135" w:rsidRPr="004B0012">
        <w:rPr>
          <w:color w:val="222222"/>
          <w:shd w:val="clear" w:color="auto" w:fill="FFFFFF"/>
        </w:rPr>
        <w:t>i</w:t>
      </w:r>
      <w:r w:rsidRPr="004B0012">
        <w:rPr>
          <w:color w:val="222222"/>
          <w:shd w:val="clear" w:color="auto" w:fill="FFFFFF"/>
        </w:rPr>
        <w:t>ntensity: Post-</w:t>
      </w:r>
      <w:r w:rsidR="00001135" w:rsidRPr="004B0012">
        <w:rPr>
          <w:color w:val="222222"/>
          <w:shd w:val="clear" w:color="auto" w:fill="FFFFFF"/>
        </w:rPr>
        <w:t>p</w:t>
      </w:r>
      <w:r w:rsidRPr="004B0012">
        <w:rPr>
          <w:color w:val="222222"/>
          <w:shd w:val="clear" w:color="auto" w:fill="FFFFFF"/>
        </w:rPr>
        <w:t xml:space="preserve">andemic </w:t>
      </w:r>
      <w:r w:rsidR="00001135" w:rsidRPr="004B0012">
        <w:rPr>
          <w:color w:val="222222"/>
          <w:shd w:val="clear" w:color="auto" w:fill="FFFFFF"/>
        </w:rPr>
        <w:t>c</w:t>
      </w:r>
      <w:r w:rsidRPr="004B0012">
        <w:rPr>
          <w:color w:val="222222"/>
          <w:shd w:val="clear" w:color="auto" w:fill="FFFFFF"/>
        </w:rPr>
        <w:t xml:space="preserve">omparison of </w:t>
      </w:r>
      <w:r w:rsidR="00001135" w:rsidRPr="004B0012">
        <w:rPr>
          <w:color w:val="222222"/>
          <w:shd w:val="clear" w:color="auto" w:fill="FFFFFF"/>
        </w:rPr>
        <w:t>t</w:t>
      </w:r>
      <w:r w:rsidRPr="004B0012">
        <w:rPr>
          <w:color w:val="222222"/>
          <w:shd w:val="clear" w:color="auto" w:fill="FFFFFF"/>
        </w:rPr>
        <w:t>elework-</w:t>
      </w:r>
      <w:r w:rsidR="00001135" w:rsidRPr="004B0012">
        <w:rPr>
          <w:color w:val="222222"/>
          <w:shd w:val="clear" w:color="auto" w:fill="FFFFFF"/>
        </w:rPr>
        <w:t>o</w:t>
      </w:r>
      <w:r w:rsidRPr="004B0012">
        <w:rPr>
          <w:color w:val="222222"/>
          <w:shd w:val="clear" w:color="auto" w:fill="FFFFFF"/>
        </w:rPr>
        <w:t xml:space="preserve">nly and </w:t>
      </w:r>
      <w:r w:rsidR="00001135" w:rsidRPr="004B0012">
        <w:rPr>
          <w:color w:val="222222"/>
          <w:shd w:val="clear" w:color="auto" w:fill="FFFFFF"/>
        </w:rPr>
        <w:t>i</w:t>
      </w:r>
      <w:r w:rsidRPr="004B0012">
        <w:rPr>
          <w:color w:val="222222"/>
          <w:shd w:val="clear" w:color="auto" w:fill="FFFFFF"/>
        </w:rPr>
        <w:t>n-</w:t>
      </w:r>
      <w:r w:rsidR="00001135" w:rsidRPr="004B0012">
        <w:rPr>
          <w:color w:val="222222"/>
          <w:shd w:val="clear" w:color="auto" w:fill="FFFFFF"/>
        </w:rPr>
        <w:t>p</w:t>
      </w:r>
      <w:r w:rsidRPr="004B0012">
        <w:rPr>
          <w:color w:val="222222"/>
          <w:shd w:val="clear" w:color="auto" w:fill="FFFFFF"/>
        </w:rPr>
        <w:t xml:space="preserve">erson </w:t>
      </w:r>
      <w:r w:rsidR="00001135" w:rsidRPr="004B0012">
        <w:rPr>
          <w:color w:val="222222"/>
          <w:shd w:val="clear" w:color="auto" w:fill="FFFFFF"/>
        </w:rPr>
        <w:t>w</w:t>
      </w:r>
      <w:r w:rsidRPr="004B0012">
        <w:rPr>
          <w:color w:val="222222"/>
          <w:shd w:val="clear" w:color="auto" w:fill="FFFFFF"/>
        </w:rPr>
        <w:t xml:space="preserve">orkdays. </w:t>
      </w:r>
      <w:r w:rsidR="00B37B9D" w:rsidRPr="004B0012">
        <w:rPr>
          <w:i/>
          <w:iCs/>
        </w:rPr>
        <w:t>Transportation Research Record</w:t>
      </w:r>
      <w:r w:rsidR="00B37B9D" w:rsidRPr="004B0012">
        <w:t>, forthcoming</w:t>
      </w:r>
      <w:r w:rsidRPr="004B0012">
        <w:t>.</w:t>
      </w:r>
    </w:p>
    <w:p w14:paraId="67716726" w14:textId="009A7FD9" w:rsidR="0069437F" w:rsidRPr="004B0012" w:rsidRDefault="0069437F" w:rsidP="004B0012">
      <w:pPr>
        <w:pStyle w:val="Bibliography"/>
        <w:spacing w:line="264" w:lineRule="auto"/>
        <w:ind w:left="540" w:hanging="540"/>
      </w:pPr>
      <w:r w:rsidRPr="004B0012">
        <w:t xml:space="preserve">Kumar, I., and </w:t>
      </w:r>
      <w:proofErr w:type="spellStart"/>
      <w:r w:rsidRPr="004B0012">
        <w:t>Chidambara</w:t>
      </w:r>
      <w:proofErr w:type="spellEnd"/>
      <w:r w:rsidRPr="004B0012">
        <w:t xml:space="preserve">. (2024). A systematic literature review and bibliometric analysis of last-mile </w:t>
      </w:r>
      <w:r w:rsidR="00001135" w:rsidRPr="004B0012">
        <w:t>e</w:t>
      </w:r>
      <w:r w:rsidRPr="004B0012">
        <w:t xml:space="preserve">-commerce delivery in urban areas. </w:t>
      </w:r>
      <w:r w:rsidRPr="004B0012">
        <w:rPr>
          <w:i/>
          <w:iCs/>
        </w:rPr>
        <w:t>Urban, Planning and Transport Research</w:t>
      </w:r>
      <w:r w:rsidRPr="004B0012">
        <w:t>. https://www.tandfonline.com/doi/abs/10.1080/21650020.2024.2357577</w:t>
      </w:r>
    </w:p>
    <w:p w14:paraId="048F0B8D" w14:textId="77777777" w:rsidR="0069437F" w:rsidRPr="004B0012" w:rsidRDefault="0069437F" w:rsidP="004B0012">
      <w:pPr>
        <w:pStyle w:val="Bibliography"/>
        <w:spacing w:line="264" w:lineRule="auto"/>
        <w:ind w:left="540" w:hanging="540"/>
      </w:pPr>
      <w:proofErr w:type="spellStart"/>
      <w:r w:rsidRPr="004B0012">
        <w:t>Lallukka</w:t>
      </w:r>
      <w:proofErr w:type="spellEnd"/>
      <w:r w:rsidRPr="004B0012">
        <w:t xml:space="preserve">, T., </w:t>
      </w:r>
      <w:proofErr w:type="spellStart"/>
      <w:r w:rsidRPr="004B0012">
        <w:t>Pietiläinen</w:t>
      </w:r>
      <w:proofErr w:type="spellEnd"/>
      <w:r w:rsidRPr="004B0012">
        <w:t xml:space="preserve">, O., </w:t>
      </w:r>
      <w:proofErr w:type="spellStart"/>
      <w:r w:rsidRPr="004B0012">
        <w:t>Jäppinen</w:t>
      </w:r>
      <w:proofErr w:type="spellEnd"/>
      <w:r w:rsidRPr="004B0012">
        <w:t xml:space="preserve">, S., Laaksonen, M., Lahti, J., and </w:t>
      </w:r>
      <w:proofErr w:type="spellStart"/>
      <w:r w:rsidRPr="004B0012">
        <w:t>Rahkonen</w:t>
      </w:r>
      <w:proofErr w:type="spellEnd"/>
      <w:r w:rsidRPr="004B0012">
        <w:t xml:space="preserve">, O. (2020). Factors associated with health survey response among young employees: A register-based study using online, mailed and telephone interview data collection methods. </w:t>
      </w:r>
      <w:r w:rsidRPr="004B0012">
        <w:rPr>
          <w:i/>
          <w:iCs/>
        </w:rPr>
        <w:t>BMC Public Health</w:t>
      </w:r>
      <w:r w:rsidRPr="004B0012">
        <w:t xml:space="preserve">, </w:t>
      </w:r>
      <w:r w:rsidRPr="004B0012">
        <w:rPr>
          <w:i/>
          <w:iCs/>
        </w:rPr>
        <w:t>20</w:t>
      </w:r>
      <w:r w:rsidRPr="004B0012">
        <w:t>(1), 184. https://doi.org/10.1186/s12889-020-8241-8</w:t>
      </w:r>
    </w:p>
    <w:p w14:paraId="7EBAE587" w14:textId="77777777" w:rsidR="0069437F" w:rsidRPr="004B0012" w:rsidRDefault="0069437F" w:rsidP="004B0012">
      <w:pPr>
        <w:pStyle w:val="Bibliography"/>
        <w:spacing w:line="264" w:lineRule="auto"/>
        <w:ind w:left="540" w:hanging="540"/>
      </w:pPr>
      <w:r w:rsidRPr="004B0012">
        <w:t xml:space="preserve">Le, H. T. K., Carrel, A. L., and Shah, H. (2022). Impacts of online shopping on travel demand: A systematic review. </w:t>
      </w:r>
      <w:r w:rsidRPr="004B0012">
        <w:rPr>
          <w:i/>
          <w:iCs/>
        </w:rPr>
        <w:t>Transport Reviews</w:t>
      </w:r>
      <w:r w:rsidRPr="004B0012">
        <w:t xml:space="preserve">, </w:t>
      </w:r>
      <w:r w:rsidRPr="004B0012">
        <w:rPr>
          <w:i/>
          <w:iCs/>
        </w:rPr>
        <w:t>42</w:t>
      </w:r>
      <w:r w:rsidRPr="004B0012">
        <w:t>(3), 273–295. https://doi.org/10.1080/01441647.2021.1961917</w:t>
      </w:r>
    </w:p>
    <w:p w14:paraId="31E71136" w14:textId="544755BC" w:rsidR="00001135" w:rsidRPr="004B0012" w:rsidRDefault="0069437F" w:rsidP="004B0012">
      <w:pPr>
        <w:pStyle w:val="Bibliography"/>
        <w:spacing w:line="264" w:lineRule="auto"/>
        <w:ind w:left="540" w:hanging="540"/>
      </w:pPr>
      <w:proofErr w:type="spellStart"/>
      <w:r w:rsidRPr="004B0012">
        <w:t>Llorente</w:t>
      </w:r>
      <w:proofErr w:type="spellEnd"/>
      <w:r w:rsidRPr="004B0012">
        <w:t xml:space="preserve">-Barroso, C., Sánchez-Valle, M., and </w:t>
      </w:r>
      <w:proofErr w:type="spellStart"/>
      <w:r w:rsidRPr="004B0012">
        <w:t>Pretel</w:t>
      </w:r>
      <w:proofErr w:type="spellEnd"/>
      <w:r w:rsidRPr="004B0012">
        <w:t xml:space="preserve">-Jiménez, M. (2024). The </w:t>
      </w:r>
      <w:r w:rsidR="00001135" w:rsidRPr="004B0012">
        <w:t>c</w:t>
      </w:r>
      <w:r w:rsidRPr="004B0012">
        <w:t xml:space="preserve">hallenges of </w:t>
      </w:r>
      <w:r w:rsidR="00001135" w:rsidRPr="004B0012">
        <w:t>e</w:t>
      </w:r>
      <w:r w:rsidRPr="004B0012">
        <w:t>-</w:t>
      </w:r>
      <w:r w:rsidR="00001135" w:rsidRPr="004B0012">
        <w:t>c</w:t>
      </w:r>
      <w:r w:rsidRPr="004B0012">
        <w:t xml:space="preserve">ommerce for </w:t>
      </w:r>
      <w:r w:rsidR="00001135" w:rsidRPr="004B0012">
        <w:t>o</w:t>
      </w:r>
      <w:r w:rsidRPr="004B0012">
        <w:t xml:space="preserve">lder </w:t>
      </w:r>
      <w:r w:rsidR="00001135" w:rsidRPr="004B0012">
        <w:t>a</w:t>
      </w:r>
      <w:r w:rsidRPr="004B0012">
        <w:t xml:space="preserve">dults: A </w:t>
      </w:r>
      <w:r w:rsidR="00001135" w:rsidRPr="004B0012">
        <w:t>q</w:t>
      </w:r>
      <w:r w:rsidRPr="004B0012">
        <w:t xml:space="preserve">ualitative </w:t>
      </w:r>
      <w:r w:rsidR="00001135" w:rsidRPr="004B0012">
        <w:t>a</w:t>
      </w:r>
      <w:r w:rsidRPr="004B0012">
        <w:t xml:space="preserve">pproach to </w:t>
      </w:r>
      <w:r w:rsidR="00001135" w:rsidRPr="004B0012">
        <w:t>t</w:t>
      </w:r>
      <w:r w:rsidRPr="004B0012">
        <w:t xml:space="preserve">heir </w:t>
      </w:r>
      <w:r w:rsidR="00001135" w:rsidRPr="004B0012">
        <w:t>b</w:t>
      </w:r>
      <w:r w:rsidRPr="004B0012">
        <w:t xml:space="preserve">rakes and </w:t>
      </w:r>
      <w:r w:rsidR="00001135" w:rsidRPr="004B0012">
        <w:t>m</w:t>
      </w:r>
      <w:r w:rsidRPr="004B0012">
        <w:t xml:space="preserve">otivations. </w:t>
      </w:r>
      <w:r w:rsidRPr="004B0012">
        <w:rPr>
          <w:i/>
          <w:iCs/>
        </w:rPr>
        <w:t>Communication and Applied Technologies</w:t>
      </w:r>
      <w:r w:rsidRPr="004B0012">
        <w:t xml:space="preserve">, 357–366. </w:t>
      </w:r>
      <w:r w:rsidR="00001135" w:rsidRPr="004B0012">
        <w:t>https://doi.org/10.1007/978-981-99-7210-4_33</w:t>
      </w:r>
    </w:p>
    <w:p w14:paraId="5F87D307" w14:textId="4178DFD1" w:rsidR="00001135" w:rsidRPr="004B0012" w:rsidRDefault="0069437F" w:rsidP="004B0012">
      <w:pPr>
        <w:pStyle w:val="Bibliography"/>
        <w:spacing w:line="264" w:lineRule="auto"/>
        <w:ind w:left="540" w:hanging="540"/>
      </w:pPr>
      <w:proofErr w:type="spellStart"/>
      <w:r w:rsidRPr="004B0012">
        <w:t>Makkonen</w:t>
      </w:r>
      <w:proofErr w:type="spellEnd"/>
      <w:r w:rsidRPr="004B0012">
        <w:t xml:space="preserve">, M., Frank, L., and </w:t>
      </w:r>
      <w:proofErr w:type="spellStart"/>
      <w:r w:rsidRPr="004B0012">
        <w:t>Kemppainen</w:t>
      </w:r>
      <w:proofErr w:type="spellEnd"/>
      <w:r w:rsidRPr="004B0012">
        <w:t>, T. (2021). The effects of consumer demographics and payment method preference on product return frequency and reasons in online shopping</w:t>
      </w:r>
      <w:r w:rsidR="00001135" w:rsidRPr="004B0012">
        <w:t xml:space="preserve">.  In: A. </w:t>
      </w:r>
      <w:proofErr w:type="spellStart"/>
      <w:r w:rsidR="00001135" w:rsidRPr="004B0012">
        <w:t>Pucihar</w:t>
      </w:r>
      <w:proofErr w:type="spellEnd"/>
      <w:r w:rsidR="00001135" w:rsidRPr="004B0012">
        <w:t xml:space="preserve">, M. </w:t>
      </w:r>
      <w:proofErr w:type="spellStart"/>
      <w:r w:rsidR="00001135" w:rsidRPr="004B0012">
        <w:t>Kljajic</w:t>
      </w:r>
      <w:proofErr w:type="spellEnd"/>
      <w:r w:rsidR="00001135" w:rsidRPr="004B0012">
        <w:t xml:space="preserve"> </w:t>
      </w:r>
      <w:proofErr w:type="spellStart"/>
      <w:r w:rsidR="00001135" w:rsidRPr="004B0012">
        <w:t>Borstnar</w:t>
      </w:r>
      <w:proofErr w:type="spellEnd"/>
      <w:r w:rsidR="00001135" w:rsidRPr="004B0012">
        <w:t xml:space="preserve">, R. Bons, H. Cripps, A. </w:t>
      </w:r>
      <w:proofErr w:type="spellStart"/>
      <w:r w:rsidR="00001135" w:rsidRPr="004B0012">
        <w:t>Sheombar</w:t>
      </w:r>
      <w:proofErr w:type="spellEnd"/>
      <w:r w:rsidR="00001135" w:rsidRPr="004B0012">
        <w:t xml:space="preserve">, and D. Vidmar (Eds.), 34th Bled </w:t>
      </w:r>
      <w:proofErr w:type="spellStart"/>
      <w:r w:rsidR="00001135" w:rsidRPr="004B0012">
        <w:t>eConference</w:t>
      </w:r>
      <w:proofErr w:type="spellEnd"/>
      <w:r w:rsidR="00001135" w:rsidRPr="004B0012">
        <w:t>: Digital Support from Crisis to Progressive Change (pp. 567-580). University of Maribor. DOI https://doi.org/10.18690/978-961-286-485-9.40</w:t>
      </w:r>
    </w:p>
    <w:p w14:paraId="36B2C65B" w14:textId="7446E9E4" w:rsidR="0069437F" w:rsidRPr="004B0012" w:rsidRDefault="0069437F" w:rsidP="004B0012">
      <w:pPr>
        <w:pStyle w:val="Bibliography"/>
        <w:spacing w:line="264" w:lineRule="auto"/>
        <w:ind w:left="540" w:hanging="540"/>
      </w:pPr>
      <w:proofErr w:type="spellStart"/>
      <w:r w:rsidRPr="004B0012">
        <w:t>Mamedova</w:t>
      </w:r>
      <w:proofErr w:type="spellEnd"/>
      <w:r w:rsidRPr="004B0012">
        <w:t xml:space="preserve">, S., and Pawlowski, E. (2018). </w:t>
      </w:r>
      <w:r w:rsidRPr="004B0012">
        <w:rPr>
          <w:i/>
          <w:iCs/>
        </w:rPr>
        <w:t>A Description of U.S. Adults Who Are Not Digitally Literate</w:t>
      </w:r>
      <w:r w:rsidRPr="004B0012">
        <w:t>. National Center for Education Statistics. https://nces.ed.gov/pubs2018/2018161.pdf</w:t>
      </w:r>
    </w:p>
    <w:p w14:paraId="037062A9" w14:textId="1AEA2DE6" w:rsidR="0069437F" w:rsidRPr="004B0012" w:rsidRDefault="0069437F" w:rsidP="004B0012">
      <w:pPr>
        <w:pStyle w:val="Bibliography"/>
        <w:spacing w:line="264" w:lineRule="auto"/>
        <w:ind w:left="540" w:hanging="540"/>
      </w:pPr>
      <w:r w:rsidRPr="004B0012">
        <w:t xml:space="preserve">Mintel (2024a). </w:t>
      </w:r>
      <w:r w:rsidRPr="004B0012">
        <w:rPr>
          <w:i/>
          <w:iCs/>
        </w:rPr>
        <w:t>Multicultural Online Shopping Behaviors – US – 2024</w:t>
      </w:r>
      <w:r w:rsidRPr="004B0012">
        <w:t xml:space="preserve"> [Dataset]. https://store.mintel.com/us/report/multicultural-online-shopping-behaviors-us-2024/</w:t>
      </w:r>
    </w:p>
    <w:p w14:paraId="09859975" w14:textId="593D2CBD" w:rsidR="0069437F" w:rsidRPr="004B0012" w:rsidRDefault="0069437F" w:rsidP="004B0012">
      <w:pPr>
        <w:pStyle w:val="Bibliography"/>
        <w:spacing w:line="264" w:lineRule="auto"/>
        <w:ind w:left="540" w:hanging="540"/>
      </w:pPr>
      <w:r w:rsidRPr="004B0012">
        <w:t xml:space="preserve">Mintel (2024b). </w:t>
      </w:r>
      <w:r w:rsidRPr="004B0012">
        <w:rPr>
          <w:i/>
          <w:iCs/>
        </w:rPr>
        <w:t>State of Retail and eCommerce – US – 2024</w:t>
      </w:r>
      <w:r w:rsidRPr="004B0012">
        <w:t xml:space="preserve"> [Dataset]. https://data-mintel-com.ezproxy.lib.utexas.edu/databook/state-of-retail-ecommerce-us-2024/</w:t>
      </w:r>
    </w:p>
    <w:p w14:paraId="655CC97C" w14:textId="77777777" w:rsidR="0069437F" w:rsidRPr="004B0012" w:rsidRDefault="0069437F" w:rsidP="004B0012">
      <w:pPr>
        <w:pStyle w:val="Bibliography"/>
        <w:spacing w:line="264" w:lineRule="auto"/>
        <w:ind w:left="540" w:hanging="540"/>
      </w:pPr>
      <w:r w:rsidRPr="004B0012">
        <w:t xml:space="preserve">Mohammadi, M., </w:t>
      </w:r>
      <w:proofErr w:type="spellStart"/>
      <w:r w:rsidRPr="004B0012">
        <w:t>Davatgari</w:t>
      </w:r>
      <w:proofErr w:type="spellEnd"/>
      <w:r w:rsidRPr="004B0012">
        <w:t xml:space="preserve">, A., </w:t>
      </w:r>
      <w:proofErr w:type="spellStart"/>
      <w:r w:rsidRPr="004B0012">
        <w:t>Asgharpour</w:t>
      </w:r>
      <w:proofErr w:type="spellEnd"/>
      <w:r w:rsidRPr="004B0012">
        <w:t xml:space="preserve">, S., </w:t>
      </w:r>
      <w:proofErr w:type="spellStart"/>
      <w:r w:rsidRPr="004B0012">
        <w:t>Shabanpour</w:t>
      </w:r>
      <w:proofErr w:type="spellEnd"/>
      <w:r w:rsidRPr="004B0012">
        <w:t xml:space="preserve">, R., Mohammadian, A., </w:t>
      </w:r>
      <w:proofErr w:type="spellStart"/>
      <w:r w:rsidRPr="004B0012">
        <w:t>Derrible</w:t>
      </w:r>
      <w:proofErr w:type="spellEnd"/>
      <w:r w:rsidRPr="004B0012">
        <w:t xml:space="preserve">, S., Pendyala, R. M., and Salon, D. (2024). The interaction between the recent evolution of working from home and online shopping. </w:t>
      </w:r>
      <w:r w:rsidRPr="004B0012">
        <w:rPr>
          <w:i/>
          <w:iCs/>
        </w:rPr>
        <w:t>Transportation</w:t>
      </w:r>
      <w:r w:rsidRPr="004B0012">
        <w:t>, 1–36. https://doi.org/10.1007/s11116-024-10506-4</w:t>
      </w:r>
    </w:p>
    <w:p w14:paraId="33AA8BCA" w14:textId="4389887A" w:rsidR="0069437F" w:rsidRPr="004B0012" w:rsidRDefault="0069437F" w:rsidP="004B0012">
      <w:pPr>
        <w:pStyle w:val="Bibliography"/>
        <w:spacing w:line="264" w:lineRule="auto"/>
        <w:ind w:left="540" w:hanging="540"/>
      </w:pPr>
      <w:r w:rsidRPr="004B0012">
        <w:lastRenderedPageBreak/>
        <w:t xml:space="preserve">Mokhtarian, P. L., and Salomon, I. (2001). How derived is the demand for travel? Some conceptual and measurement considerations. </w:t>
      </w:r>
      <w:r w:rsidRPr="004B0012">
        <w:rPr>
          <w:i/>
          <w:iCs/>
        </w:rPr>
        <w:t>Transportation Research Part A: Policy and Practice</w:t>
      </w:r>
      <w:r w:rsidRPr="004B0012">
        <w:t xml:space="preserve">, </w:t>
      </w:r>
      <w:r w:rsidRPr="004B0012">
        <w:rPr>
          <w:i/>
          <w:iCs/>
        </w:rPr>
        <w:t>35</w:t>
      </w:r>
      <w:r w:rsidRPr="004B0012">
        <w:t xml:space="preserve">(8), </w:t>
      </w:r>
      <w:r w:rsidR="00001135" w:rsidRPr="004B0012">
        <w:t>695–719</w:t>
      </w:r>
      <w:r w:rsidRPr="004B0012">
        <w:t>. https://doi.org/10.1016/S0965-8564(00)00013-6</w:t>
      </w:r>
    </w:p>
    <w:p w14:paraId="30C193E2" w14:textId="40889574" w:rsidR="0069437F" w:rsidRPr="004B0012" w:rsidRDefault="0069437F" w:rsidP="004B0012">
      <w:pPr>
        <w:pStyle w:val="Bibliography"/>
        <w:spacing w:line="264" w:lineRule="auto"/>
        <w:ind w:left="540" w:hanging="540"/>
      </w:pPr>
      <w:r w:rsidRPr="004B0012">
        <w:t xml:space="preserve">Nair, K., </w:t>
      </w:r>
      <w:proofErr w:type="spellStart"/>
      <w:r w:rsidRPr="004B0012">
        <w:t>Mundkur</w:t>
      </w:r>
      <w:proofErr w:type="spellEnd"/>
      <w:r w:rsidRPr="004B0012">
        <w:t xml:space="preserve">, S., and </w:t>
      </w:r>
      <w:proofErr w:type="spellStart"/>
      <w:r w:rsidRPr="004B0012">
        <w:t>Tulshyan</w:t>
      </w:r>
      <w:proofErr w:type="spellEnd"/>
      <w:r w:rsidRPr="004B0012">
        <w:t xml:space="preserve">, A. (2022). Difference in </w:t>
      </w:r>
      <w:r w:rsidR="00001135" w:rsidRPr="004B0012">
        <w:t>c</w:t>
      </w:r>
      <w:r w:rsidRPr="004B0012">
        <w:t xml:space="preserve">onsumer </w:t>
      </w:r>
      <w:r w:rsidR="00001135" w:rsidRPr="004B0012">
        <w:t>s</w:t>
      </w:r>
      <w:r w:rsidRPr="004B0012">
        <w:t xml:space="preserve">hopping </w:t>
      </w:r>
      <w:proofErr w:type="spellStart"/>
      <w:r w:rsidR="00001135" w:rsidRPr="004B0012">
        <w:t>b</w:t>
      </w:r>
      <w:r w:rsidRPr="004B0012">
        <w:t>ehaviour</w:t>
      </w:r>
      <w:proofErr w:type="spellEnd"/>
      <w:r w:rsidRPr="004B0012">
        <w:t xml:space="preserve"> of </w:t>
      </w:r>
      <w:r w:rsidR="00001135" w:rsidRPr="004B0012">
        <w:t>m</w:t>
      </w:r>
      <w:r w:rsidRPr="004B0012">
        <w:t xml:space="preserve">en and </w:t>
      </w:r>
      <w:r w:rsidR="00001135" w:rsidRPr="004B0012">
        <w:t>w</w:t>
      </w:r>
      <w:r w:rsidRPr="004B0012">
        <w:t xml:space="preserve">omen. </w:t>
      </w:r>
      <w:r w:rsidRPr="004B0012">
        <w:rPr>
          <w:i/>
          <w:iCs/>
        </w:rPr>
        <w:t>International Research Journal of Engineering and Technology</w:t>
      </w:r>
      <w:r w:rsidRPr="004B0012">
        <w:t xml:space="preserve">, </w:t>
      </w:r>
      <w:r w:rsidRPr="004B0012">
        <w:rPr>
          <w:i/>
          <w:iCs/>
        </w:rPr>
        <w:t>9</w:t>
      </w:r>
      <w:r w:rsidRPr="004B0012">
        <w:t>(12), 91–95.</w:t>
      </w:r>
    </w:p>
    <w:p w14:paraId="0D53143B" w14:textId="069D3D16" w:rsidR="0069437F" w:rsidRPr="004B0012" w:rsidRDefault="0069437F" w:rsidP="004B0012">
      <w:pPr>
        <w:pStyle w:val="Bibliography"/>
        <w:spacing w:line="264" w:lineRule="auto"/>
        <w:ind w:left="540" w:hanging="540"/>
      </w:pPr>
      <w:proofErr w:type="spellStart"/>
      <w:r w:rsidRPr="004B0012">
        <w:t>Narvar</w:t>
      </w:r>
      <w:proofErr w:type="spellEnd"/>
      <w:r w:rsidRPr="004B0012">
        <w:t xml:space="preserve"> (2022). </w:t>
      </w:r>
      <w:r w:rsidRPr="004B0012">
        <w:rPr>
          <w:i/>
          <w:iCs/>
        </w:rPr>
        <w:t>The State of Returns: The End of One-Size Fits-All Returns</w:t>
      </w:r>
      <w:r w:rsidRPr="004B0012">
        <w:t xml:space="preserve">. </w:t>
      </w:r>
      <w:proofErr w:type="spellStart"/>
      <w:r w:rsidRPr="004B0012">
        <w:t>Narvar</w:t>
      </w:r>
      <w:proofErr w:type="spellEnd"/>
      <w:r w:rsidRPr="004B0012">
        <w:t>. https://corp.narvar.com/resources/2022-the-state-of-returns</w:t>
      </w:r>
    </w:p>
    <w:p w14:paraId="473BC7B7" w14:textId="378BBB4D" w:rsidR="0069437F" w:rsidRPr="004B0012" w:rsidRDefault="0069437F" w:rsidP="004B0012">
      <w:pPr>
        <w:pStyle w:val="Bibliography"/>
        <w:spacing w:line="264" w:lineRule="auto"/>
        <w:ind w:left="540" w:hanging="540"/>
      </w:pPr>
      <w:proofErr w:type="spellStart"/>
      <w:r w:rsidRPr="004B0012">
        <w:t>Narvar</w:t>
      </w:r>
      <w:proofErr w:type="spellEnd"/>
      <w:r w:rsidRPr="004B0012">
        <w:t xml:space="preserve"> (2024). </w:t>
      </w:r>
      <w:r w:rsidRPr="004B0012">
        <w:rPr>
          <w:i/>
          <w:iCs/>
        </w:rPr>
        <w:t>State of Returns Revolutionizing Returns: The Reverse Checkout Advantage</w:t>
      </w:r>
      <w:r w:rsidRPr="004B0012">
        <w:t>. https://corp.narvar.com/resources/2024-state-of-returns-report#:~:text=In%20the%20fast%2Dpaced%20world,latest%20trends%20in%20returns%20management.</w:t>
      </w:r>
    </w:p>
    <w:p w14:paraId="5B699EBB" w14:textId="77777777" w:rsidR="0069437F" w:rsidRPr="004B0012" w:rsidRDefault="0069437F" w:rsidP="004B0012">
      <w:pPr>
        <w:pStyle w:val="Bibliography"/>
        <w:spacing w:line="264" w:lineRule="auto"/>
        <w:ind w:left="540" w:hanging="540"/>
      </w:pPr>
      <w:proofErr w:type="spellStart"/>
      <w:r w:rsidRPr="004B0012">
        <w:t>Nashra</w:t>
      </w:r>
      <w:proofErr w:type="spellEnd"/>
      <w:r w:rsidRPr="004B0012">
        <w:t xml:space="preserve">, F. (2024). </w:t>
      </w:r>
      <w:r w:rsidRPr="004B0012">
        <w:rPr>
          <w:i/>
          <w:iCs/>
        </w:rPr>
        <w:t>Online Purchase Returns in the United States 2023: Product Categories by Gender and Generation</w:t>
      </w:r>
      <w:r w:rsidRPr="004B0012">
        <w:t>. https://ecommercedb.com/insights/online-purchase-returns-in-the-united-states-2023-product-categories-by-gender-and-generation/4577</w:t>
      </w:r>
    </w:p>
    <w:p w14:paraId="7DFB514F" w14:textId="5C1F4AF7" w:rsidR="0069437F" w:rsidRPr="004B0012" w:rsidRDefault="0069437F" w:rsidP="004B0012">
      <w:pPr>
        <w:pStyle w:val="Bibliography"/>
        <w:spacing w:line="264" w:lineRule="auto"/>
        <w:ind w:left="540" w:hanging="540"/>
      </w:pPr>
      <w:r w:rsidRPr="004B0012">
        <w:t xml:space="preserve">National Retail Federation (2023). </w:t>
      </w:r>
      <w:r w:rsidRPr="004B0012">
        <w:rPr>
          <w:i/>
          <w:iCs/>
        </w:rPr>
        <w:t xml:space="preserve">Merchandise </w:t>
      </w:r>
      <w:r w:rsidR="00001135" w:rsidRPr="004B0012">
        <w:rPr>
          <w:i/>
          <w:iCs/>
        </w:rPr>
        <w:t>R</w:t>
      </w:r>
      <w:r w:rsidRPr="004B0012">
        <w:rPr>
          <w:i/>
          <w:iCs/>
        </w:rPr>
        <w:t xml:space="preserve">eturned as a </w:t>
      </w:r>
      <w:r w:rsidR="00001135" w:rsidRPr="004B0012">
        <w:rPr>
          <w:i/>
          <w:iCs/>
        </w:rPr>
        <w:t>P</w:t>
      </w:r>
      <w:r w:rsidRPr="004B0012">
        <w:rPr>
          <w:i/>
          <w:iCs/>
        </w:rPr>
        <w:t xml:space="preserve">ercentage of </w:t>
      </w:r>
      <w:r w:rsidR="00001135" w:rsidRPr="004B0012">
        <w:rPr>
          <w:i/>
          <w:iCs/>
        </w:rPr>
        <w:t>T</w:t>
      </w:r>
      <w:r w:rsidRPr="004B0012">
        <w:rPr>
          <w:i/>
          <w:iCs/>
        </w:rPr>
        <w:t xml:space="preserve">otal </w:t>
      </w:r>
      <w:r w:rsidR="00001135" w:rsidRPr="004B0012">
        <w:rPr>
          <w:i/>
          <w:iCs/>
        </w:rPr>
        <w:t>R</w:t>
      </w:r>
      <w:r w:rsidRPr="004B0012">
        <w:rPr>
          <w:i/>
          <w:iCs/>
        </w:rPr>
        <w:t xml:space="preserve">etail </w:t>
      </w:r>
      <w:r w:rsidR="00001135" w:rsidRPr="004B0012">
        <w:rPr>
          <w:i/>
          <w:iCs/>
        </w:rPr>
        <w:t>S</w:t>
      </w:r>
      <w:r w:rsidRPr="004B0012">
        <w:rPr>
          <w:i/>
          <w:iCs/>
        </w:rPr>
        <w:t>ales in the United States from 2012 to 2023</w:t>
      </w:r>
      <w:r w:rsidRPr="004B0012">
        <w:t xml:space="preserve"> [Dataset]. Statista. https://www.statista.com/statistics/876378/retail-industry-reverse-logistics-share-united-states/</w:t>
      </w:r>
    </w:p>
    <w:p w14:paraId="2D6B3AB0" w14:textId="23F3D42B" w:rsidR="0069437F" w:rsidRPr="004B0012" w:rsidRDefault="0069437F" w:rsidP="004B0012">
      <w:pPr>
        <w:pStyle w:val="Bibliography"/>
        <w:spacing w:line="264" w:lineRule="auto"/>
        <w:ind w:left="540" w:hanging="540"/>
      </w:pPr>
      <w:r w:rsidRPr="004B0012">
        <w:t xml:space="preserve">National Retail Federation (2024). </w:t>
      </w:r>
      <w:r w:rsidRPr="004B0012">
        <w:rPr>
          <w:i/>
          <w:iCs/>
        </w:rPr>
        <w:t>2024 Consumer Returns in the Retail Industry</w:t>
      </w:r>
      <w:r w:rsidRPr="004B0012">
        <w:t>. https://nrf.com/research/2024-consumer-returns-retail-industry</w:t>
      </w:r>
    </w:p>
    <w:p w14:paraId="05B73680" w14:textId="77777777" w:rsidR="0069437F" w:rsidRPr="004B0012" w:rsidRDefault="0069437F" w:rsidP="004B0012">
      <w:pPr>
        <w:pStyle w:val="Bibliography"/>
        <w:spacing w:line="264" w:lineRule="auto"/>
        <w:ind w:left="540" w:hanging="540"/>
      </w:pPr>
      <w:r w:rsidRPr="004B0012">
        <w:t xml:space="preserve">Ng, S. (2024, November 20). The Spiraling Environmental Cost Of E-commerce Returns. </w:t>
      </w:r>
      <w:r w:rsidRPr="004B0012">
        <w:rPr>
          <w:i/>
          <w:iCs/>
        </w:rPr>
        <w:t>The Interline</w:t>
      </w:r>
      <w:r w:rsidRPr="004B0012">
        <w:t>. https://www.theinterline.com/2024/11/20/the-spiraling-environmental-cost-of-e-commerce-returns/</w:t>
      </w:r>
    </w:p>
    <w:p w14:paraId="60B287B1" w14:textId="77777777" w:rsidR="0069437F" w:rsidRPr="004B0012" w:rsidRDefault="0069437F" w:rsidP="004B0012">
      <w:pPr>
        <w:pStyle w:val="Bibliography"/>
        <w:spacing w:line="264" w:lineRule="auto"/>
        <w:ind w:left="540" w:hanging="540"/>
      </w:pPr>
      <w:r w:rsidRPr="004B0012">
        <w:t xml:space="preserve">Nguyen, T. T., Tran, T. N. H., Do, T. H. M., </w:t>
      </w:r>
      <w:proofErr w:type="spellStart"/>
      <w:r w:rsidRPr="004B0012">
        <w:t>Dinh</w:t>
      </w:r>
      <w:proofErr w:type="spellEnd"/>
      <w:r w:rsidRPr="004B0012">
        <w:t xml:space="preserve">, T. K. L., Nguyen, T. U. N., and Dang, T. M. K. (2024). Digital literacy, online security behaviors and E-payment intention. </w:t>
      </w:r>
      <w:r w:rsidRPr="004B0012">
        <w:rPr>
          <w:i/>
          <w:iCs/>
        </w:rPr>
        <w:t>Journal of Open Innovation: Technology, Market, and Complexity</w:t>
      </w:r>
      <w:r w:rsidRPr="004B0012">
        <w:t xml:space="preserve">, </w:t>
      </w:r>
      <w:r w:rsidRPr="004B0012">
        <w:rPr>
          <w:i/>
          <w:iCs/>
        </w:rPr>
        <w:t>10</w:t>
      </w:r>
      <w:r w:rsidRPr="004B0012">
        <w:t>(2), 100292. https://doi.org/10.1016/j.joitmc.2024.100292</w:t>
      </w:r>
    </w:p>
    <w:p w14:paraId="3C0C7E2C" w14:textId="66033421" w:rsidR="0069437F" w:rsidRPr="004B0012" w:rsidRDefault="0069437F" w:rsidP="004B0012">
      <w:pPr>
        <w:pStyle w:val="Bibliography"/>
        <w:spacing w:line="264" w:lineRule="auto"/>
        <w:ind w:left="540" w:hanging="540"/>
      </w:pPr>
      <w:r w:rsidRPr="004B0012">
        <w:t xml:space="preserve">Numerator (2022). </w:t>
      </w:r>
      <w:r w:rsidRPr="004B0012">
        <w:rPr>
          <w:i/>
          <w:iCs/>
        </w:rPr>
        <w:t>Breaking Stereotypes: The Women Driving Sales in Male-Centric Categories</w:t>
      </w:r>
      <w:r w:rsidRPr="004B0012">
        <w:t>. https://www.numerator.com/wp-content/uploads/2023/11/Breaking-Sterotypes_The-Women-Driving-Sales-in-Male_Centric-Categories.pdf</w:t>
      </w:r>
    </w:p>
    <w:p w14:paraId="465134E7" w14:textId="7B55A76F" w:rsidR="0069437F" w:rsidRPr="004B0012" w:rsidRDefault="00001135" w:rsidP="004B0012">
      <w:pPr>
        <w:pStyle w:val="Bibliography"/>
        <w:spacing w:line="264" w:lineRule="auto"/>
        <w:ind w:left="540" w:hanging="540"/>
      </w:pPr>
      <w:r w:rsidRPr="004B0012">
        <w:t xml:space="preserve">de </w:t>
      </w:r>
      <w:r w:rsidR="0069437F" w:rsidRPr="004B0012">
        <w:t>Palma, A., Picard, N., and Lindsey, R. (2024). Chapter 16: Activity and transportation decisions within households.</w:t>
      </w:r>
      <w:r w:rsidR="009350BF" w:rsidRPr="004B0012">
        <w:t xml:space="preserve"> In: </w:t>
      </w:r>
      <w:r w:rsidR="009350BF" w:rsidRPr="004B0012">
        <w:rPr>
          <w:i/>
          <w:iCs/>
        </w:rPr>
        <w:t>Handbook of Choice Modelling</w:t>
      </w:r>
      <w:r w:rsidR="009350BF" w:rsidRPr="004B0012">
        <w:t xml:space="preserve">. Edward Elgar Publishing, Cheltenham, UK. </w:t>
      </w:r>
      <w:r w:rsidR="0069437F" w:rsidRPr="004B0012">
        <w:t>https://www.elgaronline.com/edcollchap/book/9781800375635/book-part-9781800375635-24.xml</w:t>
      </w:r>
    </w:p>
    <w:p w14:paraId="3467505E" w14:textId="77777777" w:rsidR="0069437F" w:rsidRPr="004B0012" w:rsidRDefault="0069437F" w:rsidP="004B0012">
      <w:pPr>
        <w:pStyle w:val="Bibliography"/>
        <w:spacing w:line="264" w:lineRule="auto"/>
        <w:ind w:left="540" w:hanging="540"/>
      </w:pPr>
      <w:proofErr w:type="spellStart"/>
      <w:r w:rsidRPr="004B0012">
        <w:t>Papke</w:t>
      </w:r>
      <w:proofErr w:type="spellEnd"/>
      <w:r w:rsidRPr="004B0012">
        <w:t xml:space="preserve">, L. E., and Wooldridge, J. M. (1996). Econometric methods for fractional response variables with an application to 401 (k) plan participation rates. </w:t>
      </w:r>
      <w:r w:rsidRPr="004B0012">
        <w:rPr>
          <w:i/>
          <w:iCs/>
        </w:rPr>
        <w:t>Journal of Applied Econometrics</w:t>
      </w:r>
      <w:r w:rsidRPr="004B0012">
        <w:t xml:space="preserve">, </w:t>
      </w:r>
      <w:r w:rsidRPr="004B0012">
        <w:rPr>
          <w:i/>
          <w:iCs/>
        </w:rPr>
        <w:t>11</w:t>
      </w:r>
      <w:r w:rsidRPr="004B0012">
        <w:t>(6), 619–632.</w:t>
      </w:r>
    </w:p>
    <w:p w14:paraId="7A8306CD" w14:textId="5A115553" w:rsidR="0069437F" w:rsidRPr="004B0012" w:rsidRDefault="0069437F" w:rsidP="004B0012">
      <w:pPr>
        <w:pStyle w:val="Bibliography"/>
        <w:spacing w:line="264" w:lineRule="auto"/>
        <w:ind w:left="540" w:hanging="540"/>
      </w:pPr>
      <w:r w:rsidRPr="004B0012">
        <w:t xml:space="preserve">Pew Research Center (2024). </w:t>
      </w:r>
      <w:r w:rsidRPr="004B0012">
        <w:rPr>
          <w:i/>
          <w:iCs/>
        </w:rPr>
        <w:t>Share of adults in the United States who use the internet as of 2024, by ethnicity</w:t>
      </w:r>
      <w:r w:rsidRPr="004B0012">
        <w:t>. https://www.statista.com/statistics/327134/internet-usage-usa-ethnicity/</w:t>
      </w:r>
    </w:p>
    <w:p w14:paraId="1F85CEF5" w14:textId="113AAF16" w:rsidR="00DF102A" w:rsidRPr="004B0012" w:rsidRDefault="00DF102A" w:rsidP="004B0012">
      <w:pPr>
        <w:pStyle w:val="Bibliography"/>
        <w:spacing w:line="264" w:lineRule="auto"/>
        <w:ind w:left="540" w:hanging="540"/>
      </w:pPr>
      <w:r w:rsidRPr="004B0012">
        <w:t xml:space="preserve">Pitney Bowes (2023). </w:t>
      </w:r>
      <w:r w:rsidRPr="004B0012">
        <w:rPr>
          <w:i/>
          <w:iCs/>
        </w:rPr>
        <w:t>Over the river and through the woods to drop off pants and shirts</w:t>
      </w:r>
      <w:r w:rsidRPr="004B0012">
        <w:t>. https://www.pitneybowes.com/us/blog/us-returns-distance.html</w:t>
      </w:r>
    </w:p>
    <w:p w14:paraId="1CF33F0B" w14:textId="02CA506B" w:rsidR="0069437F" w:rsidRPr="004B0012" w:rsidRDefault="0069437F" w:rsidP="004B0012">
      <w:pPr>
        <w:pStyle w:val="Bibliography"/>
        <w:spacing w:line="264" w:lineRule="auto"/>
        <w:ind w:left="540" w:hanging="540"/>
      </w:pPr>
      <w:proofErr w:type="spellStart"/>
      <w:r w:rsidRPr="004B0012">
        <w:rPr>
          <w:color w:val="222222"/>
          <w:shd w:val="clear" w:color="auto" w:fill="FFFFFF"/>
        </w:rPr>
        <w:lastRenderedPageBreak/>
        <w:t>Pradhana</w:t>
      </w:r>
      <w:proofErr w:type="spellEnd"/>
      <w:r w:rsidRPr="004B0012">
        <w:rPr>
          <w:color w:val="222222"/>
          <w:shd w:val="clear" w:color="auto" w:fill="FFFFFF"/>
        </w:rPr>
        <w:t xml:space="preserve">, F., and </w:t>
      </w:r>
      <w:proofErr w:type="spellStart"/>
      <w:r w:rsidRPr="004B0012">
        <w:rPr>
          <w:color w:val="222222"/>
          <w:shd w:val="clear" w:color="auto" w:fill="FFFFFF"/>
        </w:rPr>
        <w:t>Sastiono</w:t>
      </w:r>
      <w:proofErr w:type="spellEnd"/>
      <w:r w:rsidRPr="004B0012">
        <w:rPr>
          <w:color w:val="222222"/>
          <w:shd w:val="clear" w:color="auto" w:fill="FFFFFF"/>
        </w:rPr>
        <w:t xml:space="preserve">, P. (2019). Gender differences in online shopping: </w:t>
      </w:r>
      <w:r w:rsidR="009350BF" w:rsidRPr="004B0012">
        <w:rPr>
          <w:color w:val="222222"/>
          <w:shd w:val="clear" w:color="auto" w:fill="FFFFFF"/>
        </w:rPr>
        <w:t>A</w:t>
      </w:r>
      <w:r w:rsidRPr="004B0012">
        <w:rPr>
          <w:color w:val="222222"/>
          <w:shd w:val="clear" w:color="auto" w:fill="FFFFFF"/>
        </w:rPr>
        <w:t>re men more shopaholic online?. In </w:t>
      </w:r>
      <w:r w:rsidRPr="004B0012">
        <w:rPr>
          <w:i/>
          <w:iCs/>
          <w:color w:val="222222"/>
          <w:shd w:val="clear" w:color="auto" w:fill="FFFFFF"/>
        </w:rPr>
        <w:t>12th International Conference on Business and Management Research (ICBMR 2018)</w:t>
      </w:r>
      <w:r w:rsidRPr="004B0012">
        <w:rPr>
          <w:color w:val="222222"/>
          <w:shd w:val="clear" w:color="auto" w:fill="FFFFFF"/>
        </w:rPr>
        <w:t> (pp. 123-128). Atlantis Press.</w:t>
      </w:r>
      <w:r w:rsidRPr="004B0012">
        <w:t xml:space="preserve"> </w:t>
      </w:r>
    </w:p>
    <w:p w14:paraId="5F77F7A4" w14:textId="24B8A151" w:rsidR="0069437F" w:rsidRPr="004B0012" w:rsidRDefault="0069437F" w:rsidP="004B0012">
      <w:pPr>
        <w:pStyle w:val="Bibliography"/>
        <w:spacing w:line="264" w:lineRule="auto"/>
        <w:ind w:left="540" w:hanging="540"/>
      </w:pPr>
      <w:r w:rsidRPr="004B0012">
        <w:t xml:space="preserve">PYMNTS (2023). </w:t>
      </w:r>
      <w:proofErr w:type="spellStart"/>
      <w:r w:rsidRPr="004B0012">
        <w:rPr>
          <w:i/>
          <w:iCs/>
        </w:rPr>
        <w:t>InPost</w:t>
      </w:r>
      <w:proofErr w:type="spellEnd"/>
      <w:r w:rsidRPr="004B0012">
        <w:rPr>
          <w:i/>
          <w:iCs/>
        </w:rPr>
        <w:t xml:space="preserve"> to Open More Public Transport Station Lockers in Europe</w:t>
      </w:r>
      <w:r w:rsidRPr="004B0012">
        <w:t>. https://www.pymnts.com/news/delivery/2023/inpost-to-open-more-public-transport-station-lockers-in-europe/</w:t>
      </w:r>
    </w:p>
    <w:p w14:paraId="186445DE" w14:textId="77777777" w:rsidR="0069437F" w:rsidRPr="004B0012" w:rsidRDefault="0069437F" w:rsidP="004B0012">
      <w:pPr>
        <w:pStyle w:val="Bibliography"/>
        <w:spacing w:line="264" w:lineRule="auto"/>
        <w:ind w:left="540" w:hanging="540"/>
      </w:pPr>
      <w:r w:rsidRPr="004B0012">
        <w:t xml:space="preserve">Rutter, A., </w:t>
      </w:r>
      <w:proofErr w:type="spellStart"/>
      <w:r w:rsidRPr="004B0012">
        <w:t>Bierling</w:t>
      </w:r>
      <w:proofErr w:type="spellEnd"/>
      <w:r w:rsidRPr="004B0012">
        <w:t xml:space="preserve">, D., Lee, D., Morgan, C., and Warner, J. (2017). </w:t>
      </w:r>
      <w:r w:rsidRPr="004B0012">
        <w:rPr>
          <w:i/>
          <w:iCs/>
        </w:rPr>
        <w:t>How Will E-commerce Growth Impact Our Transportation Network?</w:t>
      </w:r>
      <w:r w:rsidRPr="004B0012">
        <w:t xml:space="preserve"> https://static.tti.tamu.edu/tti.tamu.edu/documents/PRC-17-79-F.pdf</w:t>
      </w:r>
    </w:p>
    <w:p w14:paraId="59D90FB7" w14:textId="77777777" w:rsidR="0069437F" w:rsidRPr="004B0012" w:rsidRDefault="0069437F" w:rsidP="004B0012">
      <w:pPr>
        <w:pStyle w:val="Bibliography"/>
        <w:spacing w:line="264" w:lineRule="auto"/>
        <w:ind w:left="540" w:hanging="540"/>
      </w:pPr>
      <w:r w:rsidRPr="004B0012">
        <w:t xml:space="preserve">Shah, H., Carrel, A. L., and Le, H. T. K. (2024). Impacts of teleworking and online shopping on travel: A tour-based analysis. </w:t>
      </w:r>
      <w:r w:rsidRPr="004B0012">
        <w:rPr>
          <w:i/>
          <w:iCs/>
        </w:rPr>
        <w:t>Transportation</w:t>
      </w:r>
      <w:r w:rsidRPr="004B0012">
        <w:t xml:space="preserve">, </w:t>
      </w:r>
      <w:r w:rsidRPr="004B0012">
        <w:rPr>
          <w:i/>
          <w:iCs/>
        </w:rPr>
        <w:t>51</w:t>
      </w:r>
      <w:r w:rsidRPr="004B0012">
        <w:t>(1), 99–127. https://doi.org/10.1007/s11116-022-10321-9</w:t>
      </w:r>
    </w:p>
    <w:p w14:paraId="773CD6EA" w14:textId="384C177C" w:rsidR="0069437F" w:rsidRPr="004B0012" w:rsidRDefault="0069437F" w:rsidP="004B0012">
      <w:pPr>
        <w:pStyle w:val="Bibliography"/>
        <w:spacing w:line="264" w:lineRule="auto"/>
        <w:ind w:left="540" w:hanging="540"/>
      </w:pPr>
      <w:r w:rsidRPr="004B0012">
        <w:t xml:space="preserve">Shah, V., Agarwal, A., </w:t>
      </w:r>
      <w:proofErr w:type="spellStart"/>
      <w:r w:rsidRPr="004B0012">
        <w:t>Verlekar</w:t>
      </w:r>
      <w:proofErr w:type="spellEnd"/>
      <w:r w:rsidRPr="004B0012">
        <w:t xml:space="preserve">, T. T., and Singh, R. (2021). Adapting </w:t>
      </w:r>
      <w:r w:rsidR="009350BF" w:rsidRPr="004B0012">
        <w:t>d</w:t>
      </w:r>
      <w:r w:rsidRPr="004B0012">
        <w:t xml:space="preserve">eep </w:t>
      </w:r>
      <w:r w:rsidR="009350BF" w:rsidRPr="004B0012">
        <w:t>n</w:t>
      </w:r>
      <w:r w:rsidRPr="004B0012">
        <w:t xml:space="preserve">eural </w:t>
      </w:r>
      <w:r w:rsidR="009350BF" w:rsidRPr="004B0012">
        <w:t>n</w:t>
      </w:r>
      <w:r w:rsidRPr="004B0012">
        <w:t xml:space="preserve">etworks for </w:t>
      </w:r>
      <w:r w:rsidR="009350BF" w:rsidRPr="004B0012">
        <w:t>p</w:t>
      </w:r>
      <w:r w:rsidRPr="004B0012">
        <w:t>edestrian-</w:t>
      </w:r>
      <w:r w:rsidR="009350BF" w:rsidRPr="004B0012">
        <w:t>d</w:t>
      </w:r>
      <w:r w:rsidRPr="004B0012">
        <w:t xml:space="preserve">etection to </w:t>
      </w:r>
      <w:r w:rsidR="009350BF" w:rsidRPr="004B0012">
        <w:t>l</w:t>
      </w:r>
      <w:r w:rsidRPr="004B0012">
        <w:t>ow-</w:t>
      </w:r>
      <w:r w:rsidR="009350BF" w:rsidRPr="004B0012">
        <w:t>l</w:t>
      </w:r>
      <w:r w:rsidRPr="004B0012">
        <w:t xml:space="preserve">ight </w:t>
      </w:r>
      <w:r w:rsidR="009350BF" w:rsidRPr="004B0012">
        <w:t>c</w:t>
      </w:r>
      <w:r w:rsidRPr="004B0012">
        <w:t xml:space="preserve">onditions without </w:t>
      </w:r>
      <w:r w:rsidR="009350BF" w:rsidRPr="004B0012">
        <w:t>r</w:t>
      </w:r>
      <w:r w:rsidRPr="004B0012">
        <w:t xml:space="preserve">e-training. </w:t>
      </w:r>
      <w:r w:rsidR="009350BF" w:rsidRPr="004B0012">
        <w:t>2021 IEEE/CVF International Conference on Computer Vision Workshops (ICCVW), Montreal, BC, Canada, 2021, pp. 2535–2541</w:t>
      </w:r>
      <w:r w:rsidRPr="004B0012">
        <w:t>.</w:t>
      </w:r>
    </w:p>
    <w:p w14:paraId="740DBD60" w14:textId="77777777" w:rsidR="0069437F" w:rsidRPr="004B0012" w:rsidRDefault="0069437F" w:rsidP="004B0012">
      <w:pPr>
        <w:pStyle w:val="Bibliography"/>
        <w:spacing w:line="264" w:lineRule="auto"/>
        <w:ind w:left="540" w:hanging="540"/>
      </w:pPr>
      <w:r w:rsidRPr="004B0012">
        <w:t xml:space="preserve">Sharda, S., Alonso, P., Garikapati, V., </w:t>
      </w:r>
      <w:proofErr w:type="spellStart"/>
      <w:r w:rsidRPr="004B0012">
        <w:t>Laguarda</w:t>
      </w:r>
      <w:proofErr w:type="spellEnd"/>
      <w:r w:rsidRPr="004B0012">
        <w:t xml:space="preserve">, I., Goulias, K., and Viz, N. (2024). </w:t>
      </w:r>
      <w:r w:rsidRPr="004B0012">
        <w:rPr>
          <w:i/>
          <w:iCs/>
        </w:rPr>
        <w:t>New Norms or Old Habits: Evaluating Interlinked Trajectories of Online Shopping and Work Commute Post-Pandemic</w:t>
      </w:r>
      <w:r w:rsidRPr="004B0012">
        <w:t>. Research Square. https://doi.org/10.21203/rs.3.rs-4930956/v1</w:t>
      </w:r>
    </w:p>
    <w:p w14:paraId="4E26FB25" w14:textId="77777777" w:rsidR="0069437F" w:rsidRPr="004B0012" w:rsidRDefault="0069437F" w:rsidP="004B0012">
      <w:pPr>
        <w:pStyle w:val="Bibliography"/>
        <w:spacing w:line="264" w:lineRule="auto"/>
        <w:ind w:left="540" w:hanging="540"/>
      </w:pPr>
      <w:r w:rsidRPr="004B0012">
        <w:t xml:space="preserve">Singh, K., and </w:t>
      </w:r>
      <w:proofErr w:type="spellStart"/>
      <w:r w:rsidRPr="004B0012">
        <w:t>Basu</w:t>
      </w:r>
      <w:proofErr w:type="spellEnd"/>
      <w:r w:rsidRPr="004B0012">
        <w:t xml:space="preserve">, R. (2023). Online consumer shopping </w:t>
      </w:r>
      <w:proofErr w:type="spellStart"/>
      <w:r w:rsidRPr="004B0012">
        <w:t>behaviour</w:t>
      </w:r>
      <w:proofErr w:type="spellEnd"/>
      <w:r w:rsidRPr="004B0012">
        <w:t xml:space="preserve">: A review and research agenda. </w:t>
      </w:r>
      <w:r w:rsidRPr="004B0012">
        <w:rPr>
          <w:i/>
          <w:iCs/>
        </w:rPr>
        <w:t>International Journal of Consumer Studies</w:t>
      </w:r>
      <w:r w:rsidRPr="004B0012">
        <w:t xml:space="preserve">, </w:t>
      </w:r>
      <w:r w:rsidRPr="004B0012">
        <w:rPr>
          <w:i/>
          <w:iCs/>
        </w:rPr>
        <w:t>47</w:t>
      </w:r>
      <w:r w:rsidRPr="004B0012">
        <w:t>(3), 815–851. https://doi.org/10.1111/ijcs.12899</w:t>
      </w:r>
    </w:p>
    <w:p w14:paraId="487D8A3D" w14:textId="619B0F3A" w:rsidR="0069437F" w:rsidRPr="004B0012" w:rsidRDefault="0069437F" w:rsidP="004B0012">
      <w:pPr>
        <w:pStyle w:val="Bibliography"/>
        <w:spacing w:line="264" w:lineRule="auto"/>
        <w:ind w:left="540" w:hanging="540"/>
      </w:pPr>
      <w:r w:rsidRPr="004B0012">
        <w:t xml:space="preserve">Singh, N., Misra, R., Quan, W., </w:t>
      </w:r>
      <w:proofErr w:type="spellStart"/>
      <w:r w:rsidRPr="004B0012">
        <w:t>Radic</w:t>
      </w:r>
      <w:proofErr w:type="spellEnd"/>
      <w:r w:rsidRPr="004B0012">
        <w:t xml:space="preserve">, A., Lee, S.-M., and Han, H. (2024). An analysis of consumer’s trusting beliefs towards the use of e-commerce platforms. </w:t>
      </w:r>
      <w:r w:rsidRPr="004B0012">
        <w:rPr>
          <w:i/>
          <w:iCs/>
        </w:rPr>
        <w:t>Humanities and Social Sciences Communications</w:t>
      </w:r>
      <w:r w:rsidRPr="004B0012">
        <w:t xml:space="preserve">, </w:t>
      </w:r>
      <w:r w:rsidRPr="004B0012">
        <w:rPr>
          <w:i/>
          <w:iCs/>
        </w:rPr>
        <w:t>11</w:t>
      </w:r>
      <w:r w:rsidRPr="004B0012">
        <w:t xml:space="preserve">(1), </w:t>
      </w:r>
      <w:r w:rsidR="009350BF" w:rsidRPr="004B0012">
        <w:t>899</w:t>
      </w:r>
      <w:r w:rsidRPr="004B0012">
        <w:t>. https://doi.org/10.1057/s41599-024-03395-6</w:t>
      </w:r>
    </w:p>
    <w:p w14:paraId="132D3129" w14:textId="77777777" w:rsidR="0069437F" w:rsidRPr="004B0012" w:rsidRDefault="0069437F" w:rsidP="004B0012">
      <w:pPr>
        <w:pStyle w:val="Bibliography"/>
        <w:spacing w:line="264" w:lineRule="auto"/>
        <w:ind w:left="540" w:hanging="540"/>
      </w:pPr>
      <w:r w:rsidRPr="004B0012">
        <w:t xml:space="preserve">Sivakumar, A., and Bhat, C. (2002). Fractional split-distribution model for statewide commodity-flow analysis. </w:t>
      </w:r>
      <w:r w:rsidRPr="004B0012">
        <w:rPr>
          <w:i/>
          <w:iCs/>
        </w:rPr>
        <w:t>Transportation Research Record</w:t>
      </w:r>
      <w:r w:rsidRPr="004B0012">
        <w:t xml:space="preserve">, </w:t>
      </w:r>
      <w:r w:rsidRPr="004B0012">
        <w:rPr>
          <w:i/>
          <w:iCs/>
        </w:rPr>
        <w:t>1790</w:t>
      </w:r>
      <w:r w:rsidRPr="004B0012">
        <w:t>(1), 80–88.</w:t>
      </w:r>
    </w:p>
    <w:p w14:paraId="47C3B40E" w14:textId="77777777" w:rsidR="0069437F" w:rsidRPr="004B0012" w:rsidRDefault="0069437F" w:rsidP="004B0012">
      <w:pPr>
        <w:pStyle w:val="Bibliography"/>
        <w:spacing w:line="264" w:lineRule="auto"/>
        <w:ind w:left="540" w:hanging="540"/>
      </w:pPr>
      <w:r w:rsidRPr="004B0012">
        <w:t xml:space="preserve">Snap Inc. (2021). </w:t>
      </w:r>
      <w:r w:rsidRPr="004B0012">
        <w:rPr>
          <w:i/>
          <w:iCs/>
        </w:rPr>
        <w:t>Leading reasons why consumers worldwide chose to shop online in 2021</w:t>
      </w:r>
      <w:r w:rsidRPr="004B0012">
        <w:t>. https://www-statista-com.ezproxy.lib.utexas.edu/statistics/676358/reasons-online-shoppers-prefer-to-shop-online/</w:t>
      </w:r>
    </w:p>
    <w:p w14:paraId="39DF65D6" w14:textId="77777777" w:rsidR="0069437F" w:rsidRPr="004B0012" w:rsidRDefault="0069437F" w:rsidP="004B0012">
      <w:pPr>
        <w:pStyle w:val="Bibliography"/>
        <w:spacing w:line="264" w:lineRule="auto"/>
        <w:ind w:left="540" w:hanging="540"/>
      </w:pPr>
      <w:r w:rsidRPr="004B0012">
        <w:t xml:space="preserve">Solon, G., Haider, S. J., and Wooldridge, J. M. (2015). What are we </w:t>
      </w:r>
      <w:proofErr w:type="spellStart"/>
      <w:r w:rsidRPr="004B0012">
        <w:t>weighting</w:t>
      </w:r>
      <w:proofErr w:type="spellEnd"/>
      <w:r w:rsidRPr="004B0012">
        <w:t xml:space="preserve"> for? </w:t>
      </w:r>
      <w:r w:rsidRPr="004B0012">
        <w:rPr>
          <w:i/>
          <w:iCs/>
        </w:rPr>
        <w:t>Journal of Human Resources</w:t>
      </w:r>
      <w:r w:rsidRPr="004B0012">
        <w:t xml:space="preserve">, </w:t>
      </w:r>
      <w:r w:rsidRPr="004B0012">
        <w:rPr>
          <w:i/>
          <w:iCs/>
        </w:rPr>
        <w:t>50</w:t>
      </w:r>
      <w:r w:rsidRPr="004B0012">
        <w:t>(2), 301–316.</w:t>
      </w:r>
    </w:p>
    <w:p w14:paraId="4A529A09" w14:textId="4715CCD0" w:rsidR="0069437F" w:rsidRPr="004B0012" w:rsidRDefault="0069437F" w:rsidP="004B0012">
      <w:pPr>
        <w:pStyle w:val="Bibliography"/>
        <w:spacing w:line="264" w:lineRule="auto"/>
        <w:ind w:left="540" w:hanging="540"/>
      </w:pPr>
      <w:r w:rsidRPr="004B0012">
        <w:t xml:space="preserve">Stevenson, A. B., and </w:t>
      </w:r>
      <w:proofErr w:type="spellStart"/>
      <w:r w:rsidRPr="004B0012">
        <w:t>Rieck</w:t>
      </w:r>
      <w:proofErr w:type="spellEnd"/>
      <w:r w:rsidRPr="004B0012">
        <w:t xml:space="preserve">, J. (2024). Investigating </w:t>
      </w:r>
      <w:r w:rsidR="009350BF" w:rsidRPr="004B0012">
        <w:t>r</w:t>
      </w:r>
      <w:r w:rsidRPr="004B0012">
        <w:t xml:space="preserve">eturns </w:t>
      </w:r>
      <w:r w:rsidR="009350BF" w:rsidRPr="004B0012">
        <w:t>m</w:t>
      </w:r>
      <w:r w:rsidRPr="004B0012">
        <w:t xml:space="preserve">anagement across </w:t>
      </w:r>
      <w:r w:rsidR="009350BF" w:rsidRPr="004B0012">
        <w:t>e</w:t>
      </w:r>
      <w:r w:rsidRPr="004B0012">
        <w:t>-</w:t>
      </w:r>
      <w:r w:rsidR="009350BF" w:rsidRPr="004B0012">
        <w:t>c</w:t>
      </w:r>
      <w:r w:rsidRPr="004B0012">
        <w:t xml:space="preserve">ommerce </w:t>
      </w:r>
      <w:r w:rsidR="009350BF" w:rsidRPr="004B0012">
        <w:t>s</w:t>
      </w:r>
      <w:r w:rsidRPr="004B0012">
        <w:t xml:space="preserve">ectors and </w:t>
      </w:r>
      <w:r w:rsidR="009350BF" w:rsidRPr="004B0012">
        <w:t>c</w:t>
      </w:r>
      <w:r w:rsidRPr="004B0012">
        <w:t xml:space="preserve">ountries: Trends, </w:t>
      </w:r>
      <w:r w:rsidR="009350BF" w:rsidRPr="004B0012">
        <w:t>p</w:t>
      </w:r>
      <w:r w:rsidRPr="004B0012">
        <w:t xml:space="preserve">erspectives, and </w:t>
      </w:r>
      <w:r w:rsidR="009350BF" w:rsidRPr="004B0012">
        <w:t>f</w:t>
      </w:r>
      <w:r w:rsidRPr="004B0012">
        <w:t xml:space="preserve">uture </w:t>
      </w:r>
      <w:r w:rsidR="009350BF" w:rsidRPr="004B0012">
        <w:t>r</w:t>
      </w:r>
      <w:r w:rsidRPr="004B0012">
        <w:t xml:space="preserve">esearch. </w:t>
      </w:r>
      <w:r w:rsidRPr="004B0012">
        <w:rPr>
          <w:i/>
          <w:iCs/>
        </w:rPr>
        <w:t>Logistics</w:t>
      </w:r>
      <w:r w:rsidRPr="004B0012">
        <w:t xml:space="preserve">, </w:t>
      </w:r>
      <w:r w:rsidRPr="004B0012">
        <w:rPr>
          <w:i/>
          <w:iCs/>
        </w:rPr>
        <w:t>8</w:t>
      </w:r>
      <w:r w:rsidRPr="004B0012">
        <w:t xml:space="preserve">(3), </w:t>
      </w:r>
      <w:r w:rsidR="009350BF" w:rsidRPr="004B0012">
        <w:t>82</w:t>
      </w:r>
      <w:r w:rsidRPr="004B0012">
        <w:t>. https://doi.org/10.3390/logistics8030082</w:t>
      </w:r>
    </w:p>
    <w:p w14:paraId="5DEC1632" w14:textId="79D1FA17" w:rsidR="0069437F" w:rsidRPr="004B0012" w:rsidRDefault="0069437F" w:rsidP="004B0012">
      <w:pPr>
        <w:pStyle w:val="Bibliography"/>
        <w:spacing w:line="264" w:lineRule="auto"/>
        <w:ind w:left="540" w:hanging="540"/>
      </w:pPr>
      <w:r w:rsidRPr="004B0012">
        <w:t xml:space="preserve">Suel, E. (2016). Modelling the </w:t>
      </w:r>
      <w:r w:rsidR="009350BF" w:rsidRPr="004B0012">
        <w:t>r</w:t>
      </w:r>
      <w:r w:rsidRPr="004B0012">
        <w:t xml:space="preserve">elationship between </w:t>
      </w:r>
      <w:r w:rsidR="009350BF" w:rsidRPr="004B0012">
        <w:t>m</w:t>
      </w:r>
      <w:r w:rsidRPr="004B0012">
        <w:t>ulti-</w:t>
      </w:r>
      <w:r w:rsidR="009350BF" w:rsidRPr="004B0012">
        <w:t>c</w:t>
      </w:r>
      <w:r w:rsidRPr="004B0012">
        <w:t xml:space="preserve">hannel </w:t>
      </w:r>
      <w:r w:rsidR="009350BF" w:rsidRPr="004B0012">
        <w:t>r</w:t>
      </w:r>
      <w:r w:rsidRPr="004B0012">
        <w:t xml:space="preserve">etail and </w:t>
      </w:r>
      <w:r w:rsidR="009350BF" w:rsidRPr="004B0012">
        <w:t>p</w:t>
      </w:r>
      <w:r w:rsidRPr="004B0012">
        <w:t xml:space="preserve">ersonal </w:t>
      </w:r>
      <w:r w:rsidR="009350BF" w:rsidRPr="004B0012">
        <w:t>m</w:t>
      </w:r>
      <w:r w:rsidRPr="004B0012">
        <w:t xml:space="preserve">obility </w:t>
      </w:r>
      <w:proofErr w:type="spellStart"/>
      <w:r w:rsidR="009350BF" w:rsidRPr="004B0012">
        <w:t>b</w:t>
      </w:r>
      <w:r w:rsidRPr="004B0012">
        <w:t>ehaviour</w:t>
      </w:r>
      <w:proofErr w:type="spellEnd"/>
      <w:r w:rsidR="009350BF" w:rsidRPr="004B0012">
        <w:t xml:space="preserve">. </w:t>
      </w:r>
      <w:r w:rsidRPr="004B0012">
        <w:t xml:space="preserve">Doctoral </w:t>
      </w:r>
      <w:r w:rsidR="009350BF" w:rsidRPr="004B0012">
        <w:t>T</w:t>
      </w:r>
      <w:r w:rsidRPr="004B0012">
        <w:t>hesis,</w:t>
      </w:r>
      <w:r w:rsidRPr="004B0012">
        <w:rPr>
          <w:i/>
          <w:iCs/>
        </w:rPr>
        <w:t xml:space="preserve"> </w:t>
      </w:r>
      <w:r w:rsidR="009350BF" w:rsidRPr="004B0012">
        <w:t xml:space="preserve">Centre for Transport Studies, Department of Civil and Environmental Engineering, </w:t>
      </w:r>
      <w:r w:rsidRPr="004B0012">
        <w:t>Imperial College London. https://discovery.ucl.ac.uk/id/eprint/10183388/</w:t>
      </w:r>
    </w:p>
    <w:p w14:paraId="451C6E94" w14:textId="77777777" w:rsidR="0069437F" w:rsidRPr="004B0012" w:rsidRDefault="0069437F" w:rsidP="00B5133F">
      <w:pPr>
        <w:pStyle w:val="Bibliography"/>
        <w:keepLines/>
        <w:spacing w:line="264" w:lineRule="auto"/>
        <w:ind w:left="547" w:hanging="547"/>
      </w:pPr>
      <w:proofErr w:type="spellStart"/>
      <w:r w:rsidRPr="004B0012">
        <w:lastRenderedPageBreak/>
        <w:t>Tarka</w:t>
      </w:r>
      <w:proofErr w:type="spellEnd"/>
      <w:r w:rsidRPr="004B0012">
        <w:t xml:space="preserve">, P., </w:t>
      </w:r>
      <w:proofErr w:type="spellStart"/>
      <w:r w:rsidRPr="004B0012">
        <w:t>Kukar</w:t>
      </w:r>
      <w:proofErr w:type="spellEnd"/>
      <w:r w:rsidRPr="004B0012">
        <w:t xml:space="preserve">-Kinney, M., and Harnish, R. J. (2022). Consumers’ personality and compulsive buying behavior: The role of hedonistic shopping experiences and gender in mediating-moderating relationships. </w:t>
      </w:r>
      <w:r w:rsidRPr="004B0012">
        <w:rPr>
          <w:i/>
          <w:iCs/>
        </w:rPr>
        <w:t>Journal of Retailing and Consumer Services</w:t>
      </w:r>
      <w:r w:rsidRPr="004B0012">
        <w:t xml:space="preserve">, </w:t>
      </w:r>
      <w:r w:rsidRPr="004B0012">
        <w:rPr>
          <w:i/>
          <w:iCs/>
        </w:rPr>
        <w:t>64</w:t>
      </w:r>
      <w:r w:rsidRPr="004B0012">
        <w:t>, 102802. https://doi.org/10.1016/j.jretconser.2021.102802</w:t>
      </w:r>
    </w:p>
    <w:p w14:paraId="6ECB0B9D" w14:textId="77777777" w:rsidR="0069437F" w:rsidRPr="004B0012" w:rsidRDefault="0069437F" w:rsidP="004B0012">
      <w:pPr>
        <w:pStyle w:val="Bibliography"/>
        <w:spacing w:line="264" w:lineRule="auto"/>
        <w:ind w:left="540" w:hanging="540"/>
      </w:pPr>
      <w:r w:rsidRPr="004B0012">
        <w:t xml:space="preserve">Tian, X., and Sarkis, J. (2022). Emission burden concerns for online shopping returns. </w:t>
      </w:r>
      <w:r w:rsidRPr="004B0012">
        <w:rPr>
          <w:i/>
          <w:iCs/>
        </w:rPr>
        <w:t>Nature Climate Change</w:t>
      </w:r>
      <w:r w:rsidRPr="004B0012">
        <w:t xml:space="preserve">, </w:t>
      </w:r>
      <w:r w:rsidRPr="004B0012">
        <w:rPr>
          <w:i/>
          <w:iCs/>
        </w:rPr>
        <w:t>12</w:t>
      </w:r>
      <w:r w:rsidRPr="004B0012">
        <w:t>(1), 2–3. https://doi.org/10.1038/s41558-021-01246-9</w:t>
      </w:r>
    </w:p>
    <w:p w14:paraId="7E897CCB" w14:textId="4C4D0745" w:rsidR="0069437F" w:rsidRPr="004B0012" w:rsidRDefault="0069437F" w:rsidP="004B0012">
      <w:pPr>
        <w:pStyle w:val="Bibliography"/>
        <w:spacing w:line="264" w:lineRule="auto"/>
        <w:ind w:left="540" w:hanging="540"/>
      </w:pPr>
      <w:proofErr w:type="spellStart"/>
      <w:r w:rsidRPr="004B0012">
        <w:t>Titiloye</w:t>
      </w:r>
      <w:proofErr w:type="spellEnd"/>
      <w:r w:rsidRPr="004B0012">
        <w:t xml:space="preserve">, I., </w:t>
      </w:r>
      <w:proofErr w:type="spellStart"/>
      <w:r w:rsidRPr="004B0012">
        <w:t>Sarker</w:t>
      </w:r>
      <w:proofErr w:type="spellEnd"/>
      <w:r w:rsidRPr="004B0012">
        <w:t xml:space="preserve">, M. A. A., and </w:t>
      </w:r>
      <w:proofErr w:type="spellStart"/>
      <w:r w:rsidRPr="004B0012">
        <w:t>Jin</w:t>
      </w:r>
      <w:proofErr w:type="spellEnd"/>
      <w:r w:rsidRPr="004B0012">
        <w:t xml:space="preserve">, X. (2024). Unraveling </w:t>
      </w:r>
      <w:r w:rsidR="009350BF" w:rsidRPr="004B0012">
        <w:t>h</w:t>
      </w:r>
      <w:r w:rsidRPr="004B0012">
        <w:t xml:space="preserve">eterogeneity in </w:t>
      </w:r>
      <w:r w:rsidR="009350BF" w:rsidRPr="004B0012">
        <w:t>o</w:t>
      </w:r>
      <w:r w:rsidRPr="004B0012">
        <w:t xml:space="preserve">nline </w:t>
      </w:r>
      <w:r w:rsidR="009350BF" w:rsidRPr="004B0012">
        <w:t>s</w:t>
      </w:r>
      <w:r w:rsidRPr="004B0012">
        <w:t xml:space="preserve">hopping and </w:t>
      </w:r>
      <w:r w:rsidR="009350BF" w:rsidRPr="004B0012">
        <w:t>t</w:t>
      </w:r>
      <w:r w:rsidRPr="004B0012">
        <w:t xml:space="preserve">ravel </w:t>
      </w:r>
      <w:r w:rsidR="009350BF" w:rsidRPr="004B0012">
        <w:t>b</w:t>
      </w:r>
      <w:r w:rsidRPr="004B0012">
        <w:t xml:space="preserve">ehavior </w:t>
      </w:r>
      <w:r w:rsidR="009350BF" w:rsidRPr="004B0012">
        <w:t>t</w:t>
      </w:r>
      <w:r w:rsidRPr="004B0012">
        <w:t xml:space="preserve">hrough </w:t>
      </w:r>
      <w:r w:rsidR="009350BF" w:rsidRPr="004B0012">
        <w:t>l</w:t>
      </w:r>
      <w:r w:rsidRPr="004B0012">
        <w:t xml:space="preserve">atent </w:t>
      </w:r>
      <w:r w:rsidR="009350BF" w:rsidRPr="004B0012">
        <w:t>c</w:t>
      </w:r>
      <w:r w:rsidRPr="004B0012">
        <w:t xml:space="preserve">lass </w:t>
      </w:r>
      <w:r w:rsidR="009350BF" w:rsidRPr="004B0012">
        <w:t>m</w:t>
      </w:r>
      <w:r w:rsidRPr="004B0012">
        <w:t xml:space="preserve">odeling. </w:t>
      </w:r>
      <w:r w:rsidRPr="004B0012">
        <w:rPr>
          <w:i/>
          <w:iCs/>
        </w:rPr>
        <w:t>Transportation Research Record</w:t>
      </w:r>
      <w:r w:rsidRPr="004B0012">
        <w:t xml:space="preserve">, </w:t>
      </w:r>
      <w:r w:rsidRPr="004B0012">
        <w:rPr>
          <w:i/>
          <w:iCs/>
        </w:rPr>
        <w:t>2678</w:t>
      </w:r>
      <w:r w:rsidRPr="004B0012">
        <w:t>(10), 747–770. https://doi.org/10.1177/03611981241234918</w:t>
      </w:r>
    </w:p>
    <w:p w14:paraId="7B857433" w14:textId="4A4A4836" w:rsidR="0069437F" w:rsidRPr="004B0012" w:rsidRDefault="0069437F" w:rsidP="004B0012">
      <w:pPr>
        <w:pStyle w:val="Bibliography"/>
        <w:spacing w:line="264" w:lineRule="auto"/>
        <w:ind w:left="540" w:hanging="540"/>
      </w:pPr>
      <w:proofErr w:type="spellStart"/>
      <w:r w:rsidRPr="004B0012">
        <w:t>Tutar</w:t>
      </w:r>
      <w:proofErr w:type="spellEnd"/>
      <w:r w:rsidRPr="004B0012">
        <w:t xml:space="preserve">, G., </w:t>
      </w:r>
      <w:proofErr w:type="spellStart"/>
      <w:r w:rsidRPr="004B0012">
        <w:t>Küçükoğlu</w:t>
      </w:r>
      <w:proofErr w:type="spellEnd"/>
      <w:r w:rsidRPr="004B0012">
        <w:t xml:space="preserve">, H., </w:t>
      </w:r>
      <w:proofErr w:type="spellStart"/>
      <w:r w:rsidRPr="004B0012">
        <w:t>Özdemir</w:t>
      </w:r>
      <w:proofErr w:type="spellEnd"/>
      <w:r w:rsidRPr="004B0012">
        <w:t xml:space="preserve">, A., </w:t>
      </w:r>
      <w:proofErr w:type="spellStart"/>
      <w:r w:rsidRPr="004B0012">
        <w:t>Alkan</w:t>
      </w:r>
      <w:proofErr w:type="spellEnd"/>
      <w:r w:rsidRPr="004B0012">
        <w:t xml:space="preserve">, Ö., and </w:t>
      </w:r>
      <w:proofErr w:type="spellStart"/>
      <w:r w:rsidRPr="004B0012">
        <w:t>Ipekten</w:t>
      </w:r>
      <w:proofErr w:type="spellEnd"/>
      <w:r w:rsidRPr="004B0012">
        <w:t xml:space="preserve">, O. B. (2024). An </w:t>
      </w:r>
      <w:r w:rsidR="009350BF" w:rsidRPr="004B0012">
        <w:t>i</w:t>
      </w:r>
      <w:r w:rsidRPr="004B0012">
        <w:t xml:space="preserve">nvestigation of </w:t>
      </w:r>
      <w:r w:rsidR="009350BF" w:rsidRPr="004B0012">
        <w:t>g</w:t>
      </w:r>
      <w:r w:rsidRPr="004B0012">
        <w:t xml:space="preserve">ender </w:t>
      </w:r>
      <w:r w:rsidR="009350BF" w:rsidRPr="004B0012">
        <w:t>d</w:t>
      </w:r>
      <w:r w:rsidRPr="004B0012">
        <w:t xml:space="preserve">ifferences in </w:t>
      </w:r>
      <w:r w:rsidR="009350BF" w:rsidRPr="004B0012">
        <w:t>e</w:t>
      </w:r>
      <w:r w:rsidRPr="004B0012">
        <w:t>-</w:t>
      </w:r>
      <w:r w:rsidR="009350BF" w:rsidRPr="004B0012">
        <w:t>c</w:t>
      </w:r>
      <w:r w:rsidRPr="004B0012">
        <w:t xml:space="preserve">ommerce </w:t>
      </w:r>
      <w:r w:rsidR="009350BF" w:rsidRPr="004B0012">
        <w:t>s</w:t>
      </w:r>
      <w:r w:rsidRPr="004B0012">
        <w:t xml:space="preserve">hopping </w:t>
      </w:r>
      <w:r w:rsidR="009350BF" w:rsidRPr="004B0012">
        <w:t>f</w:t>
      </w:r>
      <w:r w:rsidRPr="004B0012">
        <w:t xml:space="preserve">requency </w:t>
      </w:r>
      <w:r w:rsidR="009350BF" w:rsidRPr="004B0012">
        <w:t>d</w:t>
      </w:r>
      <w:r w:rsidRPr="004B0012">
        <w:t xml:space="preserve">uring COVID-19: Evidence </w:t>
      </w:r>
      <w:r w:rsidR="009350BF" w:rsidRPr="004B0012">
        <w:t>f</w:t>
      </w:r>
      <w:r w:rsidRPr="004B0012">
        <w:t xml:space="preserve">rom </w:t>
      </w:r>
      <w:proofErr w:type="spellStart"/>
      <w:r w:rsidRPr="004B0012">
        <w:t>Türkiye</w:t>
      </w:r>
      <w:proofErr w:type="spellEnd"/>
      <w:r w:rsidRPr="004B0012">
        <w:t xml:space="preserve">. </w:t>
      </w:r>
      <w:r w:rsidRPr="004B0012">
        <w:rPr>
          <w:i/>
          <w:iCs/>
        </w:rPr>
        <w:t>SAGE Open</w:t>
      </w:r>
      <w:r w:rsidRPr="004B0012">
        <w:t xml:space="preserve">, </w:t>
      </w:r>
      <w:r w:rsidRPr="004B0012">
        <w:rPr>
          <w:i/>
          <w:iCs/>
        </w:rPr>
        <w:t>14</w:t>
      </w:r>
      <w:r w:rsidRPr="004B0012">
        <w:t>(4). https://doi.org/10.1177/21582440241287630</w:t>
      </w:r>
    </w:p>
    <w:p w14:paraId="49C7BD7D" w14:textId="54637C5C" w:rsidR="0069437F" w:rsidRPr="004B0012" w:rsidRDefault="0069437F" w:rsidP="004B0012">
      <w:pPr>
        <w:pStyle w:val="Bibliography"/>
        <w:spacing w:line="264" w:lineRule="auto"/>
        <w:ind w:left="540" w:hanging="540"/>
      </w:pPr>
      <w:r w:rsidRPr="004B0012">
        <w:t xml:space="preserve">Ullah, M. S., Khan, M. K., </w:t>
      </w:r>
      <w:proofErr w:type="spellStart"/>
      <w:r w:rsidRPr="004B0012">
        <w:t>Oglu</w:t>
      </w:r>
      <w:proofErr w:type="spellEnd"/>
      <w:r w:rsidRPr="004B0012">
        <w:t xml:space="preserve">, G. R. A., and Yasmin, T. (2025). The </w:t>
      </w:r>
      <w:r w:rsidR="004B0012" w:rsidRPr="004B0012">
        <w:t>i</w:t>
      </w:r>
      <w:r w:rsidRPr="004B0012">
        <w:t xml:space="preserve">nfluence of </w:t>
      </w:r>
      <w:r w:rsidR="004B0012" w:rsidRPr="004B0012">
        <w:t>d</w:t>
      </w:r>
      <w:r w:rsidRPr="004B0012">
        <w:t xml:space="preserve">igital </w:t>
      </w:r>
      <w:r w:rsidR="004B0012" w:rsidRPr="004B0012">
        <w:t>l</w:t>
      </w:r>
      <w:r w:rsidRPr="004B0012">
        <w:t xml:space="preserve">iteracy on </w:t>
      </w:r>
      <w:r w:rsidR="004B0012" w:rsidRPr="004B0012">
        <w:t>c</w:t>
      </w:r>
      <w:r w:rsidRPr="004B0012">
        <w:t xml:space="preserve">onsumer </w:t>
      </w:r>
      <w:r w:rsidR="004B0012" w:rsidRPr="004B0012">
        <w:t>p</w:t>
      </w:r>
      <w:r w:rsidRPr="004B0012">
        <w:t xml:space="preserve">erceptions and </w:t>
      </w:r>
      <w:r w:rsidR="004B0012" w:rsidRPr="004B0012">
        <w:t>e</w:t>
      </w:r>
      <w:r w:rsidRPr="004B0012">
        <w:t>-</w:t>
      </w:r>
      <w:r w:rsidR="004B0012" w:rsidRPr="004B0012">
        <w:t>c</w:t>
      </w:r>
      <w:r w:rsidRPr="004B0012">
        <w:t xml:space="preserve">ommerce </w:t>
      </w:r>
      <w:r w:rsidR="004B0012" w:rsidRPr="004B0012">
        <w:t>e</w:t>
      </w:r>
      <w:r w:rsidRPr="004B0012">
        <w:t xml:space="preserve">ngagement. </w:t>
      </w:r>
      <w:r w:rsidRPr="004B0012">
        <w:rPr>
          <w:i/>
          <w:iCs/>
        </w:rPr>
        <w:t>Policy Research Journal</w:t>
      </w:r>
      <w:r w:rsidRPr="004B0012">
        <w:t xml:space="preserve">, </w:t>
      </w:r>
      <w:r w:rsidRPr="004B0012">
        <w:rPr>
          <w:i/>
          <w:iCs/>
        </w:rPr>
        <w:t>3</w:t>
      </w:r>
      <w:r w:rsidRPr="004B0012">
        <w:t>(1)</w:t>
      </w:r>
      <w:r w:rsidR="004B0012" w:rsidRPr="004B0012">
        <w:t>, 92–104.</w:t>
      </w:r>
    </w:p>
    <w:p w14:paraId="0EBD5315" w14:textId="43AF0F4D" w:rsidR="0069437F" w:rsidRPr="004B0012" w:rsidRDefault="0069437F" w:rsidP="004B0012">
      <w:pPr>
        <w:pStyle w:val="Bibliography"/>
        <w:spacing w:line="264" w:lineRule="auto"/>
        <w:ind w:left="540" w:hanging="540"/>
      </w:pPr>
      <w:r w:rsidRPr="004B0012">
        <w:t xml:space="preserve">U.S. Census Bureau (2020). </w:t>
      </w:r>
      <w:r w:rsidRPr="004B0012">
        <w:rPr>
          <w:i/>
          <w:iCs/>
        </w:rPr>
        <w:t>Differences between the Final 2020 Census Urban Area Criteria and the 2010 Census Urban Area Criteria</w:t>
      </w:r>
      <w:r w:rsidRPr="004B0012">
        <w:t>. https://www2.census.gov/geo/pdfs/reference/ua/Census_UA_CritDiff_2010_2020.pdf</w:t>
      </w:r>
    </w:p>
    <w:p w14:paraId="10290AF9" w14:textId="2E4261CF" w:rsidR="0069437F" w:rsidRPr="004B0012" w:rsidRDefault="0069437F" w:rsidP="004B0012">
      <w:pPr>
        <w:pStyle w:val="Bibliography"/>
        <w:spacing w:line="264" w:lineRule="auto"/>
        <w:ind w:left="540" w:hanging="540"/>
      </w:pPr>
      <w:r w:rsidRPr="004B0012">
        <w:t>U</w:t>
      </w:r>
      <w:r w:rsidR="004B0012" w:rsidRPr="004B0012">
        <w:t>.</w:t>
      </w:r>
      <w:r w:rsidRPr="004B0012">
        <w:t>S</w:t>
      </w:r>
      <w:r w:rsidR="004B0012" w:rsidRPr="004B0012">
        <w:t>.</w:t>
      </w:r>
      <w:r w:rsidRPr="004B0012">
        <w:t xml:space="preserve"> Census Bureau (2025). </w:t>
      </w:r>
      <w:r w:rsidRPr="004B0012">
        <w:rPr>
          <w:i/>
          <w:iCs/>
        </w:rPr>
        <w:t>Supplemental Estimated Quarterly U.S. Retail Trade Sales (Not Adjusted, millions of dollars)—Total and E-commerce1</w:t>
      </w:r>
      <w:r w:rsidRPr="004B0012">
        <w:t>. https://www.census.gov/retail/ecommerce.html</w:t>
      </w:r>
    </w:p>
    <w:p w14:paraId="1196AABB" w14:textId="2DEAD34B" w:rsidR="0069437F" w:rsidRPr="004B0012" w:rsidRDefault="0069437F" w:rsidP="004B0012">
      <w:pPr>
        <w:pStyle w:val="Bibliography"/>
        <w:spacing w:line="264" w:lineRule="auto"/>
        <w:ind w:left="540" w:hanging="540"/>
      </w:pPr>
      <w:r w:rsidRPr="004B0012">
        <w:t xml:space="preserve">USPS (2017). </w:t>
      </w:r>
      <w:r w:rsidRPr="004B0012">
        <w:rPr>
          <w:i/>
          <w:iCs/>
        </w:rPr>
        <w:t>Analyzing the Returns Landscape</w:t>
      </w:r>
      <w:r w:rsidRPr="004B0012">
        <w:t>. USPS. https://www.uspsdelivers.com/analyzing-the-returns-landscape/</w:t>
      </w:r>
    </w:p>
    <w:p w14:paraId="5C208B38" w14:textId="4AD21E84" w:rsidR="0069437F" w:rsidRPr="004B0012" w:rsidRDefault="0069437F" w:rsidP="004B0012">
      <w:pPr>
        <w:pStyle w:val="Bibliography"/>
        <w:spacing w:line="264" w:lineRule="auto"/>
        <w:ind w:left="540" w:hanging="540"/>
      </w:pPr>
      <w:proofErr w:type="spellStart"/>
      <w:r w:rsidRPr="004B0012">
        <w:t>Valarezo</w:t>
      </w:r>
      <w:proofErr w:type="spellEnd"/>
      <w:r w:rsidRPr="004B0012">
        <w:t xml:space="preserve">, Á., López, R., and Pérez Amaral, T. (2020). Adoption of </w:t>
      </w:r>
      <w:r w:rsidR="004B0012" w:rsidRPr="004B0012">
        <w:t>e</w:t>
      </w:r>
      <w:r w:rsidRPr="004B0012">
        <w:t>-</w:t>
      </w:r>
      <w:r w:rsidR="004B0012" w:rsidRPr="004B0012">
        <w:t>c</w:t>
      </w:r>
      <w:r w:rsidRPr="004B0012">
        <w:t xml:space="preserve">ommerce by </w:t>
      </w:r>
      <w:r w:rsidR="004B0012" w:rsidRPr="004B0012">
        <w:t>i</w:t>
      </w:r>
      <w:r w:rsidRPr="004B0012">
        <w:t xml:space="preserve">ndividuals and </w:t>
      </w:r>
      <w:r w:rsidR="004B0012" w:rsidRPr="004B0012">
        <w:t>d</w:t>
      </w:r>
      <w:r w:rsidRPr="004B0012">
        <w:t>igital-</w:t>
      </w:r>
      <w:r w:rsidR="004B0012" w:rsidRPr="004B0012">
        <w:t>d</w:t>
      </w:r>
      <w:r w:rsidRPr="004B0012">
        <w:t xml:space="preserve">ivide. In J. Alleman, P. N. </w:t>
      </w:r>
      <w:proofErr w:type="spellStart"/>
      <w:r w:rsidRPr="004B0012">
        <w:t>Rappoport</w:t>
      </w:r>
      <w:proofErr w:type="spellEnd"/>
      <w:r w:rsidRPr="004B0012">
        <w:t xml:space="preserve">, and M. </w:t>
      </w:r>
      <w:proofErr w:type="spellStart"/>
      <w:r w:rsidRPr="004B0012">
        <w:t>Hamoudia</w:t>
      </w:r>
      <w:proofErr w:type="spellEnd"/>
      <w:r w:rsidRPr="004B0012">
        <w:t xml:space="preserve"> (Eds.), </w:t>
      </w:r>
      <w:r w:rsidRPr="004B0012">
        <w:rPr>
          <w:i/>
          <w:iCs/>
        </w:rPr>
        <w:t>Applied Economics in the Digital Era: Essays in Honor of Gary Madden</w:t>
      </w:r>
      <w:r w:rsidRPr="004B0012">
        <w:t xml:space="preserve"> (pp. 103–134). Springer International Publishing. https://doi.org/10.1007/978-3-030-40601-1_4</w:t>
      </w:r>
    </w:p>
    <w:p w14:paraId="6789C187" w14:textId="77777777" w:rsidR="0069437F" w:rsidRPr="004B0012" w:rsidRDefault="0069437F" w:rsidP="004B0012">
      <w:pPr>
        <w:pStyle w:val="Bibliography"/>
        <w:spacing w:line="264" w:lineRule="auto"/>
        <w:ind w:left="540" w:hanging="540"/>
      </w:pPr>
      <w:r w:rsidRPr="004B0012">
        <w:t xml:space="preserve">Wooldridge, J. M. (1995). Selection corrections for panel data models under conditional mean independence assumptions. </w:t>
      </w:r>
      <w:r w:rsidRPr="004B0012">
        <w:rPr>
          <w:i/>
          <w:iCs/>
        </w:rPr>
        <w:t>Journal of Econometrics</w:t>
      </w:r>
      <w:r w:rsidRPr="004B0012">
        <w:t xml:space="preserve">, </w:t>
      </w:r>
      <w:r w:rsidRPr="004B0012">
        <w:rPr>
          <w:i/>
          <w:iCs/>
        </w:rPr>
        <w:t>68</w:t>
      </w:r>
      <w:r w:rsidRPr="004B0012">
        <w:t>(1), 115–132.</w:t>
      </w:r>
    </w:p>
    <w:p w14:paraId="2AD23E3F" w14:textId="5EF95E9C" w:rsidR="0069437F" w:rsidRPr="004B0012" w:rsidRDefault="0069437F" w:rsidP="004B0012">
      <w:pPr>
        <w:pStyle w:val="Bibliography"/>
        <w:spacing w:line="264" w:lineRule="auto"/>
        <w:ind w:left="540" w:hanging="540"/>
      </w:pPr>
      <w:r w:rsidRPr="004B0012">
        <w:t xml:space="preserve">Wu, J., and </w:t>
      </w:r>
      <w:proofErr w:type="spellStart"/>
      <w:r w:rsidRPr="004B0012">
        <w:t>and</w:t>
      </w:r>
      <w:proofErr w:type="spellEnd"/>
      <w:r w:rsidRPr="004B0012">
        <w:t xml:space="preserve"> Song, S. (2021). Older </w:t>
      </w:r>
      <w:r w:rsidR="004B0012" w:rsidRPr="004B0012">
        <w:t>a</w:t>
      </w:r>
      <w:r w:rsidRPr="004B0012">
        <w:t xml:space="preserve">dults’ </w:t>
      </w:r>
      <w:r w:rsidR="004B0012" w:rsidRPr="004B0012">
        <w:t>o</w:t>
      </w:r>
      <w:r w:rsidRPr="004B0012">
        <w:t xml:space="preserve">nline </w:t>
      </w:r>
      <w:r w:rsidR="004B0012" w:rsidRPr="004B0012">
        <w:t>s</w:t>
      </w:r>
      <w:r w:rsidRPr="004B0012">
        <w:t xml:space="preserve">hopping </w:t>
      </w:r>
      <w:r w:rsidR="004B0012" w:rsidRPr="004B0012">
        <w:t>c</w:t>
      </w:r>
      <w:r w:rsidRPr="004B0012">
        <w:t xml:space="preserve">ontinuance </w:t>
      </w:r>
      <w:r w:rsidR="004B0012" w:rsidRPr="004B0012">
        <w:t>i</w:t>
      </w:r>
      <w:r w:rsidRPr="004B0012">
        <w:t xml:space="preserve">ntentions: Applying the </w:t>
      </w:r>
      <w:r w:rsidR="004B0012" w:rsidRPr="004B0012">
        <w:t>t</w:t>
      </w:r>
      <w:r w:rsidRPr="004B0012">
        <w:t xml:space="preserve">echnology </w:t>
      </w:r>
      <w:r w:rsidR="004B0012" w:rsidRPr="004B0012">
        <w:t>a</w:t>
      </w:r>
      <w:r w:rsidRPr="004B0012">
        <w:t xml:space="preserve">cceptance </w:t>
      </w:r>
      <w:r w:rsidR="004B0012" w:rsidRPr="004B0012">
        <w:t>m</w:t>
      </w:r>
      <w:r w:rsidRPr="004B0012">
        <w:t xml:space="preserve">odel and the </w:t>
      </w:r>
      <w:r w:rsidR="004B0012" w:rsidRPr="004B0012">
        <w:t>t</w:t>
      </w:r>
      <w:r w:rsidRPr="004B0012">
        <w:t xml:space="preserve">heory of </w:t>
      </w:r>
      <w:r w:rsidR="004B0012" w:rsidRPr="004B0012">
        <w:t>p</w:t>
      </w:r>
      <w:r w:rsidRPr="004B0012">
        <w:t xml:space="preserve">lanned </w:t>
      </w:r>
      <w:r w:rsidR="004B0012" w:rsidRPr="004B0012">
        <w:t>b</w:t>
      </w:r>
      <w:r w:rsidRPr="004B0012">
        <w:t xml:space="preserve">ehavior. </w:t>
      </w:r>
      <w:r w:rsidRPr="004B0012">
        <w:rPr>
          <w:i/>
          <w:iCs/>
        </w:rPr>
        <w:t>International Journal of Human–Computer Interaction</w:t>
      </w:r>
      <w:r w:rsidRPr="004B0012">
        <w:t xml:space="preserve">, </w:t>
      </w:r>
      <w:r w:rsidRPr="004B0012">
        <w:rPr>
          <w:i/>
          <w:iCs/>
        </w:rPr>
        <w:t>37</w:t>
      </w:r>
      <w:r w:rsidRPr="004B0012">
        <w:t>(10), 938–948. https://doi.org/10.1080/10447318.2020.1861419</w:t>
      </w:r>
    </w:p>
    <w:p w14:paraId="5EAAC76F" w14:textId="77777777" w:rsidR="0069437F" w:rsidRPr="004B0012" w:rsidRDefault="0069437F" w:rsidP="004B0012">
      <w:pPr>
        <w:pStyle w:val="Bibliography"/>
        <w:spacing w:line="264" w:lineRule="auto"/>
        <w:ind w:left="540" w:hanging="540"/>
      </w:pPr>
      <w:r w:rsidRPr="004B0012">
        <w:t xml:space="preserve">Wu, M.-J., Zhao, K., and </w:t>
      </w:r>
      <w:proofErr w:type="spellStart"/>
      <w:r w:rsidRPr="004B0012">
        <w:t>Fils-Aime</w:t>
      </w:r>
      <w:proofErr w:type="spellEnd"/>
      <w:r w:rsidRPr="004B0012">
        <w:t xml:space="preserve">, F. (2022). Response rates of online surveys in published research: A meta-analysis. </w:t>
      </w:r>
      <w:r w:rsidRPr="004B0012">
        <w:rPr>
          <w:i/>
          <w:iCs/>
        </w:rPr>
        <w:t>Computers in Human Behavior Reports</w:t>
      </w:r>
      <w:r w:rsidRPr="004B0012">
        <w:t xml:space="preserve">, </w:t>
      </w:r>
      <w:r w:rsidRPr="004B0012">
        <w:rPr>
          <w:i/>
          <w:iCs/>
        </w:rPr>
        <w:t>7</w:t>
      </w:r>
      <w:r w:rsidRPr="004B0012">
        <w:t>, 100206. https://doi.org/10.1016/j.chbr.2022.100206</w:t>
      </w:r>
    </w:p>
    <w:p w14:paraId="58B1D147" w14:textId="77777777" w:rsidR="0069437F" w:rsidRPr="004B0012" w:rsidRDefault="0069437F" w:rsidP="004B0012">
      <w:pPr>
        <w:pStyle w:val="Bibliography"/>
        <w:spacing w:line="264" w:lineRule="auto"/>
        <w:ind w:left="540" w:hanging="540"/>
      </w:pPr>
      <w:r w:rsidRPr="004B0012">
        <w:t xml:space="preserve">Zhang, D., Frei, R., Wills, G., </w:t>
      </w:r>
      <w:proofErr w:type="spellStart"/>
      <w:r w:rsidRPr="004B0012">
        <w:t>Gerding</w:t>
      </w:r>
      <w:proofErr w:type="spellEnd"/>
      <w:r w:rsidRPr="004B0012">
        <w:t xml:space="preserve">, E., Bayer, S., and </w:t>
      </w:r>
      <w:proofErr w:type="spellStart"/>
      <w:r w:rsidRPr="004B0012">
        <w:t>Senyo</w:t>
      </w:r>
      <w:proofErr w:type="spellEnd"/>
      <w:r w:rsidRPr="004B0012">
        <w:t xml:space="preserve">, P. K. (2023). Strategies and practices to reduce the ecological impact of product returns: An environmental sustainability framework for multichannel retail. </w:t>
      </w:r>
      <w:r w:rsidRPr="004B0012">
        <w:rPr>
          <w:i/>
          <w:iCs/>
        </w:rPr>
        <w:t>Business Strategy and the Environment</w:t>
      </w:r>
      <w:r w:rsidRPr="004B0012">
        <w:t xml:space="preserve">, </w:t>
      </w:r>
      <w:r w:rsidRPr="004B0012">
        <w:rPr>
          <w:i/>
          <w:iCs/>
        </w:rPr>
        <w:t>32</w:t>
      </w:r>
      <w:r w:rsidRPr="004B0012">
        <w:t>(7), 4636–4661. https://doi.org/10.1002/bse.3385</w:t>
      </w:r>
    </w:p>
    <w:bookmarkEnd w:id="125"/>
    <w:bookmarkEnd w:id="126"/>
    <w:p w14:paraId="6C51E8CB" w14:textId="0A2C20D3" w:rsidR="00B4247C" w:rsidRPr="00B4247C" w:rsidRDefault="00B4247C" w:rsidP="004B0012"/>
    <w:sectPr w:rsidR="00B4247C" w:rsidRPr="00B424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0F59B" w14:textId="77777777" w:rsidR="008207A2" w:rsidRDefault="008207A2" w:rsidP="00B14292">
      <w:pPr>
        <w:spacing w:line="240" w:lineRule="auto"/>
      </w:pPr>
      <w:r>
        <w:separator/>
      </w:r>
    </w:p>
  </w:endnote>
  <w:endnote w:type="continuationSeparator" w:id="0">
    <w:p w14:paraId="2811F1AB" w14:textId="77777777" w:rsidR="008207A2" w:rsidRDefault="008207A2" w:rsidP="00B142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TIX-Regular">
    <w:altName w:val="Yu Gothic"/>
    <w:panose1 w:val="00000000000000000000"/>
    <w:charset w:val="81"/>
    <w:family w:val="roman"/>
    <w:notTrueType/>
    <w:pitch w:val="default"/>
    <w:sig w:usb0="00000001" w:usb1="09060000" w:usb2="00000010" w:usb3="00000000" w:csb0="00080000"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483B1" w14:textId="7B0F3A72" w:rsidR="00B14292" w:rsidRDefault="00B14292" w:rsidP="00FF3F4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1509207"/>
      <w:docPartObj>
        <w:docPartGallery w:val="Page Numbers (Bottom of Page)"/>
        <w:docPartUnique/>
      </w:docPartObj>
    </w:sdtPr>
    <w:sdtEndPr>
      <w:rPr>
        <w:noProof/>
      </w:rPr>
    </w:sdtEndPr>
    <w:sdtContent>
      <w:p w14:paraId="7358572E" w14:textId="7CF642F1" w:rsidR="00FF3F42" w:rsidRDefault="00FF3F42" w:rsidP="00FF3F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D6412" w14:textId="77777777" w:rsidR="008207A2" w:rsidRDefault="008207A2" w:rsidP="00B14292">
      <w:pPr>
        <w:spacing w:line="240" w:lineRule="auto"/>
      </w:pPr>
      <w:r>
        <w:separator/>
      </w:r>
    </w:p>
  </w:footnote>
  <w:footnote w:type="continuationSeparator" w:id="0">
    <w:p w14:paraId="67942DDD" w14:textId="77777777" w:rsidR="008207A2" w:rsidRDefault="008207A2" w:rsidP="00B14292">
      <w:pPr>
        <w:spacing w:line="240" w:lineRule="auto"/>
      </w:pPr>
      <w:r>
        <w:continuationSeparator/>
      </w:r>
    </w:p>
  </w:footnote>
  <w:footnote w:id="1">
    <w:p w14:paraId="472B7CFA" w14:textId="3C7DDBE2" w:rsidR="007D6093" w:rsidRPr="00461647" w:rsidRDefault="007D6093" w:rsidP="00461647">
      <w:pPr>
        <w:spacing w:line="240" w:lineRule="auto"/>
        <w:rPr>
          <w:sz w:val="20"/>
          <w:szCs w:val="20"/>
        </w:rPr>
      </w:pPr>
      <w:r w:rsidRPr="00461647">
        <w:rPr>
          <w:rStyle w:val="FootnoteReference"/>
          <w:sz w:val="20"/>
          <w:szCs w:val="20"/>
        </w:rPr>
        <w:footnoteRef/>
      </w:r>
      <w:r w:rsidR="00FD5126" w:rsidRPr="00461647">
        <w:rPr>
          <w:sz w:val="20"/>
          <w:szCs w:val="20"/>
        </w:rPr>
        <w:t>T</w:t>
      </w:r>
      <w:r w:rsidRPr="00461647">
        <w:rPr>
          <w:sz w:val="20"/>
          <w:szCs w:val="20"/>
        </w:rPr>
        <w:t xml:space="preserve">he Walkability Index, originally defined by the U.S Environmental Protection Agency (EPA) as a continuous variable ranging from 1 to 20, was provided in the NHTS restricted data file in 10 categorical ranges: (1) 1-2; (2) 2-4; (3) 4-6; (4) 6-8; (5) 8-10; (6) 10-12; (7) 12-14; (8) 14-16; (9) 16-18; (10) 18-20. Higher-numbered categories represent more walkable environments than lower-numbered categories. Similarly, population density was available in 8 categorical ranges: (1) 0-99; (2) 100-499; (3) 500-999; (4) 1,000-1,999; (5) 2,000-3,999; (6) 4,000-9,999; (7) 10,000-24,999; (8) 25,000-999,999 [people per square mi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C30B7"/>
    <w:multiLevelType w:val="hybridMultilevel"/>
    <w:tmpl w:val="1DE6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03F70"/>
    <w:multiLevelType w:val="hybridMultilevel"/>
    <w:tmpl w:val="E6422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DA7A05"/>
    <w:multiLevelType w:val="hybridMultilevel"/>
    <w:tmpl w:val="AC105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101649"/>
    <w:multiLevelType w:val="hybridMultilevel"/>
    <w:tmpl w:val="404E6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E04084"/>
    <w:multiLevelType w:val="multilevel"/>
    <w:tmpl w:val="B7AE1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1932FE"/>
    <w:multiLevelType w:val="multilevel"/>
    <w:tmpl w:val="F0DE2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1C3D07"/>
    <w:multiLevelType w:val="hybridMultilevel"/>
    <w:tmpl w:val="E4B47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709E0"/>
    <w:multiLevelType w:val="multilevel"/>
    <w:tmpl w:val="33828A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6C5C5D"/>
    <w:multiLevelType w:val="hybridMultilevel"/>
    <w:tmpl w:val="5888E6B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4E7E9B38">
      <w:start w:val="1"/>
      <w:numFmt w:val="bullet"/>
      <w:lvlText w:val="o"/>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791DE9"/>
    <w:multiLevelType w:val="multilevel"/>
    <w:tmpl w:val="4FF6F6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32C346C"/>
    <w:multiLevelType w:val="multilevel"/>
    <w:tmpl w:val="4BF683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49D2BEF"/>
    <w:multiLevelType w:val="multilevel"/>
    <w:tmpl w:val="832474CA"/>
    <w:lvl w:ilvl="0">
      <w:start w:val="1"/>
      <w:numFmt w:val="decimal"/>
      <w:pStyle w:val="Heading1"/>
      <w:lvlText w:val="%1."/>
      <w:lvlJc w:val="left"/>
      <w:pPr>
        <w:ind w:left="0" w:firstLine="0"/>
      </w:pPr>
      <w:rPr>
        <w:rFonts w:ascii="Times New Roman" w:eastAsiaTheme="majorEastAsia" w:hAnsi="Times New Roman" w:cs="Times New Roman"/>
      </w:rPr>
    </w:lvl>
    <w:lvl w:ilvl="1">
      <w:start w:val="1"/>
      <w:numFmt w:val="decimal"/>
      <w:pStyle w:val="Heading2"/>
      <w:lvlText w:val="%1.%2."/>
      <w:lvlJc w:val="left"/>
      <w:pPr>
        <w:ind w:left="360" w:hanging="360"/>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9A0696F"/>
    <w:multiLevelType w:val="multilevel"/>
    <w:tmpl w:val="0714D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FC4C88"/>
    <w:multiLevelType w:val="multilevel"/>
    <w:tmpl w:val="A58A2C10"/>
    <w:lvl w:ilvl="0">
      <w:start w:val="1"/>
      <w:numFmt w:val="decimal"/>
      <w:lvlText w:val="%1."/>
      <w:lvlJc w:val="left"/>
      <w:pPr>
        <w:tabs>
          <w:tab w:val="num" w:pos="720"/>
        </w:tabs>
        <w:ind w:left="720" w:hanging="360"/>
      </w:pPr>
    </w:lvl>
    <w:lvl w:ilvl="1">
      <w:start w:val="5"/>
      <w:numFmt w:val="bullet"/>
      <w:lvlText w:val="-"/>
      <w:lvlJc w:val="left"/>
      <w:pPr>
        <w:ind w:left="1440" w:hanging="360"/>
      </w:pPr>
      <w:rPr>
        <w:rFonts w:ascii="Times New Roman" w:eastAsiaTheme="minorHAnsi" w:hAnsi="Times New Roman" w:cs="Times New Roman"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05943A8"/>
    <w:multiLevelType w:val="hybridMultilevel"/>
    <w:tmpl w:val="54AE0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2"/>
  </w:num>
  <w:num w:numId="4">
    <w:abstractNumId w:val="3"/>
  </w:num>
  <w:num w:numId="5">
    <w:abstractNumId w:val="1"/>
  </w:num>
  <w:num w:numId="6">
    <w:abstractNumId w:val="6"/>
  </w:num>
  <w:num w:numId="7">
    <w:abstractNumId w:val="4"/>
  </w:num>
  <w:num w:numId="8">
    <w:abstractNumId w:val="7"/>
  </w:num>
  <w:num w:numId="9">
    <w:abstractNumId w:val="13"/>
  </w:num>
  <w:num w:numId="10">
    <w:abstractNumId w:val="9"/>
  </w:num>
  <w:num w:numId="11">
    <w:abstractNumId w:val="14"/>
  </w:num>
  <w:num w:numId="12">
    <w:abstractNumId w:val="0"/>
  </w:num>
  <w:num w:numId="13">
    <w:abstractNumId w:val="12"/>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e1MDEzMzMyNDcwMzFT0lEKTi0uzszPAykwMqgFAIjKEjgtAAAA"/>
  </w:docVars>
  <w:rsids>
    <w:rsidRoot w:val="006B64BD"/>
    <w:rsid w:val="00001135"/>
    <w:rsid w:val="0000381A"/>
    <w:rsid w:val="00010489"/>
    <w:rsid w:val="00012DD0"/>
    <w:rsid w:val="00017540"/>
    <w:rsid w:val="000205DD"/>
    <w:rsid w:val="00023DD3"/>
    <w:rsid w:val="00034247"/>
    <w:rsid w:val="00037B29"/>
    <w:rsid w:val="00041602"/>
    <w:rsid w:val="00043CBE"/>
    <w:rsid w:val="00051325"/>
    <w:rsid w:val="00053195"/>
    <w:rsid w:val="000566E2"/>
    <w:rsid w:val="00057110"/>
    <w:rsid w:val="00064757"/>
    <w:rsid w:val="000756F7"/>
    <w:rsid w:val="00082E73"/>
    <w:rsid w:val="0008395A"/>
    <w:rsid w:val="000843DF"/>
    <w:rsid w:val="00093999"/>
    <w:rsid w:val="00093A7B"/>
    <w:rsid w:val="000955F0"/>
    <w:rsid w:val="00096809"/>
    <w:rsid w:val="000A228A"/>
    <w:rsid w:val="000B721A"/>
    <w:rsid w:val="000C0B4F"/>
    <w:rsid w:val="000C3240"/>
    <w:rsid w:val="000C3B65"/>
    <w:rsid w:val="000D0C6E"/>
    <w:rsid w:val="000D4DB6"/>
    <w:rsid w:val="000E0F22"/>
    <w:rsid w:val="000E3A46"/>
    <w:rsid w:val="000E6577"/>
    <w:rsid w:val="00107C10"/>
    <w:rsid w:val="00111BC1"/>
    <w:rsid w:val="0012366D"/>
    <w:rsid w:val="00125885"/>
    <w:rsid w:val="00125B8F"/>
    <w:rsid w:val="00133DAB"/>
    <w:rsid w:val="00137565"/>
    <w:rsid w:val="00141594"/>
    <w:rsid w:val="0014202A"/>
    <w:rsid w:val="0015097D"/>
    <w:rsid w:val="00153F90"/>
    <w:rsid w:val="00154C20"/>
    <w:rsid w:val="0015764F"/>
    <w:rsid w:val="00157BA8"/>
    <w:rsid w:val="00164FF4"/>
    <w:rsid w:val="00170A69"/>
    <w:rsid w:val="00172789"/>
    <w:rsid w:val="0017524A"/>
    <w:rsid w:val="001836A4"/>
    <w:rsid w:val="00186454"/>
    <w:rsid w:val="00190861"/>
    <w:rsid w:val="00196C08"/>
    <w:rsid w:val="00196C87"/>
    <w:rsid w:val="001A0E0B"/>
    <w:rsid w:val="001A3CCC"/>
    <w:rsid w:val="001A53B0"/>
    <w:rsid w:val="001B63D2"/>
    <w:rsid w:val="001B7815"/>
    <w:rsid w:val="001C08FB"/>
    <w:rsid w:val="001C7271"/>
    <w:rsid w:val="001D1A3E"/>
    <w:rsid w:val="001D1C1D"/>
    <w:rsid w:val="001D3CEE"/>
    <w:rsid w:val="001D533B"/>
    <w:rsid w:val="001E082B"/>
    <w:rsid w:val="001E3107"/>
    <w:rsid w:val="001E3EAD"/>
    <w:rsid w:val="001F58D4"/>
    <w:rsid w:val="001F723C"/>
    <w:rsid w:val="001F7E39"/>
    <w:rsid w:val="0020286E"/>
    <w:rsid w:val="0020298C"/>
    <w:rsid w:val="00202A6F"/>
    <w:rsid w:val="002042EE"/>
    <w:rsid w:val="00206C04"/>
    <w:rsid w:val="00226785"/>
    <w:rsid w:val="00236CD6"/>
    <w:rsid w:val="00237458"/>
    <w:rsid w:val="002452AD"/>
    <w:rsid w:val="00250D09"/>
    <w:rsid w:val="002627AF"/>
    <w:rsid w:val="002668EA"/>
    <w:rsid w:val="0027045F"/>
    <w:rsid w:val="002715F4"/>
    <w:rsid w:val="00281C88"/>
    <w:rsid w:val="002934CA"/>
    <w:rsid w:val="002A1D74"/>
    <w:rsid w:val="002A5A24"/>
    <w:rsid w:val="002A7289"/>
    <w:rsid w:val="002B0B33"/>
    <w:rsid w:val="002B19A9"/>
    <w:rsid w:val="002B2EE9"/>
    <w:rsid w:val="002B5E8E"/>
    <w:rsid w:val="002B6D82"/>
    <w:rsid w:val="002B7AC0"/>
    <w:rsid w:val="002C431C"/>
    <w:rsid w:val="002C5975"/>
    <w:rsid w:val="002D6BED"/>
    <w:rsid w:val="002E6CDA"/>
    <w:rsid w:val="002F7EBB"/>
    <w:rsid w:val="003104D7"/>
    <w:rsid w:val="00312F68"/>
    <w:rsid w:val="00316DEB"/>
    <w:rsid w:val="00317D96"/>
    <w:rsid w:val="00317E86"/>
    <w:rsid w:val="00324AD4"/>
    <w:rsid w:val="00333BC6"/>
    <w:rsid w:val="00334573"/>
    <w:rsid w:val="00335FD8"/>
    <w:rsid w:val="00352256"/>
    <w:rsid w:val="00353279"/>
    <w:rsid w:val="00355260"/>
    <w:rsid w:val="003573C2"/>
    <w:rsid w:val="00364BEE"/>
    <w:rsid w:val="003675B9"/>
    <w:rsid w:val="003702B1"/>
    <w:rsid w:val="00375C95"/>
    <w:rsid w:val="00380702"/>
    <w:rsid w:val="00380C2E"/>
    <w:rsid w:val="00381F5F"/>
    <w:rsid w:val="003876CE"/>
    <w:rsid w:val="00394540"/>
    <w:rsid w:val="00396C4D"/>
    <w:rsid w:val="003A3AFF"/>
    <w:rsid w:val="003A3CE3"/>
    <w:rsid w:val="003B4458"/>
    <w:rsid w:val="003D073F"/>
    <w:rsid w:val="003D618D"/>
    <w:rsid w:val="003D6F00"/>
    <w:rsid w:val="003E4DB2"/>
    <w:rsid w:val="003F3005"/>
    <w:rsid w:val="003F4CB8"/>
    <w:rsid w:val="003F6023"/>
    <w:rsid w:val="0040748C"/>
    <w:rsid w:val="0041017D"/>
    <w:rsid w:val="004162C5"/>
    <w:rsid w:val="00416C7C"/>
    <w:rsid w:val="004204F4"/>
    <w:rsid w:val="00420D21"/>
    <w:rsid w:val="00422A77"/>
    <w:rsid w:val="00424518"/>
    <w:rsid w:val="00430A70"/>
    <w:rsid w:val="00435A40"/>
    <w:rsid w:val="00444A48"/>
    <w:rsid w:val="00445F00"/>
    <w:rsid w:val="004460A1"/>
    <w:rsid w:val="0045025A"/>
    <w:rsid w:val="004541A7"/>
    <w:rsid w:val="00454288"/>
    <w:rsid w:val="00455DCB"/>
    <w:rsid w:val="00461647"/>
    <w:rsid w:val="004629CB"/>
    <w:rsid w:val="00463AB3"/>
    <w:rsid w:val="004653BF"/>
    <w:rsid w:val="00472DD8"/>
    <w:rsid w:val="00480602"/>
    <w:rsid w:val="00484BA3"/>
    <w:rsid w:val="004A05FD"/>
    <w:rsid w:val="004A26D3"/>
    <w:rsid w:val="004A29BA"/>
    <w:rsid w:val="004A3245"/>
    <w:rsid w:val="004A355B"/>
    <w:rsid w:val="004A75BE"/>
    <w:rsid w:val="004B0012"/>
    <w:rsid w:val="004B6B8A"/>
    <w:rsid w:val="004C00E8"/>
    <w:rsid w:val="004C4F96"/>
    <w:rsid w:val="004C5444"/>
    <w:rsid w:val="004C6D1D"/>
    <w:rsid w:val="004D27A7"/>
    <w:rsid w:val="004D3F3D"/>
    <w:rsid w:val="004D4104"/>
    <w:rsid w:val="004D51DA"/>
    <w:rsid w:val="004D600F"/>
    <w:rsid w:val="004D6FB8"/>
    <w:rsid w:val="004D7991"/>
    <w:rsid w:val="004E29C2"/>
    <w:rsid w:val="004E6DCF"/>
    <w:rsid w:val="0050179F"/>
    <w:rsid w:val="00504799"/>
    <w:rsid w:val="00504E2D"/>
    <w:rsid w:val="005103E9"/>
    <w:rsid w:val="00517810"/>
    <w:rsid w:val="00520B20"/>
    <w:rsid w:val="005236FE"/>
    <w:rsid w:val="00523859"/>
    <w:rsid w:val="00523A67"/>
    <w:rsid w:val="005249AA"/>
    <w:rsid w:val="005252F1"/>
    <w:rsid w:val="0053231C"/>
    <w:rsid w:val="005323E0"/>
    <w:rsid w:val="00535CE9"/>
    <w:rsid w:val="00540079"/>
    <w:rsid w:val="0054274A"/>
    <w:rsid w:val="005540EC"/>
    <w:rsid w:val="005542ED"/>
    <w:rsid w:val="00561C19"/>
    <w:rsid w:val="00565FDB"/>
    <w:rsid w:val="00572CC0"/>
    <w:rsid w:val="005768D9"/>
    <w:rsid w:val="00576FD4"/>
    <w:rsid w:val="00581F5C"/>
    <w:rsid w:val="00587387"/>
    <w:rsid w:val="00594294"/>
    <w:rsid w:val="00595414"/>
    <w:rsid w:val="005A26D1"/>
    <w:rsid w:val="005B2BB1"/>
    <w:rsid w:val="005B4AC1"/>
    <w:rsid w:val="005B6205"/>
    <w:rsid w:val="005D4E18"/>
    <w:rsid w:val="005D78F2"/>
    <w:rsid w:val="005E20C0"/>
    <w:rsid w:val="005E760B"/>
    <w:rsid w:val="005F0F99"/>
    <w:rsid w:val="0060387F"/>
    <w:rsid w:val="00605245"/>
    <w:rsid w:val="00612CA7"/>
    <w:rsid w:val="00621F79"/>
    <w:rsid w:val="006340DA"/>
    <w:rsid w:val="0063578A"/>
    <w:rsid w:val="0065610D"/>
    <w:rsid w:val="0066320E"/>
    <w:rsid w:val="00671CB7"/>
    <w:rsid w:val="006754E1"/>
    <w:rsid w:val="0068172F"/>
    <w:rsid w:val="00682875"/>
    <w:rsid w:val="0068507A"/>
    <w:rsid w:val="00690862"/>
    <w:rsid w:val="00692435"/>
    <w:rsid w:val="0069437F"/>
    <w:rsid w:val="006A2EFD"/>
    <w:rsid w:val="006A4B7E"/>
    <w:rsid w:val="006A773E"/>
    <w:rsid w:val="006B3C5B"/>
    <w:rsid w:val="006B64BD"/>
    <w:rsid w:val="006C514C"/>
    <w:rsid w:val="006C5334"/>
    <w:rsid w:val="006C5595"/>
    <w:rsid w:val="006D2671"/>
    <w:rsid w:val="006D4C39"/>
    <w:rsid w:val="006E130B"/>
    <w:rsid w:val="006E2F59"/>
    <w:rsid w:val="006E500F"/>
    <w:rsid w:val="006F13F7"/>
    <w:rsid w:val="006F379A"/>
    <w:rsid w:val="00701890"/>
    <w:rsid w:val="00705830"/>
    <w:rsid w:val="00707D71"/>
    <w:rsid w:val="007174A2"/>
    <w:rsid w:val="00725A7C"/>
    <w:rsid w:val="00727252"/>
    <w:rsid w:val="00730C01"/>
    <w:rsid w:val="007326FC"/>
    <w:rsid w:val="00750048"/>
    <w:rsid w:val="00755481"/>
    <w:rsid w:val="00780B9B"/>
    <w:rsid w:val="00781DED"/>
    <w:rsid w:val="00781FB0"/>
    <w:rsid w:val="00783D81"/>
    <w:rsid w:val="007911D6"/>
    <w:rsid w:val="007A125E"/>
    <w:rsid w:val="007C7E16"/>
    <w:rsid w:val="007D029F"/>
    <w:rsid w:val="007D49DD"/>
    <w:rsid w:val="007D6093"/>
    <w:rsid w:val="007D78C6"/>
    <w:rsid w:val="007E1021"/>
    <w:rsid w:val="007E1345"/>
    <w:rsid w:val="007F0F46"/>
    <w:rsid w:val="007F7F7B"/>
    <w:rsid w:val="007F7F9B"/>
    <w:rsid w:val="0080787D"/>
    <w:rsid w:val="00807C4B"/>
    <w:rsid w:val="008102C3"/>
    <w:rsid w:val="00810647"/>
    <w:rsid w:val="008106E2"/>
    <w:rsid w:val="0081131D"/>
    <w:rsid w:val="00815B7A"/>
    <w:rsid w:val="008207A2"/>
    <w:rsid w:val="00820A33"/>
    <w:rsid w:val="008243FD"/>
    <w:rsid w:val="00826766"/>
    <w:rsid w:val="00834636"/>
    <w:rsid w:val="00835BE5"/>
    <w:rsid w:val="00836282"/>
    <w:rsid w:val="00851D59"/>
    <w:rsid w:val="00855E13"/>
    <w:rsid w:val="008622A5"/>
    <w:rsid w:val="008715CF"/>
    <w:rsid w:val="00877E16"/>
    <w:rsid w:val="00880C98"/>
    <w:rsid w:val="00881B6D"/>
    <w:rsid w:val="00882393"/>
    <w:rsid w:val="00882FAD"/>
    <w:rsid w:val="0088317C"/>
    <w:rsid w:val="0088524F"/>
    <w:rsid w:val="00890CA9"/>
    <w:rsid w:val="00891401"/>
    <w:rsid w:val="008919A0"/>
    <w:rsid w:val="008B213E"/>
    <w:rsid w:val="008B3EA2"/>
    <w:rsid w:val="008C070D"/>
    <w:rsid w:val="008C5A6F"/>
    <w:rsid w:val="008D1DB7"/>
    <w:rsid w:val="008E2E32"/>
    <w:rsid w:val="008E6472"/>
    <w:rsid w:val="008F2F0C"/>
    <w:rsid w:val="008F45ED"/>
    <w:rsid w:val="008F67B0"/>
    <w:rsid w:val="00900780"/>
    <w:rsid w:val="00900DBE"/>
    <w:rsid w:val="009161CB"/>
    <w:rsid w:val="00916F1A"/>
    <w:rsid w:val="0091779C"/>
    <w:rsid w:val="0092064B"/>
    <w:rsid w:val="00920D35"/>
    <w:rsid w:val="00923207"/>
    <w:rsid w:val="00926433"/>
    <w:rsid w:val="00927A8B"/>
    <w:rsid w:val="009350BF"/>
    <w:rsid w:val="0094059D"/>
    <w:rsid w:val="00942ECA"/>
    <w:rsid w:val="00943A81"/>
    <w:rsid w:val="0095265D"/>
    <w:rsid w:val="00954132"/>
    <w:rsid w:val="00955A7E"/>
    <w:rsid w:val="00960779"/>
    <w:rsid w:val="00962BD2"/>
    <w:rsid w:val="0096470C"/>
    <w:rsid w:val="00966B2D"/>
    <w:rsid w:val="00967167"/>
    <w:rsid w:val="009769A5"/>
    <w:rsid w:val="009869CF"/>
    <w:rsid w:val="00991236"/>
    <w:rsid w:val="0099434E"/>
    <w:rsid w:val="00996445"/>
    <w:rsid w:val="009A3987"/>
    <w:rsid w:val="009A621C"/>
    <w:rsid w:val="009B3E29"/>
    <w:rsid w:val="009C10AC"/>
    <w:rsid w:val="009C3688"/>
    <w:rsid w:val="009E0E2D"/>
    <w:rsid w:val="009E56B7"/>
    <w:rsid w:val="009F0575"/>
    <w:rsid w:val="009F1407"/>
    <w:rsid w:val="009F14C9"/>
    <w:rsid w:val="009F2144"/>
    <w:rsid w:val="009F29DC"/>
    <w:rsid w:val="009F58AA"/>
    <w:rsid w:val="009F7B25"/>
    <w:rsid w:val="009F7E9C"/>
    <w:rsid w:val="00A00F80"/>
    <w:rsid w:val="00A01864"/>
    <w:rsid w:val="00A07225"/>
    <w:rsid w:val="00A07FD1"/>
    <w:rsid w:val="00A115D2"/>
    <w:rsid w:val="00A1274F"/>
    <w:rsid w:val="00A136AB"/>
    <w:rsid w:val="00A14521"/>
    <w:rsid w:val="00A20589"/>
    <w:rsid w:val="00A232F0"/>
    <w:rsid w:val="00A27516"/>
    <w:rsid w:val="00A32290"/>
    <w:rsid w:val="00A340B6"/>
    <w:rsid w:val="00A34F05"/>
    <w:rsid w:val="00A35C9D"/>
    <w:rsid w:val="00A411DB"/>
    <w:rsid w:val="00A4626F"/>
    <w:rsid w:val="00A512D8"/>
    <w:rsid w:val="00A56EB2"/>
    <w:rsid w:val="00A577A2"/>
    <w:rsid w:val="00A639E1"/>
    <w:rsid w:val="00A64C94"/>
    <w:rsid w:val="00A7354D"/>
    <w:rsid w:val="00A83BBE"/>
    <w:rsid w:val="00A854A1"/>
    <w:rsid w:val="00A90B0F"/>
    <w:rsid w:val="00A92739"/>
    <w:rsid w:val="00A96306"/>
    <w:rsid w:val="00AA0B1F"/>
    <w:rsid w:val="00AA2256"/>
    <w:rsid w:val="00AA3FA2"/>
    <w:rsid w:val="00AA5678"/>
    <w:rsid w:val="00AB7BEF"/>
    <w:rsid w:val="00AC6CE5"/>
    <w:rsid w:val="00AE6AD7"/>
    <w:rsid w:val="00AF6D78"/>
    <w:rsid w:val="00B004EA"/>
    <w:rsid w:val="00B14292"/>
    <w:rsid w:val="00B21227"/>
    <w:rsid w:val="00B30ABA"/>
    <w:rsid w:val="00B3299B"/>
    <w:rsid w:val="00B36E12"/>
    <w:rsid w:val="00B37B9D"/>
    <w:rsid w:val="00B4247C"/>
    <w:rsid w:val="00B45FC7"/>
    <w:rsid w:val="00B475C1"/>
    <w:rsid w:val="00B47ED9"/>
    <w:rsid w:val="00B5133F"/>
    <w:rsid w:val="00B51821"/>
    <w:rsid w:val="00B61199"/>
    <w:rsid w:val="00B61E56"/>
    <w:rsid w:val="00B62878"/>
    <w:rsid w:val="00B72D82"/>
    <w:rsid w:val="00B84408"/>
    <w:rsid w:val="00B849D9"/>
    <w:rsid w:val="00B927D5"/>
    <w:rsid w:val="00BA22A3"/>
    <w:rsid w:val="00BA6011"/>
    <w:rsid w:val="00BA7E72"/>
    <w:rsid w:val="00BC6FBF"/>
    <w:rsid w:val="00BC799B"/>
    <w:rsid w:val="00BD1ECA"/>
    <w:rsid w:val="00BD6604"/>
    <w:rsid w:val="00BD7FFE"/>
    <w:rsid w:val="00BE32A4"/>
    <w:rsid w:val="00BE4647"/>
    <w:rsid w:val="00BE73DB"/>
    <w:rsid w:val="00BF7E2C"/>
    <w:rsid w:val="00C03433"/>
    <w:rsid w:val="00C040F2"/>
    <w:rsid w:val="00C23C07"/>
    <w:rsid w:val="00C607B0"/>
    <w:rsid w:val="00C63012"/>
    <w:rsid w:val="00C63E0F"/>
    <w:rsid w:val="00C6446C"/>
    <w:rsid w:val="00C67ADE"/>
    <w:rsid w:val="00C769B9"/>
    <w:rsid w:val="00C77DF8"/>
    <w:rsid w:val="00C810FF"/>
    <w:rsid w:val="00C81E63"/>
    <w:rsid w:val="00C833FF"/>
    <w:rsid w:val="00C9067F"/>
    <w:rsid w:val="00C937CB"/>
    <w:rsid w:val="00C95B5A"/>
    <w:rsid w:val="00CA23BE"/>
    <w:rsid w:val="00CA51B8"/>
    <w:rsid w:val="00CA6418"/>
    <w:rsid w:val="00CB0C0F"/>
    <w:rsid w:val="00CC2477"/>
    <w:rsid w:val="00CD19E5"/>
    <w:rsid w:val="00CD20D6"/>
    <w:rsid w:val="00CD40E6"/>
    <w:rsid w:val="00CD565D"/>
    <w:rsid w:val="00CD7997"/>
    <w:rsid w:val="00CE2171"/>
    <w:rsid w:val="00CE318C"/>
    <w:rsid w:val="00CE500D"/>
    <w:rsid w:val="00CE7206"/>
    <w:rsid w:val="00CF0EE1"/>
    <w:rsid w:val="00CF2CDB"/>
    <w:rsid w:val="00CF3D7F"/>
    <w:rsid w:val="00CF7EF1"/>
    <w:rsid w:val="00D00DFA"/>
    <w:rsid w:val="00D01668"/>
    <w:rsid w:val="00D2231F"/>
    <w:rsid w:val="00D25EE7"/>
    <w:rsid w:val="00D261A6"/>
    <w:rsid w:val="00D2686C"/>
    <w:rsid w:val="00D3140E"/>
    <w:rsid w:val="00D3194F"/>
    <w:rsid w:val="00D32DD4"/>
    <w:rsid w:val="00D33ED9"/>
    <w:rsid w:val="00D3577F"/>
    <w:rsid w:val="00D4281B"/>
    <w:rsid w:val="00D4573E"/>
    <w:rsid w:val="00D5085A"/>
    <w:rsid w:val="00D61045"/>
    <w:rsid w:val="00D6239D"/>
    <w:rsid w:val="00D627A5"/>
    <w:rsid w:val="00D70E43"/>
    <w:rsid w:val="00D71A53"/>
    <w:rsid w:val="00D73764"/>
    <w:rsid w:val="00D77432"/>
    <w:rsid w:val="00D811AF"/>
    <w:rsid w:val="00D91EEC"/>
    <w:rsid w:val="00D942B5"/>
    <w:rsid w:val="00DA0CB7"/>
    <w:rsid w:val="00DB1F6A"/>
    <w:rsid w:val="00DB23D7"/>
    <w:rsid w:val="00DB2567"/>
    <w:rsid w:val="00DB6700"/>
    <w:rsid w:val="00DD18EF"/>
    <w:rsid w:val="00DD5870"/>
    <w:rsid w:val="00DE1719"/>
    <w:rsid w:val="00DE2532"/>
    <w:rsid w:val="00DE37DD"/>
    <w:rsid w:val="00DF102A"/>
    <w:rsid w:val="00DF3E90"/>
    <w:rsid w:val="00DF3F2D"/>
    <w:rsid w:val="00E14142"/>
    <w:rsid w:val="00E216EC"/>
    <w:rsid w:val="00E260B5"/>
    <w:rsid w:val="00E26895"/>
    <w:rsid w:val="00E36820"/>
    <w:rsid w:val="00E45EF8"/>
    <w:rsid w:val="00E46A5A"/>
    <w:rsid w:val="00E46F0A"/>
    <w:rsid w:val="00E50400"/>
    <w:rsid w:val="00E55E91"/>
    <w:rsid w:val="00E67537"/>
    <w:rsid w:val="00E7328C"/>
    <w:rsid w:val="00E86B29"/>
    <w:rsid w:val="00E92F2C"/>
    <w:rsid w:val="00E92F49"/>
    <w:rsid w:val="00E961F7"/>
    <w:rsid w:val="00EA3649"/>
    <w:rsid w:val="00EA517A"/>
    <w:rsid w:val="00EA604A"/>
    <w:rsid w:val="00EA63B8"/>
    <w:rsid w:val="00EA7E53"/>
    <w:rsid w:val="00EB4F25"/>
    <w:rsid w:val="00EB6BF7"/>
    <w:rsid w:val="00EB6D1D"/>
    <w:rsid w:val="00EC1129"/>
    <w:rsid w:val="00EC5336"/>
    <w:rsid w:val="00ED2CE6"/>
    <w:rsid w:val="00ED3C05"/>
    <w:rsid w:val="00ED4C68"/>
    <w:rsid w:val="00EE64BF"/>
    <w:rsid w:val="00EE77AE"/>
    <w:rsid w:val="00EF0AC7"/>
    <w:rsid w:val="00EF4125"/>
    <w:rsid w:val="00F0073B"/>
    <w:rsid w:val="00F02540"/>
    <w:rsid w:val="00F20118"/>
    <w:rsid w:val="00F23562"/>
    <w:rsid w:val="00F26644"/>
    <w:rsid w:val="00F310F6"/>
    <w:rsid w:val="00F35662"/>
    <w:rsid w:val="00F40674"/>
    <w:rsid w:val="00F42020"/>
    <w:rsid w:val="00F43106"/>
    <w:rsid w:val="00F44930"/>
    <w:rsid w:val="00F46229"/>
    <w:rsid w:val="00F520F2"/>
    <w:rsid w:val="00F53736"/>
    <w:rsid w:val="00F53CE7"/>
    <w:rsid w:val="00F655DB"/>
    <w:rsid w:val="00F65ECA"/>
    <w:rsid w:val="00F721F1"/>
    <w:rsid w:val="00F82B28"/>
    <w:rsid w:val="00F92E27"/>
    <w:rsid w:val="00F9686E"/>
    <w:rsid w:val="00FA1FCD"/>
    <w:rsid w:val="00FB3022"/>
    <w:rsid w:val="00FB7C44"/>
    <w:rsid w:val="00FC36C7"/>
    <w:rsid w:val="00FC4407"/>
    <w:rsid w:val="00FC4A35"/>
    <w:rsid w:val="00FD3907"/>
    <w:rsid w:val="00FD4680"/>
    <w:rsid w:val="00FD5126"/>
    <w:rsid w:val="00FD58F3"/>
    <w:rsid w:val="00FE3D3F"/>
    <w:rsid w:val="00FE4073"/>
    <w:rsid w:val="00FF3F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FF1BB9"/>
  <w15:chartTrackingRefBased/>
  <w15:docId w15:val="{E0DB5364-7D25-4D0D-86F7-554E69EE6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048"/>
    <w:pPr>
      <w:spacing w:after="0" w:line="276"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41594"/>
    <w:pPr>
      <w:numPr>
        <w:numId w:val="1"/>
      </w:numPr>
      <w:ind w:left="360" w:hanging="360"/>
      <w:jc w:val="left"/>
      <w:outlineLvl w:val="0"/>
    </w:pPr>
    <w:rPr>
      <w:rFonts w:eastAsiaTheme="majorEastAsia"/>
      <w:b/>
      <w:caps/>
      <w:shd w:val="clear" w:color="auto" w:fill="FFFFFF"/>
    </w:rPr>
  </w:style>
  <w:style w:type="paragraph" w:styleId="Heading2">
    <w:name w:val="heading 2"/>
    <w:basedOn w:val="Normal"/>
    <w:next w:val="Normal"/>
    <w:link w:val="Heading2Char"/>
    <w:uiPriority w:val="9"/>
    <w:unhideWhenUsed/>
    <w:qFormat/>
    <w:rsid w:val="006B64BD"/>
    <w:pPr>
      <w:keepNext/>
      <w:keepLines/>
      <w:numPr>
        <w:ilvl w:val="1"/>
        <w:numId w:val="1"/>
      </w:numPr>
      <w:spacing w:before="40" w:line="240" w:lineRule="auto"/>
      <w:outlineLvl w:val="1"/>
    </w:pPr>
    <w:rPr>
      <w:rFonts w:eastAsiaTheme="majorEastAsia"/>
      <w:b/>
      <w:szCs w:val="26"/>
    </w:rPr>
  </w:style>
  <w:style w:type="paragraph" w:styleId="Heading3">
    <w:name w:val="heading 3"/>
    <w:basedOn w:val="Heading2"/>
    <w:next w:val="Normal"/>
    <w:link w:val="Heading3Char"/>
    <w:uiPriority w:val="9"/>
    <w:unhideWhenUsed/>
    <w:qFormat/>
    <w:rsid w:val="006B64BD"/>
    <w:pPr>
      <w:numPr>
        <w:ilvl w:val="2"/>
      </w:numPr>
      <w:outlineLvl w:val="2"/>
    </w:pPr>
    <w:rPr>
      <w:bCs/>
      <w:iCs/>
      <w:shd w:val="clear" w:color="auto" w:fill="FFFFFF"/>
    </w:rPr>
  </w:style>
  <w:style w:type="paragraph" w:styleId="Heading4">
    <w:name w:val="heading 4"/>
    <w:basedOn w:val="Normal"/>
    <w:next w:val="Normal"/>
    <w:link w:val="Heading4Char"/>
    <w:uiPriority w:val="9"/>
    <w:unhideWhenUsed/>
    <w:qFormat/>
    <w:rsid w:val="006B64BD"/>
    <w:pPr>
      <w:keepNext/>
      <w:keepLines/>
      <w:numPr>
        <w:ilvl w:val="3"/>
        <w:numId w:val="1"/>
      </w:numPr>
      <w:spacing w:before="40" w:line="240" w:lineRule="auto"/>
      <w:outlineLvl w:val="3"/>
    </w:pPr>
    <w:rPr>
      <w:rFonts w:eastAsiaTheme="majorEastAsia"/>
      <w:i/>
    </w:rPr>
  </w:style>
  <w:style w:type="paragraph" w:styleId="Heading5">
    <w:name w:val="heading 5"/>
    <w:basedOn w:val="Normal"/>
    <w:next w:val="Normal"/>
    <w:link w:val="Heading5Char"/>
    <w:uiPriority w:val="9"/>
    <w:semiHidden/>
    <w:unhideWhenUsed/>
    <w:qFormat/>
    <w:rsid w:val="006B64BD"/>
    <w:pPr>
      <w:keepNext/>
      <w:keepLines/>
      <w:numPr>
        <w:ilvl w:val="4"/>
        <w:numId w:val="1"/>
      </w:numPr>
      <w:spacing w:before="40" w:line="240"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B64BD"/>
    <w:pPr>
      <w:keepNext/>
      <w:keepLines/>
      <w:numPr>
        <w:ilvl w:val="5"/>
        <w:numId w:val="1"/>
      </w:numPr>
      <w:spacing w:before="40" w:line="240"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B64BD"/>
    <w:pPr>
      <w:keepNext/>
      <w:keepLines/>
      <w:numPr>
        <w:ilvl w:val="6"/>
        <w:numId w:val="1"/>
      </w:numPr>
      <w:spacing w:before="40" w:line="240"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B64BD"/>
    <w:pPr>
      <w:keepNext/>
      <w:keepLines/>
      <w:numPr>
        <w:ilvl w:val="7"/>
        <w:numId w:val="1"/>
      </w:numPr>
      <w:spacing w:before="4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64BD"/>
    <w:pPr>
      <w:keepNext/>
      <w:keepLines/>
      <w:numPr>
        <w:ilvl w:val="8"/>
        <w:numId w:val="1"/>
      </w:numPr>
      <w:spacing w:before="4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F42"/>
    <w:rPr>
      <w:rFonts w:ascii="Times New Roman" w:eastAsiaTheme="majorEastAsia" w:hAnsi="Times New Roman" w:cs="Times New Roman"/>
      <w:b/>
      <w:caps/>
      <w:sz w:val="24"/>
      <w:szCs w:val="24"/>
    </w:rPr>
  </w:style>
  <w:style w:type="character" w:customStyle="1" w:styleId="Heading2Char">
    <w:name w:val="Heading 2 Char"/>
    <w:basedOn w:val="DefaultParagraphFont"/>
    <w:link w:val="Heading2"/>
    <w:uiPriority w:val="9"/>
    <w:rsid w:val="006B64BD"/>
    <w:rPr>
      <w:rFonts w:ascii="Times New Roman" w:eastAsiaTheme="majorEastAsia" w:hAnsi="Times New Roman" w:cs="Times New Roman"/>
      <w:b/>
      <w:sz w:val="24"/>
      <w:szCs w:val="26"/>
    </w:rPr>
  </w:style>
  <w:style w:type="character" w:customStyle="1" w:styleId="Heading3Char">
    <w:name w:val="Heading 3 Char"/>
    <w:basedOn w:val="DefaultParagraphFont"/>
    <w:link w:val="Heading3"/>
    <w:uiPriority w:val="9"/>
    <w:rsid w:val="006B64BD"/>
    <w:rPr>
      <w:rFonts w:ascii="Times New Roman" w:eastAsiaTheme="majorEastAsia" w:hAnsi="Times New Roman" w:cs="Times New Roman"/>
      <w:b/>
      <w:bCs/>
      <w:iCs/>
      <w:sz w:val="24"/>
      <w:szCs w:val="26"/>
    </w:rPr>
  </w:style>
  <w:style w:type="character" w:customStyle="1" w:styleId="Heading4Char">
    <w:name w:val="Heading 4 Char"/>
    <w:basedOn w:val="DefaultParagraphFont"/>
    <w:link w:val="Heading4"/>
    <w:uiPriority w:val="9"/>
    <w:rsid w:val="006B64BD"/>
    <w:rPr>
      <w:rFonts w:ascii="Times New Roman" w:eastAsiaTheme="majorEastAsia" w:hAnsi="Times New Roman" w:cs="Times New Roman"/>
      <w:i/>
      <w:sz w:val="24"/>
      <w:szCs w:val="24"/>
    </w:rPr>
  </w:style>
  <w:style w:type="character" w:customStyle="1" w:styleId="Heading5Char">
    <w:name w:val="Heading 5 Char"/>
    <w:basedOn w:val="DefaultParagraphFont"/>
    <w:link w:val="Heading5"/>
    <w:uiPriority w:val="9"/>
    <w:semiHidden/>
    <w:rsid w:val="006B64BD"/>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6B64BD"/>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6B64BD"/>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6B64B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64BD"/>
    <w:rPr>
      <w:rFonts w:asciiTheme="majorHAnsi" w:eastAsiaTheme="majorEastAsia" w:hAnsiTheme="majorHAnsi" w:cstheme="majorBidi"/>
      <w:i/>
      <w:iCs/>
      <w:color w:val="272727" w:themeColor="text1" w:themeTint="D8"/>
      <w:sz w:val="21"/>
      <w:szCs w:val="21"/>
    </w:rPr>
  </w:style>
  <w:style w:type="character" w:styleId="Emphasis">
    <w:name w:val="Emphasis"/>
    <w:uiPriority w:val="20"/>
    <w:qFormat/>
    <w:rsid w:val="006B64BD"/>
    <w:rPr>
      <w:rFonts w:ascii="Times New Roman" w:hAnsi="Times New Roman" w:cs="Times New Roman" w:hint="default"/>
      <w:i/>
      <w:iCs w:val="0"/>
    </w:rPr>
  </w:style>
  <w:style w:type="paragraph" w:styleId="ListParagraph">
    <w:name w:val="List Paragraph"/>
    <w:basedOn w:val="Normal"/>
    <w:uiPriority w:val="34"/>
    <w:qFormat/>
    <w:rsid w:val="006B64BD"/>
    <w:pPr>
      <w:spacing w:after="200"/>
      <w:ind w:left="720"/>
      <w:contextualSpacing/>
    </w:pPr>
    <w:rPr>
      <w:rFonts w:ascii="Calibri" w:eastAsia="Calibri" w:hAnsi="Calibri"/>
    </w:rPr>
  </w:style>
  <w:style w:type="table" w:styleId="TableGrid">
    <w:name w:val="Table Grid"/>
    <w:basedOn w:val="TableNormal"/>
    <w:uiPriority w:val="39"/>
    <w:rsid w:val="006B6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qFormat/>
    <w:rsid w:val="006B64BD"/>
    <w:pPr>
      <w:shd w:val="clear" w:color="auto" w:fill="FFFFFF"/>
    </w:pPr>
    <w:rPr>
      <w:rFonts w:eastAsia="Times New Roman"/>
      <w:color w:val="222222"/>
    </w:rPr>
  </w:style>
  <w:style w:type="paragraph" w:customStyle="1" w:styleId="whitespace-pre-wrap">
    <w:name w:val="whitespace-pre-wrap"/>
    <w:basedOn w:val="Normal"/>
    <w:rsid w:val="006B64BD"/>
    <w:pPr>
      <w:spacing w:before="100" w:beforeAutospacing="1" w:after="100" w:afterAutospacing="1" w:line="240" w:lineRule="auto"/>
    </w:pPr>
    <w:rPr>
      <w:rFonts w:eastAsia="Times New Roman"/>
    </w:rPr>
  </w:style>
  <w:style w:type="paragraph" w:styleId="Title">
    <w:name w:val="Title"/>
    <w:basedOn w:val="Normal"/>
    <w:next w:val="Normal"/>
    <w:link w:val="TitleChar"/>
    <w:uiPriority w:val="10"/>
    <w:qFormat/>
    <w:rsid w:val="006B64BD"/>
    <w:pPr>
      <w:jc w:val="center"/>
    </w:pPr>
    <w:rPr>
      <w:b/>
      <w:bCs/>
      <w:sz w:val="28"/>
      <w:szCs w:val="28"/>
    </w:rPr>
  </w:style>
  <w:style w:type="character" w:customStyle="1" w:styleId="TitleChar">
    <w:name w:val="Title Char"/>
    <w:basedOn w:val="DefaultParagraphFont"/>
    <w:link w:val="Title"/>
    <w:uiPriority w:val="10"/>
    <w:rsid w:val="006B64BD"/>
    <w:rPr>
      <w:rFonts w:ascii="Times New Roman" w:hAnsi="Times New Roman" w:cs="Times New Roman"/>
      <w:b/>
      <w:bCs/>
      <w:sz w:val="28"/>
      <w:szCs w:val="28"/>
    </w:rPr>
  </w:style>
  <w:style w:type="character" w:styleId="CommentReference">
    <w:name w:val="annotation reference"/>
    <w:basedOn w:val="DefaultParagraphFont"/>
    <w:uiPriority w:val="99"/>
    <w:semiHidden/>
    <w:unhideWhenUsed/>
    <w:rsid w:val="001E3107"/>
    <w:rPr>
      <w:sz w:val="16"/>
      <w:szCs w:val="16"/>
    </w:rPr>
  </w:style>
  <w:style w:type="paragraph" w:styleId="CommentText">
    <w:name w:val="annotation text"/>
    <w:basedOn w:val="Normal"/>
    <w:link w:val="CommentTextChar"/>
    <w:uiPriority w:val="99"/>
    <w:semiHidden/>
    <w:unhideWhenUsed/>
    <w:rsid w:val="001E3107"/>
    <w:pPr>
      <w:spacing w:line="240" w:lineRule="auto"/>
    </w:pPr>
    <w:rPr>
      <w:sz w:val="20"/>
      <w:szCs w:val="20"/>
    </w:rPr>
  </w:style>
  <w:style w:type="character" w:customStyle="1" w:styleId="CommentTextChar">
    <w:name w:val="Comment Text Char"/>
    <w:basedOn w:val="DefaultParagraphFont"/>
    <w:link w:val="CommentText"/>
    <w:uiPriority w:val="99"/>
    <w:semiHidden/>
    <w:rsid w:val="001E310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E3107"/>
    <w:rPr>
      <w:b/>
      <w:bCs/>
    </w:rPr>
  </w:style>
  <w:style w:type="character" w:customStyle="1" w:styleId="CommentSubjectChar">
    <w:name w:val="Comment Subject Char"/>
    <w:basedOn w:val="CommentTextChar"/>
    <w:link w:val="CommentSubject"/>
    <w:uiPriority w:val="99"/>
    <w:semiHidden/>
    <w:rsid w:val="001E3107"/>
    <w:rPr>
      <w:rFonts w:ascii="Times New Roman" w:hAnsi="Times New Roman" w:cs="Times New Roman"/>
      <w:b/>
      <w:bCs/>
      <w:sz w:val="20"/>
      <w:szCs w:val="20"/>
    </w:rPr>
  </w:style>
  <w:style w:type="character" w:styleId="Hyperlink">
    <w:name w:val="Hyperlink"/>
    <w:basedOn w:val="DefaultParagraphFont"/>
    <w:uiPriority w:val="99"/>
    <w:unhideWhenUsed/>
    <w:rsid w:val="00781DED"/>
    <w:rPr>
      <w:color w:val="0563C1" w:themeColor="hyperlink"/>
      <w:u w:val="single"/>
    </w:rPr>
  </w:style>
  <w:style w:type="character" w:styleId="UnresolvedMention">
    <w:name w:val="Unresolved Mention"/>
    <w:basedOn w:val="DefaultParagraphFont"/>
    <w:uiPriority w:val="99"/>
    <w:semiHidden/>
    <w:unhideWhenUsed/>
    <w:rsid w:val="00781DED"/>
    <w:rPr>
      <w:color w:val="605E5C"/>
      <w:shd w:val="clear" w:color="auto" w:fill="E1DFDD"/>
    </w:rPr>
  </w:style>
  <w:style w:type="character" w:customStyle="1" w:styleId="overflow-hidden">
    <w:name w:val="overflow-hidden"/>
    <w:basedOn w:val="DefaultParagraphFont"/>
    <w:rsid w:val="00692435"/>
  </w:style>
  <w:style w:type="paragraph" w:styleId="NormalWeb">
    <w:name w:val="Normal (Web)"/>
    <w:basedOn w:val="Normal"/>
    <w:uiPriority w:val="99"/>
    <w:unhideWhenUsed/>
    <w:rsid w:val="00172789"/>
    <w:pPr>
      <w:spacing w:before="100" w:beforeAutospacing="1" w:after="100" w:afterAutospacing="1" w:line="240" w:lineRule="auto"/>
      <w:jc w:val="left"/>
    </w:pPr>
    <w:rPr>
      <w:rFonts w:eastAsia="Times New Roman"/>
    </w:rPr>
  </w:style>
  <w:style w:type="character" w:customStyle="1" w:styleId="anchor-text">
    <w:name w:val="anchor-text"/>
    <w:basedOn w:val="DefaultParagraphFont"/>
    <w:rsid w:val="008F2F0C"/>
  </w:style>
  <w:style w:type="paragraph" w:styleId="Header">
    <w:name w:val="header"/>
    <w:basedOn w:val="Normal"/>
    <w:link w:val="HeaderChar"/>
    <w:uiPriority w:val="99"/>
    <w:unhideWhenUsed/>
    <w:rsid w:val="00B14292"/>
    <w:pPr>
      <w:tabs>
        <w:tab w:val="center" w:pos="4680"/>
        <w:tab w:val="right" w:pos="9360"/>
      </w:tabs>
      <w:spacing w:line="240" w:lineRule="auto"/>
    </w:pPr>
  </w:style>
  <w:style w:type="character" w:customStyle="1" w:styleId="HeaderChar">
    <w:name w:val="Header Char"/>
    <w:basedOn w:val="DefaultParagraphFont"/>
    <w:link w:val="Header"/>
    <w:uiPriority w:val="99"/>
    <w:rsid w:val="00B14292"/>
    <w:rPr>
      <w:rFonts w:ascii="Times New Roman" w:hAnsi="Times New Roman" w:cs="Times New Roman"/>
      <w:sz w:val="24"/>
      <w:szCs w:val="24"/>
    </w:rPr>
  </w:style>
  <w:style w:type="paragraph" w:styleId="Footer">
    <w:name w:val="footer"/>
    <w:basedOn w:val="Normal"/>
    <w:link w:val="FooterChar"/>
    <w:uiPriority w:val="99"/>
    <w:unhideWhenUsed/>
    <w:rsid w:val="00B14292"/>
    <w:pPr>
      <w:tabs>
        <w:tab w:val="center" w:pos="4680"/>
        <w:tab w:val="right" w:pos="9360"/>
      </w:tabs>
      <w:spacing w:line="240" w:lineRule="auto"/>
    </w:pPr>
  </w:style>
  <w:style w:type="character" w:customStyle="1" w:styleId="FooterChar">
    <w:name w:val="Footer Char"/>
    <w:basedOn w:val="DefaultParagraphFont"/>
    <w:link w:val="Footer"/>
    <w:uiPriority w:val="99"/>
    <w:rsid w:val="00B14292"/>
    <w:rPr>
      <w:rFonts w:ascii="Times New Roman" w:hAnsi="Times New Roman" w:cs="Times New Roman"/>
      <w:sz w:val="24"/>
      <w:szCs w:val="24"/>
    </w:rPr>
  </w:style>
  <w:style w:type="paragraph" w:styleId="Caption">
    <w:name w:val="caption"/>
    <w:basedOn w:val="Normal"/>
    <w:next w:val="Normal"/>
    <w:uiPriority w:val="35"/>
    <w:unhideWhenUsed/>
    <w:qFormat/>
    <w:rsid w:val="00C95B5A"/>
    <w:pPr>
      <w:keepNext/>
      <w:spacing w:after="200" w:line="240" w:lineRule="auto"/>
    </w:pPr>
    <w:rPr>
      <w:b/>
      <w:bCs/>
      <w:color w:val="000000" w:themeColor="text1"/>
      <w:sz w:val="20"/>
      <w:szCs w:val="20"/>
    </w:rPr>
  </w:style>
  <w:style w:type="character" w:customStyle="1" w:styleId="citation-0">
    <w:name w:val="citation-0"/>
    <w:basedOn w:val="DefaultParagraphFont"/>
    <w:rsid w:val="00EB4F25"/>
  </w:style>
  <w:style w:type="character" w:styleId="Strong">
    <w:name w:val="Strong"/>
    <w:basedOn w:val="DefaultParagraphFont"/>
    <w:uiPriority w:val="22"/>
    <w:qFormat/>
    <w:rsid w:val="00DB23D7"/>
    <w:rPr>
      <w:b/>
      <w:bCs/>
    </w:rPr>
  </w:style>
  <w:style w:type="paragraph" w:customStyle="1" w:styleId="whitespace-normal">
    <w:name w:val="whitespace-normal"/>
    <w:basedOn w:val="Normal"/>
    <w:rsid w:val="00E45EF8"/>
    <w:pPr>
      <w:spacing w:before="100" w:beforeAutospacing="1" w:after="100" w:afterAutospacing="1" w:line="240" w:lineRule="auto"/>
      <w:jc w:val="left"/>
    </w:pPr>
    <w:rPr>
      <w:rFonts w:eastAsia="Times New Roman"/>
    </w:rPr>
  </w:style>
  <w:style w:type="paragraph" w:customStyle="1" w:styleId="query-text-line">
    <w:name w:val="query-text-line"/>
    <w:basedOn w:val="Normal"/>
    <w:rsid w:val="004E29C2"/>
    <w:pPr>
      <w:spacing w:before="100" w:beforeAutospacing="1" w:after="100" w:afterAutospacing="1" w:line="240" w:lineRule="auto"/>
      <w:jc w:val="left"/>
    </w:pPr>
    <w:rPr>
      <w:rFonts w:eastAsia="Times New Roman"/>
    </w:rPr>
  </w:style>
  <w:style w:type="character" w:customStyle="1" w:styleId="selected">
    <w:name w:val="selected"/>
    <w:basedOn w:val="DefaultParagraphFont"/>
    <w:rsid w:val="0080787D"/>
  </w:style>
  <w:style w:type="paragraph" w:styleId="FootnoteText">
    <w:name w:val="footnote text"/>
    <w:basedOn w:val="Normal"/>
    <w:link w:val="FootnoteTextChar"/>
    <w:uiPriority w:val="99"/>
    <w:unhideWhenUsed/>
    <w:rsid w:val="00093A7B"/>
    <w:pPr>
      <w:spacing w:line="240" w:lineRule="auto"/>
    </w:pPr>
    <w:rPr>
      <w:sz w:val="20"/>
      <w:szCs w:val="20"/>
    </w:rPr>
  </w:style>
  <w:style w:type="character" w:customStyle="1" w:styleId="FootnoteTextChar">
    <w:name w:val="Footnote Text Char"/>
    <w:basedOn w:val="DefaultParagraphFont"/>
    <w:link w:val="FootnoteText"/>
    <w:uiPriority w:val="99"/>
    <w:rsid w:val="00093A7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93A7B"/>
    <w:rPr>
      <w:vertAlign w:val="superscript"/>
    </w:rPr>
  </w:style>
  <w:style w:type="paragraph" w:styleId="NoSpacing">
    <w:name w:val="No Spacing"/>
    <w:uiPriority w:val="1"/>
    <w:qFormat/>
    <w:rsid w:val="00855E13"/>
    <w:pPr>
      <w:spacing w:after="0" w:line="240" w:lineRule="auto"/>
      <w:jc w:val="both"/>
    </w:pPr>
    <w:rPr>
      <w:rFonts w:ascii="Times New Roman" w:hAnsi="Times New Roman" w:cs="Times New Roman"/>
      <w:sz w:val="24"/>
      <w:szCs w:val="24"/>
    </w:rPr>
  </w:style>
  <w:style w:type="character" w:customStyle="1" w:styleId="button-container">
    <w:name w:val="button-container"/>
    <w:basedOn w:val="DefaultParagraphFont"/>
    <w:rsid w:val="001B63D2"/>
  </w:style>
  <w:style w:type="paragraph" w:styleId="Bibliography">
    <w:name w:val="Bibliography"/>
    <w:basedOn w:val="Normal"/>
    <w:next w:val="Normal"/>
    <w:uiPriority w:val="37"/>
    <w:unhideWhenUsed/>
    <w:rsid w:val="00C63012"/>
  </w:style>
  <w:style w:type="character" w:customStyle="1" w:styleId="whitespace-nowrap">
    <w:name w:val="whitespace-nowrap"/>
    <w:basedOn w:val="DefaultParagraphFont"/>
    <w:rsid w:val="00851D59"/>
  </w:style>
  <w:style w:type="character" w:customStyle="1" w:styleId="inline-flex">
    <w:name w:val="inline-flex"/>
    <w:basedOn w:val="DefaultParagraphFont"/>
    <w:rsid w:val="00851D59"/>
  </w:style>
  <w:style w:type="character" w:customStyle="1" w:styleId="text-nowrap">
    <w:name w:val="text-nowrap"/>
    <w:basedOn w:val="DefaultParagraphFont"/>
    <w:rsid w:val="00851D59"/>
  </w:style>
  <w:style w:type="character" w:customStyle="1" w:styleId="mdc-buttonlabel">
    <w:name w:val="mdc-button__label"/>
    <w:basedOn w:val="DefaultParagraphFont"/>
    <w:rsid w:val="004A26D3"/>
  </w:style>
  <w:style w:type="paragraph" w:styleId="Revision">
    <w:name w:val="Revision"/>
    <w:hidden/>
    <w:uiPriority w:val="99"/>
    <w:semiHidden/>
    <w:rsid w:val="00B4247C"/>
    <w:pPr>
      <w:spacing w:after="0" w:line="240" w:lineRule="auto"/>
    </w:pPr>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AE6A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E6AD7"/>
    <w:rPr>
      <w:rFonts w:ascii="Courier New" w:eastAsia="Times New Roman" w:hAnsi="Courier New" w:cs="Courier New"/>
      <w:sz w:val="20"/>
      <w:szCs w:val="20"/>
    </w:rPr>
  </w:style>
  <w:style w:type="character" w:styleId="HTMLCode">
    <w:name w:val="HTML Code"/>
    <w:basedOn w:val="DefaultParagraphFont"/>
    <w:uiPriority w:val="99"/>
    <w:semiHidden/>
    <w:unhideWhenUsed/>
    <w:rsid w:val="00AE6AD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5035">
      <w:bodyDiv w:val="1"/>
      <w:marLeft w:val="0"/>
      <w:marRight w:val="0"/>
      <w:marTop w:val="0"/>
      <w:marBottom w:val="0"/>
      <w:divBdr>
        <w:top w:val="none" w:sz="0" w:space="0" w:color="auto"/>
        <w:left w:val="none" w:sz="0" w:space="0" w:color="auto"/>
        <w:bottom w:val="none" w:sz="0" w:space="0" w:color="auto"/>
        <w:right w:val="none" w:sz="0" w:space="0" w:color="auto"/>
      </w:divBdr>
    </w:div>
    <w:div w:id="9451788">
      <w:bodyDiv w:val="1"/>
      <w:marLeft w:val="0"/>
      <w:marRight w:val="0"/>
      <w:marTop w:val="0"/>
      <w:marBottom w:val="0"/>
      <w:divBdr>
        <w:top w:val="none" w:sz="0" w:space="0" w:color="auto"/>
        <w:left w:val="none" w:sz="0" w:space="0" w:color="auto"/>
        <w:bottom w:val="none" w:sz="0" w:space="0" w:color="auto"/>
        <w:right w:val="none" w:sz="0" w:space="0" w:color="auto"/>
      </w:divBdr>
      <w:divsChild>
        <w:div w:id="361515447">
          <w:marLeft w:val="0"/>
          <w:marRight w:val="0"/>
          <w:marTop w:val="0"/>
          <w:marBottom w:val="0"/>
          <w:divBdr>
            <w:top w:val="single" w:sz="2" w:space="0" w:color="auto"/>
            <w:left w:val="single" w:sz="2" w:space="0" w:color="auto"/>
            <w:bottom w:val="single" w:sz="2" w:space="0" w:color="auto"/>
            <w:right w:val="single" w:sz="2" w:space="0" w:color="auto"/>
          </w:divBdr>
          <w:divsChild>
            <w:div w:id="88992144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824822">
      <w:bodyDiv w:val="1"/>
      <w:marLeft w:val="0"/>
      <w:marRight w:val="0"/>
      <w:marTop w:val="0"/>
      <w:marBottom w:val="0"/>
      <w:divBdr>
        <w:top w:val="none" w:sz="0" w:space="0" w:color="auto"/>
        <w:left w:val="none" w:sz="0" w:space="0" w:color="auto"/>
        <w:bottom w:val="none" w:sz="0" w:space="0" w:color="auto"/>
        <w:right w:val="none" w:sz="0" w:space="0" w:color="auto"/>
      </w:divBdr>
    </w:div>
    <w:div w:id="24719112">
      <w:bodyDiv w:val="1"/>
      <w:marLeft w:val="0"/>
      <w:marRight w:val="0"/>
      <w:marTop w:val="0"/>
      <w:marBottom w:val="0"/>
      <w:divBdr>
        <w:top w:val="none" w:sz="0" w:space="0" w:color="auto"/>
        <w:left w:val="none" w:sz="0" w:space="0" w:color="auto"/>
        <w:bottom w:val="none" w:sz="0" w:space="0" w:color="auto"/>
        <w:right w:val="none" w:sz="0" w:space="0" w:color="auto"/>
      </w:divBdr>
    </w:div>
    <w:div w:id="27412069">
      <w:bodyDiv w:val="1"/>
      <w:marLeft w:val="0"/>
      <w:marRight w:val="0"/>
      <w:marTop w:val="0"/>
      <w:marBottom w:val="0"/>
      <w:divBdr>
        <w:top w:val="none" w:sz="0" w:space="0" w:color="auto"/>
        <w:left w:val="none" w:sz="0" w:space="0" w:color="auto"/>
        <w:bottom w:val="none" w:sz="0" w:space="0" w:color="auto"/>
        <w:right w:val="none" w:sz="0" w:space="0" w:color="auto"/>
      </w:divBdr>
    </w:div>
    <w:div w:id="31537479">
      <w:bodyDiv w:val="1"/>
      <w:marLeft w:val="0"/>
      <w:marRight w:val="0"/>
      <w:marTop w:val="0"/>
      <w:marBottom w:val="0"/>
      <w:divBdr>
        <w:top w:val="none" w:sz="0" w:space="0" w:color="auto"/>
        <w:left w:val="none" w:sz="0" w:space="0" w:color="auto"/>
        <w:bottom w:val="none" w:sz="0" w:space="0" w:color="auto"/>
        <w:right w:val="none" w:sz="0" w:space="0" w:color="auto"/>
      </w:divBdr>
    </w:div>
    <w:div w:id="32075262">
      <w:bodyDiv w:val="1"/>
      <w:marLeft w:val="0"/>
      <w:marRight w:val="0"/>
      <w:marTop w:val="0"/>
      <w:marBottom w:val="0"/>
      <w:divBdr>
        <w:top w:val="none" w:sz="0" w:space="0" w:color="auto"/>
        <w:left w:val="none" w:sz="0" w:space="0" w:color="auto"/>
        <w:bottom w:val="none" w:sz="0" w:space="0" w:color="auto"/>
        <w:right w:val="none" w:sz="0" w:space="0" w:color="auto"/>
      </w:divBdr>
    </w:div>
    <w:div w:id="33311087">
      <w:bodyDiv w:val="1"/>
      <w:marLeft w:val="0"/>
      <w:marRight w:val="0"/>
      <w:marTop w:val="0"/>
      <w:marBottom w:val="0"/>
      <w:divBdr>
        <w:top w:val="none" w:sz="0" w:space="0" w:color="auto"/>
        <w:left w:val="none" w:sz="0" w:space="0" w:color="auto"/>
        <w:bottom w:val="none" w:sz="0" w:space="0" w:color="auto"/>
        <w:right w:val="none" w:sz="0" w:space="0" w:color="auto"/>
      </w:divBdr>
    </w:div>
    <w:div w:id="38357873">
      <w:bodyDiv w:val="1"/>
      <w:marLeft w:val="0"/>
      <w:marRight w:val="0"/>
      <w:marTop w:val="0"/>
      <w:marBottom w:val="0"/>
      <w:divBdr>
        <w:top w:val="none" w:sz="0" w:space="0" w:color="auto"/>
        <w:left w:val="none" w:sz="0" w:space="0" w:color="auto"/>
        <w:bottom w:val="none" w:sz="0" w:space="0" w:color="auto"/>
        <w:right w:val="none" w:sz="0" w:space="0" w:color="auto"/>
      </w:divBdr>
    </w:div>
    <w:div w:id="50276722">
      <w:bodyDiv w:val="1"/>
      <w:marLeft w:val="0"/>
      <w:marRight w:val="0"/>
      <w:marTop w:val="0"/>
      <w:marBottom w:val="0"/>
      <w:divBdr>
        <w:top w:val="none" w:sz="0" w:space="0" w:color="auto"/>
        <w:left w:val="none" w:sz="0" w:space="0" w:color="auto"/>
        <w:bottom w:val="none" w:sz="0" w:space="0" w:color="auto"/>
        <w:right w:val="none" w:sz="0" w:space="0" w:color="auto"/>
      </w:divBdr>
    </w:div>
    <w:div w:id="53361479">
      <w:bodyDiv w:val="1"/>
      <w:marLeft w:val="0"/>
      <w:marRight w:val="0"/>
      <w:marTop w:val="0"/>
      <w:marBottom w:val="0"/>
      <w:divBdr>
        <w:top w:val="none" w:sz="0" w:space="0" w:color="auto"/>
        <w:left w:val="none" w:sz="0" w:space="0" w:color="auto"/>
        <w:bottom w:val="none" w:sz="0" w:space="0" w:color="auto"/>
        <w:right w:val="none" w:sz="0" w:space="0" w:color="auto"/>
      </w:divBdr>
    </w:div>
    <w:div w:id="57554558">
      <w:bodyDiv w:val="1"/>
      <w:marLeft w:val="0"/>
      <w:marRight w:val="0"/>
      <w:marTop w:val="0"/>
      <w:marBottom w:val="0"/>
      <w:divBdr>
        <w:top w:val="none" w:sz="0" w:space="0" w:color="auto"/>
        <w:left w:val="none" w:sz="0" w:space="0" w:color="auto"/>
        <w:bottom w:val="none" w:sz="0" w:space="0" w:color="auto"/>
        <w:right w:val="none" w:sz="0" w:space="0" w:color="auto"/>
      </w:divBdr>
    </w:div>
    <w:div w:id="80295106">
      <w:bodyDiv w:val="1"/>
      <w:marLeft w:val="0"/>
      <w:marRight w:val="0"/>
      <w:marTop w:val="0"/>
      <w:marBottom w:val="0"/>
      <w:divBdr>
        <w:top w:val="none" w:sz="0" w:space="0" w:color="auto"/>
        <w:left w:val="none" w:sz="0" w:space="0" w:color="auto"/>
        <w:bottom w:val="none" w:sz="0" w:space="0" w:color="auto"/>
        <w:right w:val="none" w:sz="0" w:space="0" w:color="auto"/>
      </w:divBdr>
    </w:div>
    <w:div w:id="82339942">
      <w:bodyDiv w:val="1"/>
      <w:marLeft w:val="0"/>
      <w:marRight w:val="0"/>
      <w:marTop w:val="0"/>
      <w:marBottom w:val="0"/>
      <w:divBdr>
        <w:top w:val="none" w:sz="0" w:space="0" w:color="auto"/>
        <w:left w:val="none" w:sz="0" w:space="0" w:color="auto"/>
        <w:bottom w:val="none" w:sz="0" w:space="0" w:color="auto"/>
        <w:right w:val="none" w:sz="0" w:space="0" w:color="auto"/>
      </w:divBdr>
    </w:div>
    <w:div w:id="82802329">
      <w:bodyDiv w:val="1"/>
      <w:marLeft w:val="0"/>
      <w:marRight w:val="0"/>
      <w:marTop w:val="0"/>
      <w:marBottom w:val="0"/>
      <w:divBdr>
        <w:top w:val="none" w:sz="0" w:space="0" w:color="auto"/>
        <w:left w:val="none" w:sz="0" w:space="0" w:color="auto"/>
        <w:bottom w:val="none" w:sz="0" w:space="0" w:color="auto"/>
        <w:right w:val="none" w:sz="0" w:space="0" w:color="auto"/>
      </w:divBdr>
    </w:div>
    <w:div w:id="114444757">
      <w:bodyDiv w:val="1"/>
      <w:marLeft w:val="0"/>
      <w:marRight w:val="0"/>
      <w:marTop w:val="0"/>
      <w:marBottom w:val="0"/>
      <w:divBdr>
        <w:top w:val="none" w:sz="0" w:space="0" w:color="auto"/>
        <w:left w:val="none" w:sz="0" w:space="0" w:color="auto"/>
        <w:bottom w:val="none" w:sz="0" w:space="0" w:color="auto"/>
        <w:right w:val="none" w:sz="0" w:space="0" w:color="auto"/>
      </w:divBdr>
    </w:div>
    <w:div w:id="114952930">
      <w:bodyDiv w:val="1"/>
      <w:marLeft w:val="0"/>
      <w:marRight w:val="0"/>
      <w:marTop w:val="0"/>
      <w:marBottom w:val="0"/>
      <w:divBdr>
        <w:top w:val="none" w:sz="0" w:space="0" w:color="auto"/>
        <w:left w:val="none" w:sz="0" w:space="0" w:color="auto"/>
        <w:bottom w:val="none" w:sz="0" w:space="0" w:color="auto"/>
        <w:right w:val="none" w:sz="0" w:space="0" w:color="auto"/>
      </w:divBdr>
    </w:div>
    <w:div w:id="118258455">
      <w:bodyDiv w:val="1"/>
      <w:marLeft w:val="0"/>
      <w:marRight w:val="0"/>
      <w:marTop w:val="0"/>
      <w:marBottom w:val="0"/>
      <w:divBdr>
        <w:top w:val="none" w:sz="0" w:space="0" w:color="auto"/>
        <w:left w:val="none" w:sz="0" w:space="0" w:color="auto"/>
        <w:bottom w:val="none" w:sz="0" w:space="0" w:color="auto"/>
        <w:right w:val="none" w:sz="0" w:space="0" w:color="auto"/>
      </w:divBdr>
    </w:div>
    <w:div w:id="143280975">
      <w:bodyDiv w:val="1"/>
      <w:marLeft w:val="0"/>
      <w:marRight w:val="0"/>
      <w:marTop w:val="0"/>
      <w:marBottom w:val="0"/>
      <w:divBdr>
        <w:top w:val="none" w:sz="0" w:space="0" w:color="auto"/>
        <w:left w:val="none" w:sz="0" w:space="0" w:color="auto"/>
        <w:bottom w:val="none" w:sz="0" w:space="0" w:color="auto"/>
        <w:right w:val="none" w:sz="0" w:space="0" w:color="auto"/>
      </w:divBdr>
      <w:divsChild>
        <w:div w:id="1560938196">
          <w:marLeft w:val="0"/>
          <w:marRight w:val="0"/>
          <w:marTop w:val="0"/>
          <w:marBottom w:val="0"/>
          <w:divBdr>
            <w:top w:val="none" w:sz="0" w:space="0" w:color="auto"/>
            <w:left w:val="none" w:sz="0" w:space="0" w:color="auto"/>
            <w:bottom w:val="none" w:sz="0" w:space="0" w:color="auto"/>
            <w:right w:val="none" w:sz="0" w:space="0" w:color="auto"/>
          </w:divBdr>
          <w:divsChild>
            <w:div w:id="1500806642">
              <w:marLeft w:val="0"/>
              <w:marRight w:val="0"/>
              <w:marTop w:val="0"/>
              <w:marBottom w:val="0"/>
              <w:divBdr>
                <w:top w:val="none" w:sz="0" w:space="0" w:color="auto"/>
                <w:left w:val="none" w:sz="0" w:space="0" w:color="auto"/>
                <w:bottom w:val="none" w:sz="0" w:space="0" w:color="auto"/>
                <w:right w:val="none" w:sz="0" w:space="0" w:color="auto"/>
              </w:divBdr>
              <w:divsChild>
                <w:div w:id="794758204">
                  <w:marLeft w:val="0"/>
                  <w:marRight w:val="0"/>
                  <w:marTop w:val="0"/>
                  <w:marBottom w:val="0"/>
                  <w:divBdr>
                    <w:top w:val="none" w:sz="0" w:space="0" w:color="auto"/>
                    <w:left w:val="none" w:sz="0" w:space="0" w:color="auto"/>
                    <w:bottom w:val="none" w:sz="0" w:space="0" w:color="auto"/>
                    <w:right w:val="none" w:sz="0" w:space="0" w:color="auto"/>
                  </w:divBdr>
                  <w:divsChild>
                    <w:div w:id="443423214">
                      <w:marLeft w:val="0"/>
                      <w:marRight w:val="0"/>
                      <w:marTop w:val="0"/>
                      <w:marBottom w:val="0"/>
                      <w:divBdr>
                        <w:top w:val="none" w:sz="0" w:space="0" w:color="auto"/>
                        <w:left w:val="none" w:sz="0" w:space="0" w:color="auto"/>
                        <w:bottom w:val="none" w:sz="0" w:space="0" w:color="auto"/>
                        <w:right w:val="none" w:sz="0" w:space="0" w:color="auto"/>
                      </w:divBdr>
                      <w:divsChild>
                        <w:div w:id="826172540">
                          <w:marLeft w:val="0"/>
                          <w:marRight w:val="0"/>
                          <w:marTop w:val="0"/>
                          <w:marBottom w:val="0"/>
                          <w:divBdr>
                            <w:top w:val="none" w:sz="0" w:space="0" w:color="auto"/>
                            <w:left w:val="none" w:sz="0" w:space="0" w:color="auto"/>
                            <w:bottom w:val="none" w:sz="0" w:space="0" w:color="auto"/>
                            <w:right w:val="none" w:sz="0" w:space="0" w:color="auto"/>
                          </w:divBdr>
                          <w:divsChild>
                            <w:div w:id="79294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04789">
                      <w:marLeft w:val="0"/>
                      <w:marRight w:val="0"/>
                      <w:marTop w:val="0"/>
                      <w:marBottom w:val="0"/>
                      <w:divBdr>
                        <w:top w:val="none" w:sz="0" w:space="0" w:color="auto"/>
                        <w:left w:val="none" w:sz="0" w:space="0" w:color="auto"/>
                        <w:bottom w:val="none" w:sz="0" w:space="0" w:color="auto"/>
                        <w:right w:val="none" w:sz="0" w:space="0" w:color="auto"/>
                      </w:divBdr>
                      <w:divsChild>
                        <w:div w:id="110899829">
                          <w:marLeft w:val="0"/>
                          <w:marRight w:val="0"/>
                          <w:marTop w:val="0"/>
                          <w:marBottom w:val="0"/>
                          <w:divBdr>
                            <w:top w:val="none" w:sz="0" w:space="0" w:color="auto"/>
                            <w:left w:val="none" w:sz="0" w:space="0" w:color="auto"/>
                            <w:bottom w:val="none" w:sz="0" w:space="0" w:color="auto"/>
                            <w:right w:val="none" w:sz="0" w:space="0" w:color="auto"/>
                          </w:divBdr>
                          <w:divsChild>
                            <w:div w:id="989871025">
                              <w:marLeft w:val="0"/>
                              <w:marRight w:val="0"/>
                              <w:marTop w:val="0"/>
                              <w:marBottom w:val="0"/>
                              <w:divBdr>
                                <w:top w:val="none" w:sz="0" w:space="0" w:color="auto"/>
                                <w:left w:val="none" w:sz="0" w:space="0" w:color="auto"/>
                                <w:bottom w:val="none" w:sz="0" w:space="0" w:color="auto"/>
                                <w:right w:val="none" w:sz="0" w:space="0" w:color="auto"/>
                              </w:divBdr>
                              <w:divsChild>
                                <w:div w:id="109151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8938999">
          <w:marLeft w:val="0"/>
          <w:marRight w:val="0"/>
          <w:marTop w:val="0"/>
          <w:marBottom w:val="0"/>
          <w:divBdr>
            <w:top w:val="none" w:sz="0" w:space="0" w:color="auto"/>
            <w:left w:val="none" w:sz="0" w:space="0" w:color="auto"/>
            <w:bottom w:val="none" w:sz="0" w:space="0" w:color="auto"/>
            <w:right w:val="none" w:sz="0" w:space="0" w:color="auto"/>
          </w:divBdr>
          <w:divsChild>
            <w:div w:id="1379938560">
              <w:marLeft w:val="0"/>
              <w:marRight w:val="0"/>
              <w:marTop w:val="0"/>
              <w:marBottom w:val="0"/>
              <w:divBdr>
                <w:top w:val="none" w:sz="0" w:space="0" w:color="auto"/>
                <w:left w:val="none" w:sz="0" w:space="0" w:color="auto"/>
                <w:bottom w:val="none" w:sz="0" w:space="0" w:color="auto"/>
                <w:right w:val="none" w:sz="0" w:space="0" w:color="auto"/>
              </w:divBdr>
              <w:divsChild>
                <w:div w:id="208564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78974">
      <w:bodyDiv w:val="1"/>
      <w:marLeft w:val="0"/>
      <w:marRight w:val="0"/>
      <w:marTop w:val="0"/>
      <w:marBottom w:val="0"/>
      <w:divBdr>
        <w:top w:val="none" w:sz="0" w:space="0" w:color="auto"/>
        <w:left w:val="none" w:sz="0" w:space="0" w:color="auto"/>
        <w:bottom w:val="none" w:sz="0" w:space="0" w:color="auto"/>
        <w:right w:val="none" w:sz="0" w:space="0" w:color="auto"/>
      </w:divBdr>
    </w:div>
    <w:div w:id="177544568">
      <w:bodyDiv w:val="1"/>
      <w:marLeft w:val="0"/>
      <w:marRight w:val="0"/>
      <w:marTop w:val="0"/>
      <w:marBottom w:val="0"/>
      <w:divBdr>
        <w:top w:val="none" w:sz="0" w:space="0" w:color="auto"/>
        <w:left w:val="none" w:sz="0" w:space="0" w:color="auto"/>
        <w:bottom w:val="none" w:sz="0" w:space="0" w:color="auto"/>
        <w:right w:val="none" w:sz="0" w:space="0" w:color="auto"/>
      </w:divBdr>
    </w:div>
    <w:div w:id="180093149">
      <w:bodyDiv w:val="1"/>
      <w:marLeft w:val="0"/>
      <w:marRight w:val="0"/>
      <w:marTop w:val="0"/>
      <w:marBottom w:val="0"/>
      <w:divBdr>
        <w:top w:val="none" w:sz="0" w:space="0" w:color="auto"/>
        <w:left w:val="none" w:sz="0" w:space="0" w:color="auto"/>
        <w:bottom w:val="none" w:sz="0" w:space="0" w:color="auto"/>
        <w:right w:val="none" w:sz="0" w:space="0" w:color="auto"/>
      </w:divBdr>
    </w:div>
    <w:div w:id="182324267">
      <w:bodyDiv w:val="1"/>
      <w:marLeft w:val="0"/>
      <w:marRight w:val="0"/>
      <w:marTop w:val="0"/>
      <w:marBottom w:val="0"/>
      <w:divBdr>
        <w:top w:val="none" w:sz="0" w:space="0" w:color="auto"/>
        <w:left w:val="none" w:sz="0" w:space="0" w:color="auto"/>
        <w:bottom w:val="none" w:sz="0" w:space="0" w:color="auto"/>
        <w:right w:val="none" w:sz="0" w:space="0" w:color="auto"/>
      </w:divBdr>
    </w:div>
    <w:div w:id="193152941">
      <w:bodyDiv w:val="1"/>
      <w:marLeft w:val="0"/>
      <w:marRight w:val="0"/>
      <w:marTop w:val="0"/>
      <w:marBottom w:val="0"/>
      <w:divBdr>
        <w:top w:val="none" w:sz="0" w:space="0" w:color="auto"/>
        <w:left w:val="none" w:sz="0" w:space="0" w:color="auto"/>
        <w:bottom w:val="none" w:sz="0" w:space="0" w:color="auto"/>
        <w:right w:val="none" w:sz="0" w:space="0" w:color="auto"/>
      </w:divBdr>
    </w:div>
    <w:div w:id="197165055">
      <w:bodyDiv w:val="1"/>
      <w:marLeft w:val="0"/>
      <w:marRight w:val="0"/>
      <w:marTop w:val="0"/>
      <w:marBottom w:val="0"/>
      <w:divBdr>
        <w:top w:val="none" w:sz="0" w:space="0" w:color="auto"/>
        <w:left w:val="none" w:sz="0" w:space="0" w:color="auto"/>
        <w:bottom w:val="none" w:sz="0" w:space="0" w:color="auto"/>
        <w:right w:val="none" w:sz="0" w:space="0" w:color="auto"/>
      </w:divBdr>
      <w:divsChild>
        <w:div w:id="1760455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010529">
      <w:bodyDiv w:val="1"/>
      <w:marLeft w:val="0"/>
      <w:marRight w:val="0"/>
      <w:marTop w:val="0"/>
      <w:marBottom w:val="0"/>
      <w:divBdr>
        <w:top w:val="none" w:sz="0" w:space="0" w:color="auto"/>
        <w:left w:val="none" w:sz="0" w:space="0" w:color="auto"/>
        <w:bottom w:val="none" w:sz="0" w:space="0" w:color="auto"/>
        <w:right w:val="none" w:sz="0" w:space="0" w:color="auto"/>
      </w:divBdr>
    </w:div>
    <w:div w:id="215045855">
      <w:bodyDiv w:val="1"/>
      <w:marLeft w:val="0"/>
      <w:marRight w:val="0"/>
      <w:marTop w:val="0"/>
      <w:marBottom w:val="0"/>
      <w:divBdr>
        <w:top w:val="none" w:sz="0" w:space="0" w:color="auto"/>
        <w:left w:val="none" w:sz="0" w:space="0" w:color="auto"/>
        <w:bottom w:val="none" w:sz="0" w:space="0" w:color="auto"/>
        <w:right w:val="none" w:sz="0" w:space="0" w:color="auto"/>
      </w:divBdr>
    </w:div>
    <w:div w:id="215551397">
      <w:bodyDiv w:val="1"/>
      <w:marLeft w:val="0"/>
      <w:marRight w:val="0"/>
      <w:marTop w:val="0"/>
      <w:marBottom w:val="0"/>
      <w:divBdr>
        <w:top w:val="none" w:sz="0" w:space="0" w:color="auto"/>
        <w:left w:val="none" w:sz="0" w:space="0" w:color="auto"/>
        <w:bottom w:val="none" w:sz="0" w:space="0" w:color="auto"/>
        <w:right w:val="none" w:sz="0" w:space="0" w:color="auto"/>
      </w:divBdr>
    </w:div>
    <w:div w:id="227032356">
      <w:bodyDiv w:val="1"/>
      <w:marLeft w:val="0"/>
      <w:marRight w:val="0"/>
      <w:marTop w:val="0"/>
      <w:marBottom w:val="0"/>
      <w:divBdr>
        <w:top w:val="none" w:sz="0" w:space="0" w:color="auto"/>
        <w:left w:val="none" w:sz="0" w:space="0" w:color="auto"/>
        <w:bottom w:val="none" w:sz="0" w:space="0" w:color="auto"/>
        <w:right w:val="none" w:sz="0" w:space="0" w:color="auto"/>
      </w:divBdr>
    </w:div>
    <w:div w:id="227766534">
      <w:bodyDiv w:val="1"/>
      <w:marLeft w:val="0"/>
      <w:marRight w:val="0"/>
      <w:marTop w:val="0"/>
      <w:marBottom w:val="0"/>
      <w:divBdr>
        <w:top w:val="none" w:sz="0" w:space="0" w:color="auto"/>
        <w:left w:val="none" w:sz="0" w:space="0" w:color="auto"/>
        <w:bottom w:val="none" w:sz="0" w:space="0" w:color="auto"/>
        <w:right w:val="none" w:sz="0" w:space="0" w:color="auto"/>
      </w:divBdr>
    </w:div>
    <w:div w:id="232281099">
      <w:bodyDiv w:val="1"/>
      <w:marLeft w:val="0"/>
      <w:marRight w:val="0"/>
      <w:marTop w:val="0"/>
      <w:marBottom w:val="0"/>
      <w:divBdr>
        <w:top w:val="none" w:sz="0" w:space="0" w:color="auto"/>
        <w:left w:val="none" w:sz="0" w:space="0" w:color="auto"/>
        <w:bottom w:val="none" w:sz="0" w:space="0" w:color="auto"/>
        <w:right w:val="none" w:sz="0" w:space="0" w:color="auto"/>
      </w:divBdr>
    </w:div>
    <w:div w:id="238635508">
      <w:bodyDiv w:val="1"/>
      <w:marLeft w:val="0"/>
      <w:marRight w:val="0"/>
      <w:marTop w:val="0"/>
      <w:marBottom w:val="0"/>
      <w:divBdr>
        <w:top w:val="none" w:sz="0" w:space="0" w:color="auto"/>
        <w:left w:val="none" w:sz="0" w:space="0" w:color="auto"/>
        <w:bottom w:val="none" w:sz="0" w:space="0" w:color="auto"/>
        <w:right w:val="none" w:sz="0" w:space="0" w:color="auto"/>
      </w:divBdr>
      <w:divsChild>
        <w:div w:id="31735155">
          <w:marLeft w:val="0"/>
          <w:marRight w:val="0"/>
          <w:marTop w:val="0"/>
          <w:marBottom w:val="0"/>
          <w:divBdr>
            <w:top w:val="none" w:sz="0" w:space="0" w:color="auto"/>
            <w:left w:val="none" w:sz="0" w:space="0" w:color="auto"/>
            <w:bottom w:val="none" w:sz="0" w:space="0" w:color="auto"/>
            <w:right w:val="none" w:sz="0" w:space="0" w:color="auto"/>
          </w:divBdr>
          <w:divsChild>
            <w:div w:id="1775907063">
              <w:marLeft w:val="0"/>
              <w:marRight w:val="0"/>
              <w:marTop w:val="0"/>
              <w:marBottom w:val="0"/>
              <w:divBdr>
                <w:top w:val="none" w:sz="0" w:space="0" w:color="auto"/>
                <w:left w:val="none" w:sz="0" w:space="0" w:color="auto"/>
                <w:bottom w:val="none" w:sz="0" w:space="0" w:color="auto"/>
                <w:right w:val="none" w:sz="0" w:space="0" w:color="auto"/>
              </w:divBdr>
              <w:divsChild>
                <w:div w:id="2025596013">
                  <w:marLeft w:val="0"/>
                  <w:marRight w:val="0"/>
                  <w:marTop w:val="0"/>
                  <w:marBottom w:val="0"/>
                  <w:divBdr>
                    <w:top w:val="none" w:sz="0" w:space="0" w:color="auto"/>
                    <w:left w:val="none" w:sz="0" w:space="0" w:color="auto"/>
                    <w:bottom w:val="none" w:sz="0" w:space="0" w:color="auto"/>
                    <w:right w:val="none" w:sz="0" w:space="0" w:color="auto"/>
                  </w:divBdr>
                  <w:divsChild>
                    <w:div w:id="277219175">
                      <w:marLeft w:val="0"/>
                      <w:marRight w:val="0"/>
                      <w:marTop w:val="0"/>
                      <w:marBottom w:val="0"/>
                      <w:divBdr>
                        <w:top w:val="none" w:sz="0" w:space="0" w:color="auto"/>
                        <w:left w:val="none" w:sz="0" w:space="0" w:color="auto"/>
                        <w:bottom w:val="none" w:sz="0" w:space="0" w:color="auto"/>
                        <w:right w:val="none" w:sz="0" w:space="0" w:color="auto"/>
                      </w:divBdr>
                      <w:divsChild>
                        <w:div w:id="77023692">
                          <w:marLeft w:val="0"/>
                          <w:marRight w:val="0"/>
                          <w:marTop w:val="0"/>
                          <w:marBottom w:val="0"/>
                          <w:divBdr>
                            <w:top w:val="none" w:sz="0" w:space="0" w:color="auto"/>
                            <w:left w:val="none" w:sz="0" w:space="0" w:color="auto"/>
                            <w:bottom w:val="none" w:sz="0" w:space="0" w:color="auto"/>
                            <w:right w:val="none" w:sz="0" w:space="0" w:color="auto"/>
                          </w:divBdr>
                          <w:divsChild>
                            <w:div w:id="785389666">
                              <w:marLeft w:val="0"/>
                              <w:marRight w:val="0"/>
                              <w:marTop w:val="0"/>
                              <w:marBottom w:val="0"/>
                              <w:divBdr>
                                <w:top w:val="none" w:sz="0" w:space="0" w:color="auto"/>
                                <w:left w:val="none" w:sz="0" w:space="0" w:color="auto"/>
                                <w:bottom w:val="none" w:sz="0" w:space="0" w:color="auto"/>
                                <w:right w:val="none" w:sz="0" w:space="0" w:color="auto"/>
                              </w:divBdr>
                              <w:divsChild>
                                <w:div w:id="89338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702877">
                          <w:marLeft w:val="0"/>
                          <w:marRight w:val="0"/>
                          <w:marTop w:val="0"/>
                          <w:marBottom w:val="0"/>
                          <w:divBdr>
                            <w:top w:val="none" w:sz="0" w:space="0" w:color="auto"/>
                            <w:left w:val="none" w:sz="0" w:space="0" w:color="auto"/>
                            <w:bottom w:val="none" w:sz="0" w:space="0" w:color="auto"/>
                            <w:right w:val="none" w:sz="0" w:space="0" w:color="auto"/>
                          </w:divBdr>
                          <w:divsChild>
                            <w:div w:id="688025378">
                              <w:marLeft w:val="0"/>
                              <w:marRight w:val="0"/>
                              <w:marTop w:val="0"/>
                              <w:marBottom w:val="0"/>
                              <w:divBdr>
                                <w:top w:val="none" w:sz="0" w:space="0" w:color="auto"/>
                                <w:left w:val="none" w:sz="0" w:space="0" w:color="auto"/>
                                <w:bottom w:val="none" w:sz="0" w:space="0" w:color="auto"/>
                                <w:right w:val="none" w:sz="0" w:space="0" w:color="auto"/>
                              </w:divBdr>
                              <w:divsChild>
                                <w:div w:id="611792183">
                                  <w:marLeft w:val="0"/>
                                  <w:marRight w:val="0"/>
                                  <w:marTop w:val="0"/>
                                  <w:marBottom w:val="0"/>
                                  <w:divBdr>
                                    <w:top w:val="none" w:sz="0" w:space="0" w:color="auto"/>
                                    <w:left w:val="none" w:sz="0" w:space="0" w:color="auto"/>
                                    <w:bottom w:val="none" w:sz="0" w:space="0" w:color="auto"/>
                                    <w:right w:val="none" w:sz="0" w:space="0" w:color="auto"/>
                                  </w:divBdr>
                                  <w:divsChild>
                                    <w:div w:id="98909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712984">
              <w:marLeft w:val="0"/>
              <w:marRight w:val="0"/>
              <w:marTop w:val="0"/>
              <w:marBottom w:val="0"/>
              <w:divBdr>
                <w:top w:val="none" w:sz="0" w:space="0" w:color="auto"/>
                <w:left w:val="none" w:sz="0" w:space="0" w:color="auto"/>
                <w:bottom w:val="none" w:sz="0" w:space="0" w:color="auto"/>
                <w:right w:val="none" w:sz="0" w:space="0" w:color="auto"/>
              </w:divBdr>
              <w:divsChild>
                <w:div w:id="1621180432">
                  <w:marLeft w:val="0"/>
                  <w:marRight w:val="0"/>
                  <w:marTop w:val="0"/>
                  <w:marBottom w:val="0"/>
                  <w:divBdr>
                    <w:top w:val="none" w:sz="0" w:space="0" w:color="auto"/>
                    <w:left w:val="none" w:sz="0" w:space="0" w:color="auto"/>
                    <w:bottom w:val="none" w:sz="0" w:space="0" w:color="auto"/>
                    <w:right w:val="none" w:sz="0" w:space="0" w:color="auto"/>
                  </w:divBdr>
                  <w:divsChild>
                    <w:div w:id="12185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1988324">
      <w:bodyDiv w:val="1"/>
      <w:marLeft w:val="0"/>
      <w:marRight w:val="0"/>
      <w:marTop w:val="0"/>
      <w:marBottom w:val="0"/>
      <w:divBdr>
        <w:top w:val="none" w:sz="0" w:space="0" w:color="auto"/>
        <w:left w:val="none" w:sz="0" w:space="0" w:color="auto"/>
        <w:bottom w:val="none" w:sz="0" w:space="0" w:color="auto"/>
        <w:right w:val="none" w:sz="0" w:space="0" w:color="auto"/>
      </w:divBdr>
    </w:div>
    <w:div w:id="244538707">
      <w:bodyDiv w:val="1"/>
      <w:marLeft w:val="0"/>
      <w:marRight w:val="0"/>
      <w:marTop w:val="0"/>
      <w:marBottom w:val="0"/>
      <w:divBdr>
        <w:top w:val="none" w:sz="0" w:space="0" w:color="auto"/>
        <w:left w:val="none" w:sz="0" w:space="0" w:color="auto"/>
        <w:bottom w:val="none" w:sz="0" w:space="0" w:color="auto"/>
        <w:right w:val="none" w:sz="0" w:space="0" w:color="auto"/>
      </w:divBdr>
      <w:divsChild>
        <w:div w:id="641275449">
          <w:marLeft w:val="0"/>
          <w:marRight w:val="0"/>
          <w:marTop w:val="0"/>
          <w:marBottom w:val="0"/>
          <w:divBdr>
            <w:top w:val="none" w:sz="0" w:space="0" w:color="auto"/>
            <w:left w:val="none" w:sz="0" w:space="0" w:color="auto"/>
            <w:bottom w:val="none" w:sz="0" w:space="0" w:color="auto"/>
            <w:right w:val="none" w:sz="0" w:space="0" w:color="auto"/>
          </w:divBdr>
          <w:divsChild>
            <w:div w:id="979766704">
              <w:marLeft w:val="0"/>
              <w:marRight w:val="0"/>
              <w:marTop w:val="0"/>
              <w:marBottom w:val="0"/>
              <w:divBdr>
                <w:top w:val="none" w:sz="0" w:space="0" w:color="auto"/>
                <w:left w:val="none" w:sz="0" w:space="0" w:color="auto"/>
                <w:bottom w:val="none" w:sz="0" w:space="0" w:color="auto"/>
                <w:right w:val="none" w:sz="0" w:space="0" w:color="auto"/>
              </w:divBdr>
              <w:divsChild>
                <w:div w:id="582448535">
                  <w:marLeft w:val="0"/>
                  <w:marRight w:val="0"/>
                  <w:marTop w:val="0"/>
                  <w:marBottom w:val="0"/>
                  <w:divBdr>
                    <w:top w:val="none" w:sz="0" w:space="0" w:color="auto"/>
                    <w:left w:val="none" w:sz="0" w:space="0" w:color="auto"/>
                    <w:bottom w:val="none" w:sz="0" w:space="0" w:color="auto"/>
                    <w:right w:val="none" w:sz="0" w:space="0" w:color="auto"/>
                  </w:divBdr>
                  <w:divsChild>
                    <w:div w:id="1485779428">
                      <w:marLeft w:val="0"/>
                      <w:marRight w:val="0"/>
                      <w:marTop w:val="0"/>
                      <w:marBottom w:val="0"/>
                      <w:divBdr>
                        <w:top w:val="none" w:sz="0" w:space="0" w:color="auto"/>
                        <w:left w:val="none" w:sz="0" w:space="0" w:color="auto"/>
                        <w:bottom w:val="none" w:sz="0" w:space="0" w:color="auto"/>
                        <w:right w:val="none" w:sz="0" w:space="0" w:color="auto"/>
                      </w:divBdr>
                      <w:divsChild>
                        <w:div w:id="1546522193">
                          <w:marLeft w:val="0"/>
                          <w:marRight w:val="0"/>
                          <w:marTop w:val="0"/>
                          <w:marBottom w:val="0"/>
                          <w:divBdr>
                            <w:top w:val="none" w:sz="0" w:space="0" w:color="auto"/>
                            <w:left w:val="none" w:sz="0" w:space="0" w:color="auto"/>
                            <w:bottom w:val="none" w:sz="0" w:space="0" w:color="auto"/>
                            <w:right w:val="none" w:sz="0" w:space="0" w:color="auto"/>
                          </w:divBdr>
                          <w:divsChild>
                            <w:div w:id="23004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489418">
                      <w:marLeft w:val="0"/>
                      <w:marRight w:val="0"/>
                      <w:marTop w:val="0"/>
                      <w:marBottom w:val="0"/>
                      <w:divBdr>
                        <w:top w:val="none" w:sz="0" w:space="0" w:color="auto"/>
                        <w:left w:val="none" w:sz="0" w:space="0" w:color="auto"/>
                        <w:bottom w:val="none" w:sz="0" w:space="0" w:color="auto"/>
                        <w:right w:val="none" w:sz="0" w:space="0" w:color="auto"/>
                      </w:divBdr>
                      <w:divsChild>
                        <w:div w:id="444160197">
                          <w:marLeft w:val="0"/>
                          <w:marRight w:val="0"/>
                          <w:marTop w:val="0"/>
                          <w:marBottom w:val="0"/>
                          <w:divBdr>
                            <w:top w:val="none" w:sz="0" w:space="0" w:color="auto"/>
                            <w:left w:val="none" w:sz="0" w:space="0" w:color="auto"/>
                            <w:bottom w:val="none" w:sz="0" w:space="0" w:color="auto"/>
                            <w:right w:val="none" w:sz="0" w:space="0" w:color="auto"/>
                          </w:divBdr>
                          <w:divsChild>
                            <w:div w:id="1590624610">
                              <w:marLeft w:val="0"/>
                              <w:marRight w:val="0"/>
                              <w:marTop w:val="0"/>
                              <w:marBottom w:val="0"/>
                              <w:divBdr>
                                <w:top w:val="none" w:sz="0" w:space="0" w:color="auto"/>
                                <w:left w:val="none" w:sz="0" w:space="0" w:color="auto"/>
                                <w:bottom w:val="none" w:sz="0" w:space="0" w:color="auto"/>
                                <w:right w:val="none" w:sz="0" w:space="0" w:color="auto"/>
                              </w:divBdr>
                              <w:divsChild>
                                <w:div w:id="55682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3975288">
          <w:marLeft w:val="0"/>
          <w:marRight w:val="0"/>
          <w:marTop w:val="0"/>
          <w:marBottom w:val="0"/>
          <w:divBdr>
            <w:top w:val="none" w:sz="0" w:space="0" w:color="auto"/>
            <w:left w:val="none" w:sz="0" w:space="0" w:color="auto"/>
            <w:bottom w:val="none" w:sz="0" w:space="0" w:color="auto"/>
            <w:right w:val="none" w:sz="0" w:space="0" w:color="auto"/>
          </w:divBdr>
          <w:divsChild>
            <w:div w:id="417674239">
              <w:marLeft w:val="0"/>
              <w:marRight w:val="0"/>
              <w:marTop w:val="0"/>
              <w:marBottom w:val="0"/>
              <w:divBdr>
                <w:top w:val="none" w:sz="0" w:space="0" w:color="auto"/>
                <w:left w:val="none" w:sz="0" w:space="0" w:color="auto"/>
                <w:bottom w:val="none" w:sz="0" w:space="0" w:color="auto"/>
                <w:right w:val="none" w:sz="0" w:space="0" w:color="auto"/>
              </w:divBdr>
              <w:divsChild>
                <w:div w:id="33909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480133">
      <w:bodyDiv w:val="1"/>
      <w:marLeft w:val="0"/>
      <w:marRight w:val="0"/>
      <w:marTop w:val="0"/>
      <w:marBottom w:val="0"/>
      <w:divBdr>
        <w:top w:val="none" w:sz="0" w:space="0" w:color="auto"/>
        <w:left w:val="none" w:sz="0" w:space="0" w:color="auto"/>
        <w:bottom w:val="none" w:sz="0" w:space="0" w:color="auto"/>
        <w:right w:val="none" w:sz="0" w:space="0" w:color="auto"/>
      </w:divBdr>
    </w:div>
    <w:div w:id="256714089">
      <w:bodyDiv w:val="1"/>
      <w:marLeft w:val="0"/>
      <w:marRight w:val="0"/>
      <w:marTop w:val="0"/>
      <w:marBottom w:val="0"/>
      <w:divBdr>
        <w:top w:val="none" w:sz="0" w:space="0" w:color="auto"/>
        <w:left w:val="none" w:sz="0" w:space="0" w:color="auto"/>
        <w:bottom w:val="none" w:sz="0" w:space="0" w:color="auto"/>
        <w:right w:val="none" w:sz="0" w:space="0" w:color="auto"/>
      </w:divBdr>
    </w:div>
    <w:div w:id="260795860">
      <w:bodyDiv w:val="1"/>
      <w:marLeft w:val="0"/>
      <w:marRight w:val="0"/>
      <w:marTop w:val="0"/>
      <w:marBottom w:val="0"/>
      <w:divBdr>
        <w:top w:val="none" w:sz="0" w:space="0" w:color="auto"/>
        <w:left w:val="none" w:sz="0" w:space="0" w:color="auto"/>
        <w:bottom w:val="none" w:sz="0" w:space="0" w:color="auto"/>
        <w:right w:val="none" w:sz="0" w:space="0" w:color="auto"/>
      </w:divBdr>
      <w:divsChild>
        <w:div w:id="1651326103">
          <w:marLeft w:val="0"/>
          <w:marRight w:val="0"/>
          <w:marTop w:val="0"/>
          <w:marBottom w:val="0"/>
          <w:divBdr>
            <w:top w:val="none" w:sz="0" w:space="0" w:color="auto"/>
            <w:left w:val="none" w:sz="0" w:space="0" w:color="auto"/>
            <w:bottom w:val="none" w:sz="0" w:space="0" w:color="auto"/>
            <w:right w:val="none" w:sz="0" w:space="0" w:color="auto"/>
          </w:divBdr>
          <w:divsChild>
            <w:div w:id="17820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621226">
      <w:bodyDiv w:val="1"/>
      <w:marLeft w:val="0"/>
      <w:marRight w:val="0"/>
      <w:marTop w:val="0"/>
      <w:marBottom w:val="0"/>
      <w:divBdr>
        <w:top w:val="none" w:sz="0" w:space="0" w:color="auto"/>
        <w:left w:val="none" w:sz="0" w:space="0" w:color="auto"/>
        <w:bottom w:val="none" w:sz="0" w:space="0" w:color="auto"/>
        <w:right w:val="none" w:sz="0" w:space="0" w:color="auto"/>
      </w:divBdr>
    </w:div>
    <w:div w:id="274755905">
      <w:bodyDiv w:val="1"/>
      <w:marLeft w:val="0"/>
      <w:marRight w:val="0"/>
      <w:marTop w:val="0"/>
      <w:marBottom w:val="0"/>
      <w:divBdr>
        <w:top w:val="none" w:sz="0" w:space="0" w:color="auto"/>
        <w:left w:val="none" w:sz="0" w:space="0" w:color="auto"/>
        <w:bottom w:val="none" w:sz="0" w:space="0" w:color="auto"/>
        <w:right w:val="none" w:sz="0" w:space="0" w:color="auto"/>
      </w:divBdr>
    </w:div>
    <w:div w:id="285626889">
      <w:bodyDiv w:val="1"/>
      <w:marLeft w:val="0"/>
      <w:marRight w:val="0"/>
      <w:marTop w:val="0"/>
      <w:marBottom w:val="0"/>
      <w:divBdr>
        <w:top w:val="none" w:sz="0" w:space="0" w:color="auto"/>
        <w:left w:val="none" w:sz="0" w:space="0" w:color="auto"/>
        <w:bottom w:val="none" w:sz="0" w:space="0" w:color="auto"/>
        <w:right w:val="none" w:sz="0" w:space="0" w:color="auto"/>
      </w:divBdr>
    </w:div>
    <w:div w:id="292102223">
      <w:bodyDiv w:val="1"/>
      <w:marLeft w:val="0"/>
      <w:marRight w:val="0"/>
      <w:marTop w:val="0"/>
      <w:marBottom w:val="0"/>
      <w:divBdr>
        <w:top w:val="none" w:sz="0" w:space="0" w:color="auto"/>
        <w:left w:val="none" w:sz="0" w:space="0" w:color="auto"/>
        <w:bottom w:val="none" w:sz="0" w:space="0" w:color="auto"/>
        <w:right w:val="none" w:sz="0" w:space="0" w:color="auto"/>
      </w:divBdr>
    </w:div>
    <w:div w:id="306711884">
      <w:bodyDiv w:val="1"/>
      <w:marLeft w:val="0"/>
      <w:marRight w:val="0"/>
      <w:marTop w:val="0"/>
      <w:marBottom w:val="0"/>
      <w:divBdr>
        <w:top w:val="none" w:sz="0" w:space="0" w:color="auto"/>
        <w:left w:val="none" w:sz="0" w:space="0" w:color="auto"/>
        <w:bottom w:val="none" w:sz="0" w:space="0" w:color="auto"/>
        <w:right w:val="none" w:sz="0" w:space="0" w:color="auto"/>
      </w:divBdr>
    </w:div>
    <w:div w:id="314534935">
      <w:bodyDiv w:val="1"/>
      <w:marLeft w:val="0"/>
      <w:marRight w:val="0"/>
      <w:marTop w:val="0"/>
      <w:marBottom w:val="0"/>
      <w:divBdr>
        <w:top w:val="none" w:sz="0" w:space="0" w:color="auto"/>
        <w:left w:val="none" w:sz="0" w:space="0" w:color="auto"/>
        <w:bottom w:val="none" w:sz="0" w:space="0" w:color="auto"/>
        <w:right w:val="none" w:sz="0" w:space="0" w:color="auto"/>
      </w:divBdr>
      <w:divsChild>
        <w:div w:id="46496110">
          <w:marLeft w:val="0"/>
          <w:marRight w:val="0"/>
          <w:marTop w:val="0"/>
          <w:marBottom w:val="0"/>
          <w:divBdr>
            <w:top w:val="none" w:sz="0" w:space="0" w:color="auto"/>
            <w:left w:val="none" w:sz="0" w:space="0" w:color="auto"/>
            <w:bottom w:val="none" w:sz="0" w:space="0" w:color="auto"/>
            <w:right w:val="none" w:sz="0" w:space="0" w:color="auto"/>
          </w:divBdr>
          <w:divsChild>
            <w:div w:id="259141382">
              <w:marLeft w:val="0"/>
              <w:marRight w:val="0"/>
              <w:marTop w:val="0"/>
              <w:marBottom w:val="0"/>
              <w:divBdr>
                <w:top w:val="none" w:sz="0" w:space="0" w:color="auto"/>
                <w:left w:val="none" w:sz="0" w:space="0" w:color="auto"/>
                <w:bottom w:val="none" w:sz="0" w:space="0" w:color="auto"/>
                <w:right w:val="none" w:sz="0" w:space="0" w:color="auto"/>
              </w:divBdr>
              <w:divsChild>
                <w:div w:id="197992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567977">
      <w:bodyDiv w:val="1"/>
      <w:marLeft w:val="0"/>
      <w:marRight w:val="0"/>
      <w:marTop w:val="0"/>
      <w:marBottom w:val="0"/>
      <w:divBdr>
        <w:top w:val="none" w:sz="0" w:space="0" w:color="auto"/>
        <w:left w:val="none" w:sz="0" w:space="0" w:color="auto"/>
        <w:bottom w:val="none" w:sz="0" w:space="0" w:color="auto"/>
        <w:right w:val="none" w:sz="0" w:space="0" w:color="auto"/>
      </w:divBdr>
    </w:div>
    <w:div w:id="338968407">
      <w:bodyDiv w:val="1"/>
      <w:marLeft w:val="0"/>
      <w:marRight w:val="0"/>
      <w:marTop w:val="0"/>
      <w:marBottom w:val="0"/>
      <w:divBdr>
        <w:top w:val="none" w:sz="0" w:space="0" w:color="auto"/>
        <w:left w:val="none" w:sz="0" w:space="0" w:color="auto"/>
        <w:bottom w:val="none" w:sz="0" w:space="0" w:color="auto"/>
        <w:right w:val="none" w:sz="0" w:space="0" w:color="auto"/>
      </w:divBdr>
    </w:div>
    <w:div w:id="353268861">
      <w:bodyDiv w:val="1"/>
      <w:marLeft w:val="0"/>
      <w:marRight w:val="0"/>
      <w:marTop w:val="0"/>
      <w:marBottom w:val="0"/>
      <w:divBdr>
        <w:top w:val="none" w:sz="0" w:space="0" w:color="auto"/>
        <w:left w:val="none" w:sz="0" w:space="0" w:color="auto"/>
        <w:bottom w:val="none" w:sz="0" w:space="0" w:color="auto"/>
        <w:right w:val="none" w:sz="0" w:space="0" w:color="auto"/>
      </w:divBdr>
    </w:div>
    <w:div w:id="388306012">
      <w:bodyDiv w:val="1"/>
      <w:marLeft w:val="0"/>
      <w:marRight w:val="0"/>
      <w:marTop w:val="0"/>
      <w:marBottom w:val="0"/>
      <w:divBdr>
        <w:top w:val="none" w:sz="0" w:space="0" w:color="auto"/>
        <w:left w:val="none" w:sz="0" w:space="0" w:color="auto"/>
        <w:bottom w:val="none" w:sz="0" w:space="0" w:color="auto"/>
        <w:right w:val="none" w:sz="0" w:space="0" w:color="auto"/>
      </w:divBdr>
    </w:div>
    <w:div w:id="414516453">
      <w:bodyDiv w:val="1"/>
      <w:marLeft w:val="0"/>
      <w:marRight w:val="0"/>
      <w:marTop w:val="0"/>
      <w:marBottom w:val="0"/>
      <w:divBdr>
        <w:top w:val="none" w:sz="0" w:space="0" w:color="auto"/>
        <w:left w:val="none" w:sz="0" w:space="0" w:color="auto"/>
        <w:bottom w:val="none" w:sz="0" w:space="0" w:color="auto"/>
        <w:right w:val="none" w:sz="0" w:space="0" w:color="auto"/>
      </w:divBdr>
    </w:div>
    <w:div w:id="422143832">
      <w:bodyDiv w:val="1"/>
      <w:marLeft w:val="0"/>
      <w:marRight w:val="0"/>
      <w:marTop w:val="0"/>
      <w:marBottom w:val="0"/>
      <w:divBdr>
        <w:top w:val="none" w:sz="0" w:space="0" w:color="auto"/>
        <w:left w:val="none" w:sz="0" w:space="0" w:color="auto"/>
        <w:bottom w:val="none" w:sz="0" w:space="0" w:color="auto"/>
        <w:right w:val="none" w:sz="0" w:space="0" w:color="auto"/>
      </w:divBdr>
    </w:div>
    <w:div w:id="423694976">
      <w:bodyDiv w:val="1"/>
      <w:marLeft w:val="0"/>
      <w:marRight w:val="0"/>
      <w:marTop w:val="0"/>
      <w:marBottom w:val="0"/>
      <w:divBdr>
        <w:top w:val="none" w:sz="0" w:space="0" w:color="auto"/>
        <w:left w:val="none" w:sz="0" w:space="0" w:color="auto"/>
        <w:bottom w:val="none" w:sz="0" w:space="0" w:color="auto"/>
        <w:right w:val="none" w:sz="0" w:space="0" w:color="auto"/>
      </w:divBdr>
      <w:divsChild>
        <w:div w:id="1902523650">
          <w:marLeft w:val="0"/>
          <w:marRight w:val="0"/>
          <w:marTop w:val="0"/>
          <w:marBottom w:val="240"/>
          <w:divBdr>
            <w:top w:val="none" w:sz="0" w:space="0" w:color="auto"/>
            <w:left w:val="none" w:sz="0" w:space="0" w:color="auto"/>
            <w:bottom w:val="none" w:sz="0" w:space="0" w:color="auto"/>
            <w:right w:val="none" w:sz="0" w:space="0" w:color="auto"/>
          </w:divBdr>
        </w:div>
      </w:divsChild>
    </w:div>
    <w:div w:id="441415870">
      <w:bodyDiv w:val="1"/>
      <w:marLeft w:val="0"/>
      <w:marRight w:val="0"/>
      <w:marTop w:val="0"/>
      <w:marBottom w:val="0"/>
      <w:divBdr>
        <w:top w:val="none" w:sz="0" w:space="0" w:color="auto"/>
        <w:left w:val="none" w:sz="0" w:space="0" w:color="auto"/>
        <w:bottom w:val="none" w:sz="0" w:space="0" w:color="auto"/>
        <w:right w:val="none" w:sz="0" w:space="0" w:color="auto"/>
      </w:divBdr>
    </w:div>
    <w:div w:id="447548793">
      <w:bodyDiv w:val="1"/>
      <w:marLeft w:val="0"/>
      <w:marRight w:val="0"/>
      <w:marTop w:val="0"/>
      <w:marBottom w:val="0"/>
      <w:divBdr>
        <w:top w:val="none" w:sz="0" w:space="0" w:color="auto"/>
        <w:left w:val="none" w:sz="0" w:space="0" w:color="auto"/>
        <w:bottom w:val="none" w:sz="0" w:space="0" w:color="auto"/>
        <w:right w:val="none" w:sz="0" w:space="0" w:color="auto"/>
      </w:divBdr>
    </w:div>
    <w:div w:id="460803910">
      <w:bodyDiv w:val="1"/>
      <w:marLeft w:val="0"/>
      <w:marRight w:val="0"/>
      <w:marTop w:val="0"/>
      <w:marBottom w:val="0"/>
      <w:divBdr>
        <w:top w:val="none" w:sz="0" w:space="0" w:color="auto"/>
        <w:left w:val="none" w:sz="0" w:space="0" w:color="auto"/>
        <w:bottom w:val="none" w:sz="0" w:space="0" w:color="auto"/>
        <w:right w:val="none" w:sz="0" w:space="0" w:color="auto"/>
      </w:divBdr>
    </w:div>
    <w:div w:id="467553761">
      <w:bodyDiv w:val="1"/>
      <w:marLeft w:val="0"/>
      <w:marRight w:val="0"/>
      <w:marTop w:val="0"/>
      <w:marBottom w:val="0"/>
      <w:divBdr>
        <w:top w:val="none" w:sz="0" w:space="0" w:color="auto"/>
        <w:left w:val="none" w:sz="0" w:space="0" w:color="auto"/>
        <w:bottom w:val="none" w:sz="0" w:space="0" w:color="auto"/>
        <w:right w:val="none" w:sz="0" w:space="0" w:color="auto"/>
      </w:divBdr>
    </w:div>
    <w:div w:id="485053321">
      <w:bodyDiv w:val="1"/>
      <w:marLeft w:val="0"/>
      <w:marRight w:val="0"/>
      <w:marTop w:val="0"/>
      <w:marBottom w:val="0"/>
      <w:divBdr>
        <w:top w:val="none" w:sz="0" w:space="0" w:color="auto"/>
        <w:left w:val="none" w:sz="0" w:space="0" w:color="auto"/>
        <w:bottom w:val="none" w:sz="0" w:space="0" w:color="auto"/>
        <w:right w:val="none" w:sz="0" w:space="0" w:color="auto"/>
      </w:divBdr>
    </w:div>
    <w:div w:id="497501636">
      <w:bodyDiv w:val="1"/>
      <w:marLeft w:val="0"/>
      <w:marRight w:val="0"/>
      <w:marTop w:val="0"/>
      <w:marBottom w:val="0"/>
      <w:divBdr>
        <w:top w:val="none" w:sz="0" w:space="0" w:color="auto"/>
        <w:left w:val="none" w:sz="0" w:space="0" w:color="auto"/>
        <w:bottom w:val="none" w:sz="0" w:space="0" w:color="auto"/>
        <w:right w:val="none" w:sz="0" w:space="0" w:color="auto"/>
      </w:divBdr>
      <w:divsChild>
        <w:div w:id="895552960">
          <w:marLeft w:val="0"/>
          <w:marRight w:val="0"/>
          <w:marTop w:val="0"/>
          <w:marBottom w:val="0"/>
          <w:divBdr>
            <w:top w:val="none" w:sz="0" w:space="0" w:color="auto"/>
            <w:left w:val="none" w:sz="0" w:space="0" w:color="auto"/>
            <w:bottom w:val="none" w:sz="0" w:space="0" w:color="auto"/>
            <w:right w:val="none" w:sz="0" w:space="0" w:color="auto"/>
          </w:divBdr>
          <w:divsChild>
            <w:div w:id="533931532">
              <w:marLeft w:val="0"/>
              <w:marRight w:val="0"/>
              <w:marTop w:val="0"/>
              <w:marBottom w:val="0"/>
              <w:divBdr>
                <w:top w:val="none" w:sz="0" w:space="0" w:color="auto"/>
                <w:left w:val="none" w:sz="0" w:space="0" w:color="auto"/>
                <w:bottom w:val="none" w:sz="0" w:space="0" w:color="auto"/>
                <w:right w:val="none" w:sz="0" w:space="0" w:color="auto"/>
              </w:divBdr>
              <w:divsChild>
                <w:div w:id="1099446307">
                  <w:marLeft w:val="0"/>
                  <w:marRight w:val="0"/>
                  <w:marTop w:val="0"/>
                  <w:marBottom w:val="0"/>
                  <w:divBdr>
                    <w:top w:val="none" w:sz="0" w:space="0" w:color="auto"/>
                    <w:left w:val="none" w:sz="0" w:space="0" w:color="auto"/>
                    <w:bottom w:val="none" w:sz="0" w:space="0" w:color="auto"/>
                    <w:right w:val="none" w:sz="0" w:space="0" w:color="auto"/>
                  </w:divBdr>
                  <w:divsChild>
                    <w:div w:id="3246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239924">
              <w:marLeft w:val="0"/>
              <w:marRight w:val="0"/>
              <w:marTop w:val="0"/>
              <w:marBottom w:val="0"/>
              <w:divBdr>
                <w:top w:val="none" w:sz="0" w:space="0" w:color="auto"/>
                <w:left w:val="none" w:sz="0" w:space="0" w:color="auto"/>
                <w:bottom w:val="none" w:sz="0" w:space="0" w:color="auto"/>
                <w:right w:val="none" w:sz="0" w:space="0" w:color="auto"/>
              </w:divBdr>
              <w:divsChild>
                <w:div w:id="214464918">
                  <w:marLeft w:val="0"/>
                  <w:marRight w:val="0"/>
                  <w:marTop w:val="0"/>
                  <w:marBottom w:val="0"/>
                  <w:divBdr>
                    <w:top w:val="none" w:sz="0" w:space="0" w:color="auto"/>
                    <w:left w:val="none" w:sz="0" w:space="0" w:color="auto"/>
                    <w:bottom w:val="none" w:sz="0" w:space="0" w:color="auto"/>
                    <w:right w:val="none" w:sz="0" w:space="0" w:color="auto"/>
                  </w:divBdr>
                  <w:divsChild>
                    <w:div w:id="1296449297">
                      <w:marLeft w:val="0"/>
                      <w:marRight w:val="0"/>
                      <w:marTop w:val="0"/>
                      <w:marBottom w:val="0"/>
                      <w:divBdr>
                        <w:top w:val="none" w:sz="0" w:space="0" w:color="auto"/>
                        <w:left w:val="none" w:sz="0" w:space="0" w:color="auto"/>
                        <w:bottom w:val="none" w:sz="0" w:space="0" w:color="auto"/>
                        <w:right w:val="none" w:sz="0" w:space="0" w:color="auto"/>
                      </w:divBdr>
                      <w:divsChild>
                        <w:div w:id="760375166">
                          <w:marLeft w:val="0"/>
                          <w:marRight w:val="0"/>
                          <w:marTop w:val="0"/>
                          <w:marBottom w:val="0"/>
                          <w:divBdr>
                            <w:top w:val="none" w:sz="0" w:space="0" w:color="auto"/>
                            <w:left w:val="none" w:sz="0" w:space="0" w:color="auto"/>
                            <w:bottom w:val="none" w:sz="0" w:space="0" w:color="auto"/>
                            <w:right w:val="none" w:sz="0" w:space="0" w:color="auto"/>
                          </w:divBdr>
                          <w:divsChild>
                            <w:div w:id="517963436">
                              <w:marLeft w:val="0"/>
                              <w:marRight w:val="0"/>
                              <w:marTop w:val="0"/>
                              <w:marBottom w:val="0"/>
                              <w:divBdr>
                                <w:top w:val="none" w:sz="0" w:space="0" w:color="auto"/>
                                <w:left w:val="none" w:sz="0" w:space="0" w:color="auto"/>
                                <w:bottom w:val="none" w:sz="0" w:space="0" w:color="auto"/>
                                <w:right w:val="none" w:sz="0" w:space="0" w:color="auto"/>
                              </w:divBdr>
                              <w:divsChild>
                                <w:div w:id="169287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025972">
                          <w:marLeft w:val="0"/>
                          <w:marRight w:val="0"/>
                          <w:marTop w:val="0"/>
                          <w:marBottom w:val="0"/>
                          <w:divBdr>
                            <w:top w:val="none" w:sz="0" w:space="0" w:color="auto"/>
                            <w:left w:val="none" w:sz="0" w:space="0" w:color="auto"/>
                            <w:bottom w:val="none" w:sz="0" w:space="0" w:color="auto"/>
                            <w:right w:val="none" w:sz="0" w:space="0" w:color="auto"/>
                          </w:divBdr>
                          <w:divsChild>
                            <w:div w:id="1068530193">
                              <w:marLeft w:val="0"/>
                              <w:marRight w:val="0"/>
                              <w:marTop w:val="0"/>
                              <w:marBottom w:val="0"/>
                              <w:divBdr>
                                <w:top w:val="none" w:sz="0" w:space="0" w:color="auto"/>
                                <w:left w:val="none" w:sz="0" w:space="0" w:color="auto"/>
                                <w:bottom w:val="none" w:sz="0" w:space="0" w:color="auto"/>
                                <w:right w:val="none" w:sz="0" w:space="0" w:color="auto"/>
                              </w:divBdr>
                              <w:divsChild>
                                <w:div w:id="1513496493">
                                  <w:marLeft w:val="0"/>
                                  <w:marRight w:val="0"/>
                                  <w:marTop w:val="0"/>
                                  <w:marBottom w:val="0"/>
                                  <w:divBdr>
                                    <w:top w:val="none" w:sz="0" w:space="0" w:color="auto"/>
                                    <w:left w:val="none" w:sz="0" w:space="0" w:color="auto"/>
                                    <w:bottom w:val="none" w:sz="0" w:space="0" w:color="auto"/>
                                    <w:right w:val="none" w:sz="0" w:space="0" w:color="auto"/>
                                  </w:divBdr>
                                  <w:divsChild>
                                    <w:div w:id="176765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8839471">
      <w:bodyDiv w:val="1"/>
      <w:marLeft w:val="0"/>
      <w:marRight w:val="0"/>
      <w:marTop w:val="0"/>
      <w:marBottom w:val="0"/>
      <w:divBdr>
        <w:top w:val="none" w:sz="0" w:space="0" w:color="auto"/>
        <w:left w:val="none" w:sz="0" w:space="0" w:color="auto"/>
        <w:bottom w:val="none" w:sz="0" w:space="0" w:color="auto"/>
        <w:right w:val="none" w:sz="0" w:space="0" w:color="auto"/>
      </w:divBdr>
    </w:div>
    <w:div w:id="523902765">
      <w:bodyDiv w:val="1"/>
      <w:marLeft w:val="0"/>
      <w:marRight w:val="0"/>
      <w:marTop w:val="0"/>
      <w:marBottom w:val="0"/>
      <w:divBdr>
        <w:top w:val="none" w:sz="0" w:space="0" w:color="auto"/>
        <w:left w:val="none" w:sz="0" w:space="0" w:color="auto"/>
        <w:bottom w:val="none" w:sz="0" w:space="0" w:color="auto"/>
        <w:right w:val="none" w:sz="0" w:space="0" w:color="auto"/>
      </w:divBdr>
      <w:divsChild>
        <w:div w:id="1336424305">
          <w:marLeft w:val="0"/>
          <w:marRight w:val="0"/>
          <w:marTop w:val="0"/>
          <w:marBottom w:val="0"/>
          <w:divBdr>
            <w:top w:val="none" w:sz="0" w:space="0" w:color="auto"/>
            <w:left w:val="none" w:sz="0" w:space="0" w:color="auto"/>
            <w:bottom w:val="none" w:sz="0" w:space="0" w:color="auto"/>
            <w:right w:val="none" w:sz="0" w:space="0" w:color="auto"/>
          </w:divBdr>
          <w:divsChild>
            <w:div w:id="1306399610">
              <w:marLeft w:val="0"/>
              <w:marRight w:val="0"/>
              <w:marTop w:val="0"/>
              <w:marBottom w:val="0"/>
              <w:divBdr>
                <w:top w:val="none" w:sz="0" w:space="0" w:color="auto"/>
                <w:left w:val="none" w:sz="0" w:space="0" w:color="auto"/>
                <w:bottom w:val="none" w:sz="0" w:space="0" w:color="auto"/>
                <w:right w:val="none" w:sz="0" w:space="0" w:color="auto"/>
              </w:divBdr>
              <w:divsChild>
                <w:div w:id="696850145">
                  <w:marLeft w:val="0"/>
                  <w:marRight w:val="0"/>
                  <w:marTop w:val="0"/>
                  <w:marBottom w:val="0"/>
                  <w:divBdr>
                    <w:top w:val="none" w:sz="0" w:space="0" w:color="auto"/>
                    <w:left w:val="none" w:sz="0" w:space="0" w:color="auto"/>
                    <w:bottom w:val="none" w:sz="0" w:space="0" w:color="auto"/>
                    <w:right w:val="none" w:sz="0" w:space="0" w:color="auto"/>
                  </w:divBdr>
                  <w:divsChild>
                    <w:div w:id="58721591">
                      <w:marLeft w:val="0"/>
                      <w:marRight w:val="0"/>
                      <w:marTop w:val="0"/>
                      <w:marBottom w:val="0"/>
                      <w:divBdr>
                        <w:top w:val="none" w:sz="0" w:space="0" w:color="auto"/>
                        <w:left w:val="none" w:sz="0" w:space="0" w:color="auto"/>
                        <w:bottom w:val="none" w:sz="0" w:space="0" w:color="auto"/>
                        <w:right w:val="none" w:sz="0" w:space="0" w:color="auto"/>
                      </w:divBdr>
                      <w:divsChild>
                        <w:div w:id="1217163522">
                          <w:marLeft w:val="0"/>
                          <w:marRight w:val="0"/>
                          <w:marTop w:val="0"/>
                          <w:marBottom w:val="0"/>
                          <w:divBdr>
                            <w:top w:val="none" w:sz="0" w:space="0" w:color="auto"/>
                            <w:left w:val="none" w:sz="0" w:space="0" w:color="auto"/>
                            <w:bottom w:val="none" w:sz="0" w:space="0" w:color="auto"/>
                            <w:right w:val="none" w:sz="0" w:space="0" w:color="auto"/>
                          </w:divBdr>
                          <w:divsChild>
                            <w:div w:id="143127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958895">
                      <w:marLeft w:val="0"/>
                      <w:marRight w:val="0"/>
                      <w:marTop w:val="0"/>
                      <w:marBottom w:val="0"/>
                      <w:divBdr>
                        <w:top w:val="none" w:sz="0" w:space="0" w:color="auto"/>
                        <w:left w:val="none" w:sz="0" w:space="0" w:color="auto"/>
                        <w:bottom w:val="none" w:sz="0" w:space="0" w:color="auto"/>
                        <w:right w:val="none" w:sz="0" w:space="0" w:color="auto"/>
                      </w:divBdr>
                      <w:divsChild>
                        <w:div w:id="1055936314">
                          <w:marLeft w:val="0"/>
                          <w:marRight w:val="0"/>
                          <w:marTop w:val="0"/>
                          <w:marBottom w:val="0"/>
                          <w:divBdr>
                            <w:top w:val="none" w:sz="0" w:space="0" w:color="auto"/>
                            <w:left w:val="none" w:sz="0" w:space="0" w:color="auto"/>
                            <w:bottom w:val="none" w:sz="0" w:space="0" w:color="auto"/>
                            <w:right w:val="none" w:sz="0" w:space="0" w:color="auto"/>
                          </w:divBdr>
                          <w:divsChild>
                            <w:div w:id="1259407562">
                              <w:marLeft w:val="0"/>
                              <w:marRight w:val="0"/>
                              <w:marTop w:val="0"/>
                              <w:marBottom w:val="0"/>
                              <w:divBdr>
                                <w:top w:val="none" w:sz="0" w:space="0" w:color="auto"/>
                                <w:left w:val="none" w:sz="0" w:space="0" w:color="auto"/>
                                <w:bottom w:val="none" w:sz="0" w:space="0" w:color="auto"/>
                                <w:right w:val="none" w:sz="0" w:space="0" w:color="auto"/>
                              </w:divBdr>
                              <w:divsChild>
                                <w:div w:id="1015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2934449">
          <w:marLeft w:val="0"/>
          <w:marRight w:val="0"/>
          <w:marTop w:val="0"/>
          <w:marBottom w:val="0"/>
          <w:divBdr>
            <w:top w:val="none" w:sz="0" w:space="0" w:color="auto"/>
            <w:left w:val="none" w:sz="0" w:space="0" w:color="auto"/>
            <w:bottom w:val="none" w:sz="0" w:space="0" w:color="auto"/>
            <w:right w:val="none" w:sz="0" w:space="0" w:color="auto"/>
          </w:divBdr>
          <w:divsChild>
            <w:div w:id="1762532742">
              <w:marLeft w:val="0"/>
              <w:marRight w:val="0"/>
              <w:marTop w:val="0"/>
              <w:marBottom w:val="0"/>
              <w:divBdr>
                <w:top w:val="none" w:sz="0" w:space="0" w:color="auto"/>
                <w:left w:val="none" w:sz="0" w:space="0" w:color="auto"/>
                <w:bottom w:val="none" w:sz="0" w:space="0" w:color="auto"/>
                <w:right w:val="none" w:sz="0" w:space="0" w:color="auto"/>
              </w:divBdr>
              <w:divsChild>
                <w:div w:id="191165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06578">
      <w:bodyDiv w:val="1"/>
      <w:marLeft w:val="0"/>
      <w:marRight w:val="0"/>
      <w:marTop w:val="0"/>
      <w:marBottom w:val="0"/>
      <w:divBdr>
        <w:top w:val="none" w:sz="0" w:space="0" w:color="auto"/>
        <w:left w:val="none" w:sz="0" w:space="0" w:color="auto"/>
        <w:bottom w:val="none" w:sz="0" w:space="0" w:color="auto"/>
        <w:right w:val="none" w:sz="0" w:space="0" w:color="auto"/>
      </w:divBdr>
    </w:div>
    <w:div w:id="546112943">
      <w:bodyDiv w:val="1"/>
      <w:marLeft w:val="0"/>
      <w:marRight w:val="0"/>
      <w:marTop w:val="0"/>
      <w:marBottom w:val="0"/>
      <w:divBdr>
        <w:top w:val="none" w:sz="0" w:space="0" w:color="auto"/>
        <w:left w:val="none" w:sz="0" w:space="0" w:color="auto"/>
        <w:bottom w:val="none" w:sz="0" w:space="0" w:color="auto"/>
        <w:right w:val="none" w:sz="0" w:space="0" w:color="auto"/>
      </w:divBdr>
    </w:div>
    <w:div w:id="560752707">
      <w:bodyDiv w:val="1"/>
      <w:marLeft w:val="0"/>
      <w:marRight w:val="0"/>
      <w:marTop w:val="0"/>
      <w:marBottom w:val="0"/>
      <w:divBdr>
        <w:top w:val="none" w:sz="0" w:space="0" w:color="auto"/>
        <w:left w:val="none" w:sz="0" w:space="0" w:color="auto"/>
        <w:bottom w:val="none" w:sz="0" w:space="0" w:color="auto"/>
        <w:right w:val="none" w:sz="0" w:space="0" w:color="auto"/>
      </w:divBdr>
    </w:div>
    <w:div w:id="561865486">
      <w:bodyDiv w:val="1"/>
      <w:marLeft w:val="0"/>
      <w:marRight w:val="0"/>
      <w:marTop w:val="0"/>
      <w:marBottom w:val="0"/>
      <w:divBdr>
        <w:top w:val="none" w:sz="0" w:space="0" w:color="auto"/>
        <w:left w:val="none" w:sz="0" w:space="0" w:color="auto"/>
        <w:bottom w:val="none" w:sz="0" w:space="0" w:color="auto"/>
        <w:right w:val="none" w:sz="0" w:space="0" w:color="auto"/>
      </w:divBdr>
    </w:div>
    <w:div w:id="564075150">
      <w:bodyDiv w:val="1"/>
      <w:marLeft w:val="0"/>
      <w:marRight w:val="0"/>
      <w:marTop w:val="0"/>
      <w:marBottom w:val="0"/>
      <w:divBdr>
        <w:top w:val="none" w:sz="0" w:space="0" w:color="auto"/>
        <w:left w:val="none" w:sz="0" w:space="0" w:color="auto"/>
        <w:bottom w:val="none" w:sz="0" w:space="0" w:color="auto"/>
        <w:right w:val="none" w:sz="0" w:space="0" w:color="auto"/>
      </w:divBdr>
    </w:div>
    <w:div w:id="574124908">
      <w:bodyDiv w:val="1"/>
      <w:marLeft w:val="0"/>
      <w:marRight w:val="0"/>
      <w:marTop w:val="0"/>
      <w:marBottom w:val="0"/>
      <w:divBdr>
        <w:top w:val="none" w:sz="0" w:space="0" w:color="auto"/>
        <w:left w:val="none" w:sz="0" w:space="0" w:color="auto"/>
        <w:bottom w:val="none" w:sz="0" w:space="0" w:color="auto"/>
        <w:right w:val="none" w:sz="0" w:space="0" w:color="auto"/>
      </w:divBdr>
    </w:div>
    <w:div w:id="636451012">
      <w:bodyDiv w:val="1"/>
      <w:marLeft w:val="0"/>
      <w:marRight w:val="0"/>
      <w:marTop w:val="0"/>
      <w:marBottom w:val="0"/>
      <w:divBdr>
        <w:top w:val="none" w:sz="0" w:space="0" w:color="auto"/>
        <w:left w:val="none" w:sz="0" w:space="0" w:color="auto"/>
        <w:bottom w:val="none" w:sz="0" w:space="0" w:color="auto"/>
        <w:right w:val="none" w:sz="0" w:space="0" w:color="auto"/>
      </w:divBdr>
    </w:div>
    <w:div w:id="666128757">
      <w:bodyDiv w:val="1"/>
      <w:marLeft w:val="0"/>
      <w:marRight w:val="0"/>
      <w:marTop w:val="0"/>
      <w:marBottom w:val="0"/>
      <w:divBdr>
        <w:top w:val="none" w:sz="0" w:space="0" w:color="auto"/>
        <w:left w:val="none" w:sz="0" w:space="0" w:color="auto"/>
        <w:bottom w:val="none" w:sz="0" w:space="0" w:color="auto"/>
        <w:right w:val="none" w:sz="0" w:space="0" w:color="auto"/>
      </w:divBdr>
    </w:div>
    <w:div w:id="673145666">
      <w:bodyDiv w:val="1"/>
      <w:marLeft w:val="0"/>
      <w:marRight w:val="0"/>
      <w:marTop w:val="0"/>
      <w:marBottom w:val="0"/>
      <w:divBdr>
        <w:top w:val="none" w:sz="0" w:space="0" w:color="auto"/>
        <w:left w:val="none" w:sz="0" w:space="0" w:color="auto"/>
        <w:bottom w:val="none" w:sz="0" w:space="0" w:color="auto"/>
        <w:right w:val="none" w:sz="0" w:space="0" w:color="auto"/>
      </w:divBdr>
    </w:div>
    <w:div w:id="680661808">
      <w:bodyDiv w:val="1"/>
      <w:marLeft w:val="0"/>
      <w:marRight w:val="0"/>
      <w:marTop w:val="0"/>
      <w:marBottom w:val="0"/>
      <w:divBdr>
        <w:top w:val="none" w:sz="0" w:space="0" w:color="auto"/>
        <w:left w:val="none" w:sz="0" w:space="0" w:color="auto"/>
        <w:bottom w:val="none" w:sz="0" w:space="0" w:color="auto"/>
        <w:right w:val="none" w:sz="0" w:space="0" w:color="auto"/>
      </w:divBdr>
      <w:divsChild>
        <w:div w:id="21669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5324664">
      <w:bodyDiv w:val="1"/>
      <w:marLeft w:val="0"/>
      <w:marRight w:val="0"/>
      <w:marTop w:val="0"/>
      <w:marBottom w:val="0"/>
      <w:divBdr>
        <w:top w:val="none" w:sz="0" w:space="0" w:color="auto"/>
        <w:left w:val="none" w:sz="0" w:space="0" w:color="auto"/>
        <w:bottom w:val="none" w:sz="0" w:space="0" w:color="auto"/>
        <w:right w:val="none" w:sz="0" w:space="0" w:color="auto"/>
      </w:divBdr>
    </w:div>
    <w:div w:id="691221512">
      <w:bodyDiv w:val="1"/>
      <w:marLeft w:val="0"/>
      <w:marRight w:val="0"/>
      <w:marTop w:val="0"/>
      <w:marBottom w:val="0"/>
      <w:divBdr>
        <w:top w:val="none" w:sz="0" w:space="0" w:color="auto"/>
        <w:left w:val="none" w:sz="0" w:space="0" w:color="auto"/>
        <w:bottom w:val="none" w:sz="0" w:space="0" w:color="auto"/>
        <w:right w:val="none" w:sz="0" w:space="0" w:color="auto"/>
      </w:divBdr>
    </w:div>
    <w:div w:id="698244154">
      <w:bodyDiv w:val="1"/>
      <w:marLeft w:val="0"/>
      <w:marRight w:val="0"/>
      <w:marTop w:val="0"/>
      <w:marBottom w:val="0"/>
      <w:divBdr>
        <w:top w:val="none" w:sz="0" w:space="0" w:color="auto"/>
        <w:left w:val="none" w:sz="0" w:space="0" w:color="auto"/>
        <w:bottom w:val="none" w:sz="0" w:space="0" w:color="auto"/>
        <w:right w:val="none" w:sz="0" w:space="0" w:color="auto"/>
      </w:divBdr>
    </w:div>
    <w:div w:id="709837132">
      <w:bodyDiv w:val="1"/>
      <w:marLeft w:val="0"/>
      <w:marRight w:val="0"/>
      <w:marTop w:val="0"/>
      <w:marBottom w:val="0"/>
      <w:divBdr>
        <w:top w:val="none" w:sz="0" w:space="0" w:color="auto"/>
        <w:left w:val="none" w:sz="0" w:space="0" w:color="auto"/>
        <w:bottom w:val="none" w:sz="0" w:space="0" w:color="auto"/>
        <w:right w:val="none" w:sz="0" w:space="0" w:color="auto"/>
      </w:divBdr>
      <w:divsChild>
        <w:div w:id="553465564">
          <w:marLeft w:val="0"/>
          <w:marRight w:val="0"/>
          <w:marTop w:val="0"/>
          <w:marBottom w:val="0"/>
          <w:divBdr>
            <w:top w:val="none" w:sz="0" w:space="0" w:color="auto"/>
            <w:left w:val="none" w:sz="0" w:space="0" w:color="auto"/>
            <w:bottom w:val="none" w:sz="0" w:space="0" w:color="auto"/>
            <w:right w:val="none" w:sz="0" w:space="0" w:color="auto"/>
          </w:divBdr>
          <w:divsChild>
            <w:div w:id="2012483376">
              <w:marLeft w:val="0"/>
              <w:marRight w:val="0"/>
              <w:marTop w:val="0"/>
              <w:marBottom w:val="0"/>
              <w:divBdr>
                <w:top w:val="none" w:sz="0" w:space="0" w:color="auto"/>
                <w:left w:val="none" w:sz="0" w:space="0" w:color="auto"/>
                <w:bottom w:val="none" w:sz="0" w:space="0" w:color="auto"/>
                <w:right w:val="none" w:sz="0" w:space="0" w:color="auto"/>
              </w:divBdr>
              <w:divsChild>
                <w:div w:id="2015836737">
                  <w:marLeft w:val="0"/>
                  <w:marRight w:val="0"/>
                  <w:marTop w:val="0"/>
                  <w:marBottom w:val="0"/>
                  <w:divBdr>
                    <w:top w:val="none" w:sz="0" w:space="0" w:color="auto"/>
                    <w:left w:val="none" w:sz="0" w:space="0" w:color="auto"/>
                    <w:bottom w:val="none" w:sz="0" w:space="0" w:color="auto"/>
                    <w:right w:val="none" w:sz="0" w:space="0" w:color="auto"/>
                  </w:divBdr>
                  <w:divsChild>
                    <w:div w:id="843907113">
                      <w:marLeft w:val="0"/>
                      <w:marRight w:val="0"/>
                      <w:marTop w:val="0"/>
                      <w:marBottom w:val="0"/>
                      <w:divBdr>
                        <w:top w:val="none" w:sz="0" w:space="0" w:color="auto"/>
                        <w:left w:val="none" w:sz="0" w:space="0" w:color="auto"/>
                        <w:bottom w:val="none" w:sz="0" w:space="0" w:color="auto"/>
                        <w:right w:val="none" w:sz="0" w:space="0" w:color="auto"/>
                      </w:divBdr>
                      <w:divsChild>
                        <w:div w:id="1837571345">
                          <w:marLeft w:val="0"/>
                          <w:marRight w:val="0"/>
                          <w:marTop w:val="0"/>
                          <w:marBottom w:val="0"/>
                          <w:divBdr>
                            <w:top w:val="none" w:sz="0" w:space="0" w:color="auto"/>
                            <w:left w:val="none" w:sz="0" w:space="0" w:color="auto"/>
                            <w:bottom w:val="none" w:sz="0" w:space="0" w:color="auto"/>
                            <w:right w:val="none" w:sz="0" w:space="0" w:color="auto"/>
                          </w:divBdr>
                          <w:divsChild>
                            <w:div w:id="162588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06311">
                      <w:marLeft w:val="0"/>
                      <w:marRight w:val="0"/>
                      <w:marTop w:val="0"/>
                      <w:marBottom w:val="0"/>
                      <w:divBdr>
                        <w:top w:val="none" w:sz="0" w:space="0" w:color="auto"/>
                        <w:left w:val="none" w:sz="0" w:space="0" w:color="auto"/>
                        <w:bottom w:val="none" w:sz="0" w:space="0" w:color="auto"/>
                        <w:right w:val="none" w:sz="0" w:space="0" w:color="auto"/>
                      </w:divBdr>
                      <w:divsChild>
                        <w:div w:id="1188788910">
                          <w:marLeft w:val="0"/>
                          <w:marRight w:val="0"/>
                          <w:marTop w:val="0"/>
                          <w:marBottom w:val="0"/>
                          <w:divBdr>
                            <w:top w:val="none" w:sz="0" w:space="0" w:color="auto"/>
                            <w:left w:val="none" w:sz="0" w:space="0" w:color="auto"/>
                            <w:bottom w:val="none" w:sz="0" w:space="0" w:color="auto"/>
                            <w:right w:val="none" w:sz="0" w:space="0" w:color="auto"/>
                          </w:divBdr>
                          <w:divsChild>
                            <w:div w:id="1075971835">
                              <w:marLeft w:val="0"/>
                              <w:marRight w:val="0"/>
                              <w:marTop w:val="0"/>
                              <w:marBottom w:val="0"/>
                              <w:divBdr>
                                <w:top w:val="none" w:sz="0" w:space="0" w:color="auto"/>
                                <w:left w:val="none" w:sz="0" w:space="0" w:color="auto"/>
                                <w:bottom w:val="none" w:sz="0" w:space="0" w:color="auto"/>
                                <w:right w:val="none" w:sz="0" w:space="0" w:color="auto"/>
                              </w:divBdr>
                              <w:divsChild>
                                <w:div w:id="68586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917934">
          <w:marLeft w:val="0"/>
          <w:marRight w:val="0"/>
          <w:marTop w:val="0"/>
          <w:marBottom w:val="0"/>
          <w:divBdr>
            <w:top w:val="none" w:sz="0" w:space="0" w:color="auto"/>
            <w:left w:val="none" w:sz="0" w:space="0" w:color="auto"/>
            <w:bottom w:val="none" w:sz="0" w:space="0" w:color="auto"/>
            <w:right w:val="none" w:sz="0" w:space="0" w:color="auto"/>
          </w:divBdr>
          <w:divsChild>
            <w:div w:id="871918842">
              <w:marLeft w:val="0"/>
              <w:marRight w:val="0"/>
              <w:marTop w:val="0"/>
              <w:marBottom w:val="0"/>
              <w:divBdr>
                <w:top w:val="none" w:sz="0" w:space="0" w:color="auto"/>
                <w:left w:val="none" w:sz="0" w:space="0" w:color="auto"/>
                <w:bottom w:val="none" w:sz="0" w:space="0" w:color="auto"/>
                <w:right w:val="none" w:sz="0" w:space="0" w:color="auto"/>
              </w:divBdr>
              <w:divsChild>
                <w:div w:id="106549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420514">
      <w:bodyDiv w:val="1"/>
      <w:marLeft w:val="0"/>
      <w:marRight w:val="0"/>
      <w:marTop w:val="0"/>
      <w:marBottom w:val="0"/>
      <w:divBdr>
        <w:top w:val="none" w:sz="0" w:space="0" w:color="auto"/>
        <w:left w:val="none" w:sz="0" w:space="0" w:color="auto"/>
        <w:bottom w:val="none" w:sz="0" w:space="0" w:color="auto"/>
        <w:right w:val="none" w:sz="0" w:space="0" w:color="auto"/>
      </w:divBdr>
      <w:divsChild>
        <w:div w:id="221403764">
          <w:marLeft w:val="0"/>
          <w:marRight w:val="0"/>
          <w:marTop w:val="0"/>
          <w:marBottom w:val="0"/>
          <w:divBdr>
            <w:top w:val="none" w:sz="0" w:space="0" w:color="auto"/>
            <w:left w:val="none" w:sz="0" w:space="0" w:color="auto"/>
            <w:bottom w:val="none" w:sz="0" w:space="0" w:color="auto"/>
            <w:right w:val="none" w:sz="0" w:space="0" w:color="auto"/>
          </w:divBdr>
          <w:divsChild>
            <w:div w:id="926495748">
              <w:marLeft w:val="0"/>
              <w:marRight w:val="0"/>
              <w:marTop w:val="0"/>
              <w:marBottom w:val="0"/>
              <w:divBdr>
                <w:top w:val="none" w:sz="0" w:space="0" w:color="auto"/>
                <w:left w:val="none" w:sz="0" w:space="0" w:color="auto"/>
                <w:bottom w:val="none" w:sz="0" w:space="0" w:color="auto"/>
                <w:right w:val="none" w:sz="0" w:space="0" w:color="auto"/>
              </w:divBdr>
              <w:divsChild>
                <w:div w:id="826559401">
                  <w:marLeft w:val="0"/>
                  <w:marRight w:val="0"/>
                  <w:marTop w:val="0"/>
                  <w:marBottom w:val="0"/>
                  <w:divBdr>
                    <w:top w:val="none" w:sz="0" w:space="0" w:color="auto"/>
                    <w:left w:val="none" w:sz="0" w:space="0" w:color="auto"/>
                    <w:bottom w:val="none" w:sz="0" w:space="0" w:color="auto"/>
                    <w:right w:val="none" w:sz="0" w:space="0" w:color="auto"/>
                  </w:divBdr>
                  <w:divsChild>
                    <w:div w:id="1108309929">
                      <w:marLeft w:val="0"/>
                      <w:marRight w:val="0"/>
                      <w:marTop w:val="0"/>
                      <w:marBottom w:val="0"/>
                      <w:divBdr>
                        <w:top w:val="none" w:sz="0" w:space="0" w:color="auto"/>
                        <w:left w:val="none" w:sz="0" w:space="0" w:color="auto"/>
                        <w:bottom w:val="none" w:sz="0" w:space="0" w:color="auto"/>
                        <w:right w:val="none" w:sz="0" w:space="0" w:color="auto"/>
                      </w:divBdr>
                      <w:divsChild>
                        <w:div w:id="1165437963">
                          <w:marLeft w:val="0"/>
                          <w:marRight w:val="0"/>
                          <w:marTop w:val="0"/>
                          <w:marBottom w:val="0"/>
                          <w:divBdr>
                            <w:top w:val="none" w:sz="0" w:space="0" w:color="auto"/>
                            <w:left w:val="none" w:sz="0" w:space="0" w:color="auto"/>
                            <w:bottom w:val="none" w:sz="0" w:space="0" w:color="auto"/>
                            <w:right w:val="none" w:sz="0" w:space="0" w:color="auto"/>
                          </w:divBdr>
                          <w:divsChild>
                            <w:div w:id="710957594">
                              <w:marLeft w:val="0"/>
                              <w:marRight w:val="0"/>
                              <w:marTop w:val="0"/>
                              <w:marBottom w:val="0"/>
                              <w:divBdr>
                                <w:top w:val="none" w:sz="0" w:space="0" w:color="auto"/>
                                <w:left w:val="none" w:sz="0" w:space="0" w:color="auto"/>
                                <w:bottom w:val="none" w:sz="0" w:space="0" w:color="auto"/>
                                <w:right w:val="none" w:sz="0" w:space="0" w:color="auto"/>
                              </w:divBdr>
                              <w:divsChild>
                                <w:div w:id="170787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5519625">
      <w:bodyDiv w:val="1"/>
      <w:marLeft w:val="0"/>
      <w:marRight w:val="0"/>
      <w:marTop w:val="0"/>
      <w:marBottom w:val="0"/>
      <w:divBdr>
        <w:top w:val="none" w:sz="0" w:space="0" w:color="auto"/>
        <w:left w:val="none" w:sz="0" w:space="0" w:color="auto"/>
        <w:bottom w:val="none" w:sz="0" w:space="0" w:color="auto"/>
        <w:right w:val="none" w:sz="0" w:space="0" w:color="auto"/>
      </w:divBdr>
    </w:div>
    <w:div w:id="773092715">
      <w:bodyDiv w:val="1"/>
      <w:marLeft w:val="0"/>
      <w:marRight w:val="0"/>
      <w:marTop w:val="0"/>
      <w:marBottom w:val="0"/>
      <w:divBdr>
        <w:top w:val="none" w:sz="0" w:space="0" w:color="auto"/>
        <w:left w:val="none" w:sz="0" w:space="0" w:color="auto"/>
        <w:bottom w:val="none" w:sz="0" w:space="0" w:color="auto"/>
        <w:right w:val="none" w:sz="0" w:space="0" w:color="auto"/>
      </w:divBdr>
    </w:div>
    <w:div w:id="779493839">
      <w:bodyDiv w:val="1"/>
      <w:marLeft w:val="0"/>
      <w:marRight w:val="0"/>
      <w:marTop w:val="0"/>
      <w:marBottom w:val="0"/>
      <w:divBdr>
        <w:top w:val="none" w:sz="0" w:space="0" w:color="auto"/>
        <w:left w:val="none" w:sz="0" w:space="0" w:color="auto"/>
        <w:bottom w:val="none" w:sz="0" w:space="0" w:color="auto"/>
        <w:right w:val="none" w:sz="0" w:space="0" w:color="auto"/>
      </w:divBdr>
    </w:div>
    <w:div w:id="781190700">
      <w:bodyDiv w:val="1"/>
      <w:marLeft w:val="0"/>
      <w:marRight w:val="0"/>
      <w:marTop w:val="0"/>
      <w:marBottom w:val="0"/>
      <w:divBdr>
        <w:top w:val="none" w:sz="0" w:space="0" w:color="auto"/>
        <w:left w:val="none" w:sz="0" w:space="0" w:color="auto"/>
        <w:bottom w:val="none" w:sz="0" w:space="0" w:color="auto"/>
        <w:right w:val="none" w:sz="0" w:space="0" w:color="auto"/>
      </w:divBdr>
    </w:div>
    <w:div w:id="785124903">
      <w:bodyDiv w:val="1"/>
      <w:marLeft w:val="0"/>
      <w:marRight w:val="0"/>
      <w:marTop w:val="0"/>
      <w:marBottom w:val="0"/>
      <w:divBdr>
        <w:top w:val="none" w:sz="0" w:space="0" w:color="auto"/>
        <w:left w:val="none" w:sz="0" w:space="0" w:color="auto"/>
        <w:bottom w:val="none" w:sz="0" w:space="0" w:color="auto"/>
        <w:right w:val="none" w:sz="0" w:space="0" w:color="auto"/>
      </w:divBdr>
    </w:div>
    <w:div w:id="786854804">
      <w:bodyDiv w:val="1"/>
      <w:marLeft w:val="0"/>
      <w:marRight w:val="0"/>
      <w:marTop w:val="0"/>
      <w:marBottom w:val="0"/>
      <w:divBdr>
        <w:top w:val="none" w:sz="0" w:space="0" w:color="auto"/>
        <w:left w:val="none" w:sz="0" w:space="0" w:color="auto"/>
        <w:bottom w:val="none" w:sz="0" w:space="0" w:color="auto"/>
        <w:right w:val="none" w:sz="0" w:space="0" w:color="auto"/>
      </w:divBdr>
    </w:div>
    <w:div w:id="790167673">
      <w:bodyDiv w:val="1"/>
      <w:marLeft w:val="0"/>
      <w:marRight w:val="0"/>
      <w:marTop w:val="0"/>
      <w:marBottom w:val="0"/>
      <w:divBdr>
        <w:top w:val="none" w:sz="0" w:space="0" w:color="auto"/>
        <w:left w:val="none" w:sz="0" w:space="0" w:color="auto"/>
        <w:bottom w:val="none" w:sz="0" w:space="0" w:color="auto"/>
        <w:right w:val="none" w:sz="0" w:space="0" w:color="auto"/>
      </w:divBdr>
    </w:div>
    <w:div w:id="802888350">
      <w:bodyDiv w:val="1"/>
      <w:marLeft w:val="0"/>
      <w:marRight w:val="0"/>
      <w:marTop w:val="0"/>
      <w:marBottom w:val="0"/>
      <w:divBdr>
        <w:top w:val="none" w:sz="0" w:space="0" w:color="auto"/>
        <w:left w:val="none" w:sz="0" w:space="0" w:color="auto"/>
        <w:bottom w:val="none" w:sz="0" w:space="0" w:color="auto"/>
        <w:right w:val="none" w:sz="0" w:space="0" w:color="auto"/>
      </w:divBdr>
    </w:div>
    <w:div w:id="807209676">
      <w:bodyDiv w:val="1"/>
      <w:marLeft w:val="0"/>
      <w:marRight w:val="0"/>
      <w:marTop w:val="0"/>
      <w:marBottom w:val="0"/>
      <w:divBdr>
        <w:top w:val="none" w:sz="0" w:space="0" w:color="auto"/>
        <w:left w:val="none" w:sz="0" w:space="0" w:color="auto"/>
        <w:bottom w:val="none" w:sz="0" w:space="0" w:color="auto"/>
        <w:right w:val="none" w:sz="0" w:space="0" w:color="auto"/>
      </w:divBdr>
    </w:div>
    <w:div w:id="834153182">
      <w:bodyDiv w:val="1"/>
      <w:marLeft w:val="0"/>
      <w:marRight w:val="0"/>
      <w:marTop w:val="0"/>
      <w:marBottom w:val="0"/>
      <w:divBdr>
        <w:top w:val="none" w:sz="0" w:space="0" w:color="auto"/>
        <w:left w:val="none" w:sz="0" w:space="0" w:color="auto"/>
        <w:bottom w:val="none" w:sz="0" w:space="0" w:color="auto"/>
        <w:right w:val="none" w:sz="0" w:space="0" w:color="auto"/>
      </w:divBdr>
    </w:div>
    <w:div w:id="848063399">
      <w:bodyDiv w:val="1"/>
      <w:marLeft w:val="0"/>
      <w:marRight w:val="0"/>
      <w:marTop w:val="0"/>
      <w:marBottom w:val="0"/>
      <w:divBdr>
        <w:top w:val="none" w:sz="0" w:space="0" w:color="auto"/>
        <w:left w:val="none" w:sz="0" w:space="0" w:color="auto"/>
        <w:bottom w:val="none" w:sz="0" w:space="0" w:color="auto"/>
        <w:right w:val="none" w:sz="0" w:space="0" w:color="auto"/>
      </w:divBdr>
    </w:div>
    <w:div w:id="861407092">
      <w:bodyDiv w:val="1"/>
      <w:marLeft w:val="0"/>
      <w:marRight w:val="0"/>
      <w:marTop w:val="0"/>
      <w:marBottom w:val="0"/>
      <w:divBdr>
        <w:top w:val="none" w:sz="0" w:space="0" w:color="auto"/>
        <w:left w:val="none" w:sz="0" w:space="0" w:color="auto"/>
        <w:bottom w:val="none" w:sz="0" w:space="0" w:color="auto"/>
        <w:right w:val="none" w:sz="0" w:space="0" w:color="auto"/>
      </w:divBdr>
    </w:div>
    <w:div w:id="875893490">
      <w:bodyDiv w:val="1"/>
      <w:marLeft w:val="0"/>
      <w:marRight w:val="0"/>
      <w:marTop w:val="0"/>
      <w:marBottom w:val="0"/>
      <w:divBdr>
        <w:top w:val="none" w:sz="0" w:space="0" w:color="auto"/>
        <w:left w:val="none" w:sz="0" w:space="0" w:color="auto"/>
        <w:bottom w:val="none" w:sz="0" w:space="0" w:color="auto"/>
        <w:right w:val="none" w:sz="0" w:space="0" w:color="auto"/>
      </w:divBdr>
      <w:divsChild>
        <w:div w:id="1066873724">
          <w:marLeft w:val="0"/>
          <w:marRight w:val="0"/>
          <w:marTop w:val="0"/>
          <w:marBottom w:val="0"/>
          <w:divBdr>
            <w:top w:val="none" w:sz="0" w:space="0" w:color="auto"/>
            <w:left w:val="none" w:sz="0" w:space="0" w:color="auto"/>
            <w:bottom w:val="none" w:sz="0" w:space="0" w:color="auto"/>
            <w:right w:val="none" w:sz="0" w:space="0" w:color="auto"/>
          </w:divBdr>
          <w:divsChild>
            <w:div w:id="689843191">
              <w:marLeft w:val="0"/>
              <w:marRight w:val="0"/>
              <w:marTop w:val="0"/>
              <w:marBottom w:val="0"/>
              <w:divBdr>
                <w:top w:val="none" w:sz="0" w:space="0" w:color="auto"/>
                <w:left w:val="none" w:sz="0" w:space="0" w:color="auto"/>
                <w:bottom w:val="none" w:sz="0" w:space="0" w:color="auto"/>
                <w:right w:val="none" w:sz="0" w:space="0" w:color="auto"/>
              </w:divBdr>
              <w:divsChild>
                <w:div w:id="1637561402">
                  <w:marLeft w:val="0"/>
                  <w:marRight w:val="0"/>
                  <w:marTop w:val="0"/>
                  <w:marBottom w:val="0"/>
                  <w:divBdr>
                    <w:top w:val="none" w:sz="0" w:space="0" w:color="auto"/>
                    <w:left w:val="none" w:sz="0" w:space="0" w:color="auto"/>
                    <w:bottom w:val="none" w:sz="0" w:space="0" w:color="auto"/>
                    <w:right w:val="none" w:sz="0" w:space="0" w:color="auto"/>
                  </w:divBdr>
                  <w:divsChild>
                    <w:div w:id="1248347830">
                      <w:marLeft w:val="0"/>
                      <w:marRight w:val="0"/>
                      <w:marTop w:val="0"/>
                      <w:marBottom w:val="0"/>
                      <w:divBdr>
                        <w:top w:val="none" w:sz="0" w:space="0" w:color="auto"/>
                        <w:left w:val="none" w:sz="0" w:space="0" w:color="auto"/>
                        <w:bottom w:val="none" w:sz="0" w:space="0" w:color="auto"/>
                        <w:right w:val="none" w:sz="0" w:space="0" w:color="auto"/>
                      </w:divBdr>
                      <w:divsChild>
                        <w:div w:id="1974098405">
                          <w:marLeft w:val="0"/>
                          <w:marRight w:val="0"/>
                          <w:marTop w:val="0"/>
                          <w:marBottom w:val="0"/>
                          <w:divBdr>
                            <w:top w:val="none" w:sz="0" w:space="0" w:color="auto"/>
                            <w:left w:val="none" w:sz="0" w:space="0" w:color="auto"/>
                            <w:bottom w:val="none" w:sz="0" w:space="0" w:color="auto"/>
                            <w:right w:val="none" w:sz="0" w:space="0" w:color="auto"/>
                          </w:divBdr>
                          <w:divsChild>
                            <w:div w:id="27297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393484">
                      <w:marLeft w:val="0"/>
                      <w:marRight w:val="0"/>
                      <w:marTop w:val="0"/>
                      <w:marBottom w:val="0"/>
                      <w:divBdr>
                        <w:top w:val="none" w:sz="0" w:space="0" w:color="auto"/>
                        <w:left w:val="none" w:sz="0" w:space="0" w:color="auto"/>
                        <w:bottom w:val="none" w:sz="0" w:space="0" w:color="auto"/>
                        <w:right w:val="none" w:sz="0" w:space="0" w:color="auto"/>
                      </w:divBdr>
                      <w:divsChild>
                        <w:div w:id="1853377327">
                          <w:marLeft w:val="0"/>
                          <w:marRight w:val="0"/>
                          <w:marTop w:val="0"/>
                          <w:marBottom w:val="0"/>
                          <w:divBdr>
                            <w:top w:val="none" w:sz="0" w:space="0" w:color="auto"/>
                            <w:left w:val="none" w:sz="0" w:space="0" w:color="auto"/>
                            <w:bottom w:val="none" w:sz="0" w:space="0" w:color="auto"/>
                            <w:right w:val="none" w:sz="0" w:space="0" w:color="auto"/>
                          </w:divBdr>
                          <w:divsChild>
                            <w:div w:id="579415176">
                              <w:marLeft w:val="0"/>
                              <w:marRight w:val="0"/>
                              <w:marTop w:val="0"/>
                              <w:marBottom w:val="0"/>
                              <w:divBdr>
                                <w:top w:val="none" w:sz="0" w:space="0" w:color="auto"/>
                                <w:left w:val="none" w:sz="0" w:space="0" w:color="auto"/>
                                <w:bottom w:val="none" w:sz="0" w:space="0" w:color="auto"/>
                                <w:right w:val="none" w:sz="0" w:space="0" w:color="auto"/>
                              </w:divBdr>
                              <w:divsChild>
                                <w:div w:id="12276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813198">
          <w:marLeft w:val="0"/>
          <w:marRight w:val="0"/>
          <w:marTop w:val="0"/>
          <w:marBottom w:val="0"/>
          <w:divBdr>
            <w:top w:val="none" w:sz="0" w:space="0" w:color="auto"/>
            <w:left w:val="none" w:sz="0" w:space="0" w:color="auto"/>
            <w:bottom w:val="none" w:sz="0" w:space="0" w:color="auto"/>
            <w:right w:val="none" w:sz="0" w:space="0" w:color="auto"/>
          </w:divBdr>
          <w:divsChild>
            <w:div w:id="875895728">
              <w:marLeft w:val="0"/>
              <w:marRight w:val="0"/>
              <w:marTop w:val="0"/>
              <w:marBottom w:val="0"/>
              <w:divBdr>
                <w:top w:val="none" w:sz="0" w:space="0" w:color="auto"/>
                <w:left w:val="none" w:sz="0" w:space="0" w:color="auto"/>
                <w:bottom w:val="none" w:sz="0" w:space="0" w:color="auto"/>
                <w:right w:val="none" w:sz="0" w:space="0" w:color="auto"/>
              </w:divBdr>
              <w:divsChild>
                <w:div w:id="95729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021398">
      <w:bodyDiv w:val="1"/>
      <w:marLeft w:val="0"/>
      <w:marRight w:val="0"/>
      <w:marTop w:val="0"/>
      <w:marBottom w:val="0"/>
      <w:divBdr>
        <w:top w:val="none" w:sz="0" w:space="0" w:color="auto"/>
        <w:left w:val="none" w:sz="0" w:space="0" w:color="auto"/>
        <w:bottom w:val="none" w:sz="0" w:space="0" w:color="auto"/>
        <w:right w:val="none" w:sz="0" w:space="0" w:color="auto"/>
      </w:divBdr>
    </w:div>
    <w:div w:id="887767277">
      <w:bodyDiv w:val="1"/>
      <w:marLeft w:val="0"/>
      <w:marRight w:val="0"/>
      <w:marTop w:val="0"/>
      <w:marBottom w:val="0"/>
      <w:divBdr>
        <w:top w:val="none" w:sz="0" w:space="0" w:color="auto"/>
        <w:left w:val="none" w:sz="0" w:space="0" w:color="auto"/>
        <w:bottom w:val="none" w:sz="0" w:space="0" w:color="auto"/>
        <w:right w:val="none" w:sz="0" w:space="0" w:color="auto"/>
      </w:divBdr>
    </w:div>
    <w:div w:id="892666766">
      <w:bodyDiv w:val="1"/>
      <w:marLeft w:val="0"/>
      <w:marRight w:val="0"/>
      <w:marTop w:val="0"/>
      <w:marBottom w:val="0"/>
      <w:divBdr>
        <w:top w:val="none" w:sz="0" w:space="0" w:color="auto"/>
        <w:left w:val="none" w:sz="0" w:space="0" w:color="auto"/>
        <w:bottom w:val="none" w:sz="0" w:space="0" w:color="auto"/>
        <w:right w:val="none" w:sz="0" w:space="0" w:color="auto"/>
      </w:divBdr>
    </w:div>
    <w:div w:id="895628649">
      <w:bodyDiv w:val="1"/>
      <w:marLeft w:val="0"/>
      <w:marRight w:val="0"/>
      <w:marTop w:val="0"/>
      <w:marBottom w:val="0"/>
      <w:divBdr>
        <w:top w:val="none" w:sz="0" w:space="0" w:color="auto"/>
        <w:left w:val="none" w:sz="0" w:space="0" w:color="auto"/>
        <w:bottom w:val="none" w:sz="0" w:space="0" w:color="auto"/>
        <w:right w:val="none" w:sz="0" w:space="0" w:color="auto"/>
      </w:divBdr>
    </w:div>
    <w:div w:id="900557463">
      <w:bodyDiv w:val="1"/>
      <w:marLeft w:val="0"/>
      <w:marRight w:val="0"/>
      <w:marTop w:val="0"/>
      <w:marBottom w:val="0"/>
      <w:divBdr>
        <w:top w:val="none" w:sz="0" w:space="0" w:color="auto"/>
        <w:left w:val="none" w:sz="0" w:space="0" w:color="auto"/>
        <w:bottom w:val="none" w:sz="0" w:space="0" w:color="auto"/>
        <w:right w:val="none" w:sz="0" w:space="0" w:color="auto"/>
      </w:divBdr>
    </w:div>
    <w:div w:id="907106869">
      <w:bodyDiv w:val="1"/>
      <w:marLeft w:val="0"/>
      <w:marRight w:val="0"/>
      <w:marTop w:val="0"/>
      <w:marBottom w:val="0"/>
      <w:divBdr>
        <w:top w:val="none" w:sz="0" w:space="0" w:color="auto"/>
        <w:left w:val="none" w:sz="0" w:space="0" w:color="auto"/>
        <w:bottom w:val="none" w:sz="0" w:space="0" w:color="auto"/>
        <w:right w:val="none" w:sz="0" w:space="0" w:color="auto"/>
      </w:divBdr>
      <w:divsChild>
        <w:div w:id="1429235864">
          <w:marLeft w:val="0"/>
          <w:marRight w:val="0"/>
          <w:marTop w:val="0"/>
          <w:marBottom w:val="0"/>
          <w:divBdr>
            <w:top w:val="none" w:sz="0" w:space="0" w:color="auto"/>
            <w:left w:val="none" w:sz="0" w:space="0" w:color="auto"/>
            <w:bottom w:val="none" w:sz="0" w:space="0" w:color="auto"/>
            <w:right w:val="none" w:sz="0" w:space="0" w:color="auto"/>
          </w:divBdr>
          <w:divsChild>
            <w:div w:id="583034861">
              <w:marLeft w:val="0"/>
              <w:marRight w:val="0"/>
              <w:marTop w:val="0"/>
              <w:marBottom w:val="0"/>
              <w:divBdr>
                <w:top w:val="none" w:sz="0" w:space="0" w:color="auto"/>
                <w:left w:val="none" w:sz="0" w:space="0" w:color="auto"/>
                <w:bottom w:val="none" w:sz="0" w:space="0" w:color="auto"/>
                <w:right w:val="none" w:sz="0" w:space="0" w:color="auto"/>
              </w:divBdr>
              <w:divsChild>
                <w:div w:id="554006577">
                  <w:marLeft w:val="0"/>
                  <w:marRight w:val="0"/>
                  <w:marTop w:val="0"/>
                  <w:marBottom w:val="0"/>
                  <w:divBdr>
                    <w:top w:val="none" w:sz="0" w:space="0" w:color="auto"/>
                    <w:left w:val="none" w:sz="0" w:space="0" w:color="auto"/>
                    <w:bottom w:val="none" w:sz="0" w:space="0" w:color="auto"/>
                    <w:right w:val="none" w:sz="0" w:space="0" w:color="auto"/>
                  </w:divBdr>
                  <w:divsChild>
                    <w:div w:id="220948268">
                      <w:marLeft w:val="0"/>
                      <w:marRight w:val="0"/>
                      <w:marTop w:val="0"/>
                      <w:marBottom w:val="0"/>
                      <w:divBdr>
                        <w:top w:val="none" w:sz="0" w:space="0" w:color="auto"/>
                        <w:left w:val="none" w:sz="0" w:space="0" w:color="auto"/>
                        <w:bottom w:val="none" w:sz="0" w:space="0" w:color="auto"/>
                        <w:right w:val="none" w:sz="0" w:space="0" w:color="auto"/>
                      </w:divBdr>
                      <w:divsChild>
                        <w:div w:id="1927492970">
                          <w:marLeft w:val="0"/>
                          <w:marRight w:val="0"/>
                          <w:marTop w:val="0"/>
                          <w:marBottom w:val="0"/>
                          <w:divBdr>
                            <w:top w:val="none" w:sz="0" w:space="0" w:color="auto"/>
                            <w:left w:val="none" w:sz="0" w:space="0" w:color="auto"/>
                            <w:bottom w:val="none" w:sz="0" w:space="0" w:color="auto"/>
                            <w:right w:val="none" w:sz="0" w:space="0" w:color="auto"/>
                          </w:divBdr>
                          <w:divsChild>
                            <w:div w:id="218396426">
                              <w:marLeft w:val="0"/>
                              <w:marRight w:val="0"/>
                              <w:marTop w:val="0"/>
                              <w:marBottom w:val="0"/>
                              <w:divBdr>
                                <w:top w:val="none" w:sz="0" w:space="0" w:color="auto"/>
                                <w:left w:val="none" w:sz="0" w:space="0" w:color="auto"/>
                                <w:bottom w:val="none" w:sz="0" w:space="0" w:color="auto"/>
                                <w:right w:val="none" w:sz="0" w:space="0" w:color="auto"/>
                              </w:divBdr>
                              <w:divsChild>
                                <w:div w:id="175704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200135">
                          <w:marLeft w:val="0"/>
                          <w:marRight w:val="0"/>
                          <w:marTop w:val="0"/>
                          <w:marBottom w:val="0"/>
                          <w:divBdr>
                            <w:top w:val="none" w:sz="0" w:space="0" w:color="auto"/>
                            <w:left w:val="none" w:sz="0" w:space="0" w:color="auto"/>
                            <w:bottom w:val="none" w:sz="0" w:space="0" w:color="auto"/>
                            <w:right w:val="none" w:sz="0" w:space="0" w:color="auto"/>
                          </w:divBdr>
                          <w:divsChild>
                            <w:div w:id="1108742816">
                              <w:marLeft w:val="0"/>
                              <w:marRight w:val="0"/>
                              <w:marTop w:val="0"/>
                              <w:marBottom w:val="0"/>
                              <w:divBdr>
                                <w:top w:val="none" w:sz="0" w:space="0" w:color="auto"/>
                                <w:left w:val="none" w:sz="0" w:space="0" w:color="auto"/>
                                <w:bottom w:val="none" w:sz="0" w:space="0" w:color="auto"/>
                                <w:right w:val="none" w:sz="0" w:space="0" w:color="auto"/>
                              </w:divBdr>
                              <w:divsChild>
                                <w:div w:id="267349291">
                                  <w:marLeft w:val="0"/>
                                  <w:marRight w:val="0"/>
                                  <w:marTop w:val="0"/>
                                  <w:marBottom w:val="0"/>
                                  <w:divBdr>
                                    <w:top w:val="none" w:sz="0" w:space="0" w:color="auto"/>
                                    <w:left w:val="none" w:sz="0" w:space="0" w:color="auto"/>
                                    <w:bottom w:val="none" w:sz="0" w:space="0" w:color="auto"/>
                                    <w:right w:val="none" w:sz="0" w:space="0" w:color="auto"/>
                                  </w:divBdr>
                                  <w:divsChild>
                                    <w:div w:id="87091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8178010">
              <w:marLeft w:val="0"/>
              <w:marRight w:val="0"/>
              <w:marTop w:val="0"/>
              <w:marBottom w:val="0"/>
              <w:divBdr>
                <w:top w:val="none" w:sz="0" w:space="0" w:color="auto"/>
                <w:left w:val="none" w:sz="0" w:space="0" w:color="auto"/>
                <w:bottom w:val="none" w:sz="0" w:space="0" w:color="auto"/>
                <w:right w:val="none" w:sz="0" w:space="0" w:color="auto"/>
              </w:divBdr>
              <w:divsChild>
                <w:div w:id="433290393">
                  <w:marLeft w:val="0"/>
                  <w:marRight w:val="0"/>
                  <w:marTop w:val="0"/>
                  <w:marBottom w:val="0"/>
                  <w:divBdr>
                    <w:top w:val="none" w:sz="0" w:space="0" w:color="auto"/>
                    <w:left w:val="none" w:sz="0" w:space="0" w:color="auto"/>
                    <w:bottom w:val="none" w:sz="0" w:space="0" w:color="auto"/>
                    <w:right w:val="none" w:sz="0" w:space="0" w:color="auto"/>
                  </w:divBdr>
                  <w:divsChild>
                    <w:div w:id="5335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891724">
      <w:bodyDiv w:val="1"/>
      <w:marLeft w:val="0"/>
      <w:marRight w:val="0"/>
      <w:marTop w:val="0"/>
      <w:marBottom w:val="0"/>
      <w:divBdr>
        <w:top w:val="none" w:sz="0" w:space="0" w:color="auto"/>
        <w:left w:val="none" w:sz="0" w:space="0" w:color="auto"/>
        <w:bottom w:val="none" w:sz="0" w:space="0" w:color="auto"/>
        <w:right w:val="none" w:sz="0" w:space="0" w:color="auto"/>
      </w:divBdr>
    </w:div>
    <w:div w:id="925264099">
      <w:bodyDiv w:val="1"/>
      <w:marLeft w:val="0"/>
      <w:marRight w:val="0"/>
      <w:marTop w:val="0"/>
      <w:marBottom w:val="0"/>
      <w:divBdr>
        <w:top w:val="none" w:sz="0" w:space="0" w:color="auto"/>
        <w:left w:val="none" w:sz="0" w:space="0" w:color="auto"/>
        <w:bottom w:val="none" w:sz="0" w:space="0" w:color="auto"/>
        <w:right w:val="none" w:sz="0" w:space="0" w:color="auto"/>
      </w:divBdr>
      <w:divsChild>
        <w:div w:id="1350251478">
          <w:marLeft w:val="0"/>
          <w:marRight w:val="0"/>
          <w:marTop w:val="0"/>
          <w:marBottom w:val="0"/>
          <w:divBdr>
            <w:top w:val="none" w:sz="0" w:space="0" w:color="auto"/>
            <w:left w:val="none" w:sz="0" w:space="0" w:color="auto"/>
            <w:bottom w:val="none" w:sz="0" w:space="0" w:color="auto"/>
            <w:right w:val="none" w:sz="0" w:space="0" w:color="auto"/>
          </w:divBdr>
          <w:divsChild>
            <w:div w:id="853765740">
              <w:marLeft w:val="0"/>
              <w:marRight w:val="0"/>
              <w:marTop w:val="0"/>
              <w:marBottom w:val="0"/>
              <w:divBdr>
                <w:top w:val="none" w:sz="0" w:space="0" w:color="auto"/>
                <w:left w:val="none" w:sz="0" w:space="0" w:color="auto"/>
                <w:bottom w:val="none" w:sz="0" w:space="0" w:color="auto"/>
                <w:right w:val="none" w:sz="0" w:space="0" w:color="auto"/>
              </w:divBdr>
              <w:divsChild>
                <w:div w:id="1760567189">
                  <w:marLeft w:val="0"/>
                  <w:marRight w:val="0"/>
                  <w:marTop w:val="0"/>
                  <w:marBottom w:val="0"/>
                  <w:divBdr>
                    <w:top w:val="none" w:sz="0" w:space="0" w:color="auto"/>
                    <w:left w:val="none" w:sz="0" w:space="0" w:color="auto"/>
                    <w:bottom w:val="none" w:sz="0" w:space="0" w:color="auto"/>
                    <w:right w:val="none" w:sz="0" w:space="0" w:color="auto"/>
                  </w:divBdr>
                  <w:divsChild>
                    <w:div w:id="485366645">
                      <w:marLeft w:val="0"/>
                      <w:marRight w:val="0"/>
                      <w:marTop w:val="0"/>
                      <w:marBottom w:val="0"/>
                      <w:divBdr>
                        <w:top w:val="none" w:sz="0" w:space="0" w:color="auto"/>
                        <w:left w:val="none" w:sz="0" w:space="0" w:color="auto"/>
                        <w:bottom w:val="none" w:sz="0" w:space="0" w:color="auto"/>
                        <w:right w:val="none" w:sz="0" w:space="0" w:color="auto"/>
                      </w:divBdr>
                      <w:divsChild>
                        <w:div w:id="887909991">
                          <w:marLeft w:val="0"/>
                          <w:marRight w:val="0"/>
                          <w:marTop w:val="0"/>
                          <w:marBottom w:val="0"/>
                          <w:divBdr>
                            <w:top w:val="none" w:sz="0" w:space="0" w:color="auto"/>
                            <w:left w:val="none" w:sz="0" w:space="0" w:color="auto"/>
                            <w:bottom w:val="none" w:sz="0" w:space="0" w:color="auto"/>
                            <w:right w:val="none" w:sz="0" w:space="0" w:color="auto"/>
                          </w:divBdr>
                          <w:divsChild>
                            <w:div w:id="608320017">
                              <w:marLeft w:val="0"/>
                              <w:marRight w:val="0"/>
                              <w:marTop w:val="0"/>
                              <w:marBottom w:val="0"/>
                              <w:divBdr>
                                <w:top w:val="none" w:sz="0" w:space="0" w:color="auto"/>
                                <w:left w:val="none" w:sz="0" w:space="0" w:color="auto"/>
                                <w:bottom w:val="none" w:sz="0" w:space="0" w:color="auto"/>
                                <w:right w:val="none" w:sz="0" w:space="0" w:color="auto"/>
                              </w:divBdr>
                              <w:divsChild>
                                <w:div w:id="425005355">
                                  <w:marLeft w:val="0"/>
                                  <w:marRight w:val="0"/>
                                  <w:marTop w:val="0"/>
                                  <w:marBottom w:val="0"/>
                                  <w:divBdr>
                                    <w:top w:val="none" w:sz="0" w:space="0" w:color="auto"/>
                                    <w:left w:val="none" w:sz="0" w:space="0" w:color="auto"/>
                                    <w:bottom w:val="none" w:sz="0" w:space="0" w:color="auto"/>
                                    <w:right w:val="none" w:sz="0" w:space="0" w:color="auto"/>
                                  </w:divBdr>
                                  <w:divsChild>
                                    <w:div w:id="121500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548672">
                              <w:marLeft w:val="0"/>
                              <w:marRight w:val="0"/>
                              <w:marTop w:val="0"/>
                              <w:marBottom w:val="0"/>
                              <w:divBdr>
                                <w:top w:val="none" w:sz="0" w:space="0" w:color="auto"/>
                                <w:left w:val="none" w:sz="0" w:space="0" w:color="auto"/>
                                <w:bottom w:val="none" w:sz="0" w:space="0" w:color="auto"/>
                                <w:right w:val="none" w:sz="0" w:space="0" w:color="auto"/>
                              </w:divBdr>
                              <w:divsChild>
                                <w:div w:id="238486541">
                                  <w:marLeft w:val="0"/>
                                  <w:marRight w:val="0"/>
                                  <w:marTop w:val="0"/>
                                  <w:marBottom w:val="0"/>
                                  <w:divBdr>
                                    <w:top w:val="none" w:sz="0" w:space="0" w:color="auto"/>
                                    <w:left w:val="none" w:sz="0" w:space="0" w:color="auto"/>
                                    <w:bottom w:val="none" w:sz="0" w:space="0" w:color="auto"/>
                                    <w:right w:val="none" w:sz="0" w:space="0" w:color="auto"/>
                                  </w:divBdr>
                                  <w:divsChild>
                                    <w:div w:id="401106855">
                                      <w:marLeft w:val="0"/>
                                      <w:marRight w:val="0"/>
                                      <w:marTop w:val="0"/>
                                      <w:marBottom w:val="0"/>
                                      <w:divBdr>
                                        <w:top w:val="none" w:sz="0" w:space="0" w:color="auto"/>
                                        <w:left w:val="none" w:sz="0" w:space="0" w:color="auto"/>
                                        <w:bottom w:val="none" w:sz="0" w:space="0" w:color="auto"/>
                                        <w:right w:val="none" w:sz="0" w:space="0" w:color="auto"/>
                                      </w:divBdr>
                                      <w:divsChild>
                                        <w:div w:id="10146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2474453">
      <w:bodyDiv w:val="1"/>
      <w:marLeft w:val="0"/>
      <w:marRight w:val="0"/>
      <w:marTop w:val="0"/>
      <w:marBottom w:val="0"/>
      <w:divBdr>
        <w:top w:val="none" w:sz="0" w:space="0" w:color="auto"/>
        <w:left w:val="none" w:sz="0" w:space="0" w:color="auto"/>
        <w:bottom w:val="none" w:sz="0" w:space="0" w:color="auto"/>
        <w:right w:val="none" w:sz="0" w:space="0" w:color="auto"/>
      </w:divBdr>
      <w:divsChild>
        <w:div w:id="401295771">
          <w:marLeft w:val="0"/>
          <w:marRight w:val="0"/>
          <w:marTop w:val="0"/>
          <w:marBottom w:val="0"/>
          <w:divBdr>
            <w:top w:val="none" w:sz="0" w:space="0" w:color="auto"/>
            <w:left w:val="none" w:sz="0" w:space="0" w:color="auto"/>
            <w:bottom w:val="none" w:sz="0" w:space="0" w:color="auto"/>
            <w:right w:val="none" w:sz="0" w:space="0" w:color="auto"/>
          </w:divBdr>
          <w:divsChild>
            <w:div w:id="1850022090">
              <w:marLeft w:val="0"/>
              <w:marRight w:val="0"/>
              <w:marTop w:val="0"/>
              <w:marBottom w:val="0"/>
              <w:divBdr>
                <w:top w:val="none" w:sz="0" w:space="0" w:color="auto"/>
                <w:left w:val="none" w:sz="0" w:space="0" w:color="auto"/>
                <w:bottom w:val="none" w:sz="0" w:space="0" w:color="auto"/>
                <w:right w:val="none" w:sz="0" w:space="0" w:color="auto"/>
              </w:divBdr>
              <w:divsChild>
                <w:div w:id="1375619877">
                  <w:marLeft w:val="0"/>
                  <w:marRight w:val="0"/>
                  <w:marTop w:val="0"/>
                  <w:marBottom w:val="0"/>
                  <w:divBdr>
                    <w:top w:val="none" w:sz="0" w:space="0" w:color="auto"/>
                    <w:left w:val="none" w:sz="0" w:space="0" w:color="auto"/>
                    <w:bottom w:val="none" w:sz="0" w:space="0" w:color="auto"/>
                    <w:right w:val="none" w:sz="0" w:space="0" w:color="auto"/>
                  </w:divBdr>
                  <w:divsChild>
                    <w:div w:id="1365708957">
                      <w:marLeft w:val="0"/>
                      <w:marRight w:val="0"/>
                      <w:marTop w:val="0"/>
                      <w:marBottom w:val="0"/>
                      <w:divBdr>
                        <w:top w:val="none" w:sz="0" w:space="0" w:color="auto"/>
                        <w:left w:val="none" w:sz="0" w:space="0" w:color="auto"/>
                        <w:bottom w:val="none" w:sz="0" w:space="0" w:color="auto"/>
                        <w:right w:val="none" w:sz="0" w:space="0" w:color="auto"/>
                      </w:divBdr>
                      <w:divsChild>
                        <w:div w:id="187644550">
                          <w:marLeft w:val="0"/>
                          <w:marRight w:val="0"/>
                          <w:marTop w:val="0"/>
                          <w:marBottom w:val="0"/>
                          <w:divBdr>
                            <w:top w:val="none" w:sz="0" w:space="0" w:color="auto"/>
                            <w:left w:val="none" w:sz="0" w:space="0" w:color="auto"/>
                            <w:bottom w:val="none" w:sz="0" w:space="0" w:color="auto"/>
                            <w:right w:val="none" w:sz="0" w:space="0" w:color="auto"/>
                          </w:divBdr>
                          <w:divsChild>
                            <w:div w:id="214657298">
                              <w:marLeft w:val="0"/>
                              <w:marRight w:val="0"/>
                              <w:marTop w:val="0"/>
                              <w:marBottom w:val="0"/>
                              <w:divBdr>
                                <w:top w:val="none" w:sz="0" w:space="0" w:color="auto"/>
                                <w:left w:val="none" w:sz="0" w:space="0" w:color="auto"/>
                                <w:bottom w:val="none" w:sz="0" w:space="0" w:color="auto"/>
                                <w:right w:val="none" w:sz="0" w:space="0" w:color="auto"/>
                              </w:divBdr>
                              <w:divsChild>
                                <w:div w:id="206992169">
                                  <w:marLeft w:val="0"/>
                                  <w:marRight w:val="0"/>
                                  <w:marTop w:val="0"/>
                                  <w:marBottom w:val="0"/>
                                  <w:divBdr>
                                    <w:top w:val="none" w:sz="0" w:space="0" w:color="auto"/>
                                    <w:left w:val="none" w:sz="0" w:space="0" w:color="auto"/>
                                    <w:bottom w:val="none" w:sz="0" w:space="0" w:color="auto"/>
                                    <w:right w:val="none" w:sz="0" w:space="0" w:color="auto"/>
                                  </w:divBdr>
                                </w:div>
                                <w:div w:id="1588805503">
                                  <w:marLeft w:val="0"/>
                                  <w:marRight w:val="0"/>
                                  <w:marTop w:val="0"/>
                                  <w:marBottom w:val="0"/>
                                  <w:divBdr>
                                    <w:top w:val="none" w:sz="0" w:space="0" w:color="auto"/>
                                    <w:left w:val="none" w:sz="0" w:space="0" w:color="auto"/>
                                    <w:bottom w:val="none" w:sz="0" w:space="0" w:color="auto"/>
                                    <w:right w:val="none" w:sz="0" w:space="0" w:color="auto"/>
                                  </w:divBdr>
                                  <w:divsChild>
                                    <w:div w:id="1783304496">
                                      <w:marLeft w:val="0"/>
                                      <w:marRight w:val="0"/>
                                      <w:marTop w:val="0"/>
                                      <w:marBottom w:val="0"/>
                                      <w:divBdr>
                                        <w:top w:val="none" w:sz="0" w:space="0" w:color="auto"/>
                                        <w:left w:val="none" w:sz="0" w:space="0" w:color="auto"/>
                                        <w:bottom w:val="none" w:sz="0" w:space="0" w:color="auto"/>
                                        <w:right w:val="none" w:sz="0" w:space="0" w:color="auto"/>
                                      </w:divBdr>
                                      <w:divsChild>
                                        <w:div w:id="588588648">
                                          <w:marLeft w:val="0"/>
                                          <w:marRight w:val="0"/>
                                          <w:marTop w:val="0"/>
                                          <w:marBottom w:val="0"/>
                                          <w:divBdr>
                                            <w:top w:val="none" w:sz="0" w:space="0" w:color="auto"/>
                                            <w:left w:val="none" w:sz="0" w:space="0" w:color="auto"/>
                                            <w:bottom w:val="none" w:sz="0" w:space="0" w:color="auto"/>
                                            <w:right w:val="none" w:sz="0" w:space="0" w:color="auto"/>
                                          </w:divBdr>
                                          <w:divsChild>
                                            <w:div w:id="8507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3217226">
                      <w:marLeft w:val="0"/>
                      <w:marRight w:val="0"/>
                      <w:marTop w:val="0"/>
                      <w:marBottom w:val="0"/>
                      <w:divBdr>
                        <w:top w:val="none" w:sz="0" w:space="0" w:color="auto"/>
                        <w:left w:val="none" w:sz="0" w:space="0" w:color="auto"/>
                        <w:bottom w:val="none" w:sz="0" w:space="0" w:color="auto"/>
                        <w:right w:val="none" w:sz="0" w:space="0" w:color="auto"/>
                      </w:divBdr>
                      <w:divsChild>
                        <w:div w:id="900753864">
                          <w:marLeft w:val="0"/>
                          <w:marRight w:val="0"/>
                          <w:marTop w:val="0"/>
                          <w:marBottom w:val="0"/>
                          <w:divBdr>
                            <w:top w:val="none" w:sz="0" w:space="0" w:color="auto"/>
                            <w:left w:val="none" w:sz="0" w:space="0" w:color="auto"/>
                            <w:bottom w:val="none" w:sz="0" w:space="0" w:color="auto"/>
                            <w:right w:val="none" w:sz="0" w:space="0" w:color="auto"/>
                          </w:divBdr>
                          <w:divsChild>
                            <w:div w:id="23084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4358496">
          <w:marLeft w:val="0"/>
          <w:marRight w:val="0"/>
          <w:marTop w:val="0"/>
          <w:marBottom w:val="0"/>
          <w:divBdr>
            <w:top w:val="none" w:sz="0" w:space="0" w:color="auto"/>
            <w:left w:val="none" w:sz="0" w:space="0" w:color="auto"/>
            <w:bottom w:val="none" w:sz="0" w:space="0" w:color="auto"/>
            <w:right w:val="none" w:sz="0" w:space="0" w:color="auto"/>
          </w:divBdr>
          <w:divsChild>
            <w:div w:id="875653352">
              <w:marLeft w:val="0"/>
              <w:marRight w:val="0"/>
              <w:marTop w:val="0"/>
              <w:marBottom w:val="0"/>
              <w:divBdr>
                <w:top w:val="none" w:sz="0" w:space="0" w:color="auto"/>
                <w:left w:val="none" w:sz="0" w:space="0" w:color="auto"/>
                <w:bottom w:val="none" w:sz="0" w:space="0" w:color="auto"/>
                <w:right w:val="none" w:sz="0" w:space="0" w:color="auto"/>
              </w:divBdr>
              <w:divsChild>
                <w:div w:id="130758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197151">
      <w:bodyDiv w:val="1"/>
      <w:marLeft w:val="0"/>
      <w:marRight w:val="0"/>
      <w:marTop w:val="0"/>
      <w:marBottom w:val="0"/>
      <w:divBdr>
        <w:top w:val="none" w:sz="0" w:space="0" w:color="auto"/>
        <w:left w:val="none" w:sz="0" w:space="0" w:color="auto"/>
        <w:bottom w:val="none" w:sz="0" w:space="0" w:color="auto"/>
        <w:right w:val="none" w:sz="0" w:space="0" w:color="auto"/>
      </w:divBdr>
      <w:divsChild>
        <w:div w:id="390353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45111414">
      <w:bodyDiv w:val="1"/>
      <w:marLeft w:val="0"/>
      <w:marRight w:val="0"/>
      <w:marTop w:val="0"/>
      <w:marBottom w:val="0"/>
      <w:divBdr>
        <w:top w:val="none" w:sz="0" w:space="0" w:color="auto"/>
        <w:left w:val="none" w:sz="0" w:space="0" w:color="auto"/>
        <w:bottom w:val="none" w:sz="0" w:space="0" w:color="auto"/>
        <w:right w:val="none" w:sz="0" w:space="0" w:color="auto"/>
      </w:divBdr>
    </w:div>
    <w:div w:id="961769212">
      <w:bodyDiv w:val="1"/>
      <w:marLeft w:val="0"/>
      <w:marRight w:val="0"/>
      <w:marTop w:val="0"/>
      <w:marBottom w:val="0"/>
      <w:divBdr>
        <w:top w:val="none" w:sz="0" w:space="0" w:color="auto"/>
        <w:left w:val="none" w:sz="0" w:space="0" w:color="auto"/>
        <w:bottom w:val="none" w:sz="0" w:space="0" w:color="auto"/>
        <w:right w:val="none" w:sz="0" w:space="0" w:color="auto"/>
      </w:divBdr>
      <w:divsChild>
        <w:div w:id="16842113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5697679">
      <w:bodyDiv w:val="1"/>
      <w:marLeft w:val="0"/>
      <w:marRight w:val="0"/>
      <w:marTop w:val="0"/>
      <w:marBottom w:val="0"/>
      <w:divBdr>
        <w:top w:val="none" w:sz="0" w:space="0" w:color="auto"/>
        <w:left w:val="none" w:sz="0" w:space="0" w:color="auto"/>
        <w:bottom w:val="none" w:sz="0" w:space="0" w:color="auto"/>
        <w:right w:val="none" w:sz="0" w:space="0" w:color="auto"/>
      </w:divBdr>
    </w:div>
    <w:div w:id="995038805">
      <w:bodyDiv w:val="1"/>
      <w:marLeft w:val="0"/>
      <w:marRight w:val="0"/>
      <w:marTop w:val="0"/>
      <w:marBottom w:val="0"/>
      <w:divBdr>
        <w:top w:val="none" w:sz="0" w:space="0" w:color="auto"/>
        <w:left w:val="none" w:sz="0" w:space="0" w:color="auto"/>
        <w:bottom w:val="none" w:sz="0" w:space="0" w:color="auto"/>
        <w:right w:val="none" w:sz="0" w:space="0" w:color="auto"/>
      </w:divBdr>
    </w:div>
    <w:div w:id="1008481468">
      <w:bodyDiv w:val="1"/>
      <w:marLeft w:val="0"/>
      <w:marRight w:val="0"/>
      <w:marTop w:val="0"/>
      <w:marBottom w:val="0"/>
      <w:divBdr>
        <w:top w:val="none" w:sz="0" w:space="0" w:color="auto"/>
        <w:left w:val="none" w:sz="0" w:space="0" w:color="auto"/>
        <w:bottom w:val="none" w:sz="0" w:space="0" w:color="auto"/>
        <w:right w:val="none" w:sz="0" w:space="0" w:color="auto"/>
      </w:divBdr>
    </w:div>
    <w:div w:id="1021587369">
      <w:bodyDiv w:val="1"/>
      <w:marLeft w:val="0"/>
      <w:marRight w:val="0"/>
      <w:marTop w:val="0"/>
      <w:marBottom w:val="0"/>
      <w:divBdr>
        <w:top w:val="none" w:sz="0" w:space="0" w:color="auto"/>
        <w:left w:val="none" w:sz="0" w:space="0" w:color="auto"/>
        <w:bottom w:val="none" w:sz="0" w:space="0" w:color="auto"/>
        <w:right w:val="none" w:sz="0" w:space="0" w:color="auto"/>
      </w:divBdr>
      <w:divsChild>
        <w:div w:id="1364536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73550471">
      <w:bodyDiv w:val="1"/>
      <w:marLeft w:val="0"/>
      <w:marRight w:val="0"/>
      <w:marTop w:val="0"/>
      <w:marBottom w:val="0"/>
      <w:divBdr>
        <w:top w:val="none" w:sz="0" w:space="0" w:color="auto"/>
        <w:left w:val="none" w:sz="0" w:space="0" w:color="auto"/>
        <w:bottom w:val="none" w:sz="0" w:space="0" w:color="auto"/>
        <w:right w:val="none" w:sz="0" w:space="0" w:color="auto"/>
      </w:divBdr>
    </w:div>
    <w:div w:id="1082527668">
      <w:bodyDiv w:val="1"/>
      <w:marLeft w:val="0"/>
      <w:marRight w:val="0"/>
      <w:marTop w:val="0"/>
      <w:marBottom w:val="0"/>
      <w:divBdr>
        <w:top w:val="none" w:sz="0" w:space="0" w:color="auto"/>
        <w:left w:val="none" w:sz="0" w:space="0" w:color="auto"/>
        <w:bottom w:val="none" w:sz="0" w:space="0" w:color="auto"/>
        <w:right w:val="none" w:sz="0" w:space="0" w:color="auto"/>
      </w:divBdr>
    </w:div>
    <w:div w:id="1084450950">
      <w:bodyDiv w:val="1"/>
      <w:marLeft w:val="0"/>
      <w:marRight w:val="0"/>
      <w:marTop w:val="0"/>
      <w:marBottom w:val="0"/>
      <w:divBdr>
        <w:top w:val="none" w:sz="0" w:space="0" w:color="auto"/>
        <w:left w:val="none" w:sz="0" w:space="0" w:color="auto"/>
        <w:bottom w:val="none" w:sz="0" w:space="0" w:color="auto"/>
        <w:right w:val="none" w:sz="0" w:space="0" w:color="auto"/>
      </w:divBdr>
    </w:div>
    <w:div w:id="1092245065">
      <w:bodyDiv w:val="1"/>
      <w:marLeft w:val="0"/>
      <w:marRight w:val="0"/>
      <w:marTop w:val="0"/>
      <w:marBottom w:val="0"/>
      <w:divBdr>
        <w:top w:val="none" w:sz="0" w:space="0" w:color="auto"/>
        <w:left w:val="none" w:sz="0" w:space="0" w:color="auto"/>
        <w:bottom w:val="none" w:sz="0" w:space="0" w:color="auto"/>
        <w:right w:val="none" w:sz="0" w:space="0" w:color="auto"/>
      </w:divBdr>
      <w:divsChild>
        <w:div w:id="1390811913">
          <w:marLeft w:val="0"/>
          <w:marRight w:val="0"/>
          <w:marTop w:val="0"/>
          <w:marBottom w:val="0"/>
          <w:divBdr>
            <w:top w:val="none" w:sz="0" w:space="0" w:color="auto"/>
            <w:left w:val="none" w:sz="0" w:space="0" w:color="auto"/>
            <w:bottom w:val="none" w:sz="0" w:space="0" w:color="auto"/>
            <w:right w:val="none" w:sz="0" w:space="0" w:color="auto"/>
          </w:divBdr>
          <w:divsChild>
            <w:div w:id="2141847654">
              <w:marLeft w:val="0"/>
              <w:marRight w:val="0"/>
              <w:marTop w:val="0"/>
              <w:marBottom w:val="0"/>
              <w:divBdr>
                <w:top w:val="none" w:sz="0" w:space="0" w:color="auto"/>
                <w:left w:val="none" w:sz="0" w:space="0" w:color="auto"/>
                <w:bottom w:val="none" w:sz="0" w:space="0" w:color="auto"/>
                <w:right w:val="none" w:sz="0" w:space="0" w:color="auto"/>
              </w:divBdr>
            </w:div>
            <w:div w:id="167348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69646">
      <w:bodyDiv w:val="1"/>
      <w:marLeft w:val="0"/>
      <w:marRight w:val="0"/>
      <w:marTop w:val="0"/>
      <w:marBottom w:val="0"/>
      <w:divBdr>
        <w:top w:val="none" w:sz="0" w:space="0" w:color="auto"/>
        <w:left w:val="none" w:sz="0" w:space="0" w:color="auto"/>
        <w:bottom w:val="none" w:sz="0" w:space="0" w:color="auto"/>
        <w:right w:val="none" w:sz="0" w:space="0" w:color="auto"/>
      </w:divBdr>
      <w:divsChild>
        <w:div w:id="1587111455">
          <w:marLeft w:val="0"/>
          <w:marRight w:val="0"/>
          <w:marTop w:val="0"/>
          <w:marBottom w:val="0"/>
          <w:divBdr>
            <w:top w:val="none" w:sz="0" w:space="0" w:color="auto"/>
            <w:left w:val="none" w:sz="0" w:space="0" w:color="auto"/>
            <w:bottom w:val="none" w:sz="0" w:space="0" w:color="auto"/>
            <w:right w:val="none" w:sz="0" w:space="0" w:color="auto"/>
          </w:divBdr>
          <w:divsChild>
            <w:div w:id="1721829429">
              <w:marLeft w:val="0"/>
              <w:marRight w:val="0"/>
              <w:marTop w:val="0"/>
              <w:marBottom w:val="0"/>
              <w:divBdr>
                <w:top w:val="none" w:sz="0" w:space="0" w:color="auto"/>
                <w:left w:val="none" w:sz="0" w:space="0" w:color="auto"/>
                <w:bottom w:val="none" w:sz="0" w:space="0" w:color="auto"/>
                <w:right w:val="none" w:sz="0" w:space="0" w:color="auto"/>
              </w:divBdr>
              <w:divsChild>
                <w:div w:id="1720980527">
                  <w:marLeft w:val="0"/>
                  <w:marRight w:val="0"/>
                  <w:marTop w:val="0"/>
                  <w:marBottom w:val="0"/>
                  <w:divBdr>
                    <w:top w:val="none" w:sz="0" w:space="0" w:color="auto"/>
                    <w:left w:val="none" w:sz="0" w:space="0" w:color="auto"/>
                    <w:bottom w:val="none" w:sz="0" w:space="0" w:color="auto"/>
                    <w:right w:val="none" w:sz="0" w:space="0" w:color="auto"/>
                  </w:divBdr>
                  <w:divsChild>
                    <w:div w:id="647904650">
                      <w:marLeft w:val="0"/>
                      <w:marRight w:val="0"/>
                      <w:marTop w:val="0"/>
                      <w:marBottom w:val="0"/>
                      <w:divBdr>
                        <w:top w:val="none" w:sz="0" w:space="0" w:color="auto"/>
                        <w:left w:val="none" w:sz="0" w:space="0" w:color="auto"/>
                        <w:bottom w:val="none" w:sz="0" w:space="0" w:color="auto"/>
                        <w:right w:val="none" w:sz="0" w:space="0" w:color="auto"/>
                      </w:divBdr>
                      <w:divsChild>
                        <w:div w:id="309093250">
                          <w:marLeft w:val="0"/>
                          <w:marRight w:val="0"/>
                          <w:marTop w:val="0"/>
                          <w:marBottom w:val="0"/>
                          <w:divBdr>
                            <w:top w:val="none" w:sz="0" w:space="0" w:color="auto"/>
                            <w:left w:val="none" w:sz="0" w:space="0" w:color="auto"/>
                            <w:bottom w:val="none" w:sz="0" w:space="0" w:color="auto"/>
                            <w:right w:val="none" w:sz="0" w:space="0" w:color="auto"/>
                          </w:divBdr>
                          <w:divsChild>
                            <w:div w:id="577058547">
                              <w:marLeft w:val="0"/>
                              <w:marRight w:val="0"/>
                              <w:marTop w:val="0"/>
                              <w:marBottom w:val="0"/>
                              <w:divBdr>
                                <w:top w:val="none" w:sz="0" w:space="0" w:color="auto"/>
                                <w:left w:val="none" w:sz="0" w:space="0" w:color="auto"/>
                                <w:bottom w:val="none" w:sz="0" w:space="0" w:color="auto"/>
                                <w:right w:val="none" w:sz="0" w:space="0" w:color="auto"/>
                              </w:divBdr>
                              <w:divsChild>
                                <w:div w:id="1867480784">
                                  <w:marLeft w:val="0"/>
                                  <w:marRight w:val="0"/>
                                  <w:marTop w:val="0"/>
                                  <w:marBottom w:val="0"/>
                                  <w:divBdr>
                                    <w:top w:val="none" w:sz="0" w:space="0" w:color="auto"/>
                                    <w:left w:val="none" w:sz="0" w:space="0" w:color="auto"/>
                                    <w:bottom w:val="none" w:sz="0" w:space="0" w:color="auto"/>
                                    <w:right w:val="none" w:sz="0" w:space="0" w:color="auto"/>
                                  </w:divBdr>
                                  <w:divsChild>
                                    <w:div w:id="11131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6469493">
          <w:marLeft w:val="0"/>
          <w:marRight w:val="0"/>
          <w:marTop w:val="0"/>
          <w:marBottom w:val="0"/>
          <w:divBdr>
            <w:top w:val="none" w:sz="0" w:space="0" w:color="auto"/>
            <w:left w:val="none" w:sz="0" w:space="0" w:color="auto"/>
            <w:bottom w:val="none" w:sz="0" w:space="0" w:color="auto"/>
            <w:right w:val="none" w:sz="0" w:space="0" w:color="auto"/>
          </w:divBdr>
        </w:div>
        <w:div w:id="1986620779">
          <w:marLeft w:val="0"/>
          <w:marRight w:val="0"/>
          <w:marTop w:val="0"/>
          <w:marBottom w:val="0"/>
          <w:divBdr>
            <w:top w:val="none" w:sz="0" w:space="0" w:color="auto"/>
            <w:left w:val="none" w:sz="0" w:space="0" w:color="auto"/>
            <w:bottom w:val="none" w:sz="0" w:space="0" w:color="auto"/>
            <w:right w:val="none" w:sz="0" w:space="0" w:color="auto"/>
          </w:divBdr>
        </w:div>
      </w:divsChild>
    </w:div>
    <w:div w:id="1138691426">
      <w:bodyDiv w:val="1"/>
      <w:marLeft w:val="0"/>
      <w:marRight w:val="0"/>
      <w:marTop w:val="0"/>
      <w:marBottom w:val="0"/>
      <w:divBdr>
        <w:top w:val="none" w:sz="0" w:space="0" w:color="auto"/>
        <w:left w:val="none" w:sz="0" w:space="0" w:color="auto"/>
        <w:bottom w:val="none" w:sz="0" w:space="0" w:color="auto"/>
        <w:right w:val="none" w:sz="0" w:space="0" w:color="auto"/>
      </w:divBdr>
    </w:div>
    <w:div w:id="1148787550">
      <w:bodyDiv w:val="1"/>
      <w:marLeft w:val="0"/>
      <w:marRight w:val="0"/>
      <w:marTop w:val="0"/>
      <w:marBottom w:val="0"/>
      <w:divBdr>
        <w:top w:val="none" w:sz="0" w:space="0" w:color="auto"/>
        <w:left w:val="none" w:sz="0" w:space="0" w:color="auto"/>
        <w:bottom w:val="none" w:sz="0" w:space="0" w:color="auto"/>
        <w:right w:val="none" w:sz="0" w:space="0" w:color="auto"/>
      </w:divBdr>
    </w:div>
    <w:div w:id="1149514919">
      <w:bodyDiv w:val="1"/>
      <w:marLeft w:val="0"/>
      <w:marRight w:val="0"/>
      <w:marTop w:val="0"/>
      <w:marBottom w:val="0"/>
      <w:divBdr>
        <w:top w:val="none" w:sz="0" w:space="0" w:color="auto"/>
        <w:left w:val="none" w:sz="0" w:space="0" w:color="auto"/>
        <w:bottom w:val="none" w:sz="0" w:space="0" w:color="auto"/>
        <w:right w:val="none" w:sz="0" w:space="0" w:color="auto"/>
      </w:divBdr>
    </w:div>
    <w:div w:id="1149522330">
      <w:bodyDiv w:val="1"/>
      <w:marLeft w:val="0"/>
      <w:marRight w:val="0"/>
      <w:marTop w:val="0"/>
      <w:marBottom w:val="0"/>
      <w:divBdr>
        <w:top w:val="none" w:sz="0" w:space="0" w:color="auto"/>
        <w:left w:val="none" w:sz="0" w:space="0" w:color="auto"/>
        <w:bottom w:val="none" w:sz="0" w:space="0" w:color="auto"/>
        <w:right w:val="none" w:sz="0" w:space="0" w:color="auto"/>
      </w:divBdr>
    </w:div>
    <w:div w:id="1165392083">
      <w:bodyDiv w:val="1"/>
      <w:marLeft w:val="0"/>
      <w:marRight w:val="0"/>
      <w:marTop w:val="0"/>
      <w:marBottom w:val="0"/>
      <w:divBdr>
        <w:top w:val="none" w:sz="0" w:space="0" w:color="auto"/>
        <w:left w:val="none" w:sz="0" w:space="0" w:color="auto"/>
        <w:bottom w:val="none" w:sz="0" w:space="0" w:color="auto"/>
        <w:right w:val="none" w:sz="0" w:space="0" w:color="auto"/>
      </w:divBdr>
    </w:div>
    <w:div w:id="1168836098">
      <w:bodyDiv w:val="1"/>
      <w:marLeft w:val="0"/>
      <w:marRight w:val="0"/>
      <w:marTop w:val="0"/>
      <w:marBottom w:val="0"/>
      <w:divBdr>
        <w:top w:val="none" w:sz="0" w:space="0" w:color="auto"/>
        <w:left w:val="none" w:sz="0" w:space="0" w:color="auto"/>
        <w:bottom w:val="none" w:sz="0" w:space="0" w:color="auto"/>
        <w:right w:val="none" w:sz="0" w:space="0" w:color="auto"/>
      </w:divBdr>
    </w:div>
    <w:div w:id="1185824995">
      <w:bodyDiv w:val="1"/>
      <w:marLeft w:val="0"/>
      <w:marRight w:val="0"/>
      <w:marTop w:val="0"/>
      <w:marBottom w:val="0"/>
      <w:divBdr>
        <w:top w:val="none" w:sz="0" w:space="0" w:color="auto"/>
        <w:left w:val="none" w:sz="0" w:space="0" w:color="auto"/>
        <w:bottom w:val="none" w:sz="0" w:space="0" w:color="auto"/>
        <w:right w:val="none" w:sz="0" w:space="0" w:color="auto"/>
      </w:divBdr>
    </w:div>
    <w:div w:id="1198469100">
      <w:bodyDiv w:val="1"/>
      <w:marLeft w:val="0"/>
      <w:marRight w:val="0"/>
      <w:marTop w:val="0"/>
      <w:marBottom w:val="0"/>
      <w:divBdr>
        <w:top w:val="none" w:sz="0" w:space="0" w:color="auto"/>
        <w:left w:val="none" w:sz="0" w:space="0" w:color="auto"/>
        <w:bottom w:val="none" w:sz="0" w:space="0" w:color="auto"/>
        <w:right w:val="none" w:sz="0" w:space="0" w:color="auto"/>
      </w:divBdr>
    </w:div>
    <w:div w:id="1216047023">
      <w:bodyDiv w:val="1"/>
      <w:marLeft w:val="0"/>
      <w:marRight w:val="0"/>
      <w:marTop w:val="0"/>
      <w:marBottom w:val="0"/>
      <w:divBdr>
        <w:top w:val="none" w:sz="0" w:space="0" w:color="auto"/>
        <w:left w:val="none" w:sz="0" w:space="0" w:color="auto"/>
        <w:bottom w:val="none" w:sz="0" w:space="0" w:color="auto"/>
        <w:right w:val="none" w:sz="0" w:space="0" w:color="auto"/>
      </w:divBdr>
    </w:div>
    <w:div w:id="1223639422">
      <w:bodyDiv w:val="1"/>
      <w:marLeft w:val="0"/>
      <w:marRight w:val="0"/>
      <w:marTop w:val="0"/>
      <w:marBottom w:val="0"/>
      <w:divBdr>
        <w:top w:val="none" w:sz="0" w:space="0" w:color="auto"/>
        <w:left w:val="none" w:sz="0" w:space="0" w:color="auto"/>
        <w:bottom w:val="none" w:sz="0" w:space="0" w:color="auto"/>
        <w:right w:val="none" w:sz="0" w:space="0" w:color="auto"/>
      </w:divBdr>
    </w:div>
    <w:div w:id="1226184805">
      <w:bodyDiv w:val="1"/>
      <w:marLeft w:val="0"/>
      <w:marRight w:val="0"/>
      <w:marTop w:val="0"/>
      <w:marBottom w:val="0"/>
      <w:divBdr>
        <w:top w:val="none" w:sz="0" w:space="0" w:color="auto"/>
        <w:left w:val="none" w:sz="0" w:space="0" w:color="auto"/>
        <w:bottom w:val="none" w:sz="0" w:space="0" w:color="auto"/>
        <w:right w:val="none" w:sz="0" w:space="0" w:color="auto"/>
      </w:divBdr>
    </w:div>
    <w:div w:id="1228878721">
      <w:bodyDiv w:val="1"/>
      <w:marLeft w:val="0"/>
      <w:marRight w:val="0"/>
      <w:marTop w:val="0"/>
      <w:marBottom w:val="0"/>
      <w:divBdr>
        <w:top w:val="none" w:sz="0" w:space="0" w:color="auto"/>
        <w:left w:val="none" w:sz="0" w:space="0" w:color="auto"/>
        <w:bottom w:val="none" w:sz="0" w:space="0" w:color="auto"/>
        <w:right w:val="none" w:sz="0" w:space="0" w:color="auto"/>
      </w:divBdr>
    </w:div>
    <w:div w:id="1238712481">
      <w:bodyDiv w:val="1"/>
      <w:marLeft w:val="0"/>
      <w:marRight w:val="0"/>
      <w:marTop w:val="0"/>
      <w:marBottom w:val="0"/>
      <w:divBdr>
        <w:top w:val="none" w:sz="0" w:space="0" w:color="auto"/>
        <w:left w:val="none" w:sz="0" w:space="0" w:color="auto"/>
        <w:bottom w:val="none" w:sz="0" w:space="0" w:color="auto"/>
        <w:right w:val="none" w:sz="0" w:space="0" w:color="auto"/>
      </w:divBdr>
    </w:div>
    <w:div w:id="1247954408">
      <w:bodyDiv w:val="1"/>
      <w:marLeft w:val="0"/>
      <w:marRight w:val="0"/>
      <w:marTop w:val="0"/>
      <w:marBottom w:val="0"/>
      <w:divBdr>
        <w:top w:val="none" w:sz="0" w:space="0" w:color="auto"/>
        <w:left w:val="none" w:sz="0" w:space="0" w:color="auto"/>
        <w:bottom w:val="none" w:sz="0" w:space="0" w:color="auto"/>
        <w:right w:val="none" w:sz="0" w:space="0" w:color="auto"/>
      </w:divBdr>
      <w:divsChild>
        <w:div w:id="584340291">
          <w:marLeft w:val="0"/>
          <w:marRight w:val="0"/>
          <w:marTop w:val="0"/>
          <w:marBottom w:val="0"/>
          <w:divBdr>
            <w:top w:val="none" w:sz="0" w:space="0" w:color="auto"/>
            <w:left w:val="none" w:sz="0" w:space="0" w:color="auto"/>
            <w:bottom w:val="none" w:sz="0" w:space="0" w:color="auto"/>
            <w:right w:val="none" w:sz="0" w:space="0" w:color="auto"/>
          </w:divBdr>
          <w:divsChild>
            <w:div w:id="1871456650">
              <w:marLeft w:val="0"/>
              <w:marRight w:val="0"/>
              <w:marTop w:val="0"/>
              <w:marBottom w:val="0"/>
              <w:divBdr>
                <w:top w:val="none" w:sz="0" w:space="0" w:color="auto"/>
                <w:left w:val="none" w:sz="0" w:space="0" w:color="auto"/>
                <w:bottom w:val="none" w:sz="0" w:space="0" w:color="auto"/>
                <w:right w:val="none" w:sz="0" w:space="0" w:color="auto"/>
              </w:divBdr>
              <w:divsChild>
                <w:div w:id="813177560">
                  <w:marLeft w:val="0"/>
                  <w:marRight w:val="0"/>
                  <w:marTop w:val="0"/>
                  <w:marBottom w:val="0"/>
                  <w:divBdr>
                    <w:top w:val="none" w:sz="0" w:space="0" w:color="auto"/>
                    <w:left w:val="none" w:sz="0" w:space="0" w:color="auto"/>
                    <w:bottom w:val="none" w:sz="0" w:space="0" w:color="auto"/>
                    <w:right w:val="none" w:sz="0" w:space="0" w:color="auto"/>
                  </w:divBdr>
                  <w:divsChild>
                    <w:div w:id="1496459438">
                      <w:marLeft w:val="0"/>
                      <w:marRight w:val="0"/>
                      <w:marTop w:val="0"/>
                      <w:marBottom w:val="0"/>
                      <w:divBdr>
                        <w:top w:val="none" w:sz="0" w:space="0" w:color="auto"/>
                        <w:left w:val="none" w:sz="0" w:space="0" w:color="auto"/>
                        <w:bottom w:val="none" w:sz="0" w:space="0" w:color="auto"/>
                        <w:right w:val="none" w:sz="0" w:space="0" w:color="auto"/>
                      </w:divBdr>
                      <w:divsChild>
                        <w:div w:id="962421639">
                          <w:marLeft w:val="0"/>
                          <w:marRight w:val="0"/>
                          <w:marTop w:val="0"/>
                          <w:marBottom w:val="0"/>
                          <w:divBdr>
                            <w:top w:val="none" w:sz="0" w:space="0" w:color="auto"/>
                            <w:left w:val="none" w:sz="0" w:space="0" w:color="auto"/>
                            <w:bottom w:val="none" w:sz="0" w:space="0" w:color="auto"/>
                            <w:right w:val="none" w:sz="0" w:space="0" w:color="auto"/>
                          </w:divBdr>
                          <w:divsChild>
                            <w:div w:id="1685084478">
                              <w:marLeft w:val="0"/>
                              <w:marRight w:val="0"/>
                              <w:marTop w:val="0"/>
                              <w:marBottom w:val="0"/>
                              <w:divBdr>
                                <w:top w:val="none" w:sz="0" w:space="0" w:color="auto"/>
                                <w:left w:val="none" w:sz="0" w:space="0" w:color="auto"/>
                                <w:bottom w:val="none" w:sz="0" w:space="0" w:color="auto"/>
                                <w:right w:val="none" w:sz="0" w:space="0" w:color="auto"/>
                              </w:divBdr>
                              <w:divsChild>
                                <w:div w:id="164168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4509417">
      <w:bodyDiv w:val="1"/>
      <w:marLeft w:val="0"/>
      <w:marRight w:val="0"/>
      <w:marTop w:val="0"/>
      <w:marBottom w:val="0"/>
      <w:divBdr>
        <w:top w:val="none" w:sz="0" w:space="0" w:color="auto"/>
        <w:left w:val="none" w:sz="0" w:space="0" w:color="auto"/>
        <w:bottom w:val="none" w:sz="0" w:space="0" w:color="auto"/>
        <w:right w:val="none" w:sz="0" w:space="0" w:color="auto"/>
      </w:divBdr>
    </w:div>
    <w:div w:id="1258634237">
      <w:bodyDiv w:val="1"/>
      <w:marLeft w:val="0"/>
      <w:marRight w:val="0"/>
      <w:marTop w:val="0"/>
      <w:marBottom w:val="0"/>
      <w:divBdr>
        <w:top w:val="none" w:sz="0" w:space="0" w:color="auto"/>
        <w:left w:val="none" w:sz="0" w:space="0" w:color="auto"/>
        <w:bottom w:val="none" w:sz="0" w:space="0" w:color="auto"/>
        <w:right w:val="none" w:sz="0" w:space="0" w:color="auto"/>
      </w:divBdr>
    </w:div>
    <w:div w:id="1285843695">
      <w:bodyDiv w:val="1"/>
      <w:marLeft w:val="0"/>
      <w:marRight w:val="0"/>
      <w:marTop w:val="0"/>
      <w:marBottom w:val="0"/>
      <w:divBdr>
        <w:top w:val="none" w:sz="0" w:space="0" w:color="auto"/>
        <w:left w:val="none" w:sz="0" w:space="0" w:color="auto"/>
        <w:bottom w:val="none" w:sz="0" w:space="0" w:color="auto"/>
        <w:right w:val="none" w:sz="0" w:space="0" w:color="auto"/>
      </w:divBdr>
    </w:div>
    <w:div w:id="1287538743">
      <w:bodyDiv w:val="1"/>
      <w:marLeft w:val="0"/>
      <w:marRight w:val="0"/>
      <w:marTop w:val="0"/>
      <w:marBottom w:val="0"/>
      <w:divBdr>
        <w:top w:val="none" w:sz="0" w:space="0" w:color="auto"/>
        <w:left w:val="none" w:sz="0" w:space="0" w:color="auto"/>
        <w:bottom w:val="none" w:sz="0" w:space="0" w:color="auto"/>
        <w:right w:val="none" w:sz="0" w:space="0" w:color="auto"/>
      </w:divBdr>
      <w:divsChild>
        <w:div w:id="553467070">
          <w:marLeft w:val="0"/>
          <w:marRight w:val="0"/>
          <w:marTop w:val="0"/>
          <w:marBottom w:val="0"/>
          <w:divBdr>
            <w:top w:val="none" w:sz="0" w:space="0" w:color="auto"/>
            <w:left w:val="none" w:sz="0" w:space="0" w:color="auto"/>
            <w:bottom w:val="none" w:sz="0" w:space="0" w:color="auto"/>
            <w:right w:val="none" w:sz="0" w:space="0" w:color="auto"/>
          </w:divBdr>
          <w:divsChild>
            <w:div w:id="472798512">
              <w:marLeft w:val="0"/>
              <w:marRight w:val="0"/>
              <w:marTop w:val="0"/>
              <w:marBottom w:val="0"/>
              <w:divBdr>
                <w:top w:val="none" w:sz="0" w:space="0" w:color="auto"/>
                <w:left w:val="none" w:sz="0" w:space="0" w:color="auto"/>
                <w:bottom w:val="none" w:sz="0" w:space="0" w:color="auto"/>
                <w:right w:val="none" w:sz="0" w:space="0" w:color="auto"/>
              </w:divBdr>
              <w:divsChild>
                <w:div w:id="168757513">
                  <w:marLeft w:val="0"/>
                  <w:marRight w:val="0"/>
                  <w:marTop w:val="0"/>
                  <w:marBottom w:val="0"/>
                  <w:divBdr>
                    <w:top w:val="none" w:sz="0" w:space="0" w:color="auto"/>
                    <w:left w:val="none" w:sz="0" w:space="0" w:color="auto"/>
                    <w:bottom w:val="none" w:sz="0" w:space="0" w:color="auto"/>
                    <w:right w:val="none" w:sz="0" w:space="0" w:color="auto"/>
                  </w:divBdr>
                  <w:divsChild>
                    <w:div w:id="228346861">
                      <w:marLeft w:val="0"/>
                      <w:marRight w:val="0"/>
                      <w:marTop w:val="0"/>
                      <w:marBottom w:val="0"/>
                      <w:divBdr>
                        <w:top w:val="none" w:sz="0" w:space="0" w:color="auto"/>
                        <w:left w:val="none" w:sz="0" w:space="0" w:color="auto"/>
                        <w:bottom w:val="none" w:sz="0" w:space="0" w:color="auto"/>
                        <w:right w:val="none" w:sz="0" w:space="0" w:color="auto"/>
                      </w:divBdr>
                      <w:divsChild>
                        <w:div w:id="1059133892">
                          <w:marLeft w:val="0"/>
                          <w:marRight w:val="0"/>
                          <w:marTop w:val="0"/>
                          <w:marBottom w:val="0"/>
                          <w:divBdr>
                            <w:top w:val="none" w:sz="0" w:space="0" w:color="auto"/>
                            <w:left w:val="none" w:sz="0" w:space="0" w:color="auto"/>
                            <w:bottom w:val="none" w:sz="0" w:space="0" w:color="auto"/>
                            <w:right w:val="none" w:sz="0" w:space="0" w:color="auto"/>
                          </w:divBdr>
                          <w:divsChild>
                            <w:div w:id="167792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053612">
                      <w:marLeft w:val="0"/>
                      <w:marRight w:val="0"/>
                      <w:marTop w:val="0"/>
                      <w:marBottom w:val="0"/>
                      <w:divBdr>
                        <w:top w:val="none" w:sz="0" w:space="0" w:color="auto"/>
                        <w:left w:val="none" w:sz="0" w:space="0" w:color="auto"/>
                        <w:bottom w:val="none" w:sz="0" w:space="0" w:color="auto"/>
                        <w:right w:val="none" w:sz="0" w:space="0" w:color="auto"/>
                      </w:divBdr>
                      <w:divsChild>
                        <w:div w:id="1964454600">
                          <w:marLeft w:val="0"/>
                          <w:marRight w:val="0"/>
                          <w:marTop w:val="0"/>
                          <w:marBottom w:val="0"/>
                          <w:divBdr>
                            <w:top w:val="none" w:sz="0" w:space="0" w:color="auto"/>
                            <w:left w:val="none" w:sz="0" w:space="0" w:color="auto"/>
                            <w:bottom w:val="none" w:sz="0" w:space="0" w:color="auto"/>
                            <w:right w:val="none" w:sz="0" w:space="0" w:color="auto"/>
                          </w:divBdr>
                          <w:divsChild>
                            <w:div w:id="1186099181">
                              <w:marLeft w:val="0"/>
                              <w:marRight w:val="0"/>
                              <w:marTop w:val="0"/>
                              <w:marBottom w:val="0"/>
                              <w:divBdr>
                                <w:top w:val="none" w:sz="0" w:space="0" w:color="auto"/>
                                <w:left w:val="none" w:sz="0" w:space="0" w:color="auto"/>
                                <w:bottom w:val="none" w:sz="0" w:space="0" w:color="auto"/>
                                <w:right w:val="none" w:sz="0" w:space="0" w:color="auto"/>
                              </w:divBdr>
                              <w:divsChild>
                                <w:div w:id="147521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9567514">
          <w:marLeft w:val="0"/>
          <w:marRight w:val="0"/>
          <w:marTop w:val="0"/>
          <w:marBottom w:val="0"/>
          <w:divBdr>
            <w:top w:val="none" w:sz="0" w:space="0" w:color="auto"/>
            <w:left w:val="none" w:sz="0" w:space="0" w:color="auto"/>
            <w:bottom w:val="none" w:sz="0" w:space="0" w:color="auto"/>
            <w:right w:val="none" w:sz="0" w:space="0" w:color="auto"/>
          </w:divBdr>
          <w:divsChild>
            <w:div w:id="1106778953">
              <w:marLeft w:val="0"/>
              <w:marRight w:val="0"/>
              <w:marTop w:val="0"/>
              <w:marBottom w:val="0"/>
              <w:divBdr>
                <w:top w:val="none" w:sz="0" w:space="0" w:color="auto"/>
                <w:left w:val="none" w:sz="0" w:space="0" w:color="auto"/>
                <w:bottom w:val="none" w:sz="0" w:space="0" w:color="auto"/>
                <w:right w:val="none" w:sz="0" w:space="0" w:color="auto"/>
              </w:divBdr>
              <w:divsChild>
                <w:div w:id="127586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672873">
      <w:bodyDiv w:val="1"/>
      <w:marLeft w:val="0"/>
      <w:marRight w:val="0"/>
      <w:marTop w:val="0"/>
      <w:marBottom w:val="0"/>
      <w:divBdr>
        <w:top w:val="none" w:sz="0" w:space="0" w:color="auto"/>
        <w:left w:val="none" w:sz="0" w:space="0" w:color="auto"/>
        <w:bottom w:val="none" w:sz="0" w:space="0" w:color="auto"/>
        <w:right w:val="none" w:sz="0" w:space="0" w:color="auto"/>
      </w:divBdr>
      <w:divsChild>
        <w:div w:id="1251239158">
          <w:marLeft w:val="0"/>
          <w:marRight w:val="0"/>
          <w:marTop w:val="0"/>
          <w:marBottom w:val="0"/>
          <w:divBdr>
            <w:top w:val="none" w:sz="0" w:space="0" w:color="auto"/>
            <w:left w:val="none" w:sz="0" w:space="0" w:color="auto"/>
            <w:bottom w:val="none" w:sz="0" w:space="0" w:color="auto"/>
            <w:right w:val="none" w:sz="0" w:space="0" w:color="auto"/>
          </w:divBdr>
          <w:divsChild>
            <w:div w:id="1330716973">
              <w:marLeft w:val="0"/>
              <w:marRight w:val="0"/>
              <w:marTop w:val="0"/>
              <w:marBottom w:val="0"/>
              <w:divBdr>
                <w:top w:val="none" w:sz="0" w:space="0" w:color="auto"/>
                <w:left w:val="none" w:sz="0" w:space="0" w:color="auto"/>
                <w:bottom w:val="none" w:sz="0" w:space="0" w:color="auto"/>
                <w:right w:val="none" w:sz="0" w:space="0" w:color="auto"/>
              </w:divBdr>
              <w:divsChild>
                <w:div w:id="1805351343">
                  <w:marLeft w:val="0"/>
                  <w:marRight w:val="0"/>
                  <w:marTop w:val="0"/>
                  <w:marBottom w:val="0"/>
                  <w:divBdr>
                    <w:top w:val="none" w:sz="0" w:space="0" w:color="auto"/>
                    <w:left w:val="none" w:sz="0" w:space="0" w:color="auto"/>
                    <w:bottom w:val="none" w:sz="0" w:space="0" w:color="auto"/>
                    <w:right w:val="none" w:sz="0" w:space="0" w:color="auto"/>
                  </w:divBdr>
                  <w:divsChild>
                    <w:div w:id="282461214">
                      <w:marLeft w:val="0"/>
                      <w:marRight w:val="0"/>
                      <w:marTop w:val="0"/>
                      <w:marBottom w:val="0"/>
                      <w:divBdr>
                        <w:top w:val="none" w:sz="0" w:space="0" w:color="auto"/>
                        <w:left w:val="none" w:sz="0" w:space="0" w:color="auto"/>
                        <w:bottom w:val="none" w:sz="0" w:space="0" w:color="auto"/>
                        <w:right w:val="none" w:sz="0" w:space="0" w:color="auto"/>
                      </w:divBdr>
                      <w:divsChild>
                        <w:div w:id="1041831591">
                          <w:marLeft w:val="0"/>
                          <w:marRight w:val="0"/>
                          <w:marTop w:val="0"/>
                          <w:marBottom w:val="0"/>
                          <w:divBdr>
                            <w:top w:val="none" w:sz="0" w:space="0" w:color="auto"/>
                            <w:left w:val="none" w:sz="0" w:space="0" w:color="auto"/>
                            <w:bottom w:val="none" w:sz="0" w:space="0" w:color="auto"/>
                            <w:right w:val="none" w:sz="0" w:space="0" w:color="auto"/>
                          </w:divBdr>
                          <w:divsChild>
                            <w:div w:id="213131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816601">
                      <w:marLeft w:val="0"/>
                      <w:marRight w:val="0"/>
                      <w:marTop w:val="0"/>
                      <w:marBottom w:val="0"/>
                      <w:divBdr>
                        <w:top w:val="none" w:sz="0" w:space="0" w:color="auto"/>
                        <w:left w:val="none" w:sz="0" w:space="0" w:color="auto"/>
                        <w:bottom w:val="none" w:sz="0" w:space="0" w:color="auto"/>
                        <w:right w:val="none" w:sz="0" w:space="0" w:color="auto"/>
                      </w:divBdr>
                      <w:divsChild>
                        <w:div w:id="1325550399">
                          <w:marLeft w:val="0"/>
                          <w:marRight w:val="0"/>
                          <w:marTop w:val="0"/>
                          <w:marBottom w:val="0"/>
                          <w:divBdr>
                            <w:top w:val="none" w:sz="0" w:space="0" w:color="auto"/>
                            <w:left w:val="none" w:sz="0" w:space="0" w:color="auto"/>
                            <w:bottom w:val="none" w:sz="0" w:space="0" w:color="auto"/>
                            <w:right w:val="none" w:sz="0" w:space="0" w:color="auto"/>
                          </w:divBdr>
                          <w:divsChild>
                            <w:div w:id="609361060">
                              <w:marLeft w:val="0"/>
                              <w:marRight w:val="0"/>
                              <w:marTop w:val="0"/>
                              <w:marBottom w:val="0"/>
                              <w:divBdr>
                                <w:top w:val="none" w:sz="0" w:space="0" w:color="auto"/>
                                <w:left w:val="none" w:sz="0" w:space="0" w:color="auto"/>
                                <w:bottom w:val="none" w:sz="0" w:space="0" w:color="auto"/>
                                <w:right w:val="none" w:sz="0" w:space="0" w:color="auto"/>
                              </w:divBdr>
                              <w:divsChild>
                                <w:div w:id="178653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8384398">
          <w:marLeft w:val="0"/>
          <w:marRight w:val="0"/>
          <w:marTop w:val="0"/>
          <w:marBottom w:val="0"/>
          <w:divBdr>
            <w:top w:val="none" w:sz="0" w:space="0" w:color="auto"/>
            <w:left w:val="none" w:sz="0" w:space="0" w:color="auto"/>
            <w:bottom w:val="none" w:sz="0" w:space="0" w:color="auto"/>
            <w:right w:val="none" w:sz="0" w:space="0" w:color="auto"/>
          </w:divBdr>
          <w:divsChild>
            <w:div w:id="2097555192">
              <w:marLeft w:val="0"/>
              <w:marRight w:val="0"/>
              <w:marTop w:val="0"/>
              <w:marBottom w:val="0"/>
              <w:divBdr>
                <w:top w:val="none" w:sz="0" w:space="0" w:color="auto"/>
                <w:left w:val="none" w:sz="0" w:space="0" w:color="auto"/>
                <w:bottom w:val="none" w:sz="0" w:space="0" w:color="auto"/>
                <w:right w:val="none" w:sz="0" w:space="0" w:color="auto"/>
              </w:divBdr>
              <w:divsChild>
                <w:div w:id="127155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460798">
      <w:bodyDiv w:val="1"/>
      <w:marLeft w:val="0"/>
      <w:marRight w:val="0"/>
      <w:marTop w:val="0"/>
      <w:marBottom w:val="0"/>
      <w:divBdr>
        <w:top w:val="none" w:sz="0" w:space="0" w:color="auto"/>
        <w:left w:val="none" w:sz="0" w:space="0" w:color="auto"/>
        <w:bottom w:val="none" w:sz="0" w:space="0" w:color="auto"/>
        <w:right w:val="none" w:sz="0" w:space="0" w:color="auto"/>
      </w:divBdr>
    </w:div>
    <w:div w:id="1309941820">
      <w:bodyDiv w:val="1"/>
      <w:marLeft w:val="0"/>
      <w:marRight w:val="0"/>
      <w:marTop w:val="0"/>
      <w:marBottom w:val="0"/>
      <w:divBdr>
        <w:top w:val="none" w:sz="0" w:space="0" w:color="auto"/>
        <w:left w:val="none" w:sz="0" w:space="0" w:color="auto"/>
        <w:bottom w:val="none" w:sz="0" w:space="0" w:color="auto"/>
        <w:right w:val="none" w:sz="0" w:space="0" w:color="auto"/>
      </w:divBdr>
    </w:div>
    <w:div w:id="1310401473">
      <w:bodyDiv w:val="1"/>
      <w:marLeft w:val="0"/>
      <w:marRight w:val="0"/>
      <w:marTop w:val="0"/>
      <w:marBottom w:val="0"/>
      <w:divBdr>
        <w:top w:val="none" w:sz="0" w:space="0" w:color="auto"/>
        <w:left w:val="none" w:sz="0" w:space="0" w:color="auto"/>
        <w:bottom w:val="none" w:sz="0" w:space="0" w:color="auto"/>
        <w:right w:val="none" w:sz="0" w:space="0" w:color="auto"/>
      </w:divBdr>
    </w:div>
    <w:div w:id="1316301354">
      <w:bodyDiv w:val="1"/>
      <w:marLeft w:val="0"/>
      <w:marRight w:val="0"/>
      <w:marTop w:val="0"/>
      <w:marBottom w:val="0"/>
      <w:divBdr>
        <w:top w:val="none" w:sz="0" w:space="0" w:color="auto"/>
        <w:left w:val="none" w:sz="0" w:space="0" w:color="auto"/>
        <w:bottom w:val="none" w:sz="0" w:space="0" w:color="auto"/>
        <w:right w:val="none" w:sz="0" w:space="0" w:color="auto"/>
      </w:divBdr>
      <w:divsChild>
        <w:div w:id="443352460">
          <w:marLeft w:val="0"/>
          <w:marRight w:val="0"/>
          <w:marTop w:val="0"/>
          <w:marBottom w:val="0"/>
          <w:divBdr>
            <w:top w:val="none" w:sz="0" w:space="0" w:color="auto"/>
            <w:left w:val="none" w:sz="0" w:space="0" w:color="auto"/>
            <w:bottom w:val="none" w:sz="0" w:space="0" w:color="auto"/>
            <w:right w:val="none" w:sz="0" w:space="0" w:color="auto"/>
          </w:divBdr>
          <w:divsChild>
            <w:div w:id="1058287937">
              <w:marLeft w:val="0"/>
              <w:marRight w:val="0"/>
              <w:marTop w:val="0"/>
              <w:marBottom w:val="0"/>
              <w:divBdr>
                <w:top w:val="none" w:sz="0" w:space="0" w:color="auto"/>
                <w:left w:val="none" w:sz="0" w:space="0" w:color="auto"/>
                <w:bottom w:val="none" w:sz="0" w:space="0" w:color="auto"/>
                <w:right w:val="none" w:sz="0" w:space="0" w:color="auto"/>
              </w:divBdr>
              <w:divsChild>
                <w:div w:id="1108891712">
                  <w:marLeft w:val="0"/>
                  <w:marRight w:val="0"/>
                  <w:marTop w:val="0"/>
                  <w:marBottom w:val="0"/>
                  <w:divBdr>
                    <w:top w:val="none" w:sz="0" w:space="0" w:color="auto"/>
                    <w:left w:val="none" w:sz="0" w:space="0" w:color="auto"/>
                    <w:bottom w:val="none" w:sz="0" w:space="0" w:color="auto"/>
                    <w:right w:val="none" w:sz="0" w:space="0" w:color="auto"/>
                  </w:divBdr>
                  <w:divsChild>
                    <w:div w:id="2068339118">
                      <w:marLeft w:val="0"/>
                      <w:marRight w:val="0"/>
                      <w:marTop w:val="0"/>
                      <w:marBottom w:val="0"/>
                      <w:divBdr>
                        <w:top w:val="none" w:sz="0" w:space="0" w:color="auto"/>
                        <w:left w:val="none" w:sz="0" w:space="0" w:color="auto"/>
                        <w:bottom w:val="none" w:sz="0" w:space="0" w:color="auto"/>
                        <w:right w:val="none" w:sz="0" w:space="0" w:color="auto"/>
                      </w:divBdr>
                      <w:divsChild>
                        <w:div w:id="1971282384">
                          <w:marLeft w:val="0"/>
                          <w:marRight w:val="0"/>
                          <w:marTop w:val="0"/>
                          <w:marBottom w:val="0"/>
                          <w:divBdr>
                            <w:top w:val="none" w:sz="0" w:space="0" w:color="auto"/>
                            <w:left w:val="none" w:sz="0" w:space="0" w:color="auto"/>
                            <w:bottom w:val="none" w:sz="0" w:space="0" w:color="auto"/>
                            <w:right w:val="none" w:sz="0" w:space="0" w:color="auto"/>
                          </w:divBdr>
                          <w:divsChild>
                            <w:div w:id="30802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94772">
                      <w:marLeft w:val="0"/>
                      <w:marRight w:val="0"/>
                      <w:marTop w:val="0"/>
                      <w:marBottom w:val="0"/>
                      <w:divBdr>
                        <w:top w:val="none" w:sz="0" w:space="0" w:color="auto"/>
                        <w:left w:val="none" w:sz="0" w:space="0" w:color="auto"/>
                        <w:bottom w:val="none" w:sz="0" w:space="0" w:color="auto"/>
                        <w:right w:val="none" w:sz="0" w:space="0" w:color="auto"/>
                      </w:divBdr>
                      <w:divsChild>
                        <w:div w:id="2078360831">
                          <w:marLeft w:val="0"/>
                          <w:marRight w:val="0"/>
                          <w:marTop w:val="0"/>
                          <w:marBottom w:val="0"/>
                          <w:divBdr>
                            <w:top w:val="none" w:sz="0" w:space="0" w:color="auto"/>
                            <w:left w:val="none" w:sz="0" w:space="0" w:color="auto"/>
                            <w:bottom w:val="none" w:sz="0" w:space="0" w:color="auto"/>
                            <w:right w:val="none" w:sz="0" w:space="0" w:color="auto"/>
                          </w:divBdr>
                          <w:divsChild>
                            <w:div w:id="1491602876">
                              <w:marLeft w:val="0"/>
                              <w:marRight w:val="0"/>
                              <w:marTop w:val="0"/>
                              <w:marBottom w:val="0"/>
                              <w:divBdr>
                                <w:top w:val="none" w:sz="0" w:space="0" w:color="auto"/>
                                <w:left w:val="none" w:sz="0" w:space="0" w:color="auto"/>
                                <w:bottom w:val="none" w:sz="0" w:space="0" w:color="auto"/>
                                <w:right w:val="none" w:sz="0" w:space="0" w:color="auto"/>
                              </w:divBdr>
                              <w:divsChild>
                                <w:div w:id="774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7769499">
          <w:marLeft w:val="0"/>
          <w:marRight w:val="0"/>
          <w:marTop w:val="0"/>
          <w:marBottom w:val="0"/>
          <w:divBdr>
            <w:top w:val="none" w:sz="0" w:space="0" w:color="auto"/>
            <w:left w:val="none" w:sz="0" w:space="0" w:color="auto"/>
            <w:bottom w:val="none" w:sz="0" w:space="0" w:color="auto"/>
            <w:right w:val="none" w:sz="0" w:space="0" w:color="auto"/>
          </w:divBdr>
          <w:divsChild>
            <w:div w:id="1083256712">
              <w:marLeft w:val="0"/>
              <w:marRight w:val="0"/>
              <w:marTop w:val="0"/>
              <w:marBottom w:val="0"/>
              <w:divBdr>
                <w:top w:val="none" w:sz="0" w:space="0" w:color="auto"/>
                <w:left w:val="none" w:sz="0" w:space="0" w:color="auto"/>
                <w:bottom w:val="none" w:sz="0" w:space="0" w:color="auto"/>
                <w:right w:val="none" w:sz="0" w:space="0" w:color="auto"/>
              </w:divBdr>
              <w:divsChild>
                <w:div w:id="139272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655154">
      <w:bodyDiv w:val="1"/>
      <w:marLeft w:val="0"/>
      <w:marRight w:val="0"/>
      <w:marTop w:val="0"/>
      <w:marBottom w:val="0"/>
      <w:divBdr>
        <w:top w:val="none" w:sz="0" w:space="0" w:color="auto"/>
        <w:left w:val="none" w:sz="0" w:space="0" w:color="auto"/>
        <w:bottom w:val="none" w:sz="0" w:space="0" w:color="auto"/>
        <w:right w:val="none" w:sz="0" w:space="0" w:color="auto"/>
      </w:divBdr>
    </w:div>
    <w:div w:id="1321232408">
      <w:bodyDiv w:val="1"/>
      <w:marLeft w:val="0"/>
      <w:marRight w:val="0"/>
      <w:marTop w:val="0"/>
      <w:marBottom w:val="0"/>
      <w:divBdr>
        <w:top w:val="none" w:sz="0" w:space="0" w:color="auto"/>
        <w:left w:val="none" w:sz="0" w:space="0" w:color="auto"/>
        <w:bottom w:val="none" w:sz="0" w:space="0" w:color="auto"/>
        <w:right w:val="none" w:sz="0" w:space="0" w:color="auto"/>
      </w:divBdr>
    </w:div>
    <w:div w:id="1334070232">
      <w:bodyDiv w:val="1"/>
      <w:marLeft w:val="0"/>
      <w:marRight w:val="0"/>
      <w:marTop w:val="0"/>
      <w:marBottom w:val="0"/>
      <w:divBdr>
        <w:top w:val="none" w:sz="0" w:space="0" w:color="auto"/>
        <w:left w:val="none" w:sz="0" w:space="0" w:color="auto"/>
        <w:bottom w:val="none" w:sz="0" w:space="0" w:color="auto"/>
        <w:right w:val="none" w:sz="0" w:space="0" w:color="auto"/>
      </w:divBdr>
      <w:divsChild>
        <w:div w:id="1037463794">
          <w:marLeft w:val="0"/>
          <w:marRight w:val="0"/>
          <w:marTop w:val="0"/>
          <w:marBottom w:val="0"/>
          <w:divBdr>
            <w:top w:val="none" w:sz="0" w:space="0" w:color="auto"/>
            <w:left w:val="none" w:sz="0" w:space="0" w:color="auto"/>
            <w:bottom w:val="none" w:sz="0" w:space="0" w:color="auto"/>
            <w:right w:val="none" w:sz="0" w:space="0" w:color="auto"/>
          </w:divBdr>
        </w:div>
      </w:divsChild>
    </w:div>
    <w:div w:id="1336297897">
      <w:bodyDiv w:val="1"/>
      <w:marLeft w:val="0"/>
      <w:marRight w:val="0"/>
      <w:marTop w:val="0"/>
      <w:marBottom w:val="0"/>
      <w:divBdr>
        <w:top w:val="none" w:sz="0" w:space="0" w:color="auto"/>
        <w:left w:val="none" w:sz="0" w:space="0" w:color="auto"/>
        <w:bottom w:val="none" w:sz="0" w:space="0" w:color="auto"/>
        <w:right w:val="none" w:sz="0" w:space="0" w:color="auto"/>
      </w:divBdr>
    </w:div>
    <w:div w:id="1345206812">
      <w:bodyDiv w:val="1"/>
      <w:marLeft w:val="0"/>
      <w:marRight w:val="0"/>
      <w:marTop w:val="0"/>
      <w:marBottom w:val="0"/>
      <w:divBdr>
        <w:top w:val="none" w:sz="0" w:space="0" w:color="auto"/>
        <w:left w:val="none" w:sz="0" w:space="0" w:color="auto"/>
        <w:bottom w:val="none" w:sz="0" w:space="0" w:color="auto"/>
        <w:right w:val="none" w:sz="0" w:space="0" w:color="auto"/>
      </w:divBdr>
    </w:div>
    <w:div w:id="1347055953">
      <w:bodyDiv w:val="1"/>
      <w:marLeft w:val="0"/>
      <w:marRight w:val="0"/>
      <w:marTop w:val="0"/>
      <w:marBottom w:val="0"/>
      <w:divBdr>
        <w:top w:val="none" w:sz="0" w:space="0" w:color="auto"/>
        <w:left w:val="none" w:sz="0" w:space="0" w:color="auto"/>
        <w:bottom w:val="none" w:sz="0" w:space="0" w:color="auto"/>
        <w:right w:val="none" w:sz="0" w:space="0" w:color="auto"/>
      </w:divBdr>
    </w:div>
    <w:div w:id="1359548241">
      <w:bodyDiv w:val="1"/>
      <w:marLeft w:val="0"/>
      <w:marRight w:val="0"/>
      <w:marTop w:val="0"/>
      <w:marBottom w:val="0"/>
      <w:divBdr>
        <w:top w:val="none" w:sz="0" w:space="0" w:color="auto"/>
        <w:left w:val="none" w:sz="0" w:space="0" w:color="auto"/>
        <w:bottom w:val="none" w:sz="0" w:space="0" w:color="auto"/>
        <w:right w:val="none" w:sz="0" w:space="0" w:color="auto"/>
      </w:divBdr>
    </w:div>
    <w:div w:id="1360541977">
      <w:bodyDiv w:val="1"/>
      <w:marLeft w:val="0"/>
      <w:marRight w:val="0"/>
      <w:marTop w:val="0"/>
      <w:marBottom w:val="0"/>
      <w:divBdr>
        <w:top w:val="none" w:sz="0" w:space="0" w:color="auto"/>
        <w:left w:val="none" w:sz="0" w:space="0" w:color="auto"/>
        <w:bottom w:val="none" w:sz="0" w:space="0" w:color="auto"/>
        <w:right w:val="none" w:sz="0" w:space="0" w:color="auto"/>
      </w:divBdr>
    </w:div>
    <w:div w:id="1368793128">
      <w:bodyDiv w:val="1"/>
      <w:marLeft w:val="0"/>
      <w:marRight w:val="0"/>
      <w:marTop w:val="0"/>
      <w:marBottom w:val="0"/>
      <w:divBdr>
        <w:top w:val="none" w:sz="0" w:space="0" w:color="auto"/>
        <w:left w:val="none" w:sz="0" w:space="0" w:color="auto"/>
        <w:bottom w:val="none" w:sz="0" w:space="0" w:color="auto"/>
        <w:right w:val="none" w:sz="0" w:space="0" w:color="auto"/>
      </w:divBdr>
      <w:divsChild>
        <w:div w:id="1163396112">
          <w:marLeft w:val="0"/>
          <w:marRight w:val="0"/>
          <w:marTop w:val="0"/>
          <w:marBottom w:val="0"/>
          <w:divBdr>
            <w:top w:val="none" w:sz="0" w:space="0" w:color="auto"/>
            <w:left w:val="none" w:sz="0" w:space="0" w:color="auto"/>
            <w:bottom w:val="none" w:sz="0" w:space="0" w:color="auto"/>
            <w:right w:val="none" w:sz="0" w:space="0" w:color="auto"/>
          </w:divBdr>
          <w:divsChild>
            <w:div w:id="121014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602528">
      <w:bodyDiv w:val="1"/>
      <w:marLeft w:val="0"/>
      <w:marRight w:val="0"/>
      <w:marTop w:val="0"/>
      <w:marBottom w:val="0"/>
      <w:divBdr>
        <w:top w:val="none" w:sz="0" w:space="0" w:color="auto"/>
        <w:left w:val="none" w:sz="0" w:space="0" w:color="auto"/>
        <w:bottom w:val="none" w:sz="0" w:space="0" w:color="auto"/>
        <w:right w:val="none" w:sz="0" w:space="0" w:color="auto"/>
      </w:divBdr>
    </w:div>
    <w:div w:id="1388913760">
      <w:bodyDiv w:val="1"/>
      <w:marLeft w:val="0"/>
      <w:marRight w:val="0"/>
      <w:marTop w:val="0"/>
      <w:marBottom w:val="0"/>
      <w:divBdr>
        <w:top w:val="none" w:sz="0" w:space="0" w:color="auto"/>
        <w:left w:val="none" w:sz="0" w:space="0" w:color="auto"/>
        <w:bottom w:val="none" w:sz="0" w:space="0" w:color="auto"/>
        <w:right w:val="none" w:sz="0" w:space="0" w:color="auto"/>
      </w:divBdr>
      <w:divsChild>
        <w:div w:id="129136753">
          <w:marLeft w:val="0"/>
          <w:marRight w:val="0"/>
          <w:marTop w:val="0"/>
          <w:marBottom w:val="0"/>
          <w:divBdr>
            <w:top w:val="none" w:sz="0" w:space="0" w:color="auto"/>
            <w:left w:val="none" w:sz="0" w:space="0" w:color="auto"/>
            <w:bottom w:val="none" w:sz="0" w:space="0" w:color="auto"/>
            <w:right w:val="none" w:sz="0" w:space="0" w:color="auto"/>
          </w:divBdr>
          <w:divsChild>
            <w:div w:id="50885937">
              <w:marLeft w:val="0"/>
              <w:marRight w:val="0"/>
              <w:marTop w:val="0"/>
              <w:marBottom w:val="0"/>
              <w:divBdr>
                <w:top w:val="none" w:sz="0" w:space="0" w:color="auto"/>
                <w:left w:val="none" w:sz="0" w:space="0" w:color="auto"/>
                <w:bottom w:val="none" w:sz="0" w:space="0" w:color="auto"/>
                <w:right w:val="none" w:sz="0" w:space="0" w:color="auto"/>
              </w:divBdr>
              <w:divsChild>
                <w:div w:id="320279920">
                  <w:marLeft w:val="0"/>
                  <w:marRight w:val="0"/>
                  <w:marTop w:val="0"/>
                  <w:marBottom w:val="0"/>
                  <w:divBdr>
                    <w:top w:val="none" w:sz="0" w:space="0" w:color="auto"/>
                    <w:left w:val="none" w:sz="0" w:space="0" w:color="auto"/>
                    <w:bottom w:val="none" w:sz="0" w:space="0" w:color="auto"/>
                    <w:right w:val="none" w:sz="0" w:space="0" w:color="auto"/>
                  </w:divBdr>
                  <w:divsChild>
                    <w:div w:id="126431583">
                      <w:marLeft w:val="0"/>
                      <w:marRight w:val="0"/>
                      <w:marTop w:val="0"/>
                      <w:marBottom w:val="0"/>
                      <w:divBdr>
                        <w:top w:val="none" w:sz="0" w:space="0" w:color="auto"/>
                        <w:left w:val="none" w:sz="0" w:space="0" w:color="auto"/>
                        <w:bottom w:val="none" w:sz="0" w:space="0" w:color="auto"/>
                        <w:right w:val="none" w:sz="0" w:space="0" w:color="auto"/>
                      </w:divBdr>
                      <w:divsChild>
                        <w:div w:id="2131240112">
                          <w:marLeft w:val="0"/>
                          <w:marRight w:val="0"/>
                          <w:marTop w:val="0"/>
                          <w:marBottom w:val="0"/>
                          <w:divBdr>
                            <w:top w:val="none" w:sz="0" w:space="0" w:color="auto"/>
                            <w:left w:val="none" w:sz="0" w:space="0" w:color="auto"/>
                            <w:bottom w:val="none" w:sz="0" w:space="0" w:color="auto"/>
                            <w:right w:val="none" w:sz="0" w:space="0" w:color="auto"/>
                          </w:divBdr>
                          <w:divsChild>
                            <w:div w:id="48971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881433">
                      <w:marLeft w:val="0"/>
                      <w:marRight w:val="0"/>
                      <w:marTop w:val="0"/>
                      <w:marBottom w:val="0"/>
                      <w:divBdr>
                        <w:top w:val="none" w:sz="0" w:space="0" w:color="auto"/>
                        <w:left w:val="none" w:sz="0" w:space="0" w:color="auto"/>
                        <w:bottom w:val="none" w:sz="0" w:space="0" w:color="auto"/>
                        <w:right w:val="none" w:sz="0" w:space="0" w:color="auto"/>
                      </w:divBdr>
                      <w:divsChild>
                        <w:div w:id="1719892301">
                          <w:marLeft w:val="0"/>
                          <w:marRight w:val="0"/>
                          <w:marTop w:val="0"/>
                          <w:marBottom w:val="0"/>
                          <w:divBdr>
                            <w:top w:val="none" w:sz="0" w:space="0" w:color="auto"/>
                            <w:left w:val="none" w:sz="0" w:space="0" w:color="auto"/>
                            <w:bottom w:val="none" w:sz="0" w:space="0" w:color="auto"/>
                            <w:right w:val="none" w:sz="0" w:space="0" w:color="auto"/>
                          </w:divBdr>
                          <w:divsChild>
                            <w:div w:id="1186360180">
                              <w:marLeft w:val="0"/>
                              <w:marRight w:val="0"/>
                              <w:marTop w:val="0"/>
                              <w:marBottom w:val="0"/>
                              <w:divBdr>
                                <w:top w:val="none" w:sz="0" w:space="0" w:color="auto"/>
                                <w:left w:val="none" w:sz="0" w:space="0" w:color="auto"/>
                                <w:bottom w:val="none" w:sz="0" w:space="0" w:color="auto"/>
                                <w:right w:val="none" w:sz="0" w:space="0" w:color="auto"/>
                              </w:divBdr>
                              <w:divsChild>
                                <w:div w:id="3895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3321557">
          <w:marLeft w:val="0"/>
          <w:marRight w:val="0"/>
          <w:marTop w:val="0"/>
          <w:marBottom w:val="0"/>
          <w:divBdr>
            <w:top w:val="none" w:sz="0" w:space="0" w:color="auto"/>
            <w:left w:val="none" w:sz="0" w:space="0" w:color="auto"/>
            <w:bottom w:val="none" w:sz="0" w:space="0" w:color="auto"/>
            <w:right w:val="none" w:sz="0" w:space="0" w:color="auto"/>
          </w:divBdr>
          <w:divsChild>
            <w:div w:id="1666395179">
              <w:marLeft w:val="0"/>
              <w:marRight w:val="0"/>
              <w:marTop w:val="0"/>
              <w:marBottom w:val="0"/>
              <w:divBdr>
                <w:top w:val="none" w:sz="0" w:space="0" w:color="auto"/>
                <w:left w:val="none" w:sz="0" w:space="0" w:color="auto"/>
                <w:bottom w:val="none" w:sz="0" w:space="0" w:color="auto"/>
                <w:right w:val="none" w:sz="0" w:space="0" w:color="auto"/>
              </w:divBdr>
              <w:divsChild>
                <w:div w:id="2017919756">
                  <w:marLeft w:val="0"/>
                  <w:marRight w:val="0"/>
                  <w:marTop w:val="0"/>
                  <w:marBottom w:val="0"/>
                  <w:divBdr>
                    <w:top w:val="none" w:sz="0" w:space="0" w:color="auto"/>
                    <w:left w:val="none" w:sz="0" w:space="0" w:color="auto"/>
                    <w:bottom w:val="none" w:sz="0" w:space="0" w:color="auto"/>
                    <w:right w:val="none" w:sz="0" w:space="0" w:color="auto"/>
                  </w:divBdr>
                  <w:divsChild>
                    <w:div w:id="1950550987">
                      <w:marLeft w:val="0"/>
                      <w:marRight w:val="0"/>
                      <w:marTop w:val="0"/>
                      <w:marBottom w:val="0"/>
                      <w:divBdr>
                        <w:top w:val="none" w:sz="0" w:space="0" w:color="auto"/>
                        <w:left w:val="none" w:sz="0" w:space="0" w:color="auto"/>
                        <w:bottom w:val="none" w:sz="0" w:space="0" w:color="auto"/>
                        <w:right w:val="none" w:sz="0" w:space="0" w:color="auto"/>
                      </w:divBdr>
                      <w:divsChild>
                        <w:div w:id="1924220973">
                          <w:marLeft w:val="0"/>
                          <w:marRight w:val="0"/>
                          <w:marTop w:val="0"/>
                          <w:marBottom w:val="0"/>
                          <w:divBdr>
                            <w:top w:val="none" w:sz="0" w:space="0" w:color="auto"/>
                            <w:left w:val="none" w:sz="0" w:space="0" w:color="auto"/>
                            <w:bottom w:val="none" w:sz="0" w:space="0" w:color="auto"/>
                            <w:right w:val="none" w:sz="0" w:space="0" w:color="auto"/>
                          </w:divBdr>
                          <w:divsChild>
                            <w:div w:id="62006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0032251">
      <w:bodyDiv w:val="1"/>
      <w:marLeft w:val="0"/>
      <w:marRight w:val="0"/>
      <w:marTop w:val="0"/>
      <w:marBottom w:val="0"/>
      <w:divBdr>
        <w:top w:val="none" w:sz="0" w:space="0" w:color="auto"/>
        <w:left w:val="none" w:sz="0" w:space="0" w:color="auto"/>
        <w:bottom w:val="none" w:sz="0" w:space="0" w:color="auto"/>
        <w:right w:val="none" w:sz="0" w:space="0" w:color="auto"/>
      </w:divBdr>
      <w:divsChild>
        <w:div w:id="1146583211">
          <w:marLeft w:val="0"/>
          <w:marRight w:val="0"/>
          <w:marTop w:val="0"/>
          <w:marBottom w:val="0"/>
          <w:divBdr>
            <w:top w:val="none" w:sz="0" w:space="0" w:color="auto"/>
            <w:left w:val="none" w:sz="0" w:space="0" w:color="auto"/>
            <w:bottom w:val="none" w:sz="0" w:space="0" w:color="auto"/>
            <w:right w:val="none" w:sz="0" w:space="0" w:color="auto"/>
          </w:divBdr>
          <w:divsChild>
            <w:div w:id="1641418614">
              <w:marLeft w:val="0"/>
              <w:marRight w:val="0"/>
              <w:marTop w:val="0"/>
              <w:marBottom w:val="0"/>
              <w:divBdr>
                <w:top w:val="none" w:sz="0" w:space="0" w:color="auto"/>
                <w:left w:val="none" w:sz="0" w:space="0" w:color="auto"/>
                <w:bottom w:val="none" w:sz="0" w:space="0" w:color="auto"/>
                <w:right w:val="none" w:sz="0" w:space="0" w:color="auto"/>
              </w:divBdr>
              <w:divsChild>
                <w:div w:id="1934439236">
                  <w:marLeft w:val="0"/>
                  <w:marRight w:val="0"/>
                  <w:marTop w:val="0"/>
                  <w:marBottom w:val="0"/>
                  <w:divBdr>
                    <w:top w:val="none" w:sz="0" w:space="0" w:color="auto"/>
                    <w:left w:val="none" w:sz="0" w:space="0" w:color="auto"/>
                    <w:bottom w:val="none" w:sz="0" w:space="0" w:color="auto"/>
                    <w:right w:val="none" w:sz="0" w:space="0" w:color="auto"/>
                  </w:divBdr>
                  <w:divsChild>
                    <w:div w:id="1727030262">
                      <w:marLeft w:val="0"/>
                      <w:marRight w:val="0"/>
                      <w:marTop w:val="0"/>
                      <w:marBottom w:val="0"/>
                      <w:divBdr>
                        <w:top w:val="none" w:sz="0" w:space="0" w:color="auto"/>
                        <w:left w:val="none" w:sz="0" w:space="0" w:color="auto"/>
                        <w:bottom w:val="none" w:sz="0" w:space="0" w:color="auto"/>
                        <w:right w:val="none" w:sz="0" w:space="0" w:color="auto"/>
                      </w:divBdr>
                      <w:divsChild>
                        <w:div w:id="815797558">
                          <w:marLeft w:val="0"/>
                          <w:marRight w:val="0"/>
                          <w:marTop w:val="0"/>
                          <w:marBottom w:val="0"/>
                          <w:divBdr>
                            <w:top w:val="none" w:sz="0" w:space="0" w:color="auto"/>
                            <w:left w:val="none" w:sz="0" w:space="0" w:color="auto"/>
                            <w:bottom w:val="none" w:sz="0" w:space="0" w:color="auto"/>
                            <w:right w:val="none" w:sz="0" w:space="0" w:color="auto"/>
                          </w:divBdr>
                          <w:divsChild>
                            <w:div w:id="994380992">
                              <w:marLeft w:val="0"/>
                              <w:marRight w:val="0"/>
                              <w:marTop w:val="0"/>
                              <w:marBottom w:val="0"/>
                              <w:divBdr>
                                <w:top w:val="none" w:sz="0" w:space="0" w:color="auto"/>
                                <w:left w:val="none" w:sz="0" w:space="0" w:color="auto"/>
                                <w:bottom w:val="none" w:sz="0" w:space="0" w:color="auto"/>
                                <w:right w:val="none" w:sz="0" w:space="0" w:color="auto"/>
                              </w:divBdr>
                              <w:divsChild>
                                <w:div w:id="188887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937376">
                          <w:marLeft w:val="0"/>
                          <w:marRight w:val="0"/>
                          <w:marTop w:val="0"/>
                          <w:marBottom w:val="0"/>
                          <w:divBdr>
                            <w:top w:val="none" w:sz="0" w:space="0" w:color="auto"/>
                            <w:left w:val="none" w:sz="0" w:space="0" w:color="auto"/>
                            <w:bottom w:val="none" w:sz="0" w:space="0" w:color="auto"/>
                            <w:right w:val="none" w:sz="0" w:space="0" w:color="auto"/>
                          </w:divBdr>
                          <w:divsChild>
                            <w:div w:id="1141848790">
                              <w:marLeft w:val="0"/>
                              <w:marRight w:val="0"/>
                              <w:marTop w:val="0"/>
                              <w:marBottom w:val="0"/>
                              <w:divBdr>
                                <w:top w:val="none" w:sz="0" w:space="0" w:color="auto"/>
                                <w:left w:val="none" w:sz="0" w:space="0" w:color="auto"/>
                                <w:bottom w:val="none" w:sz="0" w:space="0" w:color="auto"/>
                                <w:right w:val="none" w:sz="0" w:space="0" w:color="auto"/>
                              </w:divBdr>
                              <w:divsChild>
                                <w:div w:id="1760440919">
                                  <w:marLeft w:val="0"/>
                                  <w:marRight w:val="0"/>
                                  <w:marTop w:val="0"/>
                                  <w:marBottom w:val="0"/>
                                  <w:divBdr>
                                    <w:top w:val="none" w:sz="0" w:space="0" w:color="auto"/>
                                    <w:left w:val="none" w:sz="0" w:space="0" w:color="auto"/>
                                    <w:bottom w:val="none" w:sz="0" w:space="0" w:color="auto"/>
                                    <w:right w:val="none" w:sz="0" w:space="0" w:color="auto"/>
                                  </w:divBdr>
                                  <w:divsChild>
                                    <w:div w:id="112620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1886009">
              <w:marLeft w:val="0"/>
              <w:marRight w:val="0"/>
              <w:marTop w:val="0"/>
              <w:marBottom w:val="0"/>
              <w:divBdr>
                <w:top w:val="none" w:sz="0" w:space="0" w:color="auto"/>
                <w:left w:val="none" w:sz="0" w:space="0" w:color="auto"/>
                <w:bottom w:val="none" w:sz="0" w:space="0" w:color="auto"/>
                <w:right w:val="none" w:sz="0" w:space="0" w:color="auto"/>
              </w:divBdr>
              <w:divsChild>
                <w:div w:id="1745683904">
                  <w:marLeft w:val="0"/>
                  <w:marRight w:val="0"/>
                  <w:marTop w:val="0"/>
                  <w:marBottom w:val="0"/>
                  <w:divBdr>
                    <w:top w:val="none" w:sz="0" w:space="0" w:color="auto"/>
                    <w:left w:val="none" w:sz="0" w:space="0" w:color="auto"/>
                    <w:bottom w:val="none" w:sz="0" w:space="0" w:color="auto"/>
                    <w:right w:val="none" w:sz="0" w:space="0" w:color="auto"/>
                  </w:divBdr>
                  <w:divsChild>
                    <w:div w:id="108653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026922">
      <w:bodyDiv w:val="1"/>
      <w:marLeft w:val="0"/>
      <w:marRight w:val="0"/>
      <w:marTop w:val="0"/>
      <w:marBottom w:val="0"/>
      <w:divBdr>
        <w:top w:val="none" w:sz="0" w:space="0" w:color="auto"/>
        <w:left w:val="none" w:sz="0" w:space="0" w:color="auto"/>
        <w:bottom w:val="none" w:sz="0" w:space="0" w:color="auto"/>
        <w:right w:val="none" w:sz="0" w:space="0" w:color="auto"/>
      </w:divBdr>
    </w:div>
    <w:div w:id="1419253109">
      <w:bodyDiv w:val="1"/>
      <w:marLeft w:val="0"/>
      <w:marRight w:val="0"/>
      <w:marTop w:val="0"/>
      <w:marBottom w:val="0"/>
      <w:divBdr>
        <w:top w:val="none" w:sz="0" w:space="0" w:color="auto"/>
        <w:left w:val="none" w:sz="0" w:space="0" w:color="auto"/>
        <w:bottom w:val="none" w:sz="0" w:space="0" w:color="auto"/>
        <w:right w:val="none" w:sz="0" w:space="0" w:color="auto"/>
      </w:divBdr>
    </w:div>
    <w:div w:id="1427338375">
      <w:bodyDiv w:val="1"/>
      <w:marLeft w:val="0"/>
      <w:marRight w:val="0"/>
      <w:marTop w:val="0"/>
      <w:marBottom w:val="0"/>
      <w:divBdr>
        <w:top w:val="none" w:sz="0" w:space="0" w:color="auto"/>
        <w:left w:val="none" w:sz="0" w:space="0" w:color="auto"/>
        <w:bottom w:val="none" w:sz="0" w:space="0" w:color="auto"/>
        <w:right w:val="none" w:sz="0" w:space="0" w:color="auto"/>
      </w:divBdr>
    </w:div>
    <w:div w:id="1465460639">
      <w:bodyDiv w:val="1"/>
      <w:marLeft w:val="0"/>
      <w:marRight w:val="0"/>
      <w:marTop w:val="0"/>
      <w:marBottom w:val="0"/>
      <w:divBdr>
        <w:top w:val="none" w:sz="0" w:space="0" w:color="auto"/>
        <w:left w:val="none" w:sz="0" w:space="0" w:color="auto"/>
        <w:bottom w:val="none" w:sz="0" w:space="0" w:color="auto"/>
        <w:right w:val="none" w:sz="0" w:space="0" w:color="auto"/>
      </w:divBdr>
    </w:div>
    <w:div w:id="1475223625">
      <w:bodyDiv w:val="1"/>
      <w:marLeft w:val="0"/>
      <w:marRight w:val="0"/>
      <w:marTop w:val="0"/>
      <w:marBottom w:val="0"/>
      <w:divBdr>
        <w:top w:val="none" w:sz="0" w:space="0" w:color="auto"/>
        <w:left w:val="none" w:sz="0" w:space="0" w:color="auto"/>
        <w:bottom w:val="none" w:sz="0" w:space="0" w:color="auto"/>
        <w:right w:val="none" w:sz="0" w:space="0" w:color="auto"/>
      </w:divBdr>
    </w:div>
    <w:div w:id="1486969975">
      <w:bodyDiv w:val="1"/>
      <w:marLeft w:val="0"/>
      <w:marRight w:val="0"/>
      <w:marTop w:val="0"/>
      <w:marBottom w:val="0"/>
      <w:divBdr>
        <w:top w:val="none" w:sz="0" w:space="0" w:color="auto"/>
        <w:left w:val="none" w:sz="0" w:space="0" w:color="auto"/>
        <w:bottom w:val="none" w:sz="0" w:space="0" w:color="auto"/>
        <w:right w:val="none" w:sz="0" w:space="0" w:color="auto"/>
      </w:divBdr>
      <w:divsChild>
        <w:div w:id="1318457924">
          <w:marLeft w:val="0"/>
          <w:marRight w:val="0"/>
          <w:marTop w:val="0"/>
          <w:marBottom w:val="0"/>
          <w:divBdr>
            <w:top w:val="none" w:sz="0" w:space="0" w:color="auto"/>
            <w:left w:val="none" w:sz="0" w:space="0" w:color="auto"/>
            <w:bottom w:val="none" w:sz="0" w:space="0" w:color="auto"/>
            <w:right w:val="none" w:sz="0" w:space="0" w:color="auto"/>
          </w:divBdr>
          <w:divsChild>
            <w:div w:id="2051417669">
              <w:marLeft w:val="0"/>
              <w:marRight w:val="0"/>
              <w:marTop w:val="0"/>
              <w:marBottom w:val="0"/>
              <w:divBdr>
                <w:top w:val="none" w:sz="0" w:space="0" w:color="auto"/>
                <w:left w:val="none" w:sz="0" w:space="0" w:color="auto"/>
                <w:bottom w:val="none" w:sz="0" w:space="0" w:color="auto"/>
                <w:right w:val="none" w:sz="0" w:space="0" w:color="auto"/>
              </w:divBdr>
              <w:divsChild>
                <w:div w:id="1821262552">
                  <w:marLeft w:val="0"/>
                  <w:marRight w:val="0"/>
                  <w:marTop w:val="0"/>
                  <w:marBottom w:val="0"/>
                  <w:divBdr>
                    <w:top w:val="none" w:sz="0" w:space="0" w:color="auto"/>
                    <w:left w:val="none" w:sz="0" w:space="0" w:color="auto"/>
                    <w:bottom w:val="none" w:sz="0" w:space="0" w:color="auto"/>
                    <w:right w:val="none" w:sz="0" w:space="0" w:color="auto"/>
                  </w:divBdr>
                  <w:divsChild>
                    <w:div w:id="1705397806">
                      <w:marLeft w:val="0"/>
                      <w:marRight w:val="0"/>
                      <w:marTop w:val="0"/>
                      <w:marBottom w:val="0"/>
                      <w:divBdr>
                        <w:top w:val="none" w:sz="0" w:space="0" w:color="auto"/>
                        <w:left w:val="none" w:sz="0" w:space="0" w:color="auto"/>
                        <w:bottom w:val="none" w:sz="0" w:space="0" w:color="auto"/>
                        <w:right w:val="none" w:sz="0" w:space="0" w:color="auto"/>
                      </w:divBdr>
                      <w:divsChild>
                        <w:div w:id="1364405980">
                          <w:marLeft w:val="0"/>
                          <w:marRight w:val="0"/>
                          <w:marTop w:val="0"/>
                          <w:marBottom w:val="0"/>
                          <w:divBdr>
                            <w:top w:val="none" w:sz="0" w:space="0" w:color="auto"/>
                            <w:left w:val="none" w:sz="0" w:space="0" w:color="auto"/>
                            <w:bottom w:val="none" w:sz="0" w:space="0" w:color="auto"/>
                            <w:right w:val="none" w:sz="0" w:space="0" w:color="auto"/>
                          </w:divBdr>
                          <w:divsChild>
                            <w:div w:id="1716848372">
                              <w:marLeft w:val="0"/>
                              <w:marRight w:val="0"/>
                              <w:marTop w:val="0"/>
                              <w:marBottom w:val="0"/>
                              <w:divBdr>
                                <w:top w:val="none" w:sz="0" w:space="0" w:color="auto"/>
                                <w:left w:val="none" w:sz="0" w:space="0" w:color="auto"/>
                                <w:bottom w:val="none" w:sz="0" w:space="0" w:color="auto"/>
                                <w:right w:val="none" w:sz="0" w:space="0" w:color="auto"/>
                              </w:divBdr>
                              <w:divsChild>
                                <w:div w:id="61756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451473">
                          <w:marLeft w:val="0"/>
                          <w:marRight w:val="0"/>
                          <w:marTop w:val="0"/>
                          <w:marBottom w:val="0"/>
                          <w:divBdr>
                            <w:top w:val="none" w:sz="0" w:space="0" w:color="auto"/>
                            <w:left w:val="none" w:sz="0" w:space="0" w:color="auto"/>
                            <w:bottom w:val="none" w:sz="0" w:space="0" w:color="auto"/>
                            <w:right w:val="none" w:sz="0" w:space="0" w:color="auto"/>
                          </w:divBdr>
                          <w:divsChild>
                            <w:div w:id="1210649905">
                              <w:marLeft w:val="0"/>
                              <w:marRight w:val="0"/>
                              <w:marTop w:val="0"/>
                              <w:marBottom w:val="0"/>
                              <w:divBdr>
                                <w:top w:val="none" w:sz="0" w:space="0" w:color="auto"/>
                                <w:left w:val="none" w:sz="0" w:space="0" w:color="auto"/>
                                <w:bottom w:val="none" w:sz="0" w:space="0" w:color="auto"/>
                                <w:right w:val="none" w:sz="0" w:space="0" w:color="auto"/>
                              </w:divBdr>
                              <w:divsChild>
                                <w:div w:id="2083288428">
                                  <w:marLeft w:val="0"/>
                                  <w:marRight w:val="0"/>
                                  <w:marTop w:val="0"/>
                                  <w:marBottom w:val="0"/>
                                  <w:divBdr>
                                    <w:top w:val="none" w:sz="0" w:space="0" w:color="auto"/>
                                    <w:left w:val="none" w:sz="0" w:space="0" w:color="auto"/>
                                    <w:bottom w:val="none" w:sz="0" w:space="0" w:color="auto"/>
                                    <w:right w:val="none" w:sz="0" w:space="0" w:color="auto"/>
                                  </w:divBdr>
                                  <w:divsChild>
                                    <w:div w:id="113464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149838">
              <w:marLeft w:val="0"/>
              <w:marRight w:val="0"/>
              <w:marTop w:val="0"/>
              <w:marBottom w:val="0"/>
              <w:divBdr>
                <w:top w:val="none" w:sz="0" w:space="0" w:color="auto"/>
                <w:left w:val="none" w:sz="0" w:space="0" w:color="auto"/>
                <w:bottom w:val="none" w:sz="0" w:space="0" w:color="auto"/>
                <w:right w:val="none" w:sz="0" w:space="0" w:color="auto"/>
              </w:divBdr>
              <w:divsChild>
                <w:div w:id="1954894072">
                  <w:marLeft w:val="0"/>
                  <w:marRight w:val="0"/>
                  <w:marTop w:val="0"/>
                  <w:marBottom w:val="0"/>
                  <w:divBdr>
                    <w:top w:val="none" w:sz="0" w:space="0" w:color="auto"/>
                    <w:left w:val="none" w:sz="0" w:space="0" w:color="auto"/>
                    <w:bottom w:val="none" w:sz="0" w:space="0" w:color="auto"/>
                    <w:right w:val="none" w:sz="0" w:space="0" w:color="auto"/>
                  </w:divBdr>
                  <w:divsChild>
                    <w:div w:id="86783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805915">
      <w:bodyDiv w:val="1"/>
      <w:marLeft w:val="0"/>
      <w:marRight w:val="0"/>
      <w:marTop w:val="0"/>
      <w:marBottom w:val="0"/>
      <w:divBdr>
        <w:top w:val="none" w:sz="0" w:space="0" w:color="auto"/>
        <w:left w:val="none" w:sz="0" w:space="0" w:color="auto"/>
        <w:bottom w:val="none" w:sz="0" w:space="0" w:color="auto"/>
        <w:right w:val="none" w:sz="0" w:space="0" w:color="auto"/>
      </w:divBdr>
    </w:div>
    <w:div w:id="1501239925">
      <w:bodyDiv w:val="1"/>
      <w:marLeft w:val="0"/>
      <w:marRight w:val="0"/>
      <w:marTop w:val="0"/>
      <w:marBottom w:val="0"/>
      <w:divBdr>
        <w:top w:val="none" w:sz="0" w:space="0" w:color="auto"/>
        <w:left w:val="none" w:sz="0" w:space="0" w:color="auto"/>
        <w:bottom w:val="none" w:sz="0" w:space="0" w:color="auto"/>
        <w:right w:val="none" w:sz="0" w:space="0" w:color="auto"/>
      </w:divBdr>
    </w:div>
    <w:div w:id="1513913626">
      <w:bodyDiv w:val="1"/>
      <w:marLeft w:val="0"/>
      <w:marRight w:val="0"/>
      <w:marTop w:val="0"/>
      <w:marBottom w:val="0"/>
      <w:divBdr>
        <w:top w:val="none" w:sz="0" w:space="0" w:color="auto"/>
        <w:left w:val="none" w:sz="0" w:space="0" w:color="auto"/>
        <w:bottom w:val="none" w:sz="0" w:space="0" w:color="auto"/>
        <w:right w:val="none" w:sz="0" w:space="0" w:color="auto"/>
      </w:divBdr>
    </w:div>
    <w:div w:id="1521969779">
      <w:bodyDiv w:val="1"/>
      <w:marLeft w:val="0"/>
      <w:marRight w:val="0"/>
      <w:marTop w:val="0"/>
      <w:marBottom w:val="0"/>
      <w:divBdr>
        <w:top w:val="none" w:sz="0" w:space="0" w:color="auto"/>
        <w:left w:val="none" w:sz="0" w:space="0" w:color="auto"/>
        <w:bottom w:val="none" w:sz="0" w:space="0" w:color="auto"/>
        <w:right w:val="none" w:sz="0" w:space="0" w:color="auto"/>
      </w:divBdr>
      <w:divsChild>
        <w:div w:id="17110268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1335842">
      <w:bodyDiv w:val="1"/>
      <w:marLeft w:val="0"/>
      <w:marRight w:val="0"/>
      <w:marTop w:val="0"/>
      <w:marBottom w:val="0"/>
      <w:divBdr>
        <w:top w:val="none" w:sz="0" w:space="0" w:color="auto"/>
        <w:left w:val="none" w:sz="0" w:space="0" w:color="auto"/>
        <w:bottom w:val="none" w:sz="0" w:space="0" w:color="auto"/>
        <w:right w:val="none" w:sz="0" w:space="0" w:color="auto"/>
      </w:divBdr>
    </w:div>
    <w:div w:id="1531838595">
      <w:bodyDiv w:val="1"/>
      <w:marLeft w:val="0"/>
      <w:marRight w:val="0"/>
      <w:marTop w:val="0"/>
      <w:marBottom w:val="0"/>
      <w:divBdr>
        <w:top w:val="none" w:sz="0" w:space="0" w:color="auto"/>
        <w:left w:val="none" w:sz="0" w:space="0" w:color="auto"/>
        <w:bottom w:val="none" w:sz="0" w:space="0" w:color="auto"/>
        <w:right w:val="none" w:sz="0" w:space="0" w:color="auto"/>
      </w:divBdr>
    </w:div>
    <w:div w:id="1556350457">
      <w:bodyDiv w:val="1"/>
      <w:marLeft w:val="0"/>
      <w:marRight w:val="0"/>
      <w:marTop w:val="0"/>
      <w:marBottom w:val="0"/>
      <w:divBdr>
        <w:top w:val="none" w:sz="0" w:space="0" w:color="auto"/>
        <w:left w:val="none" w:sz="0" w:space="0" w:color="auto"/>
        <w:bottom w:val="none" w:sz="0" w:space="0" w:color="auto"/>
        <w:right w:val="none" w:sz="0" w:space="0" w:color="auto"/>
      </w:divBdr>
    </w:div>
    <w:div w:id="1565332529">
      <w:bodyDiv w:val="1"/>
      <w:marLeft w:val="0"/>
      <w:marRight w:val="0"/>
      <w:marTop w:val="0"/>
      <w:marBottom w:val="0"/>
      <w:divBdr>
        <w:top w:val="none" w:sz="0" w:space="0" w:color="auto"/>
        <w:left w:val="none" w:sz="0" w:space="0" w:color="auto"/>
        <w:bottom w:val="none" w:sz="0" w:space="0" w:color="auto"/>
        <w:right w:val="none" w:sz="0" w:space="0" w:color="auto"/>
      </w:divBdr>
    </w:div>
    <w:div w:id="1567642009">
      <w:bodyDiv w:val="1"/>
      <w:marLeft w:val="0"/>
      <w:marRight w:val="0"/>
      <w:marTop w:val="0"/>
      <w:marBottom w:val="0"/>
      <w:divBdr>
        <w:top w:val="none" w:sz="0" w:space="0" w:color="auto"/>
        <w:left w:val="none" w:sz="0" w:space="0" w:color="auto"/>
        <w:bottom w:val="none" w:sz="0" w:space="0" w:color="auto"/>
        <w:right w:val="none" w:sz="0" w:space="0" w:color="auto"/>
      </w:divBdr>
    </w:div>
    <w:div w:id="1577008750">
      <w:bodyDiv w:val="1"/>
      <w:marLeft w:val="0"/>
      <w:marRight w:val="0"/>
      <w:marTop w:val="0"/>
      <w:marBottom w:val="0"/>
      <w:divBdr>
        <w:top w:val="none" w:sz="0" w:space="0" w:color="auto"/>
        <w:left w:val="none" w:sz="0" w:space="0" w:color="auto"/>
        <w:bottom w:val="none" w:sz="0" w:space="0" w:color="auto"/>
        <w:right w:val="none" w:sz="0" w:space="0" w:color="auto"/>
      </w:divBdr>
    </w:div>
    <w:div w:id="1581449437">
      <w:bodyDiv w:val="1"/>
      <w:marLeft w:val="0"/>
      <w:marRight w:val="0"/>
      <w:marTop w:val="0"/>
      <w:marBottom w:val="0"/>
      <w:divBdr>
        <w:top w:val="none" w:sz="0" w:space="0" w:color="auto"/>
        <w:left w:val="none" w:sz="0" w:space="0" w:color="auto"/>
        <w:bottom w:val="none" w:sz="0" w:space="0" w:color="auto"/>
        <w:right w:val="none" w:sz="0" w:space="0" w:color="auto"/>
      </w:divBdr>
    </w:div>
    <w:div w:id="1593007018">
      <w:bodyDiv w:val="1"/>
      <w:marLeft w:val="0"/>
      <w:marRight w:val="0"/>
      <w:marTop w:val="0"/>
      <w:marBottom w:val="0"/>
      <w:divBdr>
        <w:top w:val="none" w:sz="0" w:space="0" w:color="auto"/>
        <w:left w:val="none" w:sz="0" w:space="0" w:color="auto"/>
        <w:bottom w:val="none" w:sz="0" w:space="0" w:color="auto"/>
        <w:right w:val="none" w:sz="0" w:space="0" w:color="auto"/>
      </w:divBdr>
      <w:divsChild>
        <w:div w:id="1294629126">
          <w:marLeft w:val="0"/>
          <w:marRight w:val="0"/>
          <w:marTop w:val="0"/>
          <w:marBottom w:val="0"/>
          <w:divBdr>
            <w:top w:val="none" w:sz="0" w:space="0" w:color="auto"/>
            <w:left w:val="none" w:sz="0" w:space="0" w:color="auto"/>
            <w:bottom w:val="none" w:sz="0" w:space="0" w:color="auto"/>
            <w:right w:val="none" w:sz="0" w:space="0" w:color="auto"/>
          </w:divBdr>
          <w:divsChild>
            <w:div w:id="39482908">
              <w:marLeft w:val="0"/>
              <w:marRight w:val="0"/>
              <w:marTop w:val="0"/>
              <w:marBottom w:val="0"/>
              <w:divBdr>
                <w:top w:val="none" w:sz="0" w:space="0" w:color="auto"/>
                <w:left w:val="none" w:sz="0" w:space="0" w:color="auto"/>
                <w:bottom w:val="none" w:sz="0" w:space="0" w:color="auto"/>
                <w:right w:val="none" w:sz="0" w:space="0" w:color="auto"/>
              </w:divBdr>
              <w:divsChild>
                <w:div w:id="45032647">
                  <w:marLeft w:val="0"/>
                  <w:marRight w:val="0"/>
                  <w:marTop w:val="0"/>
                  <w:marBottom w:val="0"/>
                  <w:divBdr>
                    <w:top w:val="none" w:sz="0" w:space="0" w:color="auto"/>
                    <w:left w:val="none" w:sz="0" w:space="0" w:color="auto"/>
                    <w:bottom w:val="none" w:sz="0" w:space="0" w:color="auto"/>
                    <w:right w:val="none" w:sz="0" w:space="0" w:color="auto"/>
                  </w:divBdr>
                  <w:divsChild>
                    <w:div w:id="1398086636">
                      <w:marLeft w:val="0"/>
                      <w:marRight w:val="0"/>
                      <w:marTop w:val="0"/>
                      <w:marBottom w:val="0"/>
                      <w:divBdr>
                        <w:top w:val="none" w:sz="0" w:space="0" w:color="auto"/>
                        <w:left w:val="none" w:sz="0" w:space="0" w:color="auto"/>
                        <w:bottom w:val="none" w:sz="0" w:space="0" w:color="auto"/>
                        <w:right w:val="none" w:sz="0" w:space="0" w:color="auto"/>
                      </w:divBdr>
                      <w:divsChild>
                        <w:div w:id="55706269">
                          <w:marLeft w:val="0"/>
                          <w:marRight w:val="0"/>
                          <w:marTop w:val="0"/>
                          <w:marBottom w:val="0"/>
                          <w:divBdr>
                            <w:top w:val="none" w:sz="0" w:space="0" w:color="auto"/>
                            <w:left w:val="none" w:sz="0" w:space="0" w:color="auto"/>
                            <w:bottom w:val="none" w:sz="0" w:space="0" w:color="auto"/>
                            <w:right w:val="none" w:sz="0" w:space="0" w:color="auto"/>
                          </w:divBdr>
                          <w:divsChild>
                            <w:div w:id="130384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015803">
                      <w:marLeft w:val="0"/>
                      <w:marRight w:val="0"/>
                      <w:marTop w:val="0"/>
                      <w:marBottom w:val="0"/>
                      <w:divBdr>
                        <w:top w:val="none" w:sz="0" w:space="0" w:color="auto"/>
                        <w:left w:val="none" w:sz="0" w:space="0" w:color="auto"/>
                        <w:bottom w:val="none" w:sz="0" w:space="0" w:color="auto"/>
                        <w:right w:val="none" w:sz="0" w:space="0" w:color="auto"/>
                      </w:divBdr>
                      <w:divsChild>
                        <w:div w:id="597561521">
                          <w:marLeft w:val="0"/>
                          <w:marRight w:val="0"/>
                          <w:marTop w:val="0"/>
                          <w:marBottom w:val="0"/>
                          <w:divBdr>
                            <w:top w:val="none" w:sz="0" w:space="0" w:color="auto"/>
                            <w:left w:val="none" w:sz="0" w:space="0" w:color="auto"/>
                            <w:bottom w:val="none" w:sz="0" w:space="0" w:color="auto"/>
                            <w:right w:val="none" w:sz="0" w:space="0" w:color="auto"/>
                          </w:divBdr>
                          <w:divsChild>
                            <w:div w:id="663895962">
                              <w:marLeft w:val="0"/>
                              <w:marRight w:val="0"/>
                              <w:marTop w:val="0"/>
                              <w:marBottom w:val="0"/>
                              <w:divBdr>
                                <w:top w:val="none" w:sz="0" w:space="0" w:color="auto"/>
                                <w:left w:val="none" w:sz="0" w:space="0" w:color="auto"/>
                                <w:bottom w:val="none" w:sz="0" w:space="0" w:color="auto"/>
                                <w:right w:val="none" w:sz="0" w:space="0" w:color="auto"/>
                              </w:divBdr>
                              <w:divsChild>
                                <w:div w:id="127115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3028122">
          <w:marLeft w:val="0"/>
          <w:marRight w:val="0"/>
          <w:marTop w:val="0"/>
          <w:marBottom w:val="0"/>
          <w:divBdr>
            <w:top w:val="none" w:sz="0" w:space="0" w:color="auto"/>
            <w:left w:val="none" w:sz="0" w:space="0" w:color="auto"/>
            <w:bottom w:val="none" w:sz="0" w:space="0" w:color="auto"/>
            <w:right w:val="none" w:sz="0" w:space="0" w:color="auto"/>
          </w:divBdr>
          <w:divsChild>
            <w:div w:id="359938921">
              <w:marLeft w:val="0"/>
              <w:marRight w:val="0"/>
              <w:marTop w:val="0"/>
              <w:marBottom w:val="0"/>
              <w:divBdr>
                <w:top w:val="none" w:sz="0" w:space="0" w:color="auto"/>
                <w:left w:val="none" w:sz="0" w:space="0" w:color="auto"/>
                <w:bottom w:val="none" w:sz="0" w:space="0" w:color="auto"/>
                <w:right w:val="none" w:sz="0" w:space="0" w:color="auto"/>
              </w:divBdr>
              <w:divsChild>
                <w:div w:id="75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627254">
      <w:bodyDiv w:val="1"/>
      <w:marLeft w:val="0"/>
      <w:marRight w:val="0"/>
      <w:marTop w:val="0"/>
      <w:marBottom w:val="0"/>
      <w:divBdr>
        <w:top w:val="none" w:sz="0" w:space="0" w:color="auto"/>
        <w:left w:val="none" w:sz="0" w:space="0" w:color="auto"/>
        <w:bottom w:val="none" w:sz="0" w:space="0" w:color="auto"/>
        <w:right w:val="none" w:sz="0" w:space="0" w:color="auto"/>
      </w:divBdr>
      <w:divsChild>
        <w:div w:id="293175107">
          <w:marLeft w:val="0"/>
          <w:marRight w:val="0"/>
          <w:marTop w:val="0"/>
          <w:marBottom w:val="0"/>
          <w:divBdr>
            <w:top w:val="none" w:sz="0" w:space="0" w:color="auto"/>
            <w:left w:val="none" w:sz="0" w:space="0" w:color="auto"/>
            <w:bottom w:val="none" w:sz="0" w:space="0" w:color="auto"/>
            <w:right w:val="none" w:sz="0" w:space="0" w:color="auto"/>
          </w:divBdr>
        </w:div>
      </w:divsChild>
    </w:div>
    <w:div w:id="1627396603">
      <w:bodyDiv w:val="1"/>
      <w:marLeft w:val="0"/>
      <w:marRight w:val="0"/>
      <w:marTop w:val="0"/>
      <w:marBottom w:val="0"/>
      <w:divBdr>
        <w:top w:val="none" w:sz="0" w:space="0" w:color="auto"/>
        <w:left w:val="none" w:sz="0" w:space="0" w:color="auto"/>
        <w:bottom w:val="none" w:sz="0" w:space="0" w:color="auto"/>
        <w:right w:val="none" w:sz="0" w:space="0" w:color="auto"/>
      </w:divBdr>
    </w:div>
    <w:div w:id="1628925832">
      <w:bodyDiv w:val="1"/>
      <w:marLeft w:val="0"/>
      <w:marRight w:val="0"/>
      <w:marTop w:val="0"/>
      <w:marBottom w:val="0"/>
      <w:divBdr>
        <w:top w:val="none" w:sz="0" w:space="0" w:color="auto"/>
        <w:left w:val="none" w:sz="0" w:space="0" w:color="auto"/>
        <w:bottom w:val="none" w:sz="0" w:space="0" w:color="auto"/>
        <w:right w:val="none" w:sz="0" w:space="0" w:color="auto"/>
      </w:divBdr>
      <w:divsChild>
        <w:div w:id="1158034608">
          <w:marLeft w:val="0"/>
          <w:marRight w:val="0"/>
          <w:marTop w:val="0"/>
          <w:marBottom w:val="0"/>
          <w:divBdr>
            <w:top w:val="single" w:sz="2" w:space="0" w:color="auto"/>
            <w:left w:val="single" w:sz="2" w:space="0" w:color="auto"/>
            <w:bottom w:val="single" w:sz="2" w:space="0" w:color="auto"/>
            <w:right w:val="single" w:sz="2" w:space="0" w:color="auto"/>
          </w:divBdr>
          <w:divsChild>
            <w:div w:id="13179847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49936880">
      <w:bodyDiv w:val="1"/>
      <w:marLeft w:val="0"/>
      <w:marRight w:val="0"/>
      <w:marTop w:val="0"/>
      <w:marBottom w:val="0"/>
      <w:divBdr>
        <w:top w:val="none" w:sz="0" w:space="0" w:color="auto"/>
        <w:left w:val="none" w:sz="0" w:space="0" w:color="auto"/>
        <w:bottom w:val="none" w:sz="0" w:space="0" w:color="auto"/>
        <w:right w:val="none" w:sz="0" w:space="0" w:color="auto"/>
      </w:divBdr>
    </w:div>
    <w:div w:id="1651442741">
      <w:bodyDiv w:val="1"/>
      <w:marLeft w:val="0"/>
      <w:marRight w:val="0"/>
      <w:marTop w:val="0"/>
      <w:marBottom w:val="0"/>
      <w:divBdr>
        <w:top w:val="none" w:sz="0" w:space="0" w:color="auto"/>
        <w:left w:val="none" w:sz="0" w:space="0" w:color="auto"/>
        <w:bottom w:val="none" w:sz="0" w:space="0" w:color="auto"/>
        <w:right w:val="none" w:sz="0" w:space="0" w:color="auto"/>
      </w:divBdr>
      <w:divsChild>
        <w:div w:id="1879199396">
          <w:marLeft w:val="0"/>
          <w:marRight w:val="0"/>
          <w:marTop w:val="0"/>
          <w:marBottom w:val="0"/>
          <w:divBdr>
            <w:top w:val="none" w:sz="0" w:space="0" w:color="auto"/>
            <w:left w:val="none" w:sz="0" w:space="0" w:color="auto"/>
            <w:bottom w:val="none" w:sz="0" w:space="0" w:color="auto"/>
            <w:right w:val="none" w:sz="0" w:space="0" w:color="auto"/>
          </w:divBdr>
          <w:divsChild>
            <w:div w:id="622537380">
              <w:marLeft w:val="0"/>
              <w:marRight w:val="0"/>
              <w:marTop w:val="0"/>
              <w:marBottom w:val="0"/>
              <w:divBdr>
                <w:top w:val="none" w:sz="0" w:space="0" w:color="auto"/>
                <w:left w:val="none" w:sz="0" w:space="0" w:color="auto"/>
                <w:bottom w:val="none" w:sz="0" w:space="0" w:color="auto"/>
                <w:right w:val="none" w:sz="0" w:space="0" w:color="auto"/>
              </w:divBdr>
              <w:divsChild>
                <w:div w:id="629556837">
                  <w:marLeft w:val="0"/>
                  <w:marRight w:val="0"/>
                  <w:marTop w:val="0"/>
                  <w:marBottom w:val="0"/>
                  <w:divBdr>
                    <w:top w:val="none" w:sz="0" w:space="0" w:color="auto"/>
                    <w:left w:val="none" w:sz="0" w:space="0" w:color="auto"/>
                    <w:bottom w:val="none" w:sz="0" w:space="0" w:color="auto"/>
                    <w:right w:val="none" w:sz="0" w:space="0" w:color="auto"/>
                  </w:divBdr>
                  <w:divsChild>
                    <w:div w:id="1762289672">
                      <w:marLeft w:val="0"/>
                      <w:marRight w:val="0"/>
                      <w:marTop w:val="0"/>
                      <w:marBottom w:val="0"/>
                      <w:divBdr>
                        <w:top w:val="none" w:sz="0" w:space="0" w:color="auto"/>
                        <w:left w:val="none" w:sz="0" w:space="0" w:color="auto"/>
                        <w:bottom w:val="none" w:sz="0" w:space="0" w:color="auto"/>
                        <w:right w:val="none" w:sz="0" w:space="0" w:color="auto"/>
                      </w:divBdr>
                      <w:divsChild>
                        <w:div w:id="1509170167">
                          <w:marLeft w:val="0"/>
                          <w:marRight w:val="0"/>
                          <w:marTop w:val="0"/>
                          <w:marBottom w:val="0"/>
                          <w:divBdr>
                            <w:top w:val="none" w:sz="0" w:space="0" w:color="auto"/>
                            <w:left w:val="none" w:sz="0" w:space="0" w:color="auto"/>
                            <w:bottom w:val="none" w:sz="0" w:space="0" w:color="auto"/>
                            <w:right w:val="none" w:sz="0" w:space="0" w:color="auto"/>
                          </w:divBdr>
                          <w:divsChild>
                            <w:div w:id="1975526034">
                              <w:marLeft w:val="0"/>
                              <w:marRight w:val="0"/>
                              <w:marTop w:val="0"/>
                              <w:marBottom w:val="0"/>
                              <w:divBdr>
                                <w:top w:val="none" w:sz="0" w:space="0" w:color="auto"/>
                                <w:left w:val="none" w:sz="0" w:space="0" w:color="auto"/>
                                <w:bottom w:val="none" w:sz="0" w:space="0" w:color="auto"/>
                                <w:right w:val="none" w:sz="0" w:space="0" w:color="auto"/>
                              </w:divBdr>
                              <w:divsChild>
                                <w:div w:id="219899567">
                                  <w:marLeft w:val="0"/>
                                  <w:marRight w:val="0"/>
                                  <w:marTop w:val="0"/>
                                  <w:marBottom w:val="0"/>
                                  <w:divBdr>
                                    <w:top w:val="none" w:sz="0" w:space="0" w:color="auto"/>
                                    <w:left w:val="none" w:sz="0" w:space="0" w:color="auto"/>
                                    <w:bottom w:val="none" w:sz="0" w:space="0" w:color="auto"/>
                                    <w:right w:val="none" w:sz="0" w:space="0" w:color="auto"/>
                                  </w:divBdr>
                                  <w:divsChild>
                                    <w:div w:id="106830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675670">
          <w:marLeft w:val="0"/>
          <w:marRight w:val="0"/>
          <w:marTop w:val="0"/>
          <w:marBottom w:val="0"/>
          <w:divBdr>
            <w:top w:val="none" w:sz="0" w:space="0" w:color="auto"/>
            <w:left w:val="none" w:sz="0" w:space="0" w:color="auto"/>
            <w:bottom w:val="none" w:sz="0" w:space="0" w:color="auto"/>
            <w:right w:val="none" w:sz="0" w:space="0" w:color="auto"/>
          </w:divBdr>
        </w:div>
        <w:div w:id="1043796395">
          <w:marLeft w:val="0"/>
          <w:marRight w:val="0"/>
          <w:marTop w:val="0"/>
          <w:marBottom w:val="0"/>
          <w:divBdr>
            <w:top w:val="none" w:sz="0" w:space="0" w:color="auto"/>
            <w:left w:val="none" w:sz="0" w:space="0" w:color="auto"/>
            <w:bottom w:val="none" w:sz="0" w:space="0" w:color="auto"/>
            <w:right w:val="none" w:sz="0" w:space="0" w:color="auto"/>
          </w:divBdr>
        </w:div>
      </w:divsChild>
    </w:div>
    <w:div w:id="1651597785">
      <w:bodyDiv w:val="1"/>
      <w:marLeft w:val="0"/>
      <w:marRight w:val="0"/>
      <w:marTop w:val="0"/>
      <w:marBottom w:val="0"/>
      <w:divBdr>
        <w:top w:val="none" w:sz="0" w:space="0" w:color="auto"/>
        <w:left w:val="none" w:sz="0" w:space="0" w:color="auto"/>
        <w:bottom w:val="none" w:sz="0" w:space="0" w:color="auto"/>
        <w:right w:val="none" w:sz="0" w:space="0" w:color="auto"/>
      </w:divBdr>
    </w:div>
    <w:div w:id="1660233471">
      <w:bodyDiv w:val="1"/>
      <w:marLeft w:val="0"/>
      <w:marRight w:val="0"/>
      <w:marTop w:val="0"/>
      <w:marBottom w:val="0"/>
      <w:divBdr>
        <w:top w:val="none" w:sz="0" w:space="0" w:color="auto"/>
        <w:left w:val="none" w:sz="0" w:space="0" w:color="auto"/>
        <w:bottom w:val="none" w:sz="0" w:space="0" w:color="auto"/>
        <w:right w:val="none" w:sz="0" w:space="0" w:color="auto"/>
      </w:divBdr>
      <w:divsChild>
        <w:div w:id="803694604">
          <w:marLeft w:val="0"/>
          <w:marRight w:val="0"/>
          <w:marTop w:val="0"/>
          <w:marBottom w:val="0"/>
          <w:divBdr>
            <w:top w:val="none" w:sz="0" w:space="0" w:color="auto"/>
            <w:left w:val="none" w:sz="0" w:space="0" w:color="auto"/>
            <w:bottom w:val="none" w:sz="0" w:space="0" w:color="auto"/>
            <w:right w:val="none" w:sz="0" w:space="0" w:color="auto"/>
          </w:divBdr>
          <w:divsChild>
            <w:div w:id="1495800038">
              <w:marLeft w:val="0"/>
              <w:marRight w:val="0"/>
              <w:marTop w:val="0"/>
              <w:marBottom w:val="0"/>
              <w:divBdr>
                <w:top w:val="none" w:sz="0" w:space="0" w:color="auto"/>
                <w:left w:val="none" w:sz="0" w:space="0" w:color="auto"/>
                <w:bottom w:val="none" w:sz="0" w:space="0" w:color="auto"/>
                <w:right w:val="none" w:sz="0" w:space="0" w:color="auto"/>
              </w:divBdr>
              <w:divsChild>
                <w:div w:id="812214211">
                  <w:marLeft w:val="0"/>
                  <w:marRight w:val="0"/>
                  <w:marTop w:val="0"/>
                  <w:marBottom w:val="0"/>
                  <w:divBdr>
                    <w:top w:val="none" w:sz="0" w:space="0" w:color="auto"/>
                    <w:left w:val="none" w:sz="0" w:space="0" w:color="auto"/>
                    <w:bottom w:val="none" w:sz="0" w:space="0" w:color="auto"/>
                    <w:right w:val="none" w:sz="0" w:space="0" w:color="auto"/>
                  </w:divBdr>
                  <w:divsChild>
                    <w:div w:id="1684428833">
                      <w:marLeft w:val="0"/>
                      <w:marRight w:val="0"/>
                      <w:marTop w:val="0"/>
                      <w:marBottom w:val="0"/>
                      <w:divBdr>
                        <w:top w:val="none" w:sz="0" w:space="0" w:color="auto"/>
                        <w:left w:val="none" w:sz="0" w:space="0" w:color="auto"/>
                        <w:bottom w:val="none" w:sz="0" w:space="0" w:color="auto"/>
                        <w:right w:val="none" w:sz="0" w:space="0" w:color="auto"/>
                      </w:divBdr>
                      <w:divsChild>
                        <w:div w:id="1869219596">
                          <w:marLeft w:val="0"/>
                          <w:marRight w:val="0"/>
                          <w:marTop w:val="0"/>
                          <w:marBottom w:val="0"/>
                          <w:divBdr>
                            <w:top w:val="none" w:sz="0" w:space="0" w:color="auto"/>
                            <w:left w:val="none" w:sz="0" w:space="0" w:color="auto"/>
                            <w:bottom w:val="none" w:sz="0" w:space="0" w:color="auto"/>
                            <w:right w:val="none" w:sz="0" w:space="0" w:color="auto"/>
                          </w:divBdr>
                          <w:divsChild>
                            <w:div w:id="98477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822577">
                      <w:marLeft w:val="0"/>
                      <w:marRight w:val="0"/>
                      <w:marTop w:val="0"/>
                      <w:marBottom w:val="0"/>
                      <w:divBdr>
                        <w:top w:val="none" w:sz="0" w:space="0" w:color="auto"/>
                        <w:left w:val="none" w:sz="0" w:space="0" w:color="auto"/>
                        <w:bottom w:val="none" w:sz="0" w:space="0" w:color="auto"/>
                        <w:right w:val="none" w:sz="0" w:space="0" w:color="auto"/>
                      </w:divBdr>
                      <w:divsChild>
                        <w:div w:id="1143306374">
                          <w:marLeft w:val="0"/>
                          <w:marRight w:val="0"/>
                          <w:marTop w:val="0"/>
                          <w:marBottom w:val="0"/>
                          <w:divBdr>
                            <w:top w:val="none" w:sz="0" w:space="0" w:color="auto"/>
                            <w:left w:val="none" w:sz="0" w:space="0" w:color="auto"/>
                            <w:bottom w:val="none" w:sz="0" w:space="0" w:color="auto"/>
                            <w:right w:val="none" w:sz="0" w:space="0" w:color="auto"/>
                          </w:divBdr>
                          <w:divsChild>
                            <w:div w:id="1285431674">
                              <w:marLeft w:val="0"/>
                              <w:marRight w:val="0"/>
                              <w:marTop w:val="0"/>
                              <w:marBottom w:val="0"/>
                              <w:divBdr>
                                <w:top w:val="none" w:sz="0" w:space="0" w:color="auto"/>
                                <w:left w:val="none" w:sz="0" w:space="0" w:color="auto"/>
                                <w:bottom w:val="none" w:sz="0" w:space="0" w:color="auto"/>
                                <w:right w:val="none" w:sz="0" w:space="0" w:color="auto"/>
                              </w:divBdr>
                              <w:divsChild>
                                <w:div w:id="28871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6009042">
          <w:marLeft w:val="0"/>
          <w:marRight w:val="0"/>
          <w:marTop w:val="0"/>
          <w:marBottom w:val="0"/>
          <w:divBdr>
            <w:top w:val="none" w:sz="0" w:space="0" w:color="auto"/>
            <w:left w:val="none" w:sz="0" w:space="0" w:color="auto"/>
            <w:bottom w:val="none" w:sz="0" w:space="0" w:color="auto"/>
            <w:right w:val="none" w:sz="0" w:space="0" w:color="auto"/>
          </w:divBdr>
          <w:divsChild>
            <w:div w:id="556673402">
              <w:marLeft w:val="0"/>
              <w:marRight w:val="0"/>
              <w:marTop w:val="0"/>
              <w:marBottom w:val="0"/>
              <w:divBdr>
                <w:top w:val="none" w:sz="0" w:space="0" w:color="auto"/>
                <w:left w:val="none" w:sz="0" w:space="0" w:color="auto"/>
                <w:bottom w:val="none" w:sz="0" w:space="0" w:color="auto"/>
                <w:right w:val="none" w:sz="0" w:space="0" w:color="auto"/>
              </w:divBdr>
              <w:divsChild>
                <w:div w:id="79771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119621">
      <w:bodyDiv w:val="1"/>
      <w:marLeft w:val="0"/>
      <w:marRight w:val="0"/>
      <w:marTop w:val="0"/>
      <w:marBottom w:val="0"/>
      <w:divBdr>
        <w:top w:val="none" w:sz="0" w:space="0" w:color="auto"/>
        <w:left w:val="none" w:sz="0" w:space="0" w:color="auto"/>
        <w:bottom w:val="none" w:sz="0" w:space="0" w:color="auto"/>
        <w:right w:val="none" w:sz="0" w:space="0" w:color="auto"/>
      </w:divBdr>
    </w:div>
    <w:div w:id="1665745816">
      <w:bodyDiv w:val="1"/>
      <w:marLeft w:val="0"/>
      <w:marRight w:val="0"/>
      <w:marTop w:val="0"/>
      <w:marBottom w:val="0"/>
      <w:divBdr>
        <w:top w:val="none" w:sz="0" w:space="0" w:color="auto"/>
        <w:left w:val="none" w:sz="0" w:space="0" w:color="auto"/>
        <w:bottom w:val="none" w:sz="0" w:space="0" w:color="auto"/>
        <w:right w:val="none" w:sz="0" w:space="0" w:color="auto"/>
      </w:divBdr>
      <w:divsChild>
        <w:div w:id="196086450">
          <w:marLeft w:val="0"/>
          <w:marRight w:val="0"/>
          <w:marTop w:val="0"/>
          <w:marBottom w:val="0"/>
          <w:divBdr>
            <w:top w:val="none" w:sz="0" w:space="0" w:color="auto"/>
            <w:left w:val="none" w:sz="0" w:space="0" w:color="auto"/>
            <w:bottom w:val="none" w:sz="0" w:space="0" w:color="auto"/>
            <w:right w:val="none" w:sz="0" w:space="0" w:color="auto"/>
          </w:divBdr>
        </w:div>
        <w:div w:id="1694377883">
          <w:marLeft w:val="0"/>
          <w:marRight w:val="0"/>
          <w:marTop w:val="0"/>
          <w:marBottom w:val="0"/>
          <w:divBdr>
            <w:top w:val="none" w:sz="0" w:space="0" w:color="auto"/>
            <w:left w:val="none" w:sz="0" w:space="0" w:color="auto"/>
            <w:bottom w:val="none" w:sz="0" w:space="0" w:color="auto"/>
            <w:right w:val="none" w:sz="0" w:space="0" w:color="auto"/>
          </w:divBdr>
        </w:div>
      </w:divsChild>
    </w:div>
    <w:div w:id="1716467435">
      <w:bodyDiv w:val="1"/>
      <w:marLeft w:val="0"/>
      <w:marRight w:val="0"/>
      <w:marTop w:val="0"/>
      <w:marBottom w:val="0"/>
      <w:divBdr>
        <w:top w:val="none" w:sz="0" w:space="0" w:color="auto"/>
        <w:left w:val="none" w:sz="0" w:space="0" w:color="auto"/>
        <w:bottom w:val="none" w:sz="0" w:space="0" w:color="auto"/>
        <w:right w:val="none" w:sz="0" w:space="0" w:color="auto"/>
      </w:divBdr>
    </w:div>
    <w:div w:id="1765417476">
      <w:bodyDiv w:val="1"/>
      <w:marLeft w:val="0"/>
      <w:marRight w:val="0"/>
      <w:marTop w:val="0"/>
      <w:marBottom w:val="0"/>
      <w:divBdr>
        <w:top w:val="none" w:sz="0" w:space="0" w:color="auto"/>
        <w:left w:val="none" w:sz="0" w:space="0" w:color="auto"/>
        <w:bottom w:val="none" w:sz="0" w:space="0" w:color="auto"/>
        <w:right w:val="none" w:sz="0" w:space="0" w:color="auto"/>
      </w:divBdr>
    </w:div>
    <w:div w:id="1783722871">
      <w:bodyDiv w:val="1"/>
      <w:marLeft w:val="0"/>
      <w:marRight w:val="0"/>
      <w:marTop w:val="0"/>
      <w:marBottom w:val="0"/>
      <w:divBdr>
        <w:top w:val="none" w:sz="0" w:space="0" w:color="auto"/>
        <w:left w:val="none" w:sz="0" w:space="0" w:color="auto"/>
        <w:bottom w:val="none" w:sz="0" w:space="0" w:color="auto"/>
        <w:right w:val="none" w:sz="0" w:space="0" w:color="auto"/>
      </w:divBdr>
    </w:div>
    <w:div w:id="1790471339">
      <w:bodyDiv w:val="1"/>
      <w:marLeft w:val="0"/>
      <w:marRight w:val="0"/>
      <w:marTop w:val="0"/>
      <w:marBottom w:val="0"/>
      <w:divBdr>
        <w:top w:val="none" w:sz="0" w:space="0" w:color="auto"/>
        <w:left w:val="none" w:sz="0" w:space="0" w:color="auto"/>
        <w:bottom w:val="none" w:sz="0" w:space="0" w:color="auto"/>
        <w:right w:val="none" w:sz="0" w:space="0" w:color="auto"/>
      </w:divBdr>
    </w:div>
    <w:div w:id="1811508479">
      <w:bodyDiv w:val="1"/>
      <w:marLeft w:val="0"/>
      <w:marRight w:val="0"/>
      <w:marTop w:val="0"/>
      <w:marBottom w:val="0"/>
      <w:divBdr>
        <w:top w:val="none" w:sz="0" w:space="0" w:color="auto"/>
        <w:left w:val="none" w:sz="0" w:space="0" w:color="auto"/>
        <w:bottom w:val="none" w:sz="0" w:space="0" w:color="auto"/>
        <w:right w:val="none" w:sz="0" w:space="0" w:color="auto"/>
      </w:divBdr>
    </w:div>
    <w:div w:id="1849369003">
      <w:bodyDiv w:val="1"/>
      <w:marLeft w:val="0"/>
      <w:marRight w:val="0"/>
      <w:marTop w:val="0"/>
      <w:marBottom w:val="0"/>
      <w:divBdr>
        <w:top w:val="none" w:sz="0" w:space="0" w:color="auto"/>
        <w:left w:val="none" w:sz="0" w:space="0" w:color="auto"/>
        <w:bottom w:val="none" w:sz="0" w:space="0" w:color="auto"/>
        <w:right w:val="none" w:sz="0" w:space="0" w:color="auto"/>
      </w:divBdr>
      <w:divsChild>
        <w:div w:id="1917012192">
          <w:marLeft w:val="0"/>
          <w:marRight w:val="0"/>
          <w:marTop w:val="0"/>
          <w:marBottom w:val="0"/>
          <w:divBdr>
            <w:top w:val="none" w:sz="0" w:space="0" w:color="auto"/>
            <w:left w:val="none" w:sz="0" w:space="0" w:color="auto"/>
            <w:bottom w:val="none" w:sz="0" w:space="0" w:color="auto"/>
            <w:right w:val="none" w:sz="0" w:space="0" w:color="auto"/>
          </w:divBdr>
          <w:divsChild>
            <w:div w:id="768239603">
              <w:marLeft w:val="0"/>
              <w:marRight w:val="0"/>
              <w:marTop w:val="0"/>
              <w:marBottom w:val="0"/>
              <w:divBdr>
                <w:top w:val="none" w:sz="0" w:space="0" w:color="auto"/>
                <w:left w:val="none" w:sz="0" w:space="0" w:color="auto"/>
                <w:bottom w:val="none" w:sz="0" w:space="0" w:color="auto"/>
                <w:right w:val="none" w:sz="0" w:space="0" w:color="auto"/>
              </w:divBdr>
              <w:divsChild>
                <w:div w:id="1349869803">
                  <w:marLeft w:val="0"/>
                  <w:marRight w:val="0"/>
                  <w:marTop w:val="0"/>
                  <w:marBottom w:val="0"/>
                  <w:divBdr>
                    <w:top w:val="none" w:sz="0" w:space="0" w:color="auto"/>
                    <w:left w:val="none" w:sz="0" w:space="0" w:color="auto"/>
                    <w:bottom w:val="none" w:sz="0" w:space="0" w:color="auto"/>
                    <w:right w:val="none" w:sz="0" w:space="0" w:color="auto"/>
                  </w:divBdr>
                  <w:divsChild>
                    <w:div w:id="806508397">
                      <w:marLeft w:val="0"/>
                      <w:marRight w:val="0"/>
                      <w:marTop w:val="0"/>
                      <w:marBottom w:val="0"/>
                      <w:divBdr>
                        <w:top w:val="none" w:sz="0" w:space="0" w:color="auto"/>
                        <w:left w:val="none" w:sz="0" w:space="0" w:color="auto"/>
                        <w:bottom w:val="none" w:sz="0" w:space="0" w:color="auto"/>
                        <w:right w:val="none" w:sz="0" w:space="0" w:color="auto"/>
                      </w:divBdr>
                      <w:divsChild>
                        <w:div w:id="524829648">
                          <w:marLeft w:val="0"/>
                          <w:marRight w:val="0"/>
                          <w:marTop w:val="0"/>
                          <w:marBottom w:val="0"/>
                          <w:divBdr>
                            <w:top w:val="none" w:sz="0" w:space="0" w:color="auto"/>
                            <w:left w:val="none" w:sz="0" w:space="0" w:color="auto"/>
                            <w:bottom w:val="none" w:sz="0" w:space="0" w:color="auto"/>
                            <w:right w:val="none" w:sz="0" w:space="0" w:color="auto"/>
                          </w:divBdr>
                          <w:divsChild>
                            <w:div w:id="51180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815766">
                      <w:marLeft w:val="0"/>
                      <w:marRight w:val="0"/>
                      <w:marTop w:val="0"/>
                      <w:marBottom w:val="0"/>
                      <w:divBdr>
                        <w:top w:val="none" w:sz="0" w:space="0" w:color="auto"/>
                        <w:left w:val="none" w:sz="0" w:space="0" w:color="auto"/>
                        <w:bottom w:val="none" w:sz="0" w:space="0" w:color="auto"/>
                        <w:right w:val="none" w:sz="0" w:space="0" w:color="auto"/>
                      </w:divBdr>
                      <w:divsChild>
                        <w:div w:id="2112116513">
                          <w:marLeft w:val="0"/>
                          <w:marRight w:val="0"/>
                          <w:marTop w:val="0"/>
                          <w:marBottom w:val="0"/>
                          <w:divBdr>
                            <w:top w:val="none" w:sz="0" w:space="0" w:color="auto"/>
                            <w:left w:val="none" w:sz="0" w:space="0" w:color="auto"/>
                            <w:bottom w:val="none" w:sz="0" w:space="0" w:color="auto"/>
                            <w:right w:val="none" w:sz="0" w:space="0" w:color="auto"/>
                          </w:divBdr>
                          <w:divsChild>
                            <w:div w:id="850686170">
                              <w:marLeft w:val="0"/>
                              <w:marRight w:val="0"/>
                              <w:marTop w:val="0"/>
                              <w:marBottom w:val="0"/>
                              <w:divBdr>
                                <w:top w:val="none" w:sz="0" w:space="0" w:color="auto"/>
                                <w:left w:val="none" w:sz="0" w:space="0" w:color="auto"/>
                                <w:bottom w:val="none" w:sz="0" w:space="0" w:color="auto"/>
                                <w:right w:val="none" w:sz="0" w:space="0" w:color="auto"/>
                              </w:divBdr>
                              <w:divsChild>
                                <w:div w:id="35477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8317508">
          <w:marLeft w:val="0"/>
          <w:marRight w:val="0"/>
          <w:marTop w:val="0"/>
          <w:marBottom w:val="0"/>
          <w:divBdr>
            <w:top w:val="none" w:sz="0" w:space="0" w:color="auto"/>
            <w:left w:val="none" w:sz="0" w:space="0" w:color="auto"/>
            <w:bottom w:val="none" w:sz="0" w:space="0" w:color="auto"/>
            <w:right w:val="none" w:sz="0" w:space="0" w:color="auto"/>
          </w:divBdr>
          <w:divsChild>
            <w:div w:id="905183780">
              <w:marLeft w:val="0"/>
              <w:marRight w:val="0"/>
              <w:marTop w:val="0"/>
              <w:marBottom w:val="0"/>
              <w:divBdr>
                <w:top w:val="none" w:sz="0" w:space="0" w:color="auto"/>
                <w:left w:val="none" w:sz="0" w:space="0" w:color="auto"/>
                <w:bottom w:val="none" w:sz="0" w:space="0" w:color="auto"/>
                <w:right w:val="none" w:sz="0" w:space="0" w:color="auto"/>
              </w:divBdr>
              <w:divsChild>
                <w:div w:id="881400445">
                  <w:marLeft w:val="0"/>
                  <w:marRight w:val="0"/>
                  <w:marTop w:val="0"/>
                  <w:marBottom w:val="0"/>
                  <w:divBdr>
                    <w:top w:val="none" w:sz="0" w:space="0" w:color="auto"/>
                    <w:left w:val="none" w:sz="0" w:space="0" w:color="auto"/>
                    <w:bottom w:val="none" w:sz="0" w:space="0" w:color="auto"/>
                    <w:right w:val="none" w:sz="0" w:space="0" w:color="auto"/>
                  </w:divBdr>
                  <w:divsChild>
                    <w:div w:id="84570541">
                      <w:marLeft w:val="0"/>
                      <w:marRight w:val="0"/>
                      <w:marTop w:val="0"/>
                      <w:marBottom w:val="0"/>
                      <w:divBdr>
                        <w:top w:val="none" w:sz="0" w:space="0" w:color="auto"/>
                        <w:left w:val="none" w:sz="0" w:space="0" w:color="auto"/>
                        <w:bottom w:val="none" w:sz="0" w:space="0" w:color="auto"/>
                        <w:right w:val="none" w:sz="0" w:space="0" w:color="auto"/>
                      </w:divBdr>
                      <w:divsChild>
                        <w:div w:id="752435585">
                          <w:marLeft w:val="0"/>
                          <w:marRight w:val="0"/>
                          <w:marTop w:val="0"/>
                          <w:marBottom w:val="0"/>
                          <w:divBdr>
                            <w:top w:val="none" w:sz="0" w:space="0" w:color="auto"/>
                            <w:left w:val="none" w:sz="0" w:space="0" w:color="auto"/>
                            <w:bottom w:val="none" w:sz="0" w:space="0" w:color="auto"/>
                            <w:right w:val="none" w:sz="0" w:space="0" w:color="auto"/>
                          </w:divBdr>
                          <w:divsChild>
                            <w:div w:id="135780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152202">
      <w:bodyDiv w:val="1"/>
      <w:marLeft w:val="0"/>
      <w:marRight w:val="0"/>
      <w:marTop w:val="0"/>
      <w:marBottom w:val="0"/>
      <w:divBdr>
        <w:top w:val="none" w:sz="0" w:space="0" w:color="auto"/>
        <w:left w:val="none" w:sz="0" w:space="0" w:color="auto"/>
        <w:bottom w:val="none" w:sz="0" w:space="0" w:color="auto"/>
        <w:right w:val="none" w:sz="0" w:space="0" w:color="auto"/>
      </w:divBdr>
    </w:div>
    <w:div w:id="1867716904">
      <w:bodyDiv w:val="1"/>
      <w:marLeft w:val="0"/>
      <w:marRight w:val="0"/>
      <w:marTop w:val="0"/>
      <w:marBottom w:val="0"/>
      <w:divBdr>
        <w:top w:val="none" w:sz="0" w:space="0" w:color="auto"/>
        <w:left w:val="none" w:sz="0" w:space="0" w:color="auto"/>
        <w:bottom w:val="none" w:sz="0" w:space="0" w:color="auto"/>
        <w:right w:val="none" w:sz="0" w:space="0" w:color="auto"/>
      </w:divBdr>
      <w:divsChild>
        <w:div w:id="1894543053">
          <w:marLeft w:val="0"/>
          <w:marRight w:val="0"/>
          <w:marTop w:val="0"/>
          <w:marBottom w:val="0"/>
          <w:divBdr>
            <w:top w:val="none" w:sz="0" w:space="0" w:color="auto"/>
            <w:left w:val="none" w:sz="0" w:space="0" w:color="auto"/>
            <w:bottom w:val="none" w:sz="0" w:space="0" w:color="auto"/>
            <w:right w:val="none" w:sz="0" w:space="0" w:color="auto"/>
          </w:divBdr>
          <w:divsChild>
            <w:div w:id="1752311677">
              <w:marLeft w:val="0"/>
              <w:marRight w:val="0"/>
              <w:marTop w:val="0"/>
              <w:marBottom w:val="0"/>
              <w:divBdr>
                <w:top w:val="none" w:sz="0" w:space="0" w:color="auto"/>
                <w:left w:val="none" w:sz="0" w:space="0" w:color="auto"/>
                <w:bottom w:val="none" w:sz="0" w:space="0" w:color="auto"/>
                <w:right w:val="none" w:sz="0" w:space="0" w:color="auto"/>
              </w:divBdr>
              <w:divsChild>
                <w:div w:id="2039508375">
                  <w:marLeft w:val="0"/>
                  <w:marRight w:val="0"/>
                  <w:marTop w:val="0"/>
                  <w:marBottom w:val="0"/>
                  <w:divBdr>
                    <w:top w:val="none" w:sz="0" w:space="0" w:color="auto"/>
                    <w:left w:val="none" w:sz="0" w:space="0" w:color="auto"/>
                    <w:bottom w:val="none" w:sz="0" w:space="0" w:color="auto"/>
                    <w:right w:val="none" w:sz="0" w:space="0" w:color="auto"/>
                  </w:divBdr>
                  <w:divsChild>
                    <w:div w:id="1701854469">
                      <w:marLeft w:val="0"/>
                      <w:marRight w:val="0"/>
                      <w:marTop w:val="0"/>
                      <w:marBottom w:val="0"/>
                      <w:divBdr>
                        <w:top w:val="none" w:sz="0" w:space="0" w:color="auto"/>
                        <w:left w:val="none" w:sz="0" w:space="0" w:color="auto"/>
                        <w:bottom w:val="none" w:sz="0" w:space="0" w:color="auto"/>
                        <w:right w:val="none" w:sz="0" w:space="0" w:color="auto"/>
                      </w:divBdr>
                      <w:divsChild>
                        <w:div w:id="1095442036">
                          <w:marLeft w:val="0"/>
                          <w:marRight w:val="0"/>
                          <w:marTop w:val="0"/>
                          <w:marBottom w:val="0"/>
                          <w:divBdr>
                            <w:top w:val="none" w:sz="0" w:space="0" w:color="auto"/>
                            <w:left w:val="none" w:sz="0" w:space="0" w:color="auto"/>
                            <w:bottom w:val="none" w:sz="0" w:space="0" w:color="auto"/>
                            <w:right w:val="none" w:sz="0" w:space="0" w:color="auto"/>
                          </w:divBdr>
                          <w:divsChild>
                            <w:div w:id="86378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792486">
                      <w:marLeft w:val="0"/>
                      <w:marRight w:val="0"/>
                      <w:marTop w:val="0"/>
                      <w:marBottom w:val="0"/>
                      <w:divBdr>
                        <w:top w:val="none" w:sz="0" w:space="0" w:color="auto"/>
                        <w:left w:val="none" w:sz="0" w:space="0" w:color="auto"/>
                        <w:bottom w:val="none" w:sz="0" w:space="0" w:color="auto"/>
                        <w:right w:val="none" w:sz="0" w:space="0" w:color="auto"/>
                      </w:divBdr>
                      <w:divsChild>
                        <w:div w:id="1469665156">
                          <w:marLeft w:val="0"/>
                          <w:marRight w:val="0"/>
                          <w:marTop w:val="0"/>
                          <w:marBottom w:val="0"/>
                          <w:divBdr>
                            <w:top w:val="none" w:sz="0" w:space="0" w:color="auto"/>
                            <w:left w:val="none" w:sz="0" w:space="0" w:color="auto"/>
                            <w:bottom w:val="none" w:sz="0" w:space="0" w:color="auto"/>
                            <w:right w:val="none" w:sz="0" w:space="0" w:color="auto"/>
                          </w:divBdr>
                          <w:divsChild>
                            <w:div w:id="603463501">
                              <w:marLeft w:val="0"/>
                              <w:marRight w:val="0"/>
                              <w:marTop w:val="0"/>
                              <w:marBottom w:val="0"/>
                              <w:divBdr>
                                <w:top w:val="none" w:sz="0" w:space="0" w:color="auto"/>
                                <w:left w:val="none" w:sz="0" w:space="0" w:color="auto"/>
                                <w:bottom w:val="none" w:sz="0" w:space="0" w:color="auto"/>
                                <w:right w:val="none" w:sz="0" w:space="0" w:color="auto"/>
                              </w:divBdr>
                              <w:divsChild>
                                <w:div w:id="13136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949368">
          <w:marLeft w:val="0"/>
          <w:marRight w:val="0"/>
          <w:marTop w:val="0"/>
          <w:marBottom w:val="0"/>
          <w:divBdr>
            <w:top w:val="none" w:sz="0" w:space="0" w:color="auto"/>
            <w:left w:val="none" w:sz="0" w:space="0" w:color="auto"/>
            <w:bottom w:val="none" w:sz="0" w:space="0" w:color="auto"/>
            <w:right w:val="none" w:sz="0" w:space="0" w:color="auto"/>
          </w:divBdr>
          <w:divsChild>
            <w:div w:id="454369959">
              <w:marLeft w:val="0"/>
              <w:marRight w:val="0"/>
              <w:marTop w:val="0"/>
              <w:marBottom w:val="0"/>
              <w:divBdr>
                <w:top w:val="none" w:sz="0" w:space="0" w:color="auto"/>
                <w:left w:val="none" w:sz="0" w:space="0" w:color="auto"/>
                <w:bottom w:val="none" w:sz="0" w:space="0" w:color="auto"/>
                <w:right w:val="none" w:sz="0" w:space="0" w:color="auto"/>
              </w:divBdr>
              <w:divsChild>
                <w:div w:id="120259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194533">
      <w:bodyDiv w:val="1"/>
      <w:marLeft w:val="0"/>
      <w:marRight w:val="0"/>
      <w:marTop w:val="0"/>
      <w:marBottom w:val="0"/>
      <w:divBdr>
        <w:top w:val="none" w:sz="0" w:space="0" w:color="auto"/>
        <w:left w:val="none" w:sz="0" w:space="0" w:color="auto"/>
        <w:bottom w:val="none" w:sz="0" w:space="0" w:color="auto"/>
        <w:right w:val="none" w:sz="0" w:space="0" w:color="auto"/>
      </w:divBdr>
    </w:div>
    <w:div w:id="1883859784">
      <w:bodyDiv w:val="1"/>
      <w:marLeft w:val="0"/>
      <w:marRight w:val="0"/>
      <w:marTop w:val="0"/>
      <w:marBottom w:val="0"/>
      <w:divBdr>
        <w:top w:val="none" w:sz="0" w:space="0" w:color="auto"/>
        <w:left w:val="none" w:sz="0" w:space="0" w:color="auto"/>
        <w:bottom w:val="none" w:sz="0" w:space="0" w:color="auto"/>
        <w:right w:val="none" w:sz="0" w:space="0" w:color="auto"/>
      </w:divBdr>
    </w:div>
    <w:div w:id="1894006110">
      <w:bodyDiv w:val="1"/>
      <w:marLeft w:val="0"/>
      <w:marRight w:val="0"/>
      <w:marTop w:val="0"/>
      <w:marBottom w:val="0"/>
      <w:divBdr>
        <w:top w:val="none" w:sz="0" w:space="0" w:color="auto"/>
        <w:left w:val="none" w:sz="0" w:space="0" w:color="auto"/>
        <w:bottom w:val="none" w:sz="0" w:space="0" w:color="auto"/>
        <w:right w:val="none" w:sz="0" w:space="0" w:color="auto"/>
      </w:divBdr>
    </w:div>
    <w:div w:id="1896043279">
      <w:bodyDiv w:val="1"/>
      <w:marLeft w:val="0"/>
      <w:marRight w:val="0"/>
      <w:marTop w:val="0"/>
      <w:marBottom w:val="0"/>
      <w:divBdr>
        <w:top w:val="none" w:sz="0" w:space="0" w:color="auto"/>
        <w:left w:val="none" w:sz="0" w:space="0" w:color="auto"/>
        <w:bottom w:val="none" w:sz="0" w:space="0" w:color="auto"/>
        <w:right w:val="none" w:sz="0" w:space="0" w:color="auto"/>
      </w:divBdr>
    </w:div>
    <w:div w:id="1898394414">
      <w:bodyDiv w:val="1"/>
      <w:marLeft w:val="0"/>
      <w:marRight w:val="0"/>
      <w:marTop w:val="0"/>
      <w:marBottom w:val="0"/>
      <w:divBdr>
        <w:top w:val="none" w:sz="0" w:space="0" w:color="auto"/>
        <w:left w:val="none" w:sz="0" w:space="0" w:color="auto"/>
        <w:bottom w:val="none" w:sz="0" w:space="0" w:color="auto"/>
        <w:right w:val="none" w:sz="0" w:space="0" w:color="auto"/>
      </w:divBdr>
    </w:div>
    <w:div w:id="1906602897">
      <w:bodyDiv w:val="1"/>
      <w:marLeft w:val="0"/>
      <w:marRight w:val="0"/>
      <w:marTop w:val="0"/>
      <w:marBottom w:val="0"/>
      <w:divBdr>
        <w:top w:val="none" w:sz="0" w:space="0" w:color="auto"/>
        <w:left w:val="none" w:sz="0" w:space="0" w:color="auto"/>
        <w:bottom w:val="none" w:sz="0" w:space="0" w:color="auto"/>
        <w:right w:val="none" w:sz="0" w:space="0" w:color="auto"/>
      </w:divBdr>
    </w:div>
    <w:div w:id="1916429341">
      <w:bodyDiv w:val="1"/>
      <w:marLeft w:val="0"/>
      <w:marRight w:val="0"/>
      <w:marTop w:val="0"/>
      <w:marBottom w:val="0"/>
      <w:divBdr>
        <w:top w:val="none" w:sz="0" w:space="0" w:color="auto"/>
        <w:left w:val="none" w:sz="0" w:space="0" w:color="auto"/>
        <w:bottom w:val="none" w:sz="0" w:space="0" w:color="auto"/>
        <w:right w:val="none" w:sz="0" w:space="0" w:color="auto"/>
      </w:divBdr>
    </w:div>
    <w:div w:id="1924413311">
      <w:bodyDiv w:val="1"/>
      <w:marLeft w:val="0"/>
      <w:marRight w:val="0"/>
      <w:marTop w:val="0"/>
      <w:marBottom w:val="0"/>
      <w:divBdr>
        <w:top w:val="none" w:sz="0" w:space="0" w:color="auto"/>
        <w:left w:val="none" w:sz="0" w:space="0" w:color="auto"/>
        <w:bottom w:val="none" w:sz="0" w:space="0" w:color="auto"/>
        <w:right w:val="none" w:sz="0" w:space="0" w:color="auto"/>
      </w:divBdr>
    </w:div>
    <w:div w:id="1931039793">
      <w:bodyDiv w:val="1"/>
      <w:marLeft w:val="0"/>
      <w:marRight w:val="0"/>
      <w:marTop w:val="0"/>
      <w:marBottom w:val="0"/>
      <w:divBdr>
        <w:top w:val="none" w:sz="0" w:space="0" w:color="auto"/>
        <w:left w:val="none" w:sz="0" w:space="0" w:color="auto"/>
        <w:bottom w:val="none" w:sz="0" w:space="0" w:color="auto"/>
        <w:right w:val="none" w:sz="0" w:space="0" w:color="auto"/>
      </w:divBdr>
    </w:div>
    <w:div w:id="1937248110">
      <w:bodyDiv w:val="1"/>
      <w:marLeft w:val="0"/>
      <w:marRight w:val="0"/>
      <w:marTop w:val="0"/>
      <w:marBottom w:val="0"/>
      <w:divBdr>
        <w:top w:val="none" w:sz="0" w:space="0" w:color="auto"/>
        <w:left w:val="none" w:sz="0" w:space="0" w:color="auto"/>
        <w:bottom w:val="none" w:sz="0" w:space="0" w:color="auto"/>
        <w:right w:val="none" w:sz="0" w:space="0" w:color="auto"/>
      </w:divBdr>
      <w:divsChild>
        <w:div w:id="809595706">
          <w:marLeft w:val="0"/>
          <w:marRight w:val="0"/>
          <w:marTop w:val="0"/>
          <w:marBottom w:val="0"/>
          <w:divBdr>
            <w:top w:val="none" w:sz="0" w:space="0" w:color="auto"/>
            <w:left w:val="none" w:sz="0" w:space="0" w:color="auto"/>
            <w:bottom w:val="none" w:sz="0" w:space="0" w:color="auto"/>
            <w:right w:val="none" w:sz="0" w:space="0" w:color="auto"/>
          </w:divBdr>
          <w:divsChild>
            <w:div w:id="589854903">
              <w:marLeft w:val="0"/>
              <w:marRight w:val="0"/>
              <w:marTop w:val="0"/>
              <w:marBottom w:val="0"/>
              <w:divBdr>
                <w:top w:val="none" w:sz="0" w:space="0" w:color="auto"/>
                <w:left w:val="none" w:sz="0" w:space="0" w:color="auto"/>
                <w:bottom w:val="none" w:sz="0" w:space="0" w:color="auto"/>
                <w:right w:val="none" w:sz="0" w:space="0" w:color="auto"/>
              </w:divBdr>
              <w:divsChild>
                <w:div w:id="2132166982">
                  <w:marLeft w:val="0"/>
                  <w:marRight w:val="0"/>
                  <w:marTop w:val="0"/>
                  <w:marBottom w:val="0"/>
                  <w:divBdr>
                    <w:top w:val="none" w:sz="0" w:space="0" w:color="auto"/>
                    <w:left w:val="none" w:sz="0" w:space="0" w:color="auto"/>
                    <w:bottom w:val="none" w:sz="0" w:space="0" w:color="auto"/>
                    <w:right w:val="none" w:sz="0" w:space="0" w:color="auto"/>
                  </w:divBdr>
                  <w:divsChild>
                    <w:div w:id="878929404">
                      <w:marLeft w:val="0"/>
                      <w:marRight w:val="0"/>
                      <w:marTop w:val="0"/>
                      <w:marBottom w:val="0"/>
                      <w:divBdr>
                        <w:top w:val="none" w:sz="0" w:space="0" w:color="auto"/>
                        <w:left w:val="none" w:sz="0" w:space="0" w:color="auto"/>
                        <w:bottom w:val="none" w:sz="0" w:space="0" w:color="auto"/>
                        <w:right w:val="none" w:sz="0" w:space="0" w:color="auto"/>
                      </w:divBdr>
                      <w:divsChild>
                        <w:div w:id="1207912634">
                          <w:marLeft w:val="0"/>
                          <w:marRight w:val="0"/>
                          <w:marTop w:val="0"/>
                          <w:marBottom w:val="0"/>
                          <w:divBdr>
                            <w:top w:val="none" w:sz="0" w:space="0" w:color="auto"/>
                            <w:left w:val="none" w:sz="0" w:space="0" w:color="auto"/>
                            <w:bottom w:val="none" w:sz="0" w:space="0" w:color="auto"/>
                            <w:right w:val="none" w:sz="0" w:space="0" w:color="auto"/>
                          </w:divBdr>
                          <w:divsChild>
                            <w:div w:id="10469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86111">
                      <w:marLeft w:val="0"/>
                      <w:marRight w:val="0"/>
                      <w:marTop w:val="0"/>
                      <w:marBottom w:val="0"/>
                      <w:divBdr>
                        <w:top w:val="none" w:sz="0" w:space="0" w:color="auto"/>
                        <w:left w:val="none" w:sz="0" w:space="0" w:color="auto"/>
                        <w:bottom w:val="none" w:sz="0" w:space="0" w:color="auto"/>
                        <w:right w:val="none" w:sz="0" w:space="0" w:color="auto"/>
                      </w:divBdr>
                      <w:divsChild>
                        <w:div w:id="415711333">
                          <w:marLeft w:val="0"/>
                          <w:marRight w:val="0"/>
                          <w:marTop w:val="0"/>
                          <w:marBottom w:val="0"/>
                          <w:divBdr>
                            <w:top w:val="none" w:sz="0" w:space="0" w:color="auto"/>
                            <w:left w:val="none" w:sz="0" w:space="0" w:color="auto"/>
                            <w:bottom w:val="none" w:sz="0" w:space="0" w:color="auto"/>
                            <w:right w:val="none" w:sz="0" w:space="0" w:color="auto"/>
                          </w:divBdr>
                          <w:divsChild>
                            <w:div w:id="1785229427">
                              <w:marLeft w:val="0"/>
                              <w:marRight w:val="0"/>
                              <w:marTop w:val="0"/>
                              <w:marBottom w:val="0"/>
                              <w:divBdr>
                                <w:top w:val="none" w:sz="0" w:space="0" w:color="auto"/>
                                <w:left w:val="none" w:sz="0" w:space="0" w:color="auto"/>
                                <w:bottom w:val="none" w:sz="0" w:space="0" w:color="auto"/>
                                <w:right w:val="none" w:sz="0" w:space="0" w:color="auto"/>
                              </w:divBdr>
                              <w:divsChild>
                                <w:div w:id="35673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5436295">
          <w:marLeft w:val="0"/>
          <w:marRight w:val="0"/>
          <w:marTop w:val="0"/>
          <w:marBottom w:val="0"/>
          <w:divBdr>
            <w:top w:val="none" w:sz="0" w:space="0" w:color="auto"/>
            <w:left w:val="none" w:sz="0" w:space="0" w:color="auto"/>
            <w:bottom w:val="none" w:sz="0" w:space="0" w:color="auto"/>
            <w:right w:val="none" w:sz="0" w:space="0" w:color="auto"/>
          </w:divBdr>
          <w:divsChild>
            <w:div w:id="1643384424">
              <w:marLeft w:val="0"/>
              <w:marRight w:val="0"/>
              <w:marTop w:val="0"/>
              <w:marBottom w:val="0"/>
              <w:divBdr>
                <w:top w:val="none" w:sz="0" w:space="0" w:color="auto"/>
                <w:left w:val="none" w:sz="0" w:space="0" w:color="auto"/>
                <w:bottom w:val="none" w:sz="0" w:space="0" w:color="auto"/>
                <w:right w:val="none" w:sz="0" w:space="0" w:color="auto"/>
              </w:divBdr>
              <w:divsChild>
                <w:div w:id="29649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798393">
      <w:bodyDiv w:val="1"/>
      <w:marLeft w:val="0"/>
      <w:marRight w:val="0"/>
      <w:marTop w:val="0"/>
      <w:marBottom w:val="0"/>
      <w:divBdr>
        <w:top w:val="none" w:sz="0" w:space="0" w:color="auto"/>
        <w:left w:val="none" w:sz="0" w:space="0" w:color="auto"/>
        <w:bottom w:val="none" w:sz="0" w:space="0" w:color="auto"/>
        <w:right w:val="none" w:sz="0" w:space="0" w:color="auto"/>
      </w:divBdr>
    </w:div>
    <w:div w:id="1967079374">
      <w:bodyDiv w:val="1"/>
      <w:marLeft w:val="0"/>
      <w:marRight w:val="0"/>
      <w:marTop w:val="0"/>
      <w:marBottom w:val="0"/>
      <w:divBdr>
        <w:top w:val="none" w:sz="0" w:space="0" w:color="auto"/>
        <w:left w:val="none" w:sz="0" w:space="0" w:color="auto"/>
        <w:bottom w:val="none" w:sz="0" w:space="0" w:color="auto"/>
        <w:right w:val="none" w:sz="0" w:space="0" w:color="auto"/>
      </w:divBdr>
    </w:div>
    <w:div w:id="1971520466">
      <w:bodyDiv w:val="1"/>
      <w:marLeft w:val="0"/>
      <w:marRight w:val="0"/>
      <w:marTop w:val="0"/>
      <w:marBottom w:val="0"/>
      <w:divBdr>
        <w:top w:val="none" w:sz="0" w:space="0" w:color="auto"/>
        <w:left w:val="none" w:sz="0" w:space="0" w:color="auto"/>
        <w:bottom w:val="none" w:sz="0" w:space="0" w:color="auto"/>
        <w:right w:val="none" w:sz="0" w:space="0" w:color="auto"/>
      </w:divBdr>
    </w:div>
    <w:div w:id="1976833921">
      <w:bodyDiv w:val="1"/>
      <w:marLeft w:val="0"/>
      <w:marRight w:val="0"/>
      <w:marTop w:val="0"/>
      <w:marBottom w:val="0"/>
      <w:divBdr>
        <w:top w:val="none" w:sz="0" w:space="0" w:color="auto"/>
        <w:left w:val="none" w:sz="0" w:space="0" w:color="auto"/>
        <w:bottom w:val="none" w:sz="0" w:space="0" w:color="auto"/>
        <w:right w:val="none" w:sz="0" w:space="0" w:color="auto"/>
      </w:divBdr>
    </w:div>
    <w:div w:id="1985112440">
      <w:bodyDiv w:val="1"/>
      <w:marLeft w:val="0"/>
      <w:marRight w:val="0"/>
      <w:marTop w:val="0"/>
      <w:marBottom w:val="0"/>
      <w:divBdr>
        <w:top w:val="none" w:sz="0" w:space="0" w:color="auto"/>
        <w:left w:val="none" w:sz="0" w:space="0" w:color="auto"/>
        <w:bottom w:val="none" w:sz="0" w:space="0" w:color="auto"/>
        <w:right w:val="none" w:sz="0" w:space="0" w:color="auto"/>
      </w:divBdr>
      <w:divsChild>
        <w:div w:id="321659863">
          <w:marLeft w:val="0"/>
          <w:marRight w:val="0"/>
          <w:marTop w:val="0"/>
          <w:marBottom w:val="0"/>
          <w:divBdr>
            <w:top w:val="none" w:sz="0" w:space="0" w:color="auto"/>
            <w:left w:val="none" w:sz="0" w:space="0" w:color="auto"/>
            <w:bottom w:val="none" w:sz="0" w:space="0" w:color="auto"/>
            <w:right w:val="none" w:sz="0" w:space="0" w:color="auto"/>
          </w:divBdr>
          <w:divsChild>
            <w:div w:id="153145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735813">
      <w:bodyDiv w:val="1"/>
      <w:marLeft w:val="0"/>
      <w:marRight w:val="0"/>
      <w:marTop w:val="0"/>
      <w:marBottom w:val="0"/>
      <w:divBdr>
        <w:top w:val="none" w:sz="0" w:space="0" w:color="auto"/>
        <w:left w:val="none" w:sz="0" w:space="0" w:color="auto"/>
        <w:bottom w:val="none" w:sz="0" w:space="0" w:color="auto"/>
        <w:right w:val="none" w:sz="0" w:space="0" w:color="auto"/>
      </w:divBdr>
    </w:div>
    <w:div w:id="1989820285">
      <w:bodyDiv w:val="1"/>
      <w:marLeft w:val="0"/>
      <w:marRight w:val="0"/>
      <w:marTop w:val="0"/>
      <w:marBottom w:val="0"/>
      <w:divBdr>
        <w:top w:val="none" w:sz="0" w:space="0" w:color="auto"/>
        <w:left w:val="none" w:sz="0" w:space="0" w:color="auto"/>
        <w:bottom w:val="none" w:sz="0" w:space="0" w:color="auto"/>
        <w:right w:val="none" w:sz="0" w:space="0" w:color="auto"/>
      </w:divBdr>
    </w:div>
    <w:div w:id="1992830911">
      <w:bodyDiv w:val="1"/>
      <w:marLeft w:val="0"/>
      <w:marRight w:val="0"/>
      <w:marTop w:val="0"/>
      <w:marBottom w:val="0"/>
      <w:divBdr>
        <w:top w:val="none" w:sz="0" w:space="0" w:color="auto"/>
        <w:left w:val="none" w:sz="0" w:space="0" w:color="auto"/>
        <w:bottom w:val="none" w:sz="0" w:space="0" w:color="auto"/>
        <w:right w:val="none" w:sz="0" w:space="0" w:color="auto"/>
      </w:divBdr>
      <w:divsChild>
        <w:div w:id="388723455">
          <w:marLeft w:val="0"/>
          <w:marRight w:val="0"/>
          <w:marTop w:val="0"/>
          <w:marBottom w:val="0"/>
          <w:divBdr>
            <w:top w:val="none" w:sz="0" w:space="0" w:color="auto"/>
            <w:left w:val="none" w:sz="0" w:space="0" w:color="auto"/>
            <w:bottom w:val="none" w:sz="0" w:space="0" w:color="auto"/>
            <w:right w:val="none" w:sz="0" w:space="0" w:color="auto"/>
          </w:divBdr>
          <w:divsChild>
            <w:div w:id="962151549">
              <w:marLeft w:val="0"/>
              <w:marRight w:val="0"/>
              <w:marTop w:val="0"/>
              <w:marBottom w:val="0"/>
              <w:divBdr>
                <w:top w:val="none" w:sz="0" w:space="0" w:color="auto"/>
                <w:left w:val="none" w:sz="0" w:space="0" w:color="auto"/>
                <w:bottom w:val="none" w:sz="0" w:space="0" w:color="auto"/>
                <w:right w:val="none" w:sz="0" w:space="0" w:color="auto"/>
              </w:divBdr>
              <w:divsChild>
                <w:div w:id="513765355">
                  <w:marLeft w:val="0"/>
                  <w:marRight w:val="0"/>
                  <w:marTop w:val="0"/>
                  <w:marBottom w:val="0"/>
                  <w:divBdr>
                    <w:top w:val="none" w:sz="0" w:space="0" w:color="auto"/>
                    <w:left w:val="none" w:sz="0" w:space="0" w:color="auto"/>
                    <w:bottom w:val="none" w:sz="0" w:space="0" w:color="auto"/>
                    <w:right w:val="none" w:sz="0" w:space="0" w:color="auto"/>
                  </w:divBdr>
                  <w:divsChild>
                    <w:div w:id="107626310">
                      <w:marLeft w:val="0"/>
                      <w:marRight w:val="0"/>
                      <w:marTop w:val="0"/>
                      <w:marBottom w:val="0"/>
                      <w:divBdr>
                        <w:top w:val="none" w:sz="0" w:space="0" w:color="auto"/>
                        <w:left w:val="none" w:sz="0" w:space="0" w:color="auto"/>
                        <w:bottom w:val="none" w:sz="0" w:space="0" w:color="auto"/>
                        <w:right w:val="none" w:sz="0" w:space="0" w:color="auto"/>
                      </w:divBdr>
                      <w:divsChild>
                        <w:div w:id="930089815">
                          <w:marLeft w:val="0"/>
                          <w:marRight w:val="0"/>
                          <w:marTop w:val="0"/>
                          <w:marBottom w:val="0"/>
                          <w:divBdr>
                            <w:top w:val="none" w:sz="0" w:space="0" w:color="auto"/>
                            <w:left w:val="none" w:sz="0" w:space="0" w:color="auto"/>
                            <w:bottom w:val="none" w:sz="0" w:space="0" w:color="auto"/>
                            <w:right w:val="none" w:sz="0" w:space="0" w:color="auto"/>
                          </w:divBdr>
                          <w:divsChild>
                            <w:div w:id="79390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831900">
                      <w:marLeft w:val="0"/>
                      <w:marRight w:val="0"/>
                      <w:marTop w:val="0"/>
                      <w:marBottom w:val="0"/>
                      <w:divBdr>
                        <w:top w:val="none" w:sz="0" w:space="0" w:color="auto"/>
                        <w:left w:val="none" w:sz="0" w:space="0" w:color="auto"/>
                        <w:bottom w:val="none" w:sz="0" w:space="0" w:color="auto"/>
                        <w:right w:val="none" w:sz="0" w:space="0" w:color="auto"/>
                      </w:divBdr>
                      <w:divsChild>
                        <w:div w:id="167016654">
                          <w:marLeft w:val="0"/>
                          <w:marRight w:val="0"/>
                          <w:marTop w:val="0"/>
                          <w:marBottom w:val="0"/>
                          <w:divBdr>
                            <w:top w:val="none" w:sz="0" w:space="0" w:color="auto"/>
                            <w:left w:val="none" w:sz="0" w:space="0" w:color="auto"/>
                            <w:bottom w:val="none" w:sz="0" w:space="0" w:color="auto"/>
                            <w:right w:val="none" w:sz="0" w:space="0" w:color="auto"/>
                          </w:divBdr>
                          <w:divsChild>
                            <w:div w:id="635141035">
                              <w:marLeft w:val="0"/>
                              <w:marRight w:val="0"/>
                              <w:marTop w:val="0"/>
                              <w:marBottom w:val="0"/>
                              <w:divBdr>
                                <w:top w:val="none" w:sz="0" w:space="0" w:color="auto"/>
                                <w:left w:val="none" w:sz="0" w:space="0" w:color="auto"/>
                                <w:bottom w:val="none" w:sz="0" w:space="0" w:color="auto"/>
                                <w:right w:val="none" w:sz="0" w:space="0" w:color="auto"/>
                              </w:divBdr>
                              <w:divsChild>
                                <w:div w:id="2183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6023908">
          <w:marLeft w:val="0"/>
          <w:marRight w:val="0"/>
          <w:marTop w:val="0"/>
          <w:marBottom w:val="0"/>
          <w:divBdr>
            <w:top w:val="none" w:sz="0" w:space="0" w:color="auto"/>
            <w:left w:val="none" w:sz="0" w:space="0" w:color="auto"/>
            <w:bottom w:val="none" w:sz="0" w:space="0" w:color="auto"/>
            <w:right w:val="none" w:sz="0" w:space="0" w:color="auto"/>
          </w:divBdr>
          <w:divsChild>
            <w:div w:id="993067783">
              <w:marLeft w:val="0"/>
              <w:marRight w:val="0"/>
              <w:marTop w:val="0"/>
              <w:marBottom w:val="0"/>
              <w:divBdr>
                <w:top w:val="none" w:sz="0" w:space="0" w:color="auto"/>
                <w:left w:val="none" w:sz="0" w:space="0" w:color="auto"/>
                <w:bottom w:val="none" w:sz="0" w:space="0" w:color="auto"/>
                <w:right w:val="none" w:sz="0" w:space="0" w:color="auto"/>
              </w:divBdr>
              <w:divsChild>
                <w:div w:id="13653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266089">
      <w:bodyDiv w:val="1"/>
      <w:marLeft w:val="0"/>
      <w:marRight w:val="0"/>
      <w:marTop w:val="0"/>
      <w:marBottom w:val="0"/>
      <w:divBdr>
        <w:top w:val="none" w:sz="0" w:space="0" w:color="auto"/>
        <w:left w:val="none" w:sz="0" w:space="0" w:color="auto"/>
        <w:bottom w:val="none" w:sz="0" w:space="0" w:color="auto"/>
        <w:right w:val="none" w:sz="0" w:space="0" w:color="auto"/>
      </w:divBdr>
      <w:divsChild>
        <w:div w:id="91051978">
          <w:marLeft w:val="0"/>
          <w:marRight w:val="0"/>
          <w:marTop w:val="0"/>
          <w:marBottom w:val="0"/>
          <w:divBdr>
            <w:top w:val="none" w:sz="0" w:space="0" w:color="auto"/>
            <w:left w:val="none" w:sz="0" w:space="0" w:color="auto"/>
            <w:bottom w:val="none" w:sz="0" w:space="0" w:color="auto"/>
            <w:right w:val="none" w:sz="0" w:space="0" w:color="auto"/>
          </w:divBdr>
          <w:divsChild>
            <w:div w:id="1281913120">
              <w:marLeft w:val="0"/>
              <w:marRight w:val="0"/>
              <w:marTop w:val="0"/>
              <w:marBottom w:val="0"/>
              <w:divBdr>
                <w:top w:val="none" w:sz="0" w:space="0" w:color="auto"/>
                <w:left w:val="none" w:sz="0" w:space="0" w:color="auto"/>
                <w:bottom w:val="none" w:sz="0" w:space="0" w:color="auto"/>
                <w:right w:val="none" w:sz="0" w:space="0" w:color="auto"/>
              </w:divBdr>
              <w:divsChild>
                <w:div w:id="783160654">
                  <w:marLeft w:val="0"/>
                  <w:marRight w:val="0"/>
                  <w:marTop w:val="0"/>
                  <w:marBottom w:val="0"/>
                  <w:divBdr>
                    <w:top w:val="none" w:sz="0" w:space="0" w:color="auto"/>
                    <w:left w:val="none" w:sz="0" w:space="0" w:color="auto"/>
                    <w:bottom w:val="none" w:sz="0" w:space="0" w:color="auto"/>
                    <w:right w:val="none" w:sz="0" w:space="0" w:color="auto"/>
                  </w:divBdr>
                  <w:divsChild>
                    <w:div w:id="54133651">
                      <w:marLeft w:val="0"/>
                      <w:marRight w:val="0"/>
                      <w:marTop w:val="0"/>
                      <w:marBottom w:val="0"/>
                      <w:divBdr>
                        <w:top w:val="none" w:sz="0" w:space="0" w:color="auto"/>
                        <w:left w:val="none" w:sz="0" w:space="0" w:color="auto"/>
                        <w:bottom w:val="none" w:sz="0" w:space="0" w:color="auto"/>
                        <w:right w:val="none" w:sz="0" w:space="0" w:color="auto"/>
                      </w:divBdr>
                      <w:divsChild>
                        <w:div w:id="1213005998">
                          <w:marLeft w:val="0"/>
                          <w:marRight w:val="0"/>
                          <w:marTop w:val="0"/>
                          <w:marBottom w:val="0"/>
                          <w:divBdr>
                            <w:top w:val="none" w:sz="0" w:space="0" w:color="auto"/>
                            <w:left w:val="none" w:sz="0" w:space="0" w:color="auto"/>
                            <w:bottom w:val="none" w:sz="0" w:space="0" w:color="auto"/>
                            <w:right w:val="none" w:sz="0" w:space="0" w:color="auto"/>
                          </w:divBdr>
                          <w:divsChild>
                            <w:div w:id="160434442">
                              <w:marLeft w:val="0"/>
                              <w:marRight w:val="0"/>
                              <w:marTop w:val="0"/>
                              <w:marBottom w:val="0"/>
                              <w:divBdr>
                                <w:top w:val="none" w:sz="0" w:space="0" w:color="auto"/>
                                <w:left w:val="none" w:sz="0" w:space="0" w:color="auto"/>
                                <w:bottom w:val="none" w:sz="0" w:space="0" w:color="auto"/>
                                <w:right w:val="none" w:sz="0" w:space="0" w:color="auto"/>
                              </w:divBdr>
                              <w:divsChild>
                                <w:div w:id="17935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8183">
                          <w:marLeft w:val="0"/>
                          <w:marRight w:val="0"/>
                          <w:marTop w:val="0"/>
                          <w:marBottom w:val="0"/>
                          <w:divBdr>
                            <w:top w:val="none" w:sz="0" w:space="0" w:color="auto"/>
                            <w:left w:val="none" w:sz="0" w:space="0" w:color="auto"/>
                            <w:bottom w:val="none" w:sz="0" w:space="0" w:color="auto"/>
                            <w:right w:val="none" w:sz="0" w:space="0" w:color="auto"/>
                          </w:divBdr>
                          <w:divsChild>
                            <w:div w:id="117191750">
                              <w:marLeft w:val="0"/>
                              <w:marRight w:val="0"/>
                              <w:marTop w:val="0"/>
                              <w:marBottom w:val="0"/>
                              <w:divBdr>
                                <w:top w:val="none" w:sz="0" w:space="0" w:color="auto"/>
                                <w:left w:val="none" w:sz="0" w:space="0" w:color="auto"/>
                                <w:bottom w:val="none" w:sz="0" w:space="0" w:color="auto"/>
                                <w:right w:val="none" w:sz="0" w:space="0" w:color="auto"/>
                              </w:divBdr>
                              <w:divsChild>
                                <w:div w:id="978992319">
                                  <w:marLeft w:val="0"/>
                                  <w:marRight w:val="0"/>
                                  <w:marTop w:val="0"/>
                                  <w:marBottom w:val="0"/>
                                  <w:divBdr>
                                    <w:top w:val="none" w:sz="0" w:space="0" w:color="auto"/>
                                    <w:left w:val="none" w:sz="0" w:space="0" w:color="auto"/>
                                    <w:bottom w:val="none" w:sz="0" w:space="0" w:color="auto"/>
                                    <w:right w:val="none" w:sz="0" w:space="0" w:color="auto"/>
                                  </w:divBdr>
                                  <w:divsChild>
                                    <w:div w:id="51662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0873496">
              <w:marLeft w:val="0"/>
              <w:marRight w:val="0"/>
              <w:marTop w:val="0"/>
              <w:marBottom w:val="0"/>
              <w:divBdr>
                <w:top w:val="none" w:sz="0" w:space="0" w:color="auto"/>
                <w:left w:val="none" w:sz="0" w:space="0" w:color="auto"/>
                <w:bottom w:val="none" w:sz="0" w:space="0" w:color="auto"/>
                <w:right w:val="none" w:sz="0" w:space="0" w:color="auto"/>
              </w:divBdr>
              <w:divsChild>
                <w:div w:id="108470932">
                  <w:marLeft w:val="0"/>
                  <w:marRight w:val="0"/>
                  <w:marTop w:val="0"/>
                  <w:marBottom w:val="0"/>
                  <w:divBdr>
                    <w:top w:val="none" w:sz="0" w:space="0" w:color="auto"/>
                    <w:left w:val="none" w:sz="0" w:space="0" w:color="auto"/>
                    <w:bottom w:val="none" w:sz="0" w:space="0" w:color="auto"/>
                    <w:right w:val="none" w:sz="0" w:space="0" w:color="auto"/>
                  </w:divBdr>
                  <w:divsChild>
                    <w:div w:id="187060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435312">
      <w:bodyDiv w:val="1"/>
      <w:marLeft w:val="0"/>
      <w:marRight w:val="0"/>
      <w:marTop w:val="0"/>
      <w:marBottom w:val="0"/>
      <w:divBdr>
        <w:top w:val="none" w:sz="0" w:space="0" w:color="auto"/>
        <w:left w:val="none" w:sz="0" w:space="0" w:color="auto"/>
        <w:bottom w:val="none" w:sz="0" w:space="0" w:color="auto"/>
        <w:right w:val="none" w:sz="0" w:space="0" w:color="auto"/>
      </w:divBdr>
    </w:div>
    <w:div w:id="2034334647">
      <w:bodyDiv w:val="1"/>
      <w:marLeft w:val="0"/>
      <w:marRight w:val="0"/>
      <w:marTop w:val="0"/>
      <w:marBottom w:val="0"/>
      <w:divBdr>
        <w:top w:val="none" w:sz="0" w:space="0" w:color="auto"/>
        <w:left w:val="none" w:sz="0" w:space="0" w:color="auto"/>
        <w:bottom w:val="none" w:sz="0" w:space="0" w:color="auto"/>
        <w:right w:val="none" w:sz="0" w:space="0" w:color="auto"/>
      </w:divBdr>
    </w:div>
    <w:div w:id="2037657874">
      <w:bodyDiv w:val="1"/>
      <w:marLeft w:val="0"/>
      <w:marRight w:val="0"/>
      <w:marTop w:val="0"/>
      <w:marBottom w:val="0"/>
      <w:divBdr>
        <w:top w:val="none" w:sz="0" w:space="0" w:color="auto"/>
        <w:left w:val="none" w:sz="0" w:space="0" w:color="auto"/>
        <w:bottom w:val="none" w:sz="0" w:space="0" w:color="auto"/>
        <w:right w:val="none" w:sz="0" w:space="0" w:color="auto"/>
      </w:divBdr>
      <w:divsChild>
        <w:div w:id="14762897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0760369">
      <w:bodyDiv w:val="1"/>
      <w:marLeft w:val="0"/>
      <w:marRight w:val="0"/>
      <w:marTop w:val="0"/>
      <w:marBottom w:val="0"/>
      <w:divBdr>
        <w:top w:val="none" w:sz="0" w:space="0" w:color="auto"/>
        <w:left w:val="none" w:sz="0" w:space="0" w:color="auto"/>
        <w:bottom w:val="none" w:sz="0" w:space="0" w:color="auto"/>
        <w:right w:val="none" w:sz="0" w:space="0" w:color="auto"/>
      </w:divBdr>
    </w:div>
    <w:div w:id="2072146427">
      <w:bodyDiv w:val="1"/>
      <w:marLeft w:val="0"/>
      <w:marRight w:val="0"/>
      <w:marTop w:val="0"/>
      <w:marBottom w:val="0"/>
      <w:divBdr>
        <w:top w:val="none" w:sz="0" w:space="0" w:color="auto"/>
        <w:left w:val="none" w:sz="0" w:space="0" w:color="auto"/>
        <w:bottom w:val="none" w:sz="0" w:space="0" w:color="auto"/>
        <w:right w:val="none" w:sz="0" w:space="0" w:color="auto"/>
      </w:divBdr>
      <w:divsChild>
        <w:div w:id="1517228106">
          <w:marLeft w:val="0"/>
          <w:marRight w:val="0"/>
          <w:marTop w:val="0"/>
          <w:marBottom w:val="0"/>
          <w:divBdr>
            <w:top w:val="none" w:sz="0" w:space="0" w:color="auto"/>
            <w:left w:val="none" w:sz="0" w:space="0" w:color="auto"/>
            <w:bottom w:val="none" w:sz="0" w:space="0" w:color="auto"/>
            <w:right w:val="none" w:sz="0" w:space="0" w:color="auto"/>
          </w:divBdr>
          <w:divsChild>
            <w:div w:id="108165457">
              <w:marLeft w:val="0"/>
              <w:marRight w:val="0"/>
              <w:marTop w:val="0"/>
              <w:marBottom w:val="0"/>
              <w:divBdr>
                <w:top w:val="none" w:sz="0" w:space="0" w:color="auto"/>
                <w:left w:val="none" w:sz="0" w:space="0" w:color="auto"/>
                <w:bottom w:val="none" w:sz="0" w:space="0" w:color="auto"/>
                <w:right w:val="none" w:sz="0" w:space="0" w:color="auto"/>
              </w:divBdr>
              <w:divsChild>
                <w:div w:id="174615673">
                  <w:marLeft w:val="0"/>
                  <w:marRight w:val="0"/>
                  <w:marTop w:val="0"/>
                  <w:marBottom w:val="0"/>
                  <w:divBdr>
                    <w:top w:val="none" w:sz="0" w:space="0" w:color="auto"/>
                    <w:left w:val="none" w:sz="0" w:space="0" w:color="auto"/>
                    <w:bottom w:val="none" w:sz="0" w:space="0" w:color="auto"/>
                    <w:right w:val="none" w:sz="0" w:space="0" w:color="auto"/>
                  </w:divBdr>
                  <w:divsChild>
                    <w:div w:id="981806874">
                      <w:marLeft w:val="0"/>
                      <w:marRight w:val="0"/>
                      <w:marTop w:val="0"/>
                      <w:marBottom w:val="0"/>
                      <w:divBdr>
                        <w:top w:val="none" w:sz="0" w:space="0" w:color="auto"/>
                        <w:left w:val="none" w:sz="0" w:space="0" w:color="auto"/>
                        <w:bottom w:val="none" w:sz="0" w:space="0" w:color="auto"/>
                        <w:right w:val="none" w:sz="0" w:space="0" w:color="auto"/>
                      </w:divBdr>
                      <w:divsChild>
                        <w:div w:id="1119568908">
                          <w:marLeft w:val="0"/>
                          <w:marRight w:val="0"/>
                          <w:marTop w:val="0"/>
                          <w:marBottom w:val="0"/>
                          <w:divBdr>
                            <w:top w:val="none" w:sz="0" w:space="0" w:color="auto"/>
                            <w:left w:val="none" w:sz="0" w:space="0" w:color="auto"/>
                            <w:bottom w:val="none" w:sz="0" w:space="0" w:color="auto"/>
                            <w:right w:val="none" w:sz="0" w:space="0" w:color="auto"/>
                          </w:divBdr>
                          <w:divsChild>
                            <w:div w:id="1755853342">
                              <w:marLeft w:val="0"/>
                              <w:marRight w:val="0"/>
                              <w:marTop w:val="0"/>
                              <w:marBottom w:val="0"/>
                              <w:divBdr>
                                <w:top w:val="none" w:sz="0" w:space="0" w:color="auto"/>
                                <w:left w:val="none" w:sz="0" w:space="0" w:color="auto"/>
                                <w:bottom w:val="none" w:sz="0" w:space="0" w:color="auto"/>
                                <w:right w:val="none" w:sz="0" w:space="0" w:color="auto"/>
                              </w:divBdr>
                              <w:divsChild>
                                <w:div w:id="104185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02716">
                          <w:marLeft w:val="0"/>
                          <w:marRight w:val="0"/>
                          <w:marTop w:val="0"/>
                          <w:marBottom w:val="0"/>
                          <w:divBdr>
                            <w:top w:val="none" w:sz="0" w:space="0" w:color="auto"/>
                            <w:left w:val="none" w:sz="0" w:space="0" w:color="auto"/>
                            <w:bottom w:val="none" w:sz="0" w:space="0" w:color="auto"/>
                            <w:right w:val="none" w:sz="0" w:space="0" w:color="auto"/>
                          </w:divBdr>
                          <w:divsChild>
                            <w:div w:id="1976833240">
                              <w:marLeft w:val="0"/>
                              <w:marRight w:val="0"/>
                              <w:marTop w:val="0"/>
                              <w:marBottom w:val="0"/>
                              <w:divBdr>
                                <w:top w:val="none" w:sz="0" w:space="0" w:color="auto"/>
                                <w:left w:val="none" w:sz="0" w:space="0" w:color="auto"/>
                                <w:bottom w:val="none" w:sz="0" w:space="0" w:color="auto"/>
                                <w:right w:val="none" w:sz="0" w:space="0" w:color="auto"/>
                              </w:divBdr>
                              <w:divsChild>
                                <w:div w:id="1830094378">
                                  <w:marLeft w:val="0"/>
                                  <w:marRight w:val="0"/>
                                  <w:marTop w:val="0"/>
                                  <w:marBottom w:val="0"/>
                                  <w:divBdr>
                                    <w:top w:val="none" w:sz="0" w:space="0" w:color="auto"/>
                                    <w:left w:val="none" w:sz="0" w:space="0" w:color="auto"/>
                                    <w:bottom w:val="none" w:sz="0" w:space="0" w:color="auto"/>
                                    <w:right w:val="none" w:sz="0" w:space="0" w:color="auto"/>
                                  </w:divBdr>
                                  <w:divsChild>
                                    <w:div w:id="39613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852031">
              <w:marLeft w:val="0"/>
              <w:marRight w:val="0"/>
              <w:marTop w:val="0"/>
              <w:marBottom w:val="0"/>
              <w:divBdr>
                <w:top w:val="none" w:sz="0" w:space="0" w:color="auto"/>
                <w:left w:val="none" w:sz="0" w:space="0" w:color="auto"/>
                <w:bottom w:val="none" w:sz="0" w:space="0" w:color="auto"/>
                <w:right w:val="none" w:sz="0" w:space="0" w:color="auto"/>
              </w:divBdr>
              <w:divsChild>
                <w:div w:id="2018574667">
                  <w:marLeft w:val="0"/>
                  <w:marRight w:val="0"/>
                  <w:marTop w:val="0"/>
                  <w:marBottom w:val="0"/>
                  <w:divBdr>
                    <w:top w:val="none" w:sz="0" w:space="0" w:color="auto"/>
                    <w:left w:val="none" w:sz="0" w:space="0" w:color="auto"/>
                    <w:bottom w:val="none" w:sz="0" w:space="0" w:color="auto"/>
                    <w:right w:val="none" w:sz="0" w:space="0" w:color="auto"/>
                  </w:divBdr>
                  <w:divsChild>
                    <w:div w:id="101241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745521">
      <w:bodyDiv w:val="1"/>
      <w:marLeft w:val="0"/>
      <w:marRight w:val="0"/>
      <w:marTop w:val="0"/>
      <w:marBottom w:val="0"/>
      <w:divBdr>
        <w:top w:val="none" w:sz="0" w:space="0" w:color="auto"/>
        <w:left w:val="none" w:sz="0" w:space="0" w:color="auto"/>
        <w:bottom w:val="none" w:sz="0" w:space="0" w:color="auto"/>
        <w:right w:val="none" w:sz="0" w:space="0" w:color="auto"/>
      </w:divBdr>
    </w:div>
    <w:div w:id="2084986176">
      <w:bodyDiv w:val="1"/>
      <w:marLeft w:val="0"/>
      <w:marRight w:val="0"/>
      <w:marTop w:val="0"/>
      <w:marBottom w:val="0"/>
      <w:divBdr>
        <w:top w:val="none" w:sz="0" w:space="0" w:color="auto"/>
        <w:left w:val="none" w:sz="0" w:space="0" w:color="auto"/>
        <w:bottom w:val="none" w:sz="0" w:space="0" w:color="auto"/>
        <w:right w:val="none" w:sz="0" w:space="0" w:color="auto"/>
      </w:divBdr>
    </w:div>
    <w:div w:id="2102951327">
      <w:bodyDiv w:val="1"/>
      <w:marLeft w:val="0"/>
      <w:marRight w:val="0"/>
      <w:marTop w:val="0"/>
      <w:marBottom w:val="0"/>
      <w:divBdr>
        <w:top w:val="none" w:sz="0" w:space="0" w:color="auto"/>
        <w:left w:val="none" w:sz="0" w:space="0" w:color="auto"/>
        <w:bottom w:val="none" w:sz="0" w:space="0" w:color="auto"/>
        <w:right w:val="none" w:sz="0" w:space="0" w:color="auto"/>
      </w:divBdr>
    </w:div>
    <w:div w:id="2108192260">
      <w:bodyDiv w:val="1"/>
      <w:marLeft w:val="0"/>
      <w:marRight w:val="0"/>
      <w:marTop w:val="0"/>
      <w:marBottom w:val="0"/>
      <w:divBdr>
        <w:top w:val="none" w:sz="0" w:space="0" w:color="auto"/>
        <w:left w:val="none" w:sz="0" w:space="0" w:color="auto"/>
        <w:bottom w:val="none" w:sz="0" w:space="0" w:color="auto"/>
        <w:right w:val="none" w:sz="0" w:space="0" w:color="auto"/>
      </w:divBdr>
    </w:div>
    <w:div w:id="2135515055">
      <w:bodyDiv w:val="1"/>
      <w:marLeft w:val="0"/>
      <w:marRight w:val="0"/>
      <w:marTop w:val="0"/>
      <w:marBottom w:val="0"/>
      <w:divBdr>
        <w:top w:val="none" w:sz="0" w:space="0" w:color="auto"/>
        <w:left w:val="none" w:sz="0" w:space="0" w:color="auto"/>
        <w:bottom w:val="none" w:sz="0" w:space="0" w:color="auto"/>
        <w:right w:val="none" w:sz="0" w:space="0" w:color="auto"/>
      </w:divBdr>
      <w:divsChild>
        <w:div w:id="664666566">
          <w:marLeft w:val="0"/>
          <w:marRight w:val="0"/>
          <w:marTop w:val="0"/>
          <w:marBottom w:val="0"/>
          <w:divBdr>
            <w:top w:val="none" w:sz="0" w:space="0" w:color="auto"/>
            <w:left w:val="none" w:sz="0" w:space="0" w:color="auto"/>
            <w:bottom w:val="none" w:sz="0" w:space="0" w:color="auto"/>
            <w:right w:val="none" w:sz="0" w:space="0" w:color="auto"/>
          </w:divBdr>
          <w:divsChild>
            <w:div w:id="1492016225">
              <w:marLeft w:val="0"/>
              <w:marRight w:val="0"/>
              <w:marTop w:val="0"/>
              <w:marBottom w:val="0"/>
              <w:divBdr>
                <w:top w:val="none" w:sz="0" w:space="0" w:color="auto"/>
                <w:left w:val="none" w:sz="0" w:space="0" w:color="auto"/>
                <w:bottom w:val="none" w:sz="0" w:space="0" w:color="auto"/>
                <w:right w:val="none" w:sz="0" w:space="0" w:color="auto"/>
              </w:divBdr>
              <w:divsChild>
                <w:div w:id="1281110489">
                  <w:marLeft w:val="0"/>
                  <w:marRight w:val="0"/>
                  <w:marTop w:val="0"/>
                  <w:marBottom w:val="0"/>
                  <w:divBdr>
                    <w:top w:val="none" w:sz="0" w:space="0" w:color="auto"/>
                    <w:left w:val="none" w:sz="0" w:space="0" w:color="auto"/>
                    <w:bottom w:val="none" w:sz="0" w:space="0" w:color="auto"/>
                    <w:right w:val="none" w:sz="0" w:space="0" w:color="auto"/>
                  </w:divBdr>
                  <w:divsChild>
                    <w:div w:id="868375335">
                      <w:marLeft w:val="0"/>
                      <w:marRight w:val="0"/>
                      <w:marTop w:val="0"/>
                      <w:marBottom w:val="0"/>
                      <w:divBdr>
                        <w:top w:val="none" w:sz="0" w:space="0" w:color="auto"/>
                        <w:left w:val="none" w:sz="0" w:space="0" w:color="auto"/>
                        <w:bottom w:val="none" w:sz="0" w:space="0" w:color="auto"/>
                        <w:right w:val="none" w:sz="0" w:space="0" w:color="auto"/>
                      </w:divBdr>
                      <w:divsChild>
                        <w:div w:id="702290847">
                          <w:marLeft w:val="0"/>
                          <w:marRight w:val="0"/>
                          <w:marTop w:val="0"/>
                          <w:marBottom w:val="0"/>
                          <w:divBdr>
                            <w:top w:val="none" w:sz="0" w:space="0" w:color="auto"/>
                            <w:left w:val="none" w:sz="0" w:space="0" w:color="auto"/>
                            <w:bottom w:val="none" w:sz="0" w:space="0" w:color="auto"/>
                            <w:right w:val="none" w:sz="0" w:space="0" w:color="auto"/>
                          </w:divBdr>
                          <w:divsChild>
                            <w:div w:id="77236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621094">
                      <w:marLeft w:val="0"/>
                      <w:marRight w:val="0"/>
                      <w:marTop w:val="0"/>
                      <w:marBottom w:val="0"/>
                      <w:divBdr>
                        <w:top w:val="none" w:sz="0" w:space="0" w:color="auto"/>
                        <w:left w:val="none" w:sz="0" w:space="0" w:color="auto"/>
                        <w:bottom w:val="none" w:sz="0" w:space="0" w:color="auto"/>
                        <w:right w:val="none" w:sz="0" w:space="0" w:color="auto"/>
                      </w:divBdr>
                      <w:divsChild>
                        <w:div w:id="1754740509">
                          <w:marLeft w:val="0"/>
                          <w:marRight w:val="0"/>
                          <w:marTop w:val="0"/>
                          <w:marBottom w:val="0"/>
                          <w:divBdr>
                            <w:top w:val="none" w:sz="0" w:space="0" w:color="auto"/>
                            <w:left w:val="none" w:sz="0" w:space="0" w:color="auto"/>
                            <w:bottom w:val="none" w:sz="0" w:space="0" w:color="auto"/>
                            <w:right w:val="none" w:sz="0" w:space="0" w:color="auto"/>
                          </w:divBdr>
                          <w:divsChild>
                            <w:div w:id="1123689130">
                              <w:marLeft w:val="0"/>
                              <w:marRight w:val="0"/>
                              <w:marTop w:val="0"/>
                              <w:marBottom w:val="0"/>
                              <w:divBdr>
                                <w:top w:val="none" w:sz="0" w:space="0" w:color="auto"/>
                                <w:left w:val="none" w:sz="0" w:space="0" w:color="auto"/>
                                <w:bottom w:val="none" w:sz="0" w:space="0" w:color="auto"/>
                                <w:right w:val="none" w:sz="0" w:space="0" w:color="auto"/>
                              </w:divBdr>
                              <w:divsChild>
                                <w:div w:id="9321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2162125">
          <w:marLeft w:val="0"/>
          <w:marRight w:val="0"/>
          <w:marTop w:val="0"/>
          <w:marBottom w:val="0"/>
          <w:divBdr>
            <w:top w:val="none" w:sz="0" w:space="0" w:color="auto"/>
            <w:left w:val="none" w:sz="0" w:space="0" w:color="auto"/>
            <w:bottom w:val="none" w:sz="0" w:space="0" w:color="auto"/>
            <w:right w:val="none" w:sz="0" w:space="0" w:color="auto"/>
          </w:divBdr>
          <w:divsChild>
            <w:div w:id="681274771">
              <w:marLeft w:val="0"/>
              <w:marRight w:val="0"/>
              <w:marTop w:val="0"/>
              <w:marBottom w:val="0"/>
              <w:divBdr>
                <w:top w:val="none" w:sz="0" w:space="0" w:color="auto"/>
                <w:left w:val="none" w:sz="0" w:space="0" w:color="auto"/>
                <w:bottom w:val="none" w:sz="0" w:space="0" w:color="auto"/>
                <w:right w:val="none" w:sz="0" w:space="0" w:color="auto"/>
              </w:divBdr>
              <w:divsChild>
                <w:div w:id="802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6.wmf"/><Relationship Id="rId42" Type="http://schemas.openxmlformats.org/officeDocument/2006/relationships/image" Target="media/image15.wmf"/><Relationship Id="rId63" Type="http://schemas.openxmlformats.org/officeDocument/2006/relationships/oleObject" Target="embeddings/oleObject27.bin"/><Relationship Id="rId84" Type="http://schemas.openxmlformats.org/officeDocument/2006/relationships/image" Target="media/image35.wmf"/><Relationship Id="rId138" Type="http://schemas.openxmlformats.org/officeDocument/2006/relationships/image" Target="media/image62.wmf"/><Relationship Id="rId159" Type="http://schemas.openxmlformats.org/officeDocument/2006/relationships/oleObject" Target="embeddings/oleObject76.bin"/><Relationship Id="rId170" Type="http://schemas.openxmlformats.org/officeDocument/2006/relationships/image" Target="media/image77.wmf"/><Relationship Id="rId191" Type="http://schemas.openxmlformats.org/officeDocument/2006/relationships/oleObject" Target="embeddings/oleObject93.bin"/><Relationship Id="rId205" Type="http://schemas.openxmlformats.org/officeDocument/2006/relationships/image" Target="media/image92.wmf"/><Relationship Id="rId107" Type="http://schemas.openxmlformats.org/officeDocument/2006/relationships/oleObject" Target="embeddings/oleObject50.bin"/><Relationship Id="rId11" Type="http://schemas.openxmlformats.org/officeDocument/2006/relationships/image" Target="media/image1.png"/><Relationship Id="rId32" Type="http://schemas.openxmlformats.org/officeDocument/2006/relationships/image" Target="media/image10.wmf"/><Relationship Id="rId53" Type="http://schemas.openxmlformats.org/officeDocument/2006/relationships/oleObject" Target="embeddings/oleObject22.bin"/><Relationship Id="rId74" Type="http://schemas.openxmlformats.org/officeDocument/2006/relationships/image" Target="media/image31.wmf"/><Relationship Id="rId128" Type="http://schemas.openxmlformats.org/officeDocument/2006/relationships/image" Target="media/image57.wmf"/><Relationship Id="rId149" Type="http://schemas.openxmlformats.org/officeDocument/2006/relationships/oleObject" Target="embeddings/oleObject71.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oleObject" Target="embeddings/oleObject77.bin"/><Relationship Id="rId181" Type="http://schemas.openxmlformats.org/officeDocument/2006/relationships/oleObject" Target="embeddings/oleObject88.bin"/><Relationship Id="rId216" Type="http://schemas.openxmlformats.org/officeDocument/2006/relationships/oleObject" Target="embeddings/oleObject108.bin"/><Relationship Id="rId22" Type="http://schemas.openxmlformats.org/officeDocument/2006/relationships/oleObject" Target="embeddings/oleObject5.bin"/><Relationship Id="rId43" Type="http://schemas.openxmlformats.org/officeDocument/2006/relationships/oleObject" Target="embeddings/oleObject17.bin"/><Relationship Id="rId64" Type="http://schemas.openxmlformats.org/officeDocument/2006/relationships/image" Target="media/image26.wmf"/><Relationship Id="rId118" Type="http://schemas.openxmlformats.org/officeDocument/2006/relationships/image" Target="media/image52.wmf"/><Relationship Id="rId139" Type="http://schemas.openxmlformats.org/officeDocument/2006/relationships/oleObject" Target="embeddings/oleObject66.bin"/><Relationship Id="rId85" Type="http://schemas.openxmlformats.org/officeDocument/2006/relationships/oleObject" Target="embeddings/oleObject39.bin"/><Relationship Id="rId150" Type="http://schemas.openxmlformats.org/officeDocument/2006/relationships/image" Target="media/image68.wmf"/><Relationship Id="rId171" Type="http://schemas.openxmlformats.org/officeDocument/2006/relationships/oleObject" Target="embeddings/oleObject83.bin"/><Relationship Id="rId192" Type="http://schemas.openxmlformats.org/officeDocument/2006/relationships/image" Target="media/image88.wmf"/><Relationship Id="rId206" Type="http://schemas.openxmlformats.org/officeDocument/2006/relationships/oleObject" Target="embeddings/oleObject103.bin"/><Relationship Id="rId12" Type="http://schemas.openxmlformats.org/officeDocument/2006/relationships/footer" Target="footer2.xml"/><Relationship Id="rId33" Type="http://schemas.openxmlformats.org/officeDocument/2006/relationships/oleObject" Target="embeddings/oleObject12.bin"/><Relationship Id="rId108" Type="http://schemas.openxmlformats.org/officeDocument/2006/relationships/image" Target="media/image47.wmf"/><Relationship Id="rId129" Type="http://schemas.openxmlformats.org/officeDocument/2006/relationships/oleObject" Target="embeddings/oleObject61.bin"/><Relationship Id="rId54" Type="http://schemas.openxmlformats.org/officeDocument/2006/relationships/image" Target="media/image21.wmf"/><Relationship Id="rId75" Type="http://schemas.openxmlformats.org/officeDocument/2006/relationships/oleObject" Target="embeddings/oleObject33.bin"/><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image" Target="media/image73.wmf"/><Relationship Id="rId182" Type="http://schemas.openxmlformats.org/officeDocument/2006/relationships/image" Target="media/image83.wmf"/><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image" Target="media/image7.wmf"/><Relationship Id="rId119" Type="http://schemas.openxmlformats.org/officeDocument/2006/relationships/oleObject" Target="embeddings/oleObject56.bin"/><Relationship Id="rId44" Type="http://schemas.openxmlformats.org/officeDocument/2006/relationships/image" Target="media/image16.wmf"/><Relationship Id="rId65" Type="http://schemas.openxmlformats.org/officeDocument/2006/relationships/oleObject" Target="embeddings/oleObject28.bin"/><Relationship Id="rId86" Type="http://schemas.openxmlformats.org/officeDocument/2006/relationships/image" Target="media/image36.wmf"/><Relationship Id="rId130" Type="http://schemas.openxmlformats.org/officeDocument/2006/relationships/image" Target="media/image58.wmf"/><Relationship Id="rId151" Type="http://schemas.openxmlformats.org/officeDocument/2006/relationships/oleObject" Target="embeddings/oleObject72.bin"/><Relationship Id="rId172" Type="http://schemas.openxmlformats.org/officeDocument/2006/relationships/image" Target="media/image78.wmf"/><Relationship Id="rId193" Type="http://schemas.openxmlformats.org/officeDocument/2006/relationships/oleObject" Target="embeddings/oleObject94.bin"/><Relationship Id="rId207" Type="http://schemas.openxmlformats.org/officeDocument/2006/relationships/image" Target="media/image93.wmf"/><Relationship Id="rId13" Type="http://schemas.openxmlformats.org/officeDocument/2006/relationships/image" Target="media/image2.wmf"/><Relationship Id="rId109" Type="http://schemas.openxmlformats.org/officeDocument/2006/relationships/oleObject" Target="embeddings/oleObject51.bin"/><Relationship Id="rId34" Type="http://schemas.openxmlformats.org/officeDocument/2006/relationships/image" Target="media/image11.wmf"/><Relationship Id="rId55" Type="http://schemas.openxmlformats.org/officeDocument/2006/relationships/oleObject" Target="embeddings/oleObject23.bin"/><Relationship Id="rId76" Type="http://schemas.openxmlformats.org/officeDocument/2006/relationships/oleObject" Target="embeddings/oleObject34.bin"/><Relationship Id="rId97" Type="http://schemas.openxmlformats.org/officeDocument/2006/relationships/oleObject" Target="embeddings/oleObject45.bin"/><Relationship Id="rId120" Type="http://schemas.openxmlformats.org/officeDocument/2006/relationships/image" Target="media/image53.wmf"/><Relationship Id="rId141" Type="http://schemas.openxmlformats.org/officeDocument/2006/relationships/oleObject" Target="embeddings/oleObject67.bin"/><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oleObject" Target="embeddings/oleObject89.bin"/><Relationship Id="rId218" Type="http://schemas.openxmlformats.org/officeDocument/2006/relationships/theme" Target="theme/theme1.xml"/><Relationship Id="rId24" Type="http://schemas.openxmlformats.org/officeDocument/2006/relationships/oleObject" Target="embeddings/oleObject6.bin"/><Relationship Id="rId45" Type="http://schemas.openxmlformats.org/officeDocument/2006/relationships/oleObject" Target="embeddings/oleObject18.bin"/><Relationship Id="rId66" Type="http://schemas.openxmlformats.org/officeDocument/2006/relationships/image" Target="media/image27.wmf"/><Relationship Id="rId87" Type="http://schemas.openxmlformats.org/officeDocument/2006/relationships/oleObject" Target="embeddings/oleObject40.bin"/><Relationship Id="rId110" Type="http://schemas.openxmlformats.org/officeDocument/2006/relationships/image" Target="media/image48.wmf"/><Relationship Id="rId131" Type="http://schemas.openxmlformats.org/officeDocument/2006/relationships/oleObject" Target="embeddings/oleObject62.bin"/><Relationship Id="rId152" Type="http://schemas.openxmlformats.org/officeDocument/2006/relationships/image" Target="media/image69.wmf"/><Relationship Id="rId173" Type="http://schemas.openxmlformats.org/officeDocument/2006/relationships/oleObject" Target="embeddings/oleObject84.bin"/><Relationship Id="rId194" Type="http://schemas.openxmlformats.org/officeDocument/2006/relationships/image" Target="media/image89.wmf"/><Relationship Id="rId208" Type="http://schemas.openxmlformats.org/officeDocument/2006/relationships/oleObject" Target="embeddings/oleObject104.bin"/><Relationship Id="rId14" Type="http://schemas.openxmlformats.org/officeDocument/2006/relationships/oleObject" Target="embeddings/oleObject1.bin"/><Relationship Id="rId30" Type="http://schemas.openxmlformats.org/officeDocument/2006/relationships/image" Target="media/image9.wmf"/><Relationship Id="rId35" Type="http://schemas.openxmlformats.org/officeDocument/2006/relationships/oleObject" Target="embeddings/oleObject13.bin"/><Relationship Id="rId56" Type="http://schemas.openxmlformats.org/officeDocument/2006/relationships/image" Target="media/image22.wmf"/><Relationship Id="rId77" Type="http://schemas.openxmlformats.org/officeDocument/2006/relationships/image" Target="media/image32.wmf"/><Relationship Id="rId100" Type="http://schemas.openxmlformats.org/officeDocument/2006/relationships/image" Target="media/image43.wmf"/><Relationship Id="rId105" Type="http://schemas.openxmlformats.org/officeDocument/2006/relationships/oleObject" Target="embeddings/oleObject49.bin"/><Relationship Id="rId126" Type="http://schemas.openxmlformats.org/officeDocument/2006/relationships/image" Target="media/image56.wmf"/><Relationship Id="rId147" Type="http://schemas.openxmlformats.org/officeDocument/2006/relationships/oleObject" Target="embeddings/oleObject70.bin"/><Relationship Id="rId168" Type="http://schemas.openxmlformats.org/officeDocument/2006/relationships/image" Target="media/image76.wmf"/><Relationship Id="rId8" Type="http://schemas.openxmlformats.org/officeDocument/2006/relationships/hyperlink" Target="mailto:angela.haddad@utexas.edu" TargetMode="External"/><Relationship Id="rId51" Type="http://schemas.openxmlformats.org/officeDocument/2006/relationships/oleObject" Target="embeddings/oleObject21.bin"/><Relationship Id="rId72" Type="http://schemas.openxmlformats.org/officeDocument/2006/relationships/image" Target="media/image30.wmf"/><Relationship Id="rId93" Type="http://schemas.openxmlformats.org/officeDocument/2006/relationships/oleObject" Target="embeddings/oleObject43.bin"/><Relationship Id="rId98" Type="http://schemas.openxmlformats.org/officeDocument/2006/relationships/image" Target="media/image42.wmf"/><Relationship Id="rId121" Type="http://schemas.openxmlformats.org/officeDocument/2006/relationships/oleObject" Target="embeddings/oleObject57.bin"/><Relationship Id="rId142" Type="http://schemas.openxmlformats.org/officeDocument/2006/relationships/image" Target="media/image64.wmf"/><Relationship Id="rId163" Type="http://schemas.openxmlformats.org/officeDocument/2006/relationships/oleObject" Target="embeddings/oleObject79.bin"/><Relationship Id="rId184" Type="http://schemas.openxmlformats.org/officeDocument/2006/relationships/image" Target="media/image84.wmf"/><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oleObject" Target="embeddings/oleObject107.bin"/><Relationship Id="rId25" Type="http://schemas.openxmlformats.org/officeDocument/2006/relationships/oleObject" Target="embeddings/oleObject7.bin"/><Relationship Id="rId46" Type="http://schemas.openxmlformats.org/officeDocument/2006/relationships/image" Target="media/image17.wmf"/><Relationship Id="rId67" Type="http://schemas.openxmlformats.org/officeDocument/2006/relationships/oleObject" Target="embeddings/oleObject29.bin"/><Relationship Id="rId116" Type="http://schemas.openxmlformats.org/officeDocument/2006/relationships/image" Target="media/image51.wmf"/><Relationship Id="rId137" Type="http://schemas.openxmlformats.org/officeDocument/2006/relationships/oleObject" Target="embeddings/oleObject65.bin"/><Relationship Id="rId158" Type="http://schemas.openxmlformats.org/officeDocument/2006/relationships/image" Target="media/image72.wmf"/><Relationship Id="rId20" Type="http://schemas.openxmlformats.org/officeDocument/2006/relationships/oleObject" Target="embeddings/oleObject4.bin"/><Relationship Id="rId41" Type="http://schemas.openxmlformats.org/officeDocument/2006/relationships/oleObject" Target="embeddings/oleObject16.bin"/><Relationship Id="rId62" Type="http://schemas.openxmlformats.org/officeDocument/2006/relationships/image" Target="media/image25.wmf"/><Relationship Id="rId83" Type="http://schemas.openxmlformats.org/officeDocument/2006/relationships/oleObject" Target="embeddings/oleObject38.bin"/><Relationship Id="rId88" Type="http://schemas.openxmlformats.org/officeDocument/2006/relationships/image" Target="media/image37.wmf"/><Relationship Id="rId111" Type="http://schemas.openxmlformats.org/officeDocument/2006/relationships/oleObject" Target="embeddings/oleObject52.bin"/><Relationship Id="rId132" Type="http://schemas.openxmlformats.org/officeDocument/2006/relationships/image" Target="media/image59.wmf"/><Relationship Id="rId153" Type="http://schemas.openxmlformats.org/officeDocument/2006/relationships/oleObject" Target="embeddings/oleObject73.bin"/><Relationship Id="rId174" Type="http://schemas.openxmlformats.org/officeDocument/2006/relationships/image" Target="media/image79.wmf"/><Relationship Id="rId179" Type="http://schemas.openxmlformats.org/officeDocument/2006/relationships/oleObject" Target="embeddings/oleObject87.bin"/><Relationship Id="rId195" Type="http://schemas.openxmlformats.org/officeDocument/2006/relationships/oleObject" Target="embeddings/oleObject95.bin"/><Relationship Id="rId209" Type="http://schemas.openxmlformats.org/officeDocument/2006/relationships/image" Target="media/image94.wmf"/><Relationship Id="rId190" Type="http://schemas.openxmlformats.org/officeDocument/2006/relationships/image" Target="media/image87.wmf"/><Relationship Id="rId204" Type="http://schemas.openxmlformats.org/officeDocument/2006/relationships/oleObject" Target="embeddings/oleObject102.bin"/><Relationship Id="rId15" Type="http://schemas.openxmlformats.org/officeDocument/2006/relationships/image" Target="media/image3.wmf"/><Relationship Id="rId36" Type="http://schemas.openxmlformats.org/officeDocument/2006/relationships/image" Target="media/image12.wmf"/><Relationship Id="rId57" Type="http://schemas.openxmlformats.org/officeDocument/2006/relationships/oleObject" Target="embeddings/oleObject24.bin"/><Relationship Id="rId106" Type="http://schemas.openxmlformats.org/officeDocument/2006/relationships/image" Target="media/image46.wmf"/><Relationship Id="rId127" Type="http://schemas.openxmlformats.org/officeDocument/2006/relationships/oleObject" Target="embeddings/oleObject60.bin"/><Relationship Id="rId10" Type="http://schemas.openxmlformats.org/officeDocument/2006/relationships/footer" Target="footer1.xml"/><Relationship Id="rId31" Type="http://schemas.openxmlformats.org/officeDocument/2006/relationships/oleObject" Target="embeddings/oleObject11.bin"/><Relationship Id="rId52" Type="http://schemas.openxmlformats.org/officeDocument/2006/relationships/image" Target="media/image20.wmf"/><Relationship Id="rId73" Type="http://schemas.openxmlformats.org/officeDocument/2006/relationships/oleObject" Target="embeddings/oleObject32.bin"/><Relationship Id="rId78" Type="http://schemas.openxmlformats.org/officeDocument/2006/relationships/oleObject" Target="embeddings/oleObject35.bin"/><Relationship Id="rId94" Type="http://schemas.openxmlformats.org/officeDocument/2006/relationships/image" Target="media/image40.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4.wmf"/><Relationship Id="rId143" Type="http://schemas.openxmlformats.org/officeDocument/2006/relationships/oleObject" Target="embeddings/oleObject68.bin"/><Relationship Id="rId148" Type="http://schemas.openxmlformats.org/officeDocument/2006/relationships/image" Target="media/image67.wmf"/><Relationship Id="rId164" Type="http://schemas.openxmlformats.org/officeDocument/2006/relationships/image" Target="media/image74.wmf"/><Relationship Id="rId169" Type="http://schemas.openxmlformats.org/officeDocument/2006/relationships/oleObject" Target="embeddings/oleObject82.bin"/><Relationship Id="rId185" Type="http://schemas.openxmlformats.org/officeDocument/2006/relationships/oleObject" Target="embeddings/oleObject90.bin"/><Relationship Id="rId4" Type="http://schemas.openxmlformats.org/officeDocument/2006/relationships/settings" Target="settings.xml"/><Relationship Id="rId9" Type="http://schemas.openxmlformats.org/officeDocument/2006/relationships/hyperlink" Target="mailto:bhat@mail.utexas.edu" TargetMode="External"/><Relationship Id="rId180" Type="http://schemas.openxmlformats.org/officeDocument/2006/relationships/image" Target="media/image82.wmf"/><Relationship Id="rId210" Type="http://schemas.openxmlformats.org/officeDocument/2006/relationships/oleObject" Target="embeddings/oleObject105.bin"/><Relationship Id="rId215" Type="http://schemas.openxmlformats.org/officeDocument/2006/relationships/image" Target="media/image97.wmf"/><Relationship Id="rId26" Type="http://schemas.openxmlformats.org/officeDocument/2006/relationships/oleObject" Target="embeddings/oleObject8.bin"/><Relationship Id="rId47" Type="http://schemas.openxmlformats.org/officeDocument/2006/relationships/oleObject" Target="embeddings/oleObject19.bin"/><Relationship Id="rId68" Type="http://schemas.openxmlformats.org/officeDocument/2006/relationships/image" Target="media/image28.wmf"/><Relationship Id="rId89" Type="http://schemas.openxmlformats.org/officeDocument/2006/relationships/oleObject" Target="embeddings/oleObject41.bin"/><Relationship Id="rId112" Type="http://schemas.openxmlformats.org/officeDocument/2006/relationships/image" Target="media/image49.wmf"/><Relationship Id="rId133" Type="http://schemas.openxmlformats.org/officeDocument/2006/relationships/oleObject" Target="embeddings/oleObject63.bin"/><Relationship Id="rId154" Type="http://schemas.openxmlformats.org/officeDocument/2006/relationships/image" Target="media/image70.wmf"/><Relationship Id="rId175" Type="http://schemas.openxmlformats.org/officeDocument/2006/relationships/oleObject" Target="embeddings/oleObject85.bin"/><Relationship Id="rId196" Type="http://schemas.openxmlformats.org/officeDocument/2006/relationships/image" Target="media/image90.wmf"/><Relationship Id="rId200" Type="http://schemas.openxmlformats.org/officeDocument/2006/relationships/oleObject" Target="embeddings/oleObject99.bin"/><Relationship Id="rId16" Type="http://schemas.openxmlformats.org/officeDocument/2006/relationships/oleObject" Target="embeddings/oleObject2.bin"/><Relationship Id="rId37" Type="http://schemas.openxmlformats.org/officeDocument/2006/relationships/oleObject" Target="embeddings/oleObject14.bin"/><Relationship Id="rId58" Type="http://schemas.openxmlformats.org/officeDocument/2006/relationships/image" Target="media/image23.wmf"/><Relationship Id="rId79" Type="http://schemas.openxmlformats.org/officeDocument/2006/relationships/oleObject" Target="embeddings/oleObject36.bin"/><Relationship Id="rId102" Type="http://schemas.openxmlformats.org/officeDocument/2006/relationships/image" Target="media/image44.wmf"/><Relationship Id="rId123" Type="http://schemas.openxmlformats.org/officeDocument/2006/relationships/oleObject" Target="embeddings/oleObject58.bin"/><Relationship Id="rId144" Type="http://schemas.openxmlformats.org/officeDocument/2006/relationships/image" Target="media/image65.wmf"/><Relationship Id="rId90" Type="http://schemas.openxmlformats.org/officeDocument/2006/relationships/image" Target="media/image38.wmf"/><Relationship Id="rId165" Type="http://schemas.openxmlformats.org/officeDocument/2006/relationships/oleObject" Target="embeddings/oleObject80.bin"/><Relationship Id="rId186" Type="http://schemas.openxmlformats.org/officeDocument/2006/relationships/image" Target="media/image85.wmf"/><Relationship Id="rId211" Type="http://schemas.openxmlformats.org/officeDocument/2006/relationships/image" Target="media/image95.wmf"/><Relationship Id="rId27" Type="http://schemas.openxmlformats.org/officeDocument/2006/relationships/oleObject" Target="embeddings/oleObject9.bin"/><Relationship Id="rId48" Type="http://schemas.openxmlformats.org/officeDocument/2006/relationships/image" Target="media/image18.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image" Target="media/image60.wmf"/><Relationship Id="rId80" Type="http://schemas.openxmlformats.org/officeDocument/2006/relationships/image" Target="media/image33.wmf"/><Relationship Id="rId155" Type="http://schemas.openxmlformats.org/officeDocument/2006/relationships/oleObject" Target="embeddings/oleObject74.bin"/><Relationship Id="rId176" Type="http://schemas.openxmlformats.org/officeDocument/2006/relationships/image" Target="media/image80.wmf"/><Relationship Id="rId197" Type="http://schemas.openxmlformats.org/officeDocument/2006/relationships/oleObject" Target="embeddings/oleObject96.bin"/><Relationship Id="rId201" Type="http://schemas.openxmlformats.org/officeDocument/2006/relationships/oleObject" Target="embeddings/oleObject100.bin"/><Relationship Id="rId17" Type="http://schemas.openxmlformats.org/officeDocument/2006/relationships/image" Target="media/image4.wmf"/><Relationship Id="rId38" Type="http://schemas.openxmlformats.org/officeDocument/2006/relationships/image" Target="media/image13.wmf"/><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image" Target="media/image55.wmf"/><Relationship Id="rId70" Type="http://schemas.openxmlformats.org/officeDocument/2006/relationships/image" Target="media/image29.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75.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oleObject" Target="embeddings/oleObject106.bin"/><Relationship Id="rId28" Type="http://schemas.openxmlformats.org/officeDocument/2006/relationships/image" Target="media/image8.wmf"/><Relationship Id="rId49" Type="http://schemas.openxmlformats.org/officeDocument/2006/relationships/oleObject" Target="embeddings/oleObject20.bin"/><Relationship Id="rId114" Type="http://schemas.openxmlformats.org/officeDocument/2006/relationships/image" Target="media/image50.wmf"/><Relationship Id="rId60" Type="http://schemas.openxmlformats.org/officeDocument/2006/relationships/image" Target="media/image24.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1.wmf"/><Relationship Id="rId177" Type="http://schemas.openxmlformats.org/officeDocument/2006/relationships/oleObject" Target="embeddings/oleObject86.bin"/><Relationship Id="rId198" Type="http://schemas.openxmlformats.org/officeDocument/2006/relationships/oleObject" Target="embeddings/oleObject97.bin"/><Relationship Id="rId202" Type="http://schemas.openxmlformats.org/officeDocument/2006/relationships/oleObject" Target="embeddings/oleObject101.bin"/><Relationship Id="rId18" Type="http://schemas.openxmlformats.org/officeDocument/2006/relationships/oleObject" Target="embeddings/oleObject3.bin"/><Relationship Id="rId39" Type="http://schemas.openxmlformats.org/officeDocument/2006/relationships/oleObject" Target="embeddings/oleObject15.bin"/><Relationship Id="rId50" Type="http://schemas.openxmlformats.org/officeDocument/2006/relationships/image" Target="media/image19.wmf"/><Relationship Id="rId104" Type="http://schemas.openxmlformats.org/officeDocument/2006/relationships/image" Target="media/image45.wmf"/><Relationship Id="rId125" Type="http://schemas.openxmlformats.org/officeDocument/2006/relationships/oleObject" Target="embeddings/oleObject59.bin"/><Relationship Id="rId146" Type="http://schemas.openxmlformats.org/officeDocument/2006/relationships/image" Target="media/image66.wmf"/><Relationship Id="rId167" Type="http://schemas.openxmlformats.org/officeDocument/2006/relationships/oleObject" Target="embeddings/oleObject81.bin"/><Relationship Id="rId188" Type="http://schemas.openxmlformats.org/officeDocument/2006/relationships/image" Target="media/image86.wmf"/><Relationship Id="rId71" Type="http://schemas.openxmlformats.org/officeDocument/2006/relationships/oleObject" Target="embeddings/oleObject31.bin"/><Relationship Id="rId92" Type="http://schemas.openxmlformats.org/officeDocument/2006/relationships/image" Target="media/image39.wmf"/><Relationship Id="rId213" Type="http://schemas.openxmlformats.org/officeDocument/2006/relationships/image" Target="media/image96.wmf"/><Relationship Id="rId2" Type="http://schemas.openxmlformats.org/officeDocument/2006/relationships/numbering" Target="numbering.xml"/><Relationship Id="rId29" Type="http://schemas.openxmlformats.org/officeDocument/2006/relationships/oleObject" Target="embeddings/oleObject10.bin"/><Relationship Id="rId40" Type="http://schemas.openxmlformats.org/officeDocument/2006/relationships/image" Target="media/image14.wmf"/><Relationship Id="rId115" Type="http://schemas.openxmlformats.org/officeDocument/2006/relationships/oleObject" Target="embeddings/oleObject54.bin"/><Relationship Id="rId136" Type="http://schemas.openxmlformats.org/officeDocument/2006/relationships/image" Target="media/image61.wmf"/><Relationship Id="rId157" Type="http://schemas.openxmlformats.org/officeDocument/2006/relationships/oleObject" Target="embeddings/oleObject75.bin"/><Relationship Id="rId178" Type="http://schemas.openxmlformats.org/officeDocument/2006/relationships/image" Target="media/image81.wmf"/><Relationship Id="rId61" Type="http://schemas.openxmlformats.org/officeDocument/2006/relationships/oleObject" Target="embeddings/oleObject26.bin"/><Relationship Id="rId82" Type="http://schemas.openxmlformats.org/officeDocument/2006/relationships/image" Target="media/image34.wmf"/><Relationship Id="rId199" Type="http://schemas.openxmlformats.org/officeDocument/2006/relationships/oleObject" Target="embeddings/oleObject98.bin"/><Relationship Id="rId203" Type="http://schemas.openxmlformats.org/officeDocument/2006/relationships/image" Target="media/image91.wmf"/><Relationship Id="rId19"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2C2F3C-0674-49C1-98DF-C1ADF569BA43}">
  <we:reference id="wa104381909" version="3.18.2.0" store="en-US" storeType="OMEX"/>
  <we:alternateReferences>
    <we:reference id="wa104381909" version="3.18.2.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F3A2D-9432-404E-A9AD-C61184390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2</Pages>
  <Words>48856</Words>
  <Characters>278484</Characters>
  <Application>Microsoft Office Word</Application>
  <DocSecurity>0</DocSecurity>
  <Lines>2320</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ad, Angela</dc:creator>
  <cp:keywords/>
  <dc:description/>
  <cp:lastModifiedBy>Macias, Lisa J</cp:lastModifiedBy>
  <cp:revision>2</cp:revision>
  <cp:lastPrinted>2025-06-03T18:34:00Z</cp:lastPrinted>
  <dcterms:created xsi:type="dcterms:W3CDTF">2025-06-26T21:51:00Z</dcterms:created>
  <dcterms:modified xsi:type="dcterms:W3CDTF">2025-06-26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N4d0Ogk"/&gt;&lt;style id="http://www.zotero.org/styles/apa" locale="en-US" hasBibliography="1" bibliographyStyleHasBeenSet="1"/&gt;&lt;prefs&gt;&lt;pref name="fieldType" value="Field"/&gt;&lt;/prefs&gt;&lt;/data&gt;</vt:lpwstr>
  </property>
  <property fmtid="{D5CDD505-2E9C-101B-9397-08002B2CF9AE}" pid="3" name="MTWinEqns">
    <vt:bool>true</vt:bool>
  </property>
</Properties>
</file>